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B2FA81" w14:textId="4B4B0F20" w:rsidR="007542AA" w:rsidRPr="00D858F9" w:rsidRDefault="007542AA" w:rsidP="007542AA">
      <w:pPr>
        <w:jc w:val="center"/>
        <w:rPr>
          <w:rFonts w:cs="Arial"/>
          <w:b/>
          <w:bCs/>
          <w:i/>
          <w:iCs/>
          <w:sz w:val="36"/>
          <w:szCs w:val="36"/>
        </w:rPr>
      </w:pPr>
      <w:r w:rsidRPr="00D858F9">
        <w:rPr>
          <w:rFonts w:cs="Arial"/>
          <w:b/>
          <w:bCs/>
          <w:i/>
          <w:iCs/>
          <w:sz w:val="36"/>
          <w:szCs w:val="36"/>
        </w:rPr>
        <w:t xml:space="preserve">Views </w:t>
      </w:r>
      <w:r w:rsidR="00B819FB">
        <w:rPr>
          <w:rFonts w:cs="Arial"/>
          <w:b/>
          <w:bCs/>
          <w:i/>
          <w:iCs/>
          <w:sz w:val="36"/>
          <w:szCs w:val="36"/>
        </w:rPr>
        <w:t xml:space="preserve">and experiences </w:t>
      </w:r>
      <w:r w:rsidRPr="00D858F9">
        <w:rPr>
          <w:rFonts w:cs="Arial"/>
          <w:b/>
          <w:bCs/>
          <w:i/>
          <w:iCs/>
          <w:sz w:val="36"/>
          <w:szCs w:val="36"/>
        </w:rPr>
        <w:t>o</w:t>
      </w:r>
      <w:r w:rsidR="00B819FB">
        <w:rPr>
          <w:rFonts w:cs="Arial"/>
          <w:b/>
          <w:bCs/>
          <w:i/>
          <w:iCs/>
          <w:sz w:val="36"/>
          <w:szCs w:val="36"/>
        </w:rPr>
        <w:t>f</w:t>
      </w:r>
      <w:r w:rsidRPr="00D858F9">
        <w:rPr>
          <w:rFonts w:cs="Arial"/>
          <w:b/>
          <w:bCs/>
          <w:i/>
          <w:iCs/>
          <w:sz w:val="36"/>
          <w:szCs w:val="36"/>
        </w:rPr>
        <w:t xml:space="preserve"> Long-Acting Reversible Contraception </w:t>
      </w:r>
      <w:r w:rsidR="00B819FB">
        <w:rPr>
          <w:rFonts w:cs="Arial"/>
          <w:b/>
          <w:bCs/>
          <w:i/>
          <w:iCs/>
          <w:sz w:val="36"/>
          <w:szCs w:val="36"/>
        </w:rPr>
        <w:t>amongst</w:t>
      </w:r>
      <w:r w:rsidR="00B819FB" w:rsidRPr="00D858F9">
        <w:rPr>
          <w:rFonts w:cs="Arial"/>
          <w:b/>
          <w:bCs/>
          <w:i/>
          <w:iCs/>
          <w:sz w:val="36"/>
          <w:szCs w:val="36"/>
        </w:rPr>
        <w:t xml:space="preserve"> </w:t>
      </w:r>
      <w:r w:rsidRPr="00D858F9">
        <w:rPr>
          <w:rFonts w:cs="Arial"/>
          <w:b/>
          <w:bCs/>
          <w:i/>
          <w:iCs/>
          <w:sz w:val="36"/>
          <w:szCs w:val="36"/>
        </w:rPr>
        <w:t>Ethnic Minorities in High Income Countries</w:t>
      </w:r>
      <w:r w:rsidR="00B819FB">
        <w:rPr>
          <w:rFonts w:cs="Arial"/>
          <w:b/>
          <w:bCs/>
          <w:i/>
          <w:iCs/>
          <w:sz w:val="36"/>
          <w:szCs w:val="36"/>
        </w:rPr>
        <w:t>:</w:t>
      </w:r>
      <w:r w:rsidRPr="00D858F9">
        <w:rPr>
          <w:rFonts w:cs="Arial"/>
          <w:b/>
          <w:bCs/>
          <w:i/>
          <w:iCs/>
          <w:sz w:val="36"/>
          <w:szCs w:val="36"/>
        </w:rPr>
        <w:t xml:space="preserve"> A Systematic Review of Qualitative Studies</w:t>
      </w:r>
    </w:p>
    <w:p w14:paraId="2C70DAB5" w14:textId="77777777" w:rsidR="005114F7" w:rsidRDefault="005114F7" w:rsidP="007542AA">
      <w:pPr>
        <w:jc w:val="center"/>
        <w:rPr>
          <w:rFonts w:cs="Arial"/>
          <w:b/>
          <w:bCs/>
          <w:sz w:val="36"/>
          <w:szCs w:val="36"/>
        </w:rPr>
      </w:pPr>
    </w:p>
    <w:p w14:paraId="793FCEDB" w14:textId="696D3190" w:rsidR="00B27356" w:rsidRPr="005A4CC1" w:rsidRDefault="006E7FDA" w:rsidP="00842F42">
      <w:r>
        <w:t>Sumayyah Ahmed</w:t>
      </w:r>
      <w:r w:rsidR="00842F42" w:rsidRPr="00842F42">
        <w:rPr>
          <w:vertAlign w:val="superscript"/>
        </w:rPr>
        <w:t>1</w:t>
      </w:r>
      <w:r w:rsidR="009B6FE9">
        <w:t>, Abigail McLoughlin Dymond</w:t>
      </w:r>
      <w:r w:rsidR="00842F42" w:rsidRPr="00842F42">
        <w:rPr>
          <w:vertAlign w:val="superscript"/>
        </w:rPr>
        <w:t>1</w:t>
      </w:r>
      <w:r w:rsidR="009B6FE9">
        <w:t>,</w:t>
      </w:r>
      <w:r w:rsidR="00E227C2">
        <w:t xml:space="preserve"> Michele Correa</w:t>
      </w:r>
      <w:r w:rsidR="001162EB">
        <w:rPr>
          <w:vertAlign w:val="superscript"/>
        </w:rPr>
        <w:t>1</w:t>
      </w:r>
      <w:r w:rsidR="00E227C2">
        <w:t xml:space="preserve">, </w:t>
      </w:r>
      <w:r w:rsidR="009B6FE9">
        <w:t xml:space="preserve">Merlin </w:t>
      </w:r>
      <w:r w:rsidR="001F66C3">
        <w:t>L. Willcox</w:t>
      </w:r>
      <w:r w:rsidR="00842F42" w:rsidRPr="00842F42">
        <w:rPr>
          <w:vertAlign w:val="superscript"/>
        </w:rPr>
        <w:t>1</w:t>
      </w:r>
    </w:p>
    <w:p w14:paraId="0FC85477" w14:textId="51797699" w:rsidR="00F1573F" w:rsidRDefault="00F1573F" w:rsidP="00842F42"/>
    <w:p w14:paraId="73D480E8" w14:textId="77777777" w:rsidR="009E7F0A" w:rsidRPr="00842F42" w:rsidRDefault="009E7F0A" w:rsidP="00842F42"/>
    <w:p w14:paraId="63BF7F43" w14:textId="0181F645" w:rsidR="009E7F0A" w:rsidRDefault="00842F42" w:rsidP="00842F42">
      <w:r w:rsidRPr="00842F42">
        <w:t xml:space="preserve">1: Primary Care Research Centre, </w:t>
      </w:r>
      <w:r>
        <w:t>School of Primary Care, Population Sciences and Medical Education, University of Southampton, Aldermoor Health Centre, Aldermoor Close, Southampton SO16 5ST</w:t>
      </w:r>
    </w:p>
    <w:p w14:paraId="71D1682A" w14:textId="65D44896" w:rsidR="00842F42" w:rsidRDefault="00842F42" w:rsidP="00842F42"/>
    <w:p w14:paraId="1BF19788" w14:textId="56721E3C" w:rsidR="00E227C2" w:rsidRDefault="00E227C2" w:rsidP="00842F42"/>
    <w:p w14:paraId="1571E70A" w14:textId="77777777" w:rsidR="00E638CD" w:rsidRDefault="00E638CD" w:rsidP="009941DC"/>
    <w:p w14:paraId="1F2C1DB3" w14:textId="59111A46" w:rsidR="00BF374C" w:rsidRPr="000C2450" w:rsidRDefault="00FD5862" w:rsidP="00842F42">
      <w:pPr>
        <w:pStyle w:val="Heading1"/>
        <w:rPr>
          <w:rFonts w:ascii="Arial" w:hAnsi="Arial" w:cs="Arial"/>
        </w:rPr>
      </w:pPr>
      <w:bookmarkStart w:id="0" w:name="_Toc124113081"/>
      <w:r w:rsidRPr="000C2450">
        <w:rPr>
          <w:rFonts w:ascii="Arial" w:hAnsi="Arial" w:cs="Arial"/>
        </w:rPr>
        <w:t>Abstract</w:t>
      </w:r>
      <w:bookmarkEnd w:id="0"/>
    </w:p>
    <w:p w14:paraId="124A79B4" w14:textId="77777777" w:rsidR="00EC188C" w:rsidRPr="000C2450" w:rsidRDefault="00EC188C" w:rsidP="00E638CD">
      <w:pPr>
        <w:rPr>
          <w:rFonts w:cs="Arial"/>
        </w:rPr>
      </w:pPr>
    </w:p>
    <w:p w14:paraId="67311DC7" w14:textId="02227E45" w:rsidR="00EC188C" w:rsidRPr="000C2450" w:rsidRDefault="00EC188C" w:rsidP="00E638CD">
      <w:pPr>
        <w:rPr>
          <w:rFonts w:cs="Arial"/>
        </w:rPr>
      </w:pPr>
      <w:r w:rsidRPr="000C2450">
        <w:rPr>
          <w:rFonts w:cs="Arial"/>
          <w:b/>
          <w:bCs/>
        </w:rPr>
        <w:t>Background:</w:t>
      </w:r>
      <w:r w:rsidRPr="000C2450">
        <w:rPr>
          <w:rFonts w:cs="Arial"/>
        </w:rPr>
        <w:t xml:space="preserve"> Ethnic minorities </w:t>
      </w:r>
      <w:r w:rsidR="007209FC" w:rsidRPr="000C2450">
        <w:rPr>
          <w:rFonts w:cs="Arial"/>
        </w:rPr>
        <w:t xml:space="preserve">in high income countries </w:t>
      </w:r>
      <w:r w:rsidRPr="000C2450">
        <w:rPr>
          <w:rFonts w:cs="Arial"/>
        </w:rPr>
        <w:t xml:space="preserve">have higher rates of unintended pregnancies </w:t>
      </w:r>
      <w:r w:rsidR="00B22FED" w:rsidRPr="000C2450">
        <w:rPr>
          <w:rFonts w:cs="Arial"/>
        </w:rPr>
        <w:t xml:space="preserve">but are less likely to use </w:t>
      </w:r>
      <w:r w:rsidRPr="000C2450">
        <w:rPr>
          <w:rFonts w:cs="Arial"/>
        </w:rPr>
        <w:t>highly efficacious Long-Acting Reversible Contraception (LARC).</w:t>
      </w:r>
      <w:r w:rsidR="007209FC" w:rsidRPr="000C2450">
        <w:rPr>
          <w:rFonts w:cs="Arial"/>
        </w:rPr>
        <w:t xml:space="preserve"> Reasons for this are </w:t>
      </w:r>
      <w:r w:rsidR="001D5370" w:rsidRPr="000C2450">
        <w:rPr>
          <w:rFonts w:cs="Arial"/>
        </w:rPr>
        <w:t>unc</w:t>
      </w:r>
      <w:r w:rsidR="007209FC" w:rsidRPr="000C2450">
        <w:rPr>
          <w:rFonts w:cs="Arial"/>
        </w:rPr>
        <w:t>lear.</w:t>
      </w:r>
    </w:p>
    <w:p w14:paraId="6CDF5EC7" w14:textId="77777777" w:rsidR="00EC188C" w:rsidRPr="000C2450" w:rsidRDefault="00EC188C" w:rsidP="00E638CD">
      <w:pPr>
        <w:rPr>
          <w:rFonts w:cs="Arial"/>
        </w:rPr>
      </w:pPr>
    </w:p>
    <w:p w14:paraId="625037E7" w14:textId="1990238E" w:rsidR="00EC188C" w:rsidRPr="000C2450" w:rsidRDefault="00EC188C" w:rsidP="00E638CD">
      <w:pPr>
        <w:rPr>
          <w:rFonts w:cs="Arial"/>
          <w:color w:val="000000"/>
        </w:rPr>
      </w:pPr>
      <w:r w:rsidRPr="000C2450">
        <w:rPr>
          <w:rFonts w:cs="Arial"/>
          <w:b/>
          <w:bCs/>
        </w:rPr>
        <w:t>Aim:</w:t>
      </w:r>
      <w:r w:rsidRPr="000C2450">
        <w:rPr>
          <w:rFonts w:cs="Arial"/>
        </w:rPr>
        <w:t xml:space="preserve"> To understand </w:t>
      </w:r>
      <w:r w:rsidRPr="000C2450">
        <w:rPr>
          <w:rFonts w:cs="Arial"/>
          <w:color w:val="000000"/>
        </w:rPr>
        <w:t xml:space="preserve">the views and </w:t>
      </w:r>
      <w:r w:rsidR="00875CF2">
        <w:rPr>
          <w:rFonts w:cs="Arial"/>
          <w:color w:val="000000"/>
        </w:rPr>
        <w:t>experiences</w:t>
      </w:r>
      <w:r w:rsidR="00875CF2" w:rsidRPr="000C2450">
        <w:rPr>
          <w:rFonts w:cs="Arial"/>
          <w:color w:val="000000"/>
        </w:rPr>
        <w:t xml:space="preserve"> </w:t>
      </w:r>
      <w:r w:rsidRPr="000C2450">
        <w:rPr>
          <w:rFonts w:cs="Arial"/>
          <w:color w:val="000000"/>
        </w:rPr>
        <w:t>of ethnic minorities within high income countries about LARC.</w:t>
      </w:r>
    </w:p>
    <w:p w14:paraId="5A14184B" w14:textId="77777777" w:rsidR="00EC188C" w:rsidRPr="000C2450" w:rsidRDefault="00EC188C" w:rsidP="00E638CD">
      <w:pPr>
        <w:rPr>
          <w:rFonts w:cs="Arial"/>
          <w:color w:val="000000"/>
        </w:rPr>
      </w:pPr>
    </w:p>
    <w:p w14:paraId="3A7D863D" w14:textId="7E6DC481" w:rsidR="00EC188C" w:rsidRPr="000C2450" w:rsidRDefault="00EC188C" w:rsidP="00E638CD">
      <w:pPr>
        <w:rPr>
          <w:rFonts w:cs="Arial"/>
        </w:rPr>
      </w:pPr>
      <w:r w:rsidRPr="000C2450">
        <w:rPr>
          <w:rFonts w:cs="Arial"/>
          <w:b/>
          <w:bCs/>
        </w:rPr>
        <w:t>Methodology:</w:t>
      </w:r>
      <w:r w:rsidRPr="000C2450">
        <w:rPr>
          <w:rFonts w:cs="Arial"/>
        </w:rPr>
        <w:t xml:space="preserve"> Medline</w:t>
      </w:r>
      <w:r w:rsidR="007209FC" w:rsidRPr="000C2450">
        <w:rPr>
          <w:rFonts w:cs="Arial"/>
        </w:rPr>
        <w:t xml:space="preserve">, </w:t>
      </w:r>
      <w:r w:rsidRPr="000C2450">
        <w:rPr>
          <w:rFonts w:cs="Arial"/>
        </w:rPr>
        <w:t>CINAHL</w:t>
      </w:r>
      <w:r w:rsidR="007209FC" w:rsidRPr="000C2450">
        <w:rPr>
          <w:rFonts w:cs="Arial"/>
        </w:rPr>
        <w:t xml:space="preserve">, </w:t>
      </w:r>
      <w:r w:rsidRPr="000C2450">
        <w:rPr>
          <w:rFonts w:cs="Arial"/>
        </w:rPr>
        <w:t>EMBASE</w:t>
      </w:r>
      <w:r w:rsidR="007209FC" w:rsidRPr="000C2450">
        <w:rPr>
          <w:rFonts w:cs="Arial"/>
        </w:rPr>
        <w:t xml:space="preserve"> and </w:t>
      </w:r>
      <w:r w:rsidRPr="000C2450">
        <w:rPr>
          <w:rFonts w:cs="Arial"/>
        </w:rPr>
        <w:t xml:space="preserve">Sociological abstracts were searched </w:t>
      </w:r>
      <w:r w:rsidR="007209FC" w:rsidRPr="000C2450">
        <w:rPr>
          <w:rFonts w:cs="Arial"/>
        </w:rPr>
        <w:t xml:space="preserve">systematically to find qualitative </w:t>
      </w:r>
      <w:r w:rsidR="00E45ED8">
        <w:rPr>
          <w:rFonts w:cs="Arial"/>
        </w:rPr>
        <w:t>articles</w:t>
      </w:r>
      <w:r w:rsidR="00E45ED8" w:rsidRPr="000C2450">
        <w:rPr>
          <w:rFonts w:cs="Arial"/>
        </w:rPr>
        <w:t xml:space="preserve"> </w:t>
      </w:r>
      <w:r w:rsidR="007209FC" w:rsidRPr="000C2450">
        <w:rPr>
          <w:rFonts w:cs="Arial"/>
        </w:rPr>
        <w:t>about views on LARC</w:t>
      </w:r>
      <w:r w:rsidRPr="000C2450">
        <w:rPr>
          <w:rFonts w:cs="Arial"/>
        </w:rPr>
        <w:t xml:space="preserve">. </w:t>
      </w:r>
      <w:bookmarkStart w:id="1" w:name="_Hlk141001472"/>
      <w:r w:rsidR="007209FC" w:rsidRPr="000C2450">
        <w:rPr>
          <w:rFonts w:cs="Arial"/>
        </w:rPr>
        <w:t>T</w:t>
      </w:r>
      <w:r w:rsidRPr="000C2450">
        <w:rPr>
          <w:rFonts w:cs="Arial"/>
        </w:rPr>
        <w:t>itles</w:t>
      </w:r>
      <w:r w:rsidR="007209FC" w:rsidRPr="000C2450">
        <w:rPr>
          <w:rFonts w:cs="Arial"/>
        </w:rPr>
        <w:t xml:space="preserve"> and </w:t>
      </w:r>
      <w:r w:rsidRPr="000C2450">
        <w:rPr>
          <w:rFonts w:cs="Arial"/>
        </w:rPr>
        <w:t xml:space="preserve">abstracts were screened </w:t>
      </w:r>
      <w:r w:rsidR="00B819FB">
        <w:rPr>
          <w:rFonts w:cs="Arial"/>
        </w:rPr>
        <w:t xml:space="preserve">to select </w:t>
      </w:r>
      <w:r w:rsidR="00E45ED8">
        <w:rPr>
          <w:rFonts w:cs="Arial"/>
        </w:rPr>
        <w:t>qualitative studies about LARC whose participants were mainly from ethnic minorities in high-income countries</w:t>
      </w:r>
      <w:r w:rsidRPr="000C2450">
        <w:rPr>
          <w:rFonts w:cs="Arial"/>
        </w:rPr>
        <w:t xml:space="preserve">. </w:t>
      </w:r>
      <w:bookmarkEnd w:id="1"/>
      <w:r w:rsidRPr="000C2450">
        <w:rPr>
          <w:rFonts w:cs="Arial"/>
        </w:rPr>
        <w:t>Quality assessment was conducted</w:t>
      </w:r>
      <w:r w:rsidR="001E4785" w:rsidRPr="000C2450">
        <w:rPr>
          <w:rFonts w:cs="Arial"/>
        </w:rPr>
        <w:t xml:space="preserve"> using the CASP tool</w:t>
      </w:r>
      <w:r w:rsidRPr="000C2450">
        <w:rPr>
          <w:rFonts w:cs="Arial"/>
        </w:rPr>
        <w:t xml:space="preserve">. </w:t>
      </w:r>
      <w:r w:rsidR="00875CF2">
        <w:rPr>
          <w:rFonts w:cs="Arial"/>
        </w:rPr>
        <w:t>Thematic synthesis was conducted.</w:t>
      </w:r>
    </w:p>
    <w:p w14:paraId="0142C7EE" w14:textId="77777777" w:rsidR="00EC188C" w:rsidRPr="000C2450" w:rsidRDefault="00EC188C" w:rsidP="00E638CD">
      <w:pPr>
        <w:rPr>
          <w:rFonts w:cs="Arial"/>
        </w:rPr>
      </w:pPr>
    </w:p>
    <w:p w14:paraId="7C93AC85" w14:textId="33B5048E" w:rsidR="00EC188C" w:rsidRPr="000C2450" w:rsidRDefault="00EC188C" w:rsidP="00E638CD">
      <w:pPr>
        <w:rPr>
          <w:rFonts w:cs="Arial"/>
        </w:rPr>
      </w:pPr>
      <w:r w:rsidRPr="000C2450">
        <w:rPr>
          <w:rFonts w:cs="Arial"/>
          <w:b/>
          <w:bCs/>
        </w:rPr>
        <w:t>Results:</w:t>
      </w:r>
      <w:r w:rsidRPr="000C2450">
        <w:rPr>
          <w:rFonts w:cs="Arial"/>
        </w:rPr>
        <w:t xml:space="preserve"> </w:t>
      </w:r>
      <w:bookmarkStart w:id="2" w:name="_Hlk141012639"/>
      <w:r w:rsidR="00DC2CBE">
        <w:rPr>
          <w:rFonts w:cs="Arial"/>
        </w:rPr>
        <w:t>Seventeen</w:t>
      </w:r>
      <w:r w:rsidR="005F4763" w:rsidRPr="000C2450">
        <w:rPr>
          <w:rFonts w:cs="Arial"/>
        </w:rPr>
        <w:t xml:space="preserve"> </w:t>
      </w:r>
      <w:r w:rsidRPr="000C2450">
        <w:rPr>
          <w:rFonts w:cs="Arial"/>
        </w:rPr>
        <w:t>studies</w:t>
      </w:r>
      <w:r w:rsidR="00DC2CBE">
        <w:rPr>
          <w:rFonts w:cs="Arial"/>
        </w:rPr>
        <w:t xml:space="preserve"> (19 articles)</w:t>
      </w:r>
      <w:r w:rsidRPr="000C2450">
        <w:rPr>
          <w:rFonts w:cs="Arial"/>
        </w:rPr>
        <w:t xml:space="preserve"> met the inclusion criteria, </w:t>
      </w:r>
      <w:r w:rsidR="001B2F0D" w:rsidRPr="000C2450">
        <w:rPr>
          <w:rFonts w:cs="Arial"/>
        </w:rPr>
        <w:t>1</w:t>
      </w:r>
      <w:r w:rsidR="005E3E48">
        <w:rPr>
          <w:rFonts w:cs="Arial"/>
        </w:rPr>
        <w:t>4</w:t>
      </w:r>
      <w:r w:rsidR="001B2F0D" w:rsidRPr="000C2450">
        <w:rPr>
          <w:rFonts w:cs="Arial"/>
        </w:rPr>
        <w:t xml:space="preserve"> </w:t>
      </w:r>
      <w:r w:rsidRPr="000C2450">
        <w:rPr>
          <w:rFonts w:cs="Arial"/>
        </w:rPr>
        <w:t xml:space="preserve">of which were </w:t>
      </w:r>
      <w:r w:rsidR="00E227C2">
        <w:rPr>
          <w:rFonts w:cs="Arial"/>
        </w:rPr>
        <w:t>from</w:t>
      </w:r>
      <w:r w:rsidR="00E227C2" w:rsidRPr="000C2450">
        <w:rPr>
          <w:rFonts w:cs="Arial"/>
        </w:rPr>
        <w:t xml:space="preserve"> </w:t>
      </w:r>
      <w:r w:rsidR="005F4763" w:rsidRPr="000C2450">
        <w:rPr>
          <w:rFonts w:cs="Arial"/>
        </w:rPr>
        <w:t xml:space="preserve">the </w:t>
      </w:r>
      <w:r w:rsidRPr="000C2450">
        <w:rPr>
          <w:rFonts w:cs="Arial"/>
        </w:rPr>
        <w:t>US</w:t>
      </w:r>
      <w:r w:rsidR="005F4763" w:rsidRPr="000C2450">
        <w:rPr>
          <w:rFonts w:cs="Arial"/>
        </w:rPr>
        <w:t>A</w:t>
      </w:r>
      <w:r w:rsidR="002E732E">
        <w:rPr>
          <w:rFonts w:cs="Arial"/>
        </w:rPr>
        <w:t xml:space="preserve"> (22</w:t>
      </w:r>
      <w:r w:rsidR="001B043F">
        <w:rPr>
          <w:rFonts w:cs="Arial"/>
        </w:rPr>
        <w:t>7</w:t>
      </w:r>
      <w:r w:rsidR="00875CF2">
        <w:rPr>
          <w:rFonts w:cs="Arial"/>
        </w:rPr>
        <w:t xml:space="preserve"> participants</w:t>
      </w:r>
      <w:r w:rsidR="002E732E">
        <w:rPr>
          <w:rFonts w:cs="Arial"/>
        </w:rPr>
        <w:t xml:space="preserve"> identified as Latina, 222 Black, </w:t>
      </w:r>
      <w:r w:rsidR="001B043F">
        <w:rPr>
          <w:rFonts w:cs="Arial"/>
        </w:rPr>
        <w:t xml:space="preserve">15 </w:t>
      </w:r>
      <w:r w:rsidR="002E732E">
        <w:rPr>
          <w:rFonts w:cs="Arial"/>
        </w:rPr>
        <w:t>multiracial, 4 Asian)</w:t>
      </w:r>
      <w:r w:rsidRPr="000C2450">
        <w:rPr>
          <w:rFonts w:cs="Arial"/>
        </w:rPr>
        <w:t xml:space="preserve">. </w:t>
      </w:r>
      <w:r w:rsidR="002E732E">
        <w:rPr>
          <w:rFonts w:cs="Arial"/>
        </w:rPr>
        <w:t xml:space="preserve">Two studies </w:t>
      </w:r>
      <w:r w:rsidR="00875CF2">
        <w:rPr>
          <w:rFonts w:cs="Arial"/>
        </w:rPr>
        <w:t>included 32</w:t>
      </w:r>
      <w:r w:rsidR="002E732E">
        <w:rPr>
          <w:rFonts w:cs="Arial"/>
        </w:rPr>
        <w:t xml:space="preserve"> Chinese women in the UK and Australia and one </w:t>
      </w:r>
      <w:r w:rsidR="00875CF2">
        <w:rPr>
          <w:rFonts w:cs="Arial"/>
        </w:rPr>
        <w:t>included 20</w:t>
      </w:r>
      <w:r w:rsidR="002E732E">
        <w:rPr>
          <w:rFonts w:cs="Arial"/>
        </w:rPr>
        <w:t xml:space="preserve"> Aboriginal women in Australia. </w:t>
      </w:r>
      <w:bookmarkEnd w:id="2"/>
      <w:r w:rsidR="001E4785" w:rsidRPr="000C2450">
        <w:rPr>
          <w:rFonts w:cs="Arial"/>
        </w:rPr>
        <w:t>Factors influencing uptake of LARC included</w:t>
      </w:r>
      <w:r w:rsidRPr="000C2450">
        <w:rPr>
          <w:rFonts w:cs="Arial"/>
        </w:rPr>
        <w:t xml:space="preserve"> </w:t>
      </w:r>
      <w:r w:rsidR="001E4785" w:rsidRPr="000C2450">
        <w:rPr>
          <w:rFonts w:cs="Arial"/>
        </w:rPr>
        <w:t xml:space="preserve">side-effects, convenience, and perceived efficacy </w:t>
      </w:r>
      <w:r w:rsidRPr="000C2450">
        <w:rPr>
          <w:rFonts w:cs="Arial"/>
        </w:rPr>
        <w:t xml:space="preserve">of LARC </w:t>
      </w:r>
      <w:r w:rsidR="001E4785" w:rsidRPr="000C2450">
        <w:rPr>
          <w:rFonts w:cs="Arial"/>
        </w:rPr>
        <w:t>compared to other</w:t>
      </w:r>
      <w:r w:rsidRPr="000C2450">
        <w:rPr>
          <w:rFonts w:cs="Arial"/>
        </w:rPr>
        <w:t xml:space="preserve"> methods; </w:t>
      </w:r>
      <w:r w:rsidR="001E4785" w:rsidRPr="000C2450">
        <w:rPr>
          <w:rFonts w:cs="Arial"/>
        </w:rPr>
        <w:t>w</w:t>
      </w:r>
      <w:r w:rsidRPr="000C2450">
        <w:rPr>
          <w:rFonts w:cs="Arial"/>
        </w:rPr>
        <w:t>om</w:t>
      </w:r>
      <w:r w:rsidR="001E4785" w:rsidRPr="000C2450">
        <w:rPr>
          <w:rFonts w:cs="Arial"/>
        </w:rPr>
        <w:t>e</w:t>
      </w:r>
      <w:r w:rsidRPr="000C2450">
        <w:rPr>
          <w:rFonts w:cs="Arial"/>
        </w:rPr>
        <w:t>n’s ideas</w:t>
      </w:r>
      <w:r w:rsidR="001E4785" w:rsidRPr="000C2450">
        <w:rPr>
          <w:rFonts w:cs="Arial"/>
        </w:rPr>
        <w:t xml:space="preserve">, </w:t>
      </w:r>
      <w:r w:rsidRPr="000C2450">
        <w:rPr>
          <w:rFonts w:cs="Arial"/>
        </w:rPr>
        <w:t>concerns</w:t>
      </w:r>
      <w:r w:rsidR="001E4785" w:rsidRPr="000C2450">
        <w:rPr>
          <w:rFonts w:cs="Arial"/>
        </w:rPr>
        <w:t xml:space="preserve"> and </w:t>
      </w:r>
      <w:r w:rsidRPr="000C2450">
        <w:rPr>
          <w:rFonts w:cs="Arial"/>
        </w:rPr>
        <w:t xml:space="preserve">expectations; and </w:t>
      </w:r>
      <w:r w:rsidR="001E4785" w:rsidRPr="000C2450">
        <w:rPr>
          <w:rFonts w:cs="Arial"/>
        </w:rPr>
        <w:t>e</w:t>
      </w:r>
      <w:r w:rsidRPr="000C2450">
        <w:rPr>
          <w:rFonts w:cs="Arial"/>
        </w:rPr>
        <w:t>xternal influences</w:t>
      </w:r>
      <w:r w:rsidR="001E4785" w:rsidRPr="000C2450">
        <w:rPr>
          <w:rFonts w:cs="Arial"/>
        </w:rPr>
        <w:t xml:space="preserve"> (partner, family</w:t>
      </w:r>
      <w:r w:rsidR="006C571C">
        <w:rPr>
          <w:rFonts w:cs="Arial"/>
        </w:rPr>
        <w:t xml:space="preserve"> / </w:t>
      </w:r>
      <w:r w:rsidR="001E4785" w:rsidRPr="000C2450">
        <w:rPr>
          <w:rFonts w:cs="Arial"/>
        </w:rPr>
        <w:t>friends, health professionals and society)</w:t>
      </w:r>
      <w:r w:rsidRPr="000C2450">
        <w:rPr>
          <w:rFonts w:cs="Arial"/>
        </w:rPr>
        <w:t xml:space="preserve">. </w:t>
      </w:r>
      <w:r w:rsidR="005F4763" w:rsidRPr="000C2450">
        <w:rPr>
          <w:rFonts w:cs="Arial"/>
        </w:rPr>
        <w:t>C</w:t>
      </w:r>
      <w:r w:rsidRPr="000C2450">
        <w:rPr>
          <w:rFonts w:cs="Arial"/>
        </w:rPr>
        <w:t>onvenience of LARC, control over reproductive decisions</w:t>
      </w:r>
      <w:r w:rsidR="005F4763" w:rsidRPr="000C2450">
        <w:rPr>
          <w:rFonts w:cs="Arial"/>
        </w:rPr>
        <w:t xml:space="preserve"> and</w:t>
      </w:r>
      <w:r w:rsidRPr="000C2450">
        <w:rPr>
          <w:rFonts w:cs="Arial"/>
        </w:rPr>
        <w:t xml:space="preserve"> desire to prevent pregnancy</w:t>
      </w:r>
      <w:r w:rsidR="005F4763" w:rsidRPr="000C2450">
        <w:rPr>
          <w:rFonts w:cs="Arial"/>
        </w:rPr>
        <w:t xml:space="preserve"> were the main facilitators</w:t>
      </w:r>
      <w:r w:rsidRPr="000C2450">
        <w:rPr>
          <w:rFonts w:cs="Arial"/>
        </w:rPr>
        <w:t>.</w:t>
      </w:r>
      <w:r w:rsidR="004D4FFF" w:rsidRPr="000C2450">
        <w:rPr>
          <w:rFonts w:cs="Arial"/>
        </w:rPr>
        <w:t xml:space="preserve"> Barriers included</w:t>
      </w:r>
      <w:r w:rsidR="003613C7">
        <w:rPr>
          <w:rFonts w:cs="Arial"/>
        </w:rPr>
        <w:t xml:space="preserve"> specific cultural concerns about irregular bleeding,</w:t>
      </w:r>
      <w:r w:rsidR="000922EB">
        <w:rPr>
          <w:rFonts w:cs="Arial"/>
        </w:rPr>
        <w:t xml:space="preserve"> </w:t>
      </w:r>
      <w:r w:rsidR="00875CF2">
        <w:rPr>
          <w:rFonts w:cs="Arial"/>
        </w:rPr>
        <w:t>concerns about</w:t>
      </w:r>
      <w:r w:rsidR="001B197A" w:rsidRPr="000C2450">
        <w:rPr>
          <w:rFonts w:cs="Arial"/>
        </w:rPr>
        <w:t xml:space="preserve"> racial discrimination</w:t>
      </w:r>
      <w:r w:rsidR="009A094D" w:rsidRPr="000C2450">
        <w:rPr>
          <w:rFonts w:cs="Arial"/>
        </w:rPr>
        <w:t xml:space="preserve">, </w:t>
      </w:r>
      <w:r w:rsidR="004D4FFF" w:rsidRPr="000C2450">
        <w:rPr>
          <w:rFonts w:cs="Arial"/>
        </w:rPr>
        <w:t>and family/friends</w:t>
      </w:r>
      <w:r w:rsidR="009A094D" w:rsidRPr="000C2450">
        <w:rPr>
          <w:rFonts w:cs="Arial"/>
        </w:rPr>
        <w:t xml:space="preserve"> having negative views on LARC</w:t>
      </w:r>
      <w:r w:rsidR="004D4FFF" w:rsidRPr="000C2450">
        <w:rPr>
          <w:rFonts w:cs="Arial"/>
        </w:rPr>
        <w:t xml:space="preserve">. </w:t>
      </w:r>
    </w:p>
    <w:p w14:paraId="6DC726E6" w14:textId="77777777" w:rsidR="00EC188C" w:rsidRPr="000C2450" w:rsidRDefault="00EC188C" w:rsidP="00E638CD">
      <w:pPr>
        <w:rPr>
          <w:rFonts w:cs="Arial"/>
        </w:rPr>
      </w:pPr>
    </w:p>
    <w:p w14:paraId="484E6CC4" w14:textId="38BC3AE7" w:rsidR="00EC188C" w:rsidRPr="000C2450" w:rsidRDefault="00EC188C" w:rsidP="00E638CD">
      <w:pPr>
        <w:rPr>
          <w:rFonts w:cs="Arial"/>
        </w:rPr>
      </w:pPr>
      <w:r w:rsidRPr="000C2450">
        <w:rPr>
          <w:rFonts w:cs="Arial"/>
          <w:b/>
          <w:bCs/>
        </w:rPr>
        <w:t>Conclusion:</w:t>
      </w:r>
      <w:r w:rsidRPr="000C2450">
        <w:rPr>
          <w:rFonts w:cs="Arial"/>
        </w:rPr>
        <w:t xml:space="preserve"> </w:t>
      </w:r>
      <w:r w:rsidR="00875CF2">
        <w:rPr>
          <w:rFonts w:cs="Arial"/>
        </w:rPr>
        <w:t>Ethnic minority women often have additional needs and concerns about LARC, compared to the white majority. Further research is needed to develop and evaluate customised respectful counselling on contraception options</w:t>
      </w:r>
      <w:r w:rsidR="003613C7">
        <w:rPr>
          <w:rFonts w:cs="Arial"/>
        </w:rPr>
        <w:t xml:space="preserve"> for ethnic minority women and their partners.</w:t>
      </w:r>
    </w:p>
    <w:p w14:paraId="7D3DB8AD" w14:textId="77777777" w:rsidR="00EC188C" w:rsidRPr="000C2450" w:rsidRDefault="00EC188C" w:rsidP="00E638CD">
      <w:pPr>
        <w:rPr>
          <w:rFonts w:cs="Arial"/>
        </w:rPr>
      </w:pPr>
    </w:p>
    <w:p w14:paraId="03AF7E30" w14:textId="282C7A66" w:rsidR="00EC188C" w:rsidRPr="000C2450" w:rsidRDefault="00EC188C" w:rsidP="00E638CD">
      <w:pPr>
        <w:rPr>
          <w:rFonts w:cs="Arial"/>
          <w:b/>
          <w:bCs/>
        </w:rPr>
      </w:pPr>
      <w:r w:rsidRPr="000C2450">
        <w:rPr>
          <w:rFonts w:cs="Arial"/>
          <w:b/>
          <w:bCs/>
        </w:rPr>
        <w:t xml:space="preserve">Word Count: </w:t>
      </w:r>
      <w:r w:rsidR="00CB038D" w:rsidRPr="000C2450">
        <w:rPr>
          <w:rFonts w:cs="Arial"/>
          <w:b/>
          <w:bCs/>
        </w:rPr>
        <w:t>2</w:t>
      </w:r>
      <w:r w:rsidR="0013045A">
        <w:rPr>
          <w:rFonts w:cs="Arial"/>
          <w:b/>
          <w:bCs/>
        </w:rPr>
        <w:t>49</w:t>
      </w:r>
      <w:r w:rsidR="00CB038D" w:rsidRPr="000C2450">
        <w:rPr>
          <w:rFonts w:cs="Arial"/>
          <w:b/>
          <w:bCs/>
        </w:rPr>
        <w:t xml:space="preserve"> </w:t>
      </w:r>
      <w:r w:rsidRPr="000C2450">
        <w:rPr>
          <w:rFonts w:cs="Arial"/>
          <w:b/>
          <w:bCs/>
        </w:rPr>
        <w:t>words</w:t>
      </w:r>
    </w:p>
    <w:p w14:paraId="75C9C268" w14:textId="77777777" w:rsidR="002D0224" w:rsidRPr="000C2450" w:rsidRDefault="002D0224" w:rsidP="00EC188C">
      <w:pPr>
        <w:spacing w:line="259" w:lineRule="auto"/>
        <w:rPr>
          <w:rFonts w:cs="Arial"/>
          <w:b/>
          <w:bCs/>
        </w:rPr>
      </w:pPr>
    </w:p>
    <w:p w14:paraId="1C23ACE6" w14:textId="45C56523" w:rsidR="002D0224" w:rsidRPr="000C2450" w:rsidRDefault="002D0224" w:rsidP="00EC188C">
      <w:pPr>
        <w:spacing w:line="259" w:lineRule="auto"/>
        <w:rPr>
          <w:rFonts w:cs="Arial"/>
          <w:b/>
          <w:bCs/>
        </w:rPr>
      </w:pPr>
    </w:p>
    <w:p w14:paraId="40C5D9AA" w14:textId="3B6C24F1" w:rsidR="00D01283" w:rsidRPr="000C2450" w:rsidRDefault="00D01283" w:rsidP="00EC188C">
      <w:pPr>
        <w:spacing w:line="259" w:lineRule="auto"/>
        <w:rPr>
          <w:rFonts w:cs="Arial"/>
          <w:b/>
          <w:bCs/>
        </w:rPr>
      </w:pPr>
    </w:p>
    <w:p w14:paraId="3ED212CF" w14:textId="2E160CE1" w:rsidR="00D01283" w:rsidRPr="000C2450" w:rsidRDefault="00D01283" w:rsidP="00EC188C">
      <w:pPr>
        <w:spacing w:line="259" w:lineRule="auto"/>
        <w:rPr>
          <w:rFonts w:cs="Arial"/>
          <w:b/>
          <w:bCs/>
        </w:rPr>
      </w:pPr>
    </w:p>
    <w:p w14:paraId="1EF8DAFF" w14:textId="77777777" w:rsidR="00D01283" w:rsidRPr="000C2450" w:rsidRDefault="00D01283" w:rsidP="00EC188C">
      <w:pPr>
        <w:spacing w:line="259" w:lineRule="auto"/>
        <w:rPr>
          <w:rFonts w:cs="Arial"/>
          <w:b/>
          <w:bCs/>
        </w:rPr>
      </w:pPr>
    </w:p>
    <w:p w14:paraId="6D399E25" w14:textId="307675EC" w:rsidR="00176223" w:rsidRPr="00B1422D" w:rsidRDefault="00176223" w:rsidP="00842F42">
      <w:pPr>
        <w:pStyle w:val="Heading1"/>
        <w:rPr>
          <w:rFonts w:ascii="Arial" w:hAnsi="Arial" w:cs="Arial"/>
        </w:rPr>
      </w:pPr>
      <w:r w:rsidRPr="00B1422D">
        <w:rPr>
          <w:rFonts w:ascii="Arial" w:hAnsi="Arial" w:cs="Arial"/>
        </w:rPr>
        <w:t>Key Messages</w:t>
      </w:r>
    </w:p>
    <w:p w14:paraId="12901A3E" w14:textId="77777777" w:rsidR="00B87CFB" w:rsidRPr="00B1422D" w:rsidRDefault="005F4763" w:rsidP="00B87CFB">
      <w:pPr>
        <w:shd w:val="clear" w:color="auto" w:fill="FFFFFF"/>
        <w:spacing w:before="100" w:beforeAutospacing="1" w:after="100" w:afterAutospacing="1"/>
        <w:rPr>
          <w:rFonts w:cs="Arial"/>
          <w:color w:val="FF0000"/>
        </w:rPr>
      </w:pPr>
      <w:r w:rsidRPr="00B1422D">
        <w:rPr>
          <w:rFonts w:eastAsia="Times New Roman" w:cs="Arial"/>
          <w:b/>
          <w:bCs/>
          <w:color w:val="333333"/>
          <w:sz w:val="24"/>
          <w:szCs w:val="24"/>
          <w:lang w:eastAsia="en-GB"/>
        </w:rPr>
        <w:t>What is already known on this topic</w:t>
      </w:r>
      <w:r w:rsidRPr="00B1422D">
        <w:rPr>
          <w:rFonts w:eastAsia="Times New Roman" w:cs="Arial"/>
          <w:color w:val="333333"/>
          <w:sz w:val="24"/>
          <w:szCs w:val="24"/>
          <w:lang w:eastAsia="en-GB"/>
        </w:rPr>
        <w:t> </w:t>
      </w:r>
    </w:p>
    <w:p w14:paraId="650D7A84" w14:textId="1CD78182" w:rsidR="000C1671" w:rsidRPr="00B1422D" w:rsidRDefault="008F5E9F" w:rsidP="00B87CFB">
      <w:pPr>
        <w:shd w:val="clear" w:color="auto" w:fill="FFFFFF"/>
        <w:spacing w:before="100" w:beforeAutospacing="1" w:after="100" w:afterAutospacing="1"/>
        <w:rPr>
          <w:rFonts w:cs="Arial"/>
        </w:rPr>
      </w:pPr>
      <w:r w:rsidRPr="00B1422D">
        <w:rPr>
          <w:rFonts w:cs="Arial"/>
        </w:rPr>
        <w:t>Despite the effectiveness and relative accessibility of LARC in high income countries, ethnic minorities experience a greater proportion of unintended pregnancies and lower contraceptive use.</w:t>
      </w:r>
    </w:p>
    <w:p w14:paraId="1BC85273" w14:textId="17F5E694" w:rsidR="00176223" w:rsidRPr="00B1422D" w:rsidRDefault="005F4763" w:rsidP="00B87CFB">
      <w:pPr>
        <w:shd w:val="clear" w:color="auto" w:fill="FFFFFF"/>
        <w:spacing w:before="100" w:beforeAutospacing="1" w:after="100" w:afterAutospacing="1"/>
        <w:rPr>
          <w:rFonts w:cs="Arial"/>
        </w:rPr>
      </w:pPr>
      <w:r w:rsidRPr="00B1422D">
        <w:rPr>
          <w:rFonts w:eastAsia="Times New Roman" w:cs="Arial"/>
          <w:b/>
          <w:bCs/>
          <w:color w:val="333333"/>
          <w:sz w:val="24"/>
          <w:szCs w:val="24"/>
          <w:lang w:eastAsia="en-GB"/>
        </w:rPr>
        <w:t>What this study adds</w:t>
      </w:r>
      <w:r w:rsidRPr="00B1422D">
        <w:rPr>
          <w:rFonts w:eastAsia="Times New Roman" w:cs="Arial"/>
          <w:color w:val="333333"/>
          <w:sz w:val="24"/>
          <w:szCs w:val="24"/>
          <w:lang w:eastAsia="en-GB"/>
        </w:rPr>
        <w:t> </w:t>
      </w:r>
    </w:p>
    <w:p w14:paraId="3429D141" w14:textId="05DC249D" w:rsidR="00005165" w:rsidRPr="00B1422D" w:rsidRDefault="003A26A0" w:rsidP="00B76A2A">
      <w:pPr>
        <w:rPr>
          <w:rFonts w:cs="Arial"/>
        </w:rPr>
      </w:pPr>
      <w:r w:rsidRPr="00B1422D">
        <w:rPr>
          <w:rFonts w:cs="Arial"/>
        </w:rPr>
        <w:t xml:space="preserve">Key reasons for low LARC usage amongst ethnic minorities include </w:t>
      </w:r>
      <w:r w:rsidR="00A339CE" w:rsidRPr="00B1422D">
        <w:rPr>
          <w:rFonts w:cs="Arial"/>
        </w:rPr>
        <w:t xml:space="preserve">misconceptions, </w:t>
      </w:r>
      <w:r w:rsidR="00240A5D" w:rsidRPr="00B1422D">
        <w:rPr>
          <w:rFonts w:cs="Arial"/>
        </w:rPr>
        <w:t>concerns about racial discrimination</w:t>
      </w:r>
      <w:r w:rsidR="00A339CE" w:rsidRPr="00B1422D">
        <w:rPr>
          <w:rFonts w:cs="Arial"/>
        </w:rPr>
        <w:t xml:space="preserve"> a</w:t>
      </w:r>
      <w:r w:rsidR="00010FD6" w:rsidRPr="00B1422D">
        <w:rPr>
          <w:rFonts w:cs="Arial"/>
        </w:rPr>
        <w:t>nd negative perceptions</w:t>
      </w:r>
      <w:r w:rsidR="00A339CE" w:rsidRPr="00B1422D">
        <w:rPr>
          <w:rFonts w:cs="Arial"/>
        </w:rPr>
        <w:t xml:space="preserve"> expressed by partners, family</w:t>
      </w:r>
      <w:r w:rsidR="00D404A7" w:rsidRPr="00B1422D">
        <w:rPr>
          <w:rFonts w:cs="Arial"/>
        </w:rPr>
        <w:t xml:space="preserve"> and friends.</w:t>
      </w:r>
    </w:p>
    <w:p w14:paraId="70D82723" w14:textId="77777777" w:rsidR="00B76A2A" w:rsidRPr="00B1422D" w:rsidRDefault="00B76A2A" w:rsidP="00E12037">
      <w:pPr>
        <w:rPr>
          <w:rFonts w:cs="Arial"/>
        </w:rPr>
      </w:pPr>
    </w:p>
    <w:p w14:paraId="5CEBF5B5" w14:textId="7AB1F50C" w:rsidR="00B76A2A" w:rsidRPr="00B1422D" w:rsidRDefault="005F4763" w:rsidP="00B76A2A">
      <w:pPr>
        <w:rPr>
          <w:rFonts w:cs="Arial"/>
        </w:rPr>
      </w:pPr>
      <w:r w:rsidRPr="00B1422D">
        <w:rPr>
          <w:rFonts w:eastAsia="Times New Roman" w:cs="Arial"/>
          <w:b/>
          <w:bCs/>
          <w:color w:val="333333"/>
          <w:sz w:val="24"/>
          <w:szCs w:val="24"/>
          <w:lang w:eastAsia="en-GB"/>
        </w:rPr>
        <w:t>How this study might affect research, practice or policy</w:t>
      </w:r>
    </w:p>
    <w:p w14:paraId="6A5B0E4D" w14:textId="77777777" w:rsidR="00B76A2A" w:rsidRPr="00B1422D" w:rsidRDefault="00B76A2A" w:rsidP="00B76A2A">
      <w:pPr>
        <w:rPr>
          <w:rFonts w:eastAsia="Times New Roman" w:cs="Arial"/>
          <w:color w:val="333333"/>
          <w:sz w:val="24"/>
          <w:szCs w:val="24"/>
          <w:lang w:eastAsia="en-GB"/>
        </w:rPr>
      </w:pPr>
    </w:p>
    <w:p w14:paraId="366D9A28" w14:textId="52915D70" w:rsidR="00C541A2" w:rsidRPr="00B1422D" w:rsidRDefault="00C541A2" w:rsidP="00C541A2">
      <w:pPr>
        <w:rPr>
          <w:rFonts w:cs="Arial"/>
        </w:rPr>
      </w:pPr>
      <w:bookmarkStart w:id="3" w:name="_Toc124113091"/>
      <w:r w:rsidRPr="00B1422D">
        <w:rPr>
          <w:rFonts w:cs="Arial"/>
        </w:rPr>
        <w:t xml:space="preserve">Our findings suggest that respectful, inclusive counselling </w:t>
      </w:r>
      <w:r w:rsidR="00240A5D" w:rsidRPr="00B1422D">
        <w:rPr>
          <w:rFonts w:cs="Arial"/>
        </w:rPr>
        <w:t xml:space="preserve">could </w:t>
      </w:r>
      <w:r w:rsidRPr="00B1422D">
        <w:rPr>
          <w:rFonts w:cs="Arial"/>
        </w:rPr>
        <w:t xml:space="preserve">help address </w:t>
      </w:r>
      <w:r w:rsidR="005554B7" w:rsidRPr="00B1422D">
        <w:rPr>
          <w:rFonts w:cs="Arial"/>
        </w:rPr>
        <w:t>concerns</w:t>
      </w:r>
      <w:r w:rsidRPr="00B1422D">
        <w:rPr>
          <w:rFonts w:cs="Arial"/>
        </w:rPr>
        <w:t xml:space="preserve">. Further research is needed on couples’ counselling for family planning amongst ethnic minorities. </w:t>
      </w:r>
    </w:p>
    <w:p w14:paraId="367CC7C4" w14:textId="77777777" w:rsidR="00842F42" w:rsidRPr="00B1422D" w:rsidRDefault="00842F42" w:rsidP="009631AB">
      <w:pPr>
        <w:pStyle w:val="Heading1"/>
        <w:rPr>
          <w:rFonts w:ascii="Arial" w:hAnsi="Arial" w:cs="Arial"/>
          <w:color w:val="auto"/>
        </w:rPr>
      </w:pPr>
      <w:r w:rsidRPr="00B1422D">
        <w:rPr>
          <w:rFonts w:ascii="Arial" w:hAnsi="Arial" w:cs="Arial"/>
          <w:color w:val="auto"/>
        </w:rPr>
        <w:br w:type="page"/>
      </w:r>
    </w:p>
    <w:p w14:paraId="6B09AC2E" w14:textId="1E68D33F" w:rsidR="00BD0C41" w:rsidRPr="00B1422D" w:rsidRDefault="00027641" w:rsidP="00E12037">
      <w:pPr>
        <w:pStyle w:val="Heading1"/>
        <w:rPr>
          <w:rFonts w:ascii="Arial" w:hAnsi="Arial" w:cs="Arial"/>
        </w:rPr>
      </w:pPr>
      <w:r w:rsidRPr="00B1422D">
        <w:rPr>
          <w:rFonts w:ascii="Arial" w:hAnsi="Arial" w:cs="Arial"/>
        </w:rPr>
        <w:lastRenderedPageBreak/>
        <w:t>Introduction</w:t>
      </w:r>
      <w:bookmarkEnd w:id="3"/>
    </w:p>
    <w:p w14:paraId="46AF84B2" w14:textId="77777777" w:rsidR="00E638CD" w:rsidRPr="00B1422D" w:rsidRDefault="00E638CD" w:rsidP="00E638CD">
      <w:pPr>
        <w:rPr>
          <w:rFonts w:cs="Arial"/>
        </w:rPr>
      </w:pPr>
    </w:p>
    <w:p w14:paraId="75373AAD" w14:textId="52C64BE4" w:rsidR="00196038" w:rsidRPr="00B1422D" w:rsidRDefault="002A5025" w:rsidP="00E638CD">
      <w:pPr>
        <w:rPr>
          <w:rFonts w:cs="Arial"/>
        </w:rPr>
      </w:pPr>
      <w:bookmarkStart w:id="4" w:name="_Hlk140954712"/>
      <w:r w:rsidRPr="00B1422D">
        <w:rPr>
          <w:rFonts w:cs="Arial"/>
        </w:rPr>
        <w:t>Addressing ethnic h</w:t>
      </w:r>
      <w:r w:rsidR="001150E3" w:rsidRPr="00B1422D">
        <w:rPr>
          <w:rFonts w:cs="Arial"/>
        </w:rPr>
        <w:t xml:space="preserve">ealth inequalities </w:t>
      </w:r>
      <w:r w:rsidRPr="00B1422D">
        <w:rPr>
          <w:rFonts w:cs="Arial"/>
        </w:rPr>
        <w:t>is a</w:t>
      </w:r>
      <w:r w:rsidR="002567DC" w:rsidRPr="00B1422D">
        <w:rPr>
          <w:rFonts w:cs="Arial"/>
        </w:rPr>
        <w:t>n</w:t>
      </w:r>
      <w:r w:rsidRPr="00B1422D">
        <w:rPr>
          <w:rFonts w:cs="Arial"/>
        </w:rPr>
        <w:t xml:space="preserve"> urgent priority for the UK’s National Health Service</w:t>
      </w:r>
      <w:r w:rsidRPr="00B1422D">
        <w:rPr>
          <w:rFonts w:cs="Arial"/>
        </w:rPr>
        <w:fldChar w:fldCharType="begin"/>
      </w:r>
      <w:r w:rsidR="001567A2">
        <w:rPr>
          <w:rFonts w:cs="Arial"/>
        </w:rPr>
        <w:instrText xml:space="preserve"> ADDIN EN.CITE &lt;EndNote&gt;&lt;Cite&gt;&lt;Author&gt;Patel&lt;/Author&gt;&lt;Year&gt;2022&lt;/Year&gt;&lt;RecNum&gt;234&lt;/RecNum&gt;&lt;DisplayText&gt;(1)&lt;/DisplayText&gt;&lt;record&gt;&lt;rec-number&gt;234&lt;/rec-number&gt;&lt;foreign-keys&gt;&lt;key app="EN" db-id="0swzvs0rl5rzd9eesrr522wvv9x00safxp2t" timestamp="1690040368"&gt;234&lt;/key&gt;&lt;/foreign-keys&gt;&lt;ref-type name="Journal Article"&gt;17&lt;/ref-type&gt;&lt;contributors&gt;&lt;authors&gt;&lt;author&gt;Patel, Kiran C R&lt;/author&gt;&lt;author&gt;Hanif, Wasim&lt;/author&gt;&lt;/authors&gt;&lt;/contributors&gt;&lt;titles&gt;&lt;title&gt;Ethnic health inequalities in the NHS&lt;/title&gt;&lt;secondary-title&gt;BMJ&lt;/secondary-title&gt;&lt;/titles&gt;&lt;periodical&gt;&lt;full-title&gt;BMJ&lt;/full-title&gt;&lt;/periodical&gt;&lt;pages&gt;o607&lt;/pages&gt;&lt;volume&gt;376&lt;/volume&gt;&lt;dates&gt;&lt;year&gt;2022&lt;/year&gt;&lt;/dates&gt;&lt;urls&gt;&lt;related-urls&gt;&lt;url&gt;https://www.bmj.com/content/bmj/376/bmj.o607.full.pdf&lt;/url&gt;&lt;/related-urls&gt;&lt;/urls&gt;&lt;electronic-resource-num&gt;10.1136/bmj.o607&lt;/electronic-resource-num&gt;&lt;/record&gt;&lt;/Cite&gt;&lt;/EndNote&gt;</w:instrText>
      </w:r>
      <w:r w:rsidRPr="00B1422D">
        <w:rPr>
          <w:rFonts w:cs="Arial"/>
        </w:rPr>
        <w:fldChar w:fldCharType="separate"/>
      </w:r>
      <w:r w:rsidR="001567A2">
        <w:rPr>
          <w:rFonts w:cs="Arial"/>
          <w:noProof/>
        </w:rPr>
        <w:t>(1)</w:t>
      </w:r>
      <w:r w:rsidRPr="00B1422D">
        <w:rPr>
          <w:rFonts w:cs="Arial"/>
        </w:rPr>
        <w:fldChar w:fldCharType="end"/>
      </w:r>
      <w:r w:rsidR="002567DC" w:rsidRPr="00B1422D">
        <w:rPr>
          <w:rFonts w:cs="Arial"/>
        </w:rPr>
        <w:t>; sexual and reproductive health is no exception</w:t>
      </w:r>
      <w:r w:rsidRPr="00B1422D">
        <w:rPr>
          <w:rFonts w:cs="Arial"/>
        </w:rPr>
        <w:t xml:space="preserve">. </w:t>
      </w:r>
      <w:r w:rsidR="002567DC" w:rsidRPr="00B1422D">
        <w:rPr>
          <w:rFonts w:cs="Arial"/>
        </w:rPr>
        <w:t>The gap in maternal mortality between Black and White women is widening</w:t>
      </w:r>
      <w:r w:rsidR="002567DC" w:rsidRPr="00B1422D">
        <w:rPr>
          <w:rFonts w:cs="Arial"/>
        </w:rPr>
        <w:fldChar w:fldCharType="begin"/>
      </w:r>
      <w:r w:rsidR="001567A2">
        <w:rPr>
          <w:rFonts w:cs="Arial"/>
        </w:rPr>
        <w:instrText xml:space="preserve"> ADDIN EN.CITE &lt;EndNote&gt;&lt;Cite&gt;&lt;Author&gt;Knight&lt;/Author&gt;&lt;Year&gt;2020&lt;/Year&gt;&lt;RecNum&gt;235&lt;/RecNum&gt;&lt;DisplayText&gt;(2)&lt;/DisplayText&gt;&lt;record&gt;&lt;rec-number&gt;235&lt;/rec-number&gt;&lt;foreign-keys&gt;&lt;key app="EN" db-id="0swzvs0rl5rzd9eesrr522wvv9x00safxp2t" timestamp="1690050155"&gt;235&lt;/key&gt;&lt;/foreign-keys&gt;&lt;ref-type name="Journal Article"&gt;17&lt;/ref-type&gt;&lt;contributors&gt;&lt;authors&gt;&lt;author&gt;Knight, Marian&lt;/author&gt;&lt;author&gt;Bunch, Kathryn&lt;/author&gt;&lt;author&gt;Kenyon, Sara&lt;/author&gt;&lt;author&gt;Tuffnell, Derek&lt;/author&gt;&lt;author&gt;Kurinczuk, Jennifer J.&lt;/author&gt;&lt;/authors&gt;&lt;/contributors&gt;&lt;titles&gt;&lt;title&gt;A national population-based cohort study to investigate inequalities in maternal mortality in the United Kingdom, 2009-17&lt;/title&gt;&lt;secondary-title&gt;Paediatric and Perinatal Epidemiology&lt;/secondary-title&gt;&lt;/titles&gt;&lt;periodical&gt;&lt;full-title&gt;Paediatric and Perinatal Epidemiology&lt;/full-title&gt;&lt;/periodical&gt;&lt;pages&gt;392-398&lt;/pages&gt;&lt;volume&gt;34&lt;/volume&gt;&lt;number&gt;4&lt;/number&gt;&lt;dates&gt;&lt;year&gt;2020&lt;/year&gt;&lt;/dates&gt;&lt;isbn&gt;0269-5022&lt;/isbn&gt;&lt;urls&gt;&lt;related-urls&gt;&lt;url&gt;https://onlinelibrary.wiley.com/doi/abs/10.1111/ppe.12640&lt;/url&gt;&lt;/related-urls&gt;&lt;/urls&gt;&lt;electronic-resource-num&gt;https://doi.org/10.1111/ppe.12640&lt;/electronic-resource-num&gt;&lt;/record&gt;&lt;/Cite&gt;&lt;/EndNote&gt;</w:instrText>
      </w:r>
      <w:r w:rsidR="002567DC" w:rsidRPr="00B1422D">
        <w:rPr>
          <w:rFonts w:cs="Arial"/>
        </w:rPr>
        <w:fldChar w:fldCharType="separate"/>
      </w:r>
      <w:r w:rsidR="001567A2">
        <w:rPr>
          <w:rFonts w:cs="Arial"/>
          <w:noProof/>
        </w:rPr>
        <w:t>(2)</w:t>
      </w:r>
      <w:r w:rsidR="002567DC" w:rsidRPr="00B1422D">
        <w:rPr>
          <w:rFonts w:cs="Arial"/>
        </w:rPr>
        <w:fldChar w:fldCharType="end"/>
      </w:r>
      <w:r w:rsidR="002567DC" w:rsidRPr="00B1422D">
        <w:rPr>
          <w:rFonts w:cs="Arial"/>
        </w:rPr>
        <w:t xml:space="preserve"> in the UK</w:t>
      </w:r>
      <w:r w:rsidR="00B7434F" w:rsidRPr="00B1422D">
        <w:rPr>
          <w:rFonts w:cs="Arial"/>
        </w:rPr>
        <w:t xml:space="preserve"> </w:t>
      </w:r>
      <w:r w:rsidR="002567DC" w:rsidRPr="00B1422D">
        <w:rPr>
          <w:rFonts w:cs="Arial"/>
        </w:rPr>
        <w:t>and remains wide in the USA</w:t>
      </w:r>
      <w:r w:rsidR="002567DC" w:rsidRPr="00B1422D">
        <w:rPr>
          <w:rFonts w:cs="Arial"/>
        </w:rPr>
        <w:fldChar w:fldCharType="begin"/>
      </w:r>
      <w:r w:rsidR="001567A2">
        <w:rPr>
          <w:rFonts w:cs="Arial"/>
        </w:rPr>
        <w:instrText xml:space="preserve"> ADDIN EN.CITE &lt;EndNote&gt;&lt;Cite&gt;&lt;Author&gt;Singh&lt;/Author&gt;&lt;Year&gt;2020&lt;/Year&gt;&lt;RecNum&gt;236&lt;/RecNum&gt;&lt;DisplayText&gt;(3)&lt;/DisplayText&gt;&lt;record&gt;&lt;rec-number&gt;236&lt;/rec-number&gt;&lt;foreign-keys&gt;&lt;key app="EN" db-id="0swzvs0rl5rzd9eesrr522wvv9x00safxp2t" timestamp="1690050398"&gt;236&lt;/key&gt;&lt;/foreign-keys&gt;&lt;ref-type name="Journal Article"&gt;17&lt;/ref-type&gt;&lt;contributors&gt;&lt;authors&gt;&lt;author&gt;Singh, Gopal K.&lt;/author&gt;&lt;/authors&gt;&lt;/contributors&gt;&lt;titles&gt;&lt;title&gt;Trends and Social Inequalities in Maternal Mortality in the United States, 1969-2018&lt;/title&gt;&lt;secondary-title&gt;International Journal of Maternal and Child Health and AIDS (IJMA)&lt;/secondary-title&gt;&lt;/titles&gt;&lt;periodical&gt;&lt;full-title&gt;International Journal of Maternal and Child Health and AIDS (IJMA)&lt;/full-title&gt;&lt;/periodical&gt;&lt;pages&gt;29-42&lt;/pages&gt;&lt;volume&gt;10&lt;/volume&gt;&lt;number&gt;1&lt;/number&gt;&lt;section&gt;Original Article&lt;/section&gt;&lt;dates&gt;&lt;year&gt;2020&lt;/year&gt;&lt;pub-dates&gt;&lt;date&gt;12/30&lt;/date&gt;&lt;/pub-dates&gt;&lt;/dates&gt;&lt;urls&gt;&lt;related-urls&gt;&lt;url&gt;https://mchandaids.org/index.php/IJMA/article/view/444&lt;/url&gt;&lt;/related-urls&gt;&lt;/urls&gt;&lt;electronic-resource-num&gt;10.21106/ijma.444&lt;/electronic-resource-num&gt;&lt;access-date&gt;2023/07/22&lt;/access-date&gt;&lt;/record&gt;&lt;/Cite&gt;&lt;/EndNote&gt;</w:instrText>
      </w:r>
      <w:r w:rsidR="002567DC" w:rsidRPr="00B1422D">
        <w:rPr>
          <w:rFonts w:cs="Arial"/>
        </w:rPr>
        <w:fldChar w:fldCharType="separate"/>
      </w:r>
      <w:r w:rsidR="001567A2">
        <w:rPr>
          <w:rFonts w:cs="Arial"/>
          <w:noProof/>
        </w:rPr>
        <w:t>(3)</w:t>
      </w:r>
      <w:r w:rsidR="002567DC" w:rsidRPr="00B1422D">
        <w:rPr>
          <w:rFonts w:cs="Arial"/>
        </w:rPr>
        <w:fldChar w:fldCharType="end"/>
      </w:r>
      <w:r w:rsidR="00BF3361" w:rsidRPr="00B1422D">
        <w:rPr>
          <w:rFonts w:cs="Arial"/>
        </w:rPr>
        <w:t>, although the contexts are different</w:t>
      </w:r>
      <w:r w:rsidR="001401F6" w:rsidRPr="00B1422D">
        <w:rPr>
          <w:rFonts w:cs="Arial"/>
        </w:rPr>
        <w:t>.</w:t>
      </w:r>
      <w:r w:rsidR="001150E3" w:rsidRPr="00B1422D">
        <w:rPr>
          <w:rFonts w:cs="Arial"/>
        </w:rPr>
        <w:t xml:space="preserve"> </w:t>
      </w:r>
      <w:r w:rsidR="00BF3361" w:rsidRPr="00B1422D">
        <w:rPr>
          <w:rFonts w:cs="Arial"/>
        </w:rPr>
        <w:t>In the UK, 4% of the population is black</w:t>
      </w:r>
      <w:r w:rsidR="0021104C" w:rsidRPr="00B1422D">
        <w:rPr>
          <w:rFonts w:cs="Arial"/>
        </w:rPr>
        <w:fldChar w:fldCharType="begin"/>
      </w:r>
      <w:r w:rsidR="001567A2">
        <w:rPr>
          <w:rFonts w:cs="Arial"/>
        </w:rPr>
        <w:instrText xml:space="preserve"> ADDIN EN.CITE &lt;EndNote&gt;&lt;Cite&gt;&lt;Author&gt;Office for National Statistics&lt;/Author&gt;&lt;Year&gt;2022&lt;/Year&gt;&lt;RecNum&gt;237&lt;/RecNum&gt;&lt;DisplayText&gt;(4)&lt;/DisplayText&gt;&lt;record&gt;&lt;rec-number&gt;237&lt;/rec-number&gt;&lt;foreign-keys&gt;&lt;key app="EN" db-id="0swzvs0rl5rzd9eesrr522wvv9x00safxp2t" timestamp="1690055352"&gt;237&lt;/key&gt;&lt;/foreign-keys&gt;&lt;ref-type name="Web Page"&gt;12&lt;/ref-type&gt;&lt;contributors&gt;&lt;authors&gt;&lt;author&gt;Office for National Statistics,&lt;/author&gt;&lt;/authors&gt;&lt;/contributors&gt;&lt;titles&gt;&lt;title&gt;Population of England and Wales&lt;/title&gt;&lt;/titles&gt;&lt;number&gt;22 July 2023&lt;/number&gt;&lt;dates&gt;&lt;year&gt;2022&lt;/year&gt;&lt;/dates&gt;&lt;urls&gt;&lt;related-urls&gt;&lt;url&gt;https://www.ethnicity-facts-figures.service.gov.uk/uk-population-by-ethnicity/national-and-regional-populations/population-of-england-and-wales/latest&lt;/url&gt;&lt;/related-urls&gt;&lt;/urls&gt;&lt;/record&gt;&lt;/Cite&gt;&lt;/EndNote&gt;</w:instrText>
      </w:r>
      <w:r w:rsidR="0021104C" w:rsidRPr="00B1422D">
        <w:rPr>
          <w:rFonts w:cs="Arial"/>
        </w:rPr>
        <w:fldChar w:fldCharType="separate"/>
      </w:r>
      <w:r w:rsidR="001567A2">
        <w:rPr>
          <w:rFonts w:cs="Arial"/>
          <w:noProof/>
        </w:rPr>
        <w:t>(4)</w:t>
      </w:r>
      <w:r w:rsidR="0021104C" w:rsidRPr="00B1422D">
        <w:rPr>
          <w:rFonts w:cs="Arial"/>
        </w:rPr>
        <w:fldChar w:fldCharType="end"/>
      </w:r>
      <w:r w:rsidR="00BF3361" w:rsidRPr="00B1422D">
        <w:rPr>
          <w:rFonts w:cs="Arial"/>
        </w:rPr>
        <w:t xml:space="preserve">, whereas in the USA, </w:t>
      </w:r>
      <w:r w:rsidR="00842F42" w:rsidRPr="00B1422D">
        <w:rPr>
          <w:rFonts w:cs="Arial"/>
        </w:rPr>
        <w:t>B</w:t>
      </w:r>
      <w:r w:rsidR="00027641" w:rsidRPr="00B1422D">
        <w:rPr>
          <w:rFonts w:cs="Arial"/>
        </w:rPr>
        <w:t xml:space="preserve">lack and </w:t>
      </w:r>
      <w:r w:rsidR="002345A4" w:rsidRPr="00B1422D">
        <w:rPr>
          <w:rFonts w:cs="Arial"/>
        </w:rPr>
        <w:t>H</w:t>
      </w:r>
      <w:r w:rsidR="00027641" w:rsidRPr="00B1422D">
        <w:rPr>
          <w:rFonts w:cs="Arial"/>
        </w:rPr>
        <w:t>ispanic women</w:t>
      </w:r>
      <w:r w:rsidR="001401F6" w:rsidRPr="00B1422D">
        <w:rPr>
          <w:rFonts w:cs="Arial"/>
        </w:rPr>
        <w:t xml:space="preserve"> make up 13.6% and 19.1% of the population</w:t>
      </w:r>
      <w:r w:rsidR="00B7434F" w:rsidRPr="00B1422D">
        <w:rPr>
          <w:rFonts w:cs="Arial"/>
        </w:rPr>
        <w:t xml:space="preserve"> respectively</w:t>
      </w:r>
      <w:r w:rsidR="0021104C" w:rsidRPr="00B1422D">
        <w:rPr>
          <w:rFonts w:cs="Arial"/>
        </w:rPr>
        <w:fldChar w:fldCharType="begin"/>
      </w:r>
      <w:r w:rsidR="001567A2">
        <w:rPr>
          <w:rFonts w:cs="Arial"/>
        </w:rPr>
        <w:instrText xml:space="preserve"> ADDIN EN.CITE &lt;EndNote&gt;&lt;Cite&gt;&lt;Author&gt;United States Census Bureau&lt;/Author&gt;&lt;Year&gt;2022&lt;/Year&gt;&lt;RecNum&gt;238&lt;/RecNum&gt;&lt;DisplayText&gt;(5)&lt;/DisplayText&gt;&lt;record&gt;&lt;rec-number&gt;238&lt;/rec-number&gt;&lt;foreign-keys&gt;&lt;key app="EN" db-id="0swzvs0rl5rzd9eesrr522wvv9x00safxp2t" timestamp="1690055460"&gt;238&lt;/key&gt;&lt;/foreign-keys&gt;&lt;ref-type name="Web Page"&gt;12&lt;/ref-type&gt;&lt;contributors&gt;&lt;authors&gt;&lt;author&gt;United States Census Bureau,&lt;/author&gt;&lt;/authors&gt;&lt;/contributors&gt;&lt;titles&gt;&lt;title&gt;Population Estimates&lt;/title&gt;&lt;/titles&gt;&lt;number&gt;22 July 2023&lt;/number&gt;&lt;dates&gt;&lt;year&gt;2022&lt;/year&gt;&lt;/dates&gt;&lt;urls&gt;&lt;related-urls&gt;&lt;url&gt;https://www.census.gov/quickfacts/fact/table/US/PST045222&lt;/url&gt;&lt;/related-urls&gt;&lt;/urls&gt;&lt;/record&gt;&lt;/Cite&gt;&lt;/EndNote&gt;</w:instrText>
      </w:r>
      <w:r w:rsidR="0021104C" w:rsidRPr="00B1422D">
        <w:rPr>
          <w:rFonts w:cs="Arial"/>
        </w:rPr>
        <w:fldChar w:fldCharType="separate"/>
      </w:r>
      <w:r w:rsidR="001567A2">
        <w:rPr>
          <w:rFonts w:cs="Arial"/>
          <w:noProof/>
        </w:rPr>
        <w:t>(5)</w:t>
      </w:r>
      <w:r w:rsidR="0021104C" w:rsidRPr="00B1422D">
        <w:rPr>
          <w:rFonts w:cs="Arial"/>
        </w:rPr>
        <w:fldChar w:fldCharType="end"/>
      </w:r>
      <w:r w:rsidR="00BF3361" w:rsidRPr="00B1422D">
        <w:rPr>
          <w:rFonts w:cs="Arial"/>
        </w:rPr>
        <w:t>.</w:t>
      </w:r>
      <w:r w:rsidR="00027641" w:rsidRPr="00B1422D">
        <w:rPr>
          <w:rFonts w:cs="Arial"/>
        </w:rPr>
        <w:t xml:space="preserve"> </w:t>
      </w:r>
      <w:bookmarkEnd w:id="4"/>
      <w:r w:rsidR="00BF3361" w:rsidRPr="00B1422D">
        <w:rPr>
          <w:rFonts w:cs="Arial"/>
        </w:rPr>
        <w:t xml:space="preserve">They </w:t>
      </w:r>
      <w:r w:rsidR="00027641" w:rsidRPr="00B1422D">
        <w:rPr>
          <w:rFonts w:cs="Arial"/>
        </w:rPr>
        <w:t>hav</w:t>
      </w:r>
      <w:r w:rsidR="00842F42" w:rsidRPr="00B1422D">
        <w:rPr>
          <w:rFonts w:cs="Arial"/>
        </w:rPr>
        <w:t>e</w:t>
      </w:r>
      <w:r w:rsidR="00027641" w:rsidRPr="00B1422D">
        <w:rPr>
          <w:rFonts w:cs="Arial"/>
        </w:rPr>
        <w:t xml:space="preserve"> higher rates of unintended pregnancies than </w:t>
      </w:r>
      <w:r w:rsidR="008E19D0" w:rsidRPr="00B1422D">
        <w:rPr>
          <w:rFonts w:cs="Arial"/>
        </w:rPr>
        <w:t>w</w:t>
      </w:r>
      <w:r w:rsidR="00027641" w:rsidRPr="00B1422D">
        <w:rPr>
          <w:rFonts w:cs="Arial"/>
        </w:rPr>
        <w:t>hite women</w:t>
      </w:r>
      <w:r w:rsidR="00D37574" w:rsidRPr="00B1422D">
        <w:rPr>
          <w:rFonts w:cs="Arial"/>
        </w:rPr>
        <w:fldChar w:fldCharType="begin"/>
      </w:r>
      <w:r w:rsidR="001567A2">
        <w:rPr>
          <w:rFonts w:cs="Arial"/>
        </w:rPr>
        <w:instrText xml:space="preserve"> ADDIN EN.CITE &lt;EndNote&gt;&lt;Cite&gt;&lt;Author&gt;Finer&lt;/Author&gt;&lt;Year&gt;2011&lt;/Year&gt;&lt;RecNum&gt;243&lt;/RecNum&gt;&lt;DisplayText&gt;(6)&lt;/DisplayText&gt;&lt;record&gt;&lt;rec-number&gt;243&lt;/rec-number&gt;&lt;foreign-keys&gt;&lt;key app="EN" db-id="0swzvs0rl5rzd9eesrr522wvv9x00safxp2t" timestamp="1690114103"&gt;243&lt;/key&gt;&lt;/foreign-keys&gt;&lt;ref-type name="Journal Article"&gt;17&lt;/ref-type&gt;&lt;contributors&gt;&lt;authors&gt;&lt;author&gt;Finer, Lawrence B.&lt;/author&gt;&lt;author&gt;Zolna, Mia R.&lt;/author&gt;&lt;/authors&gt;&lt;/contributors&gt;&lt;titles&gt;&lt;title&gt;Unintended pregnancy in the United States: incidence and disparities, 2006&lt;/title&gt;&lt;secondary-title&gt;Contraception&lt;/secondary-title&gt;&lt;/titles&gt;&lt;periodical&gt;&lt;full-title&gt;Contraception&lt;/full-title&gt;&lt;/periodical&gt;&lt;pages&gt;478-485&lt;/pages&gt;&lt;volume&gt;84&lt;/volume&gt;&lt;number&gt;5&lt;/number&gt;&lt;keywords&gt;&lt;keyword&gt;Unintended pregnancy&lt;/keyword&gt;&lt;keyword&gt;Reproductive health&lt;/keyword&gt;&lt;keyword&gt;Disparities&lt;/keyword&gt;&lt;keyword&gt;Abortion&lt;/keyword&gt;&lt;keyword&gt;Demographics&lt;/keyword&gt;&lt;keyword&gt;United States&lt;/keyword&gt;&lt;/keywords&gt;&lt;dates&gt;&lt;year&gt;2011&lt;/year&gt;&lt;pub-dates&gt;&lt;date&gt;2011/11/01/&lt;/date&gt;&lt;/pub-dates&gt;&lt;/dates&gt;&lt;isbn&gt;0010-7824&lt;/isbn&gt;&lt;urls&gt;&lt;related-urls&gt;&lt;url&gt;https://www.sciencedirect.com/science/article/pii/S0010782411004720&lt;/url&gt;&lt;/related-urls&gt;&lt;/urls&gt;&lt;electronic-resource-num&gt;https://doi.org/10.1016/j.contraception.2011.07.013&lt;/electronic-resource-num&gt;&lt;/record&gt;&lt;/Cite&gt;&lt;/EndNote&gt;</w:instrText>
      </w:r>
      <w:r w:rsidR="00D37574" w:rsidRPr="00B1422D">
        <w:rPr>
          <w:rFonts w:cs="Arial"/>
        </w:rPr>
        <w:fldChar w:fldCharType="separate"/>
      </w:r>
      <w:r w:rsidR="001567A2">
        <w:rPr>
          <w:rFonts w:cs="Arial"/>
          <w:noProof/>
        </w:rPr>
        <w:t>(6)</w:t>
      </w:r>
      <w:r w:rsidR="00D37574" w:rsidRPr="00B1422D">
        <w:rPr>
          <w:rFonts w:cs="Arial"/>
        </w:rPr>
        <w:fldChar w:fldCharType="end"/>
      </w:r>
      <w:r w:rsidR="001401F6" w:rsidRPr="00B1422D">
        <w:rPr>
          <w:rFonts w:cs="Arial"/>
        </w:rPr>
        <w:t>.</w:t>
      </w:r>
      <w:r w:rsidR="008A56A4" w:rsidRPr="00B1422D">
        <w:rPr>
          <w:rFonts w:cs="Arial"/>
        </w:rPr>
        <w:t xml:space="preserve"> </w:t>
      </w:r>
      <w:r w:rsidR="00781098" w:rsidRPr="00B1422D">
        <w:rPr>
          <w:rFonts w:cs="Arial"/>
        </w:rPr>
        <w:t>These</w:t>
      </w:r>
      <w:r w:rsidR="002D1B4F" w:rsidRPr="00B1422D">
        <w:rPr>
          <w:rFonts w:cs="Arial"/>
        </w:rPr>
        <w:t xml:space="preserve"> are </w:t>
      </w:r>
      <w:r w:rsidR="00796879" w:rsidRPr="00B1422D">
        <w:rPr>
          <w:rFonts w:cs="Arial"/>
        </w:rPr>
        <w:t>associated wi</w:t>
      </w:r>
      <w:r w:rsidR="00990C0D" w:rsidRPr="00B1422D">
        <w:rPr>
          <w:rFonts w:cs="Arial"/>
        </w:rPr>
        <w:t xml:space="preserve">th </w:t>
      </w:r>
      <w:r w:rsidR="00CB038D" w:rsidRPr="00B1422D">
        <w:rPr>
          <w:rFonts w:cs="Arial"/>
        </w:rPr>
        <w:t>higher rates of</w:t>
      </w:r>
      <w:r w:rsidR="00AA6580" w:rsidRPr="00B1422D">
        <w:rPr>
          <w:rFonts w:cs="Arial"/>
        </w:rPr>
        <w:t xml:space="preserve"> </w:t>
      </w:r>
      <w:r w:rsidR="00E0225A" w:rsidRPr="00B1422D">
        <w:rPr>
          <w:rFonts w:cs="Arial"/>
        </w:rPr>
        <w:t xml:space="preserve">adverse </w:t>
      </w:r>
      <w:r w:rsidR="00AA6580" w:rsidRPr="00B1422D">
        <w:rPr>
          <w:rFonts w:cs="Arial"/>
        </w:rPr>
        <w:t>maternal and infant</w:t>
      </w:r>
      <w:r w:rsidR="00E0225A" w:rsidRPr="00B1422D">
        <w:rPr>
          <w:rFonts w:cs="Arial"/>
        </w:rPr>
        <w:t xml:space="preserve"> outcomes including maternal depression</w:t>
      </w:r>
      <w:r w:rsidR="00E0225A" w:rsidRPr="00B1422D">
        <w:rPr>
          <w:rFonts w:cs="Arial"/>
        </w:rPr>
        <w:fldChar w:fldCharType="begin"/>
      </w:r>
      <w:r w:rsidR="001567A2">
        <w:rPr>
          <w:rFonts w:cs="Arial"/>
        </w:rPr>
        <w:instrText xml:space="preserve"> ADDIN EN.CITE &lt;EndNote&gt;&lt;Cite&gt;&lt;Author&gt;Nelson&lt;/Author&gt;&lt;Year&gt;2022&lt;/Year&gt;&lt;RecNum&gt;244&lt;/RecNum&gt;&lt;DisplayText&gt;(7)&lt;/DisplayText&gt;&lt;record&gt;&lt;rec-number&gt;244&lt;/rec-number&gt;&lt;foreign-keys&gt;&lt;key app="EN" db-id="0swzvs0rl5rzd9eesrr522wvv9x00safxp2t" timestamp="1690115378"&gt;244&lt;/key&gt;&lt;/foreign-keys&gt;&lt;ref-type name="Journal Article"&gt;17&lt;/ref-type&gt;&lt;contributors&gt;&lt;authors&gt;&lt;author&gt;Nelson, Heidi D.&lt;/author&gt;&lt;author&gt;Darney, Blair G.&lt;/author&gt;&lt;author&gt;Ahrens, Katherine&lt;/author&gt;&lt;author&gt;Burgess, Amanda&lt;/author&gt;&lt;author&gt;Jungbauer, Rebecca M.&lt;/author&gt;&lt;author&gt;Cantor, Amy&lt;/author&gt;&lt;author&gt;Atchison, Chandler&lt;/author&gt;&lt;author&gt;Eden, Karen B.&lt;/author&gt;&lt;author&gt;Goueth, Rose&lt;/author&gt;&lt;author&gt;Fu, Rongwei&lt;/author&gt;&lt;/authors&gt;&lt;/contributors&gt;&lt;titles&gt;&lt;title&gt;Associations of Unintended Pregnancy With Maternal and Infant Health Outcomes: A Systematic Review and Meta-analysis&lt;/title&gt;&lt;secondary-title&gt;JAMA&lt;/secondary-title&gt;&lt;/titles&gt;&lt;periodical&gt;&lt;full-title&gt;Jama&lt;/full-title&gt;&lt;abbr-1&gt;Jama&lt;/abbr-1&gt;&lt;/periodical&gt;&lt;pages&gt;1714-1729&lt;/pages&gt;&lt;volume&gt;328&lt;/volume&gt;&lt;number&gt;17&lt;/number&gt;&lt;dates&gt;&lt;year&gt;2022&lt;/year&gt;&lt;/dates&gt;&lt;isbn&gt;0098-7484&lt;/isbn&gt;&lt;urls&gt;&lt;related-urls&gt;&lt;url&gt;https://doi.org/10.1001/jama.2022.19097&lt;/url&gt;&lt;/related-urls&gt;&lt;/urls&gt;&lt;electronic-resource-num&gt;10.1001/jama.2022.19097&lt;/electronic-resource-num&gt;&lt;access-date&gt;7/23/2023&lt;/access-date&gt;&lt;/record&gt;&lt;/Cite&gt;&lt;/EndNote&gt;</w:instrText>
      </w:r>
      <w:r w:rsidR="00E0225A" w:rsidRPr="00B1422D">
        <w:rPr>
          <w:rFonts w:cs="Arial"/>
        </w:rPr>
        <w:fldChar w:fldCharType="separate"/>
      </w:r>
      <w:r w:rsidR="001567A2">
        <w:rPr>
          <w:rFonts w:cs="Arial"/>
          <w:noProof/>
        </w:rPr>
        <w:t>(7)</w:t>
      </w:r>
      <w:r w:rsidR="00E0225A" w:rsidRPr="00B1422D">
        <w:rPr>
          <w:rFonts w:cs="Arial"/>
        </w:rPr>
        <w:fldChar w:fldCharType="end"/>
      </w:r>
      <w:r w:rsidR="002D1B4F" w:rsidRPr="00B1422D">
        <w:rPr>
          <w:rFonts w:cs="Arial"/>
        </w:rPr>
        <w:t>.</w:t>
      </w:r>
      <w:r w:rsidR="00E0225A" w:rsidRPr="00B1422D">
        <w:rPr>
          <w:rFonts w:cs="Arial"/>
        </w:rPr>
        <w:t xml:space="preserve"> Short inter-pregnancy intervals (&lt;18 months) are associated with higher infant mortality, even in the USA</w:t>
      </w:r>
      <w:r w:rsidR="00E0225A" w:rsidRPr="00B1422D">
        <w:rPr>
          <w:rFonts w:cs="Arial"/>
        </w:rPr>
        <w:fldChar w:fldCharType="begin"/>
      </w:r>
      <w:r w:rsidR="001567A2">
        <w:rPr>
          <w:rFonts w:cs="Arial"/>
        </w:rPr>
        <w:instrText xml:space="preserve"> ADDIN EN.CITE &lt;EndNote&gt;&lt;Cite&gt;&lt;Author&gt;Hussaini&lt;/Author&gt;&lt;Year&gt;2013&lt;/Year&gt;&lt;RecNum&gt;245&lt;/RecNum&gt;&lt;DisplayText&gt;(8)&lt;/DisplayText&gt;&lt;record&gt;&lt;rec-number&gt;245&lt;/rec-number&gt;&lt;foreign-keys&gt;&lt;key app="EN" db-id="0swzvs0rl5rzd9eesrr522wvv9x00safxp2t" timestamp="1690115611"&gt;245&lt;/key&gt;&lt;/foreign-keys&gt;&lt;ref-type name="Journal Article"&gt;17&lt;/ref-type&gt;&lt;contributors&gt;&lt;authors&gt;&lt;author&gt;Hussaini, Khaleel S.&lt;/author&gt;&lt;author&gt;Ritenour, Douglas&lt;/author&gt;&lt;author&gt;Coonrod, Dean V.&lt;/author&gt;&lt;/authors&gt;&lt;/contributors&gt;&lt;titles&gt;&lt;title&gt;Interpregnancy Intervals and the Risk for Infant Mortality: A Case Control Study of Arizona Infants 2003–2007&lt;/title&gt;&lt;secondary-title&gt;Maternal and Child Health Journal&lt;/secondary-title&gt;&lt;/titles&gt;&lt;periodical&gt;&lt;full-title&gt;Maternal and Child Health Journal&lt;/full-title&gt;&lt;/periodical&gt;&lt;pages&gt;646-653&lt;/pages&gt;&lt;volume&gt;17&lt;/volume&gt;&lt;number&gt;4&lt;/number&gt;&lt;dates&gt;&lt;year&gt;2013&lt;/year&gt;&lt;pub-dates&gt;&lt;date&gt;2013/05/01&lt;/date&gt;&lt;/pub-dates&gt;&lt;/dates&gt;&lt;isbn&gt;1573-6628&lt;/isbn&gt;&lt;urls&gt;&lt;related-urls&gt;&lt;url&gt;https://doi.org/10.1007/s10995-012-1041-8&lt;/url&gt;&lt;/related-urls&gt;&lt;/urls&gt;&lt;electronic-resource-num&gt;10.1007/s10995-012-1041-8&lt;/electronic-resource-num&gt;&lt;/record&gt;&lt;/Cite&gt;&lt;/EndNote&gt;</w:instrText>
      </w:r>
      <w:r w:rsidR="00E0225A" w:rsidRPr="00B1422D">
        <w:rPr>
          <w:rFonts w:cs="Arial"/>
        </w:rPr>
        <w:fldChar w:fldCharType="separate"/>
      </w:r>
      <w:r w:rsidR="001567A2">
        <w:rPr>
          <w:rFonts w:cs="Arial"/>
          <w:noProof/>
        </w:rPr>
        <w:t>(8)</w:t>
      </w:r>
      <w:r w:rsidR="00E0225A" w:rsidRPr="00B1422D">
        <w:rPr>
          <w:rFonts w:cs="Arial"/>
        </w:rPr>
        <w:fldChar w:fldCharType="end"/>
      </w:r>
      <w:r w:rsidR="00E0225A" w:rsidRPr="00B1422D">
        <w:rPr>
          <w:rFonts w:cs="Arial"/>
        </w:rPr>
        <w:t>.</w:t>
      </w:r>
      <w:r w:rsidR="002D3B42" w:rsidRPr="00B1422D">
        <w:rPr>
          <w:rFonts w:cs="Arial"/>
        </w:rPr>
        <w:t xml:space="preserve"> </w:t>
      </w:r>
      <w:r w:rsidR="00814F9D" w:rsidRPr="00B1422D">
        <w:rPr>
          <w:rFonts w:cs="Arial"/>
        </w:rPr>
        <w:t xml:space="preserve">However, women from all ethnic minority groups </w:t>
      </w:r>
      <w:r w:rsidR="00487C2E" w:rsidRPr="00B1422D">
        <w:rPr>
          <w:rFonts w:cs="Arial"/>
        </w:rPr>
        <w:t xml:space="preserve">in the USA </w:t>
      </w:r>
      <w:r w:rsidR="00814F9D" w:rsidRPr="00B1422D">
        <w:rPr>
          <w:rFonts w:cs="Arial"/>
        </w:rPr>
        <w:t xml:space="preserve">are less likely to use contraception in general, and </w:t>
      </w:r>
      <w:r w:rsidR="00622A9F" w:rsidRPr="00B1422D">
        <w:rPr>
          <w:rFonts w:cs="Arial"/>
        </w:rPr>
        <w:t>especially highly or moderately effective</w:t>
      </w:r>
      <w:r w:rsidR="00814F9D" w:rsidRPr="00B1422D">
        <w:rPr>
          <w:rFonts w:cs="Arial"/>
        </w:rPr>
        <w:t xml:space="preserve"> methods</w:t>
      </w:r>
      <w:r w:rsidR="00622A9F" w:rsidRPr="00B1422D">
        <w:rPr>
          <w:rFonts w:cs="Arial"/>
        </w:rPr>
        <w:fldChar w:fldCharType="begin"/>
      </w:r>
      <w:r w:rsidR="001567A2">
        <w:rPr>
          <w:rFonts w:cs="Arial"/>
        </w:rPr>
        <w:instrText xml:space="preserve"> ADDIN EN.CITE &lt;EndNote&gt;&lt;Cite&gt;&lt;Author&gt;Dehlendorf&lt;/Author&gt;&lt;Year&gt;2014&lt;/Year&gt;&lt;RecNum&gt;242&lt;/RecNum&gt;&lt;DisplayText&gt;(9)&lt;/DisplayText&gt;&lt;record&gt;&lt;rec-number&gt;242&lt;/rec-number&gt;&lt;foreign-keys&gt;&lt;key app="EN" db-id="0swzvs0rl5rzd9eesrr522wvv9x00safxp2t" timestamp="1690113370"&gt;242&lt;/key&gt;&lt;/foreign-keys&gt;&lt;ref-type name="Journal Article"&gt;17&lt;/ref-type&gt;&lt;contributors&gt;&lt;authors&gt;&lt;author&gt;Dehlendorf, Christine&lt;/author&gt;&lt;author&gt;Park, Seo Young&lt;/author&gt;&lt;author&gt;Emeremni, Chetachi A.&lt;/author&gt;&lt;author&gt;Comer, Diane&lt;/author&gt;&lt;author&gt;Vincett, Kathryn&lt;/author&gt;&lt;author&gt;Borrero, Sonya&lt;/author&gt;&lt;/authors&gt;&lt;/contributors&gt;&lt;titles&gt;&lt;title&gt;Racial/ethnic disparities in contraceptive use: variation by age and women&amp;apos;s reproductive experiences&lt;/title&gt;&lt;secondary-title&gt;American Journal of Obstetrics &amp;amp; Gynecology&lt;/secondary-title&gt;&lt;/titles&gt;&lt;periodical&gt;&lt;full-title&gt;American Journal of Obstetrics &amp;amp; Gynecology&lt;/full-title&gt;&lt;/periodical&gt;&lt;pages&gt;526.e1-526.e9&lt;/pages&gt;&lt;volume&gt;210&lt;/volume&gt;&lt;number&gt;6&lt;/number&gt;&lt;dates&gt;&lt;year&gt;2014&lt;/year&gt;&lt;/dates&gt;&lt;publisher&gt;Elsevier&lt;/publisher&gt;&lt;isbn&gt;0002-9378&lt;/isbn&gt;&lt;urls&gt;&lt;related-urls&gt;&lt;url&gt;https://doi.org/10.1016/j.ajog.2014.01.037&lt;/url&gt;&lt;/related-urls&gt;&lt;/urls&gt;&lt;electronic-resource-num&gt;10.1016/j.ajog.2014.01.037&lt;/electronic-resource-num&gt;&lt;access-date&gt;2023/07/23&lt;/access-date&gt;&lt;/record&gt;&lt;/Cite&gt;&lt;/EndNote&gt;</w:instrText>
      </w:r>
      <w:r w:rsidR="00622A9F" w:rsidRPr="00B1422D">
        <w:rPr>
          <w:rFonts w:cs="Arial"/>
        </w:rPr>
        <w:fldChar w:fldCharType="separate"/>
      </w:r>
      <w:r w:rsidR="001567A2">
        <w:rPr>
          <w:rFonts w:cs="Arial"/>
          <w:noProof/>
        </w:rPr>
        <w:t>(9)</w:t>
      </w:r>
      <w:r w:rsidR="00622A9F" w:rsidRPr="00B1422D">
        <w:rPr>
          <w:rFonts w:cs="Arial"/>
        </w:rPr>
        <w:fldChar w:fldCharType="end"/>
      </w:r>
      <w:r w:rsidR="00290F4B" w:rsidRPr="00B1422D">
        <w:rPr>
          <w:rStyle w:val="Hyperlink"/>
          <w:rFonts w:cs="Arial"/>
          <w:color w:val="auto"/>
          <w:u w:val="none"/>
        </w:rPr>
        <w:t>.</w:t>
      </w:r>
      <w:r w:rsidR="00487C2E" w:rsidRPr="00B1422D">
        <w:rPr>
          <w:rStyle w:val="Hyperlink"/>
          <w:rFonts w:cs="Arial"/>
          <w:color w:val="auto"/>
          <w:u w:val="none"/>
        </w:rPr>
        <w:t xml:space="preserve"> </w:t>
      </w:r>
      <w:r w:rsidR="00781098" w:rsidRPr="00B1422D">
        <w:rPr>
          <w:rFonts w:cs="Arial"/>
        </w:rPr>
        <w:t xml:space="preserve">Long-Acting Reversible Contraception (LARC) </w:t>
      </w:r>
      <w:r w:rsidR="00487C2E" w:rsidRPr="00B1422D">
        <w:rPr>
          <w:rFonts w:cs="Arial"/>
        </w:rPr>
        <w:t xml:space="preserve">methods </w:t>
      </w:r>
      <w:r w:rsidR="00781098" w:rsidRPr="00B1422D">
        <w:rPr>
          <w:rFonts w:cs="Arial"/>
        </w:rPr>
        <w:t xml:space="preserve">offer the highest level of protection against pregnancy and are independent of user action, </w:t>
      </w:r>
      <w:bookmarkStart w:id="5" w:name="_Hlk140937821"/>
      <w:r w:rsidR="00781098" w:rsidRPr="00B1422D">
        <w:rPr>
          <w:rFonts w:cs="Arial"/>
        </w:rPr>
        <w:t xml:space="preserve">which </w:t>
      </w:r>
      <w:r w:rsidR="00A96995" w:rsidRPr="00B1422D">
        <w:rPr>
          <w:rFonts w:cs="Arial"/>
        </w:rPr>
        <w:t>helps to overcome problems</w:t>
      </w:r>
      <w:r w:rsidR="00781098" w:rsidRPr="00B1422D">
        <w:rPr>
          <w:rFonts w:cs="Arial"/>
        </w:rPr>
        <w:t xml:space="preserve"> with adherence</w:t>
      </w:r>
      <w:bookmarkEnd w:id="5"/>
      <w:r w:rsidR="00781098" w:rsidRPr="00B1422D">
        <w:rPr>
          <w:rFonts w:cs="Arial"/>
        </w:rPr>
        <w:fldChar w:fldCharType="begin"/>
      </w:r>
      <w:r w:rsidR="001567A2">
        <w:rPr>
          <w:rFonts w:cs="Arial"/>
        </w:rPr>
        <w:instrText xml:space="preserve"> ADDIN EN.CITE &lt;EndNote&gt;&lt;Cite&gt;&lt;Author&gt;Kopp Kallner&lt;/Author&gt;&lt;Year&gt;2018&lt;/Year&gt;&lt;RecNum&gt;3003&lt;/RecNum&gt;&lt;DisplayText&gt;(10)&lt;/DisplayText&gt;&lt;record&gt;&lt;rec-number&gt;3003&lt;/rec-number&gt;&lt;foreign-keys&gt;&lt;key app="EN" db-id="p9wz5ppf2sezznewrrqvxxdwpxxvzx0dpad2" timestamp="1668274262"&gt;3003&lt;/key&gt;&lt;/foreign-keys&gt;&lt;ref-type name="Journal Article"&gt;17&lt;/ref-type&gt;&lt;contributors&gt;&lt;authors&gt;&lt;author&gt;Kopp Kallner, H.&lt;/author&gt;&lt;/authors&gt;&lt;/contributors&gt;&lt;auth-address&gt;Department of Clinical Sciences at Danderyd Hospital, Karolinska Institutet, Stockholm, Sweden.&amp;#xD;Department of Obstetrics and Gynecology, Danderyd Hospital, Stockholm, Sweden.&lt;/auth-address&gt;&lt;titles&gt;&lt;title&gt;Benefits of reversible contraception&lt;/title&gt;&lt;secondary-title&gt;F1000Res&lt;/secondary-title&gt;&lt;/titles&gt;&lt;periodical&gt;&lt;full-title&gt;F1000Res&lt;/full-title&gt;&lt;/periodical&gt;&lt;volume&gt;7&lt;/volume&gt;&lt;edition&gt;2018/07/22&lt;/edition&gt;&lt;keywords&gt;&lt;keyword&gt;Contraception&lt;/keyword&gt;&lt;keyword&gt;Larc&lt;/keyword&gt;&lt;keyword&gt;abortion&lt;/keyword&gt;&lt;keyword&gt;unintended pregnancy&lt;/keyword&gt;&lt;keyword&gt;in educational events organized by Bayer Healthcare, MSD/Merck, Actavis, Evolan,&lt;/keyword&gt;&lt;keyword&gt;Exeltis, Gedeon Richter, and Teva. No competing interests were disclosed.No&lt;/keyword&gt;&lt;keyword&gt;competing interests were disclosed.No competing interests were disclosed.&lt;/keyword&gt;&lt;/keywords&gt;&lt;dates&gt;&lt;year&gt;2018&lt;/year&gt;&lt;/dates&gt;&lt;isbn&gt;2046-1402 (Print)&amp;#xD;2046-1402&lt;/isbn&gt;&lt;accession-num&gt;30026914&lt;/accession-num&gt;&lt;urls&gt;&lt;/urls&gt;&lt;custom2&gt;PMC6039930&lt;/custom2&gt;&lt;electronic-resource-num&gt;10.12688/f1000research.14370.1&lt;/electronic-resource-num&gt;&lt;remote-database-provider&gt;NLM&lt;/remote-database-provider&gt;&lt;language&gt;eng&lt;/language&gt;&lt;/record&gt;&lt;/Cite&gt;&lt;/EndNote&gt;</w:instrText>
      </w:r>
      <w:r w:rsidR="00781098" w:rsidRPr="00B1422D">
        <w:rPr>
          <w:rFonts w:cs="Arial"/>
        </w:rPr>
        <w:fldChar w:fldCharType="separate"/>
      </w:r>
      <w:r w:rsidR="001567A2">
        <w:rPr>
          <w:rFonts w:cs="Arial"/>
          <w:noProof/>
        </w:rPr>
        <w:t>(10)</w:t>
      </w:r>
      <w:r w:rsidR="00781098" w:rsidRPr="00B1422D">
        <w:rPr>
          <w:rFonts w:cs="Arial"/>
        </w:rPr>
        <w:fldChar w:fldCharType="end"/>
      </w:r>
      <w:r w:rsidR="00D93390">
        <w:rPr>
          <w:rFonts w:cs="Arial"/>
        </w:rPr>
        <w:t>.</w:t>
      </w:r>
      <w:r w:rsidR="00781098" w:rsidRPr="00B1422D">
        <w:rPr>
          <w:rFonts w:cs="Arial"/>
        </w:rPr>
        <w:t xml:space="preserve"> </w:t>
      </w:r>
      <w:r w:rsidR="00D25B92" w:rsidRPr="00B1422D">
        <w:rPr>
          <w:rFonts w:cs="Arial"/>
        </w:rPr>
        <w:t>In the UK, 8.7% of Asian women use LARC, compared to 14.4% of white women and 18.9% of Black women</w:t>
      </w:r>
      <w:r w:rsidR="00D25B92" w:rsidRPr="00B1422D">
        <w:rPr>
          <w:rFonts w:cs="Arial"/>
        </w:rPr>
        <w:fldChar w:fldCharType="begin"/>
      </w:r>
      <w:r w:rsidR="001567A2">
        <w:rPr>
          <w:rFonts w:cs="Arial"/>
        </w:rPr>
        <w:instrText xml:space="preserve"> ADDIN EN.CITE &lt;EndNote&gt;&lt;Cite&gt;&lt;Author&gt;French&lt;/Author&gt;&lt;Year&gt;2020&lt;/Year&gt;&lt;RecNum&gt;209&lt;/RecNum&gt;&lt;DisplayText&gt;(11)&lt;/DisplayText&gt;&lt;record&gt;&lt;rec-number&gt;209&lt;/rec-number&gt;&lt;foreign-keys&gt;&lt;key app="EN" db-id="0swzvs0rl5rzd9eesrr522wvv9x00safxp2t" timestamp="1674744785"&gt;209&lt;/key&gt;&lt;/foreign-keys&gt;&lt;ref-type name="Journal Article"&gt;17&lt;/ref-type&gt;&lt;contributors&gt;&lt;authors&gt;&lt;author&gt;French, Rebecca S&lt;/author&gt;&lt;author&gt;Gibson, Lorna&lt;/author&gt;&lt;author&gt;Geary, Rebecca&lt;/author&gt;&lt;author&gt;Glasier, Anna&lt;/author&gt;&lt;author&gt;Wellings, Kaye&lt;/author&gt;&lt;/authors&gt;&lt;/contributors&gt;&lt;titles&gt;&lt;title&gt;Changes in the prevalence and profile of users of contraception in Britain 2000–2010: evidence from two National Surveys of Sexual Attitudes and Lifestyles&lt;/title&gt;&lt;secondary-title&gt;BMJ Sexual &amp;amp; Reproductive Health&lt;/secondary-title&gt;&lt;/titles&gt;&lt;periodical&gt;&lt;full-title&gt;BMJ Sexual &amp;amp; Reproductive Health&lt;/full-title&gt;&lt;/periodical&gt;&lt;pages&gt;200-209&lt;/pages&gt;&lt;volume&gt;46&lt;/volume&gt;&lt;number&gt;3&lt;/number&gt;&lt;dates&gt;&lt;year&gt;2020&lt;/year&gt;&lt;/dates&gt;&lt;urls&gt;&lt;related-urls&gt;&lt;url&gt;https://srh.bmj.com/content/familyplanning/46/3/200.full.pdf&lt;/url&gt;&lt;/related-urls&gt;&lt;/urls&gt;&lt;electronic-resource-num&gt;10.1136/bmjsrh-2019-200474&lt;/electronic-resource-num&gt;&lt;/record&gt;&lt;/Cite&gt;&lt;/EndNote&gt;</w:instrText>
      </w:r>
      <w:r w:rsidR="00D25B92" w:rsidRPr="00B1422D">
        <w:rPr>
          <w:rFonts w:cs="Arial"/>
        </w:rPr>
        <w:fldChar w:fldCharType="separate"/>
      </w:r>
      <w:r w:rsidR="001567A2">
        <w:rPr>
          <w:rFonts w:cs="Arial"/>
          <w:noProof/>
        </w:rPr>
        <w:t>(11)</w:t>
      </w:r>
      <w:r w:rsidR="00D25B92" w:rsidRPr="00B1422D">
        <w:rPr>
          <w:rFonts w:cs="Arial"/>
        </w:rPr>
        <w:fldChar w:fldCharType="end"/>
      </w:r>
      <w:r w:rsidR="00D25B92" w:rsidRPr="00B1422D">
        <w:rPr>
          <w:rFonts w:cs="Arial"/>
        </w:rPr>
        <w:t xml:space="preserve">. </w:t>
      </w:r>
      <w:r w:rsidR="004731D1" w:rsidRPr="00B1422D">
        <w:rPr>
          <w:rFonts w:cs="Arial"/>
        </w:rPr>
        <w:t xml:space="preserve">Half of unintended pregnancies occur in women using contraception, therefore </w:t>
      </w:r>
      <w:r w:rsidR="00145977" w:rsidRPr="00B1422D">
        <w:rPr>
          <w:rFonts w:cs="Arial"/>
        </w:rPr>
        <w:t>higher efficacy forms</w:t>
      </w:r>
      <w:r w:rsidR="004731D1" w:rsidRPr="00B1422D">
        <w:rPr>
          <w:rFonts w:cs="Arial"/>
        </w:rPr>
        <w:t xml:space="preserve"> of contraception </w:t>
      </w:r>
      <w:r w:rsidR="0094168B" w:rsidRPr="00B1422D">
        <w:rPr>
          <w:rFonts w:cs="Arial"/>
        </w:rPr>
        <w:t>could</w:t>
      </w:r>
      <w:r w:rsidR="004731D1" w:rsidRPr="00B1422D">
        <w:rPr>
          <w:rFonts w:cs="Arial"/>
        </w:rPr>
        <w:t xml:space="preserve"> </w:t>
      </w:r>
      <w:r w:rsidR="00145977" w:rsidRPr="00B1422D">
        <w:rPr>
          <w:rFonts w:cs="Arial"/>
        </w:rPr>
        <w:t xml:space="preserve">reduce </w:t>
      </w:r>
      <w:r w:rsidR="004731D1" w:rsidRPr="00B1422D">
        <w:rPr>
          <w:rFonts w:cs="Arial"/>
        </w:rPr>
        <w:t>these rates</w:t>
      </w:r>
      <w:r w:rsidR="004731D1" w:rsidRPr="00B1422D">
        <w:rPr>
          <w:rFonts w:cs="Arial"/>
        </w:rPr>
        <w:fldChar w:fldCharType="begin">
          <w:fldData xml:space="preserve">PEVuZE5vdGU+PENpdGU+PEF1dGhvcj5SaWNjaW90dGk8L0F1dGhvcj48WWVhcj4yMDE1PC9ZZWFy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</w:fldData>
        </w:fldChar>
      </w:r>
      <w:r w:rsidR="001567A2">
        <w:rPr>
          <w:rFonts w:cs="Arial"/>
        </w:rPr>
        <w:instrText xml:space="preserve"> ADDIN EN.CITE </w:instrText>
      </w:r>
      <w:r w:rsidR="001567A2">
        <w:rPr>
          <w:rFonts w:cs="Arial"/>
        </w:rPr>
        <w:fldChar w:fldCharType="begin">
          <w:fldData xml:space="preserve">PEVuZE5vdGU+PENpdGU+PEF1dGhvcj5SaWNjaW90dGk8L0F1dGhvcj48WWVhcj4yMDE1PC9ZZWFy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</w:fldData>
        </w:fldChar>
      </w:r>
      <w:r w:rsidR="001567A2">
        <w:rPr>
          <w:rFonts w:cs="Arial"/>
        </w:rPr>
        <w:instrText xml:space="preserve"> ADDIN EN.CITE.DATA </w:instrText>
      </w:r>
      <w:r w:rsidR="001567A2">
        <w:rPr>
          <w:rFonts w:cs="Arial"/>
        </w:rPr>
      </w:r>
      <w:r w:rsidR="001567A2">
        <w:rPr>
          <w:rFonts w:cs="Arial"/>
        </w:rPr>
        <w:fldChar w:fldCharType="end"/>
      </w:r>
      <w:r w:rsidR="004731D1" w:rsidRPr="00B1422D">
        <w:rPr>
          <w:rFonts w:cs="Arial"/>
        </w:rPr>
      </w:r>
      <w:r w:rsidR="004731D1" w:rsidRPr="00B1422D">
        <w:rPr>
          <w:rFonts w:cs="Arial"/>
        </w:rPr>
        <w:fldChar w:fldCharType="separate"/>
      </w:r>
      <w:r w:rsidR="001567A2">
        <w:rPr>
          <w:rFonts w:cs="Arial"/>
          <w:noProof/>
        </w:rPr>
        <w:t>(12)</w:t>
      </w:r>
      <w:r w:rsidR="004731D1" w:rsidRPr="00B1422D">
        <w:rPr>
          <w:rFonts w:cs="Arial"/>
        </w:rPr>
        <w:fldChar w:fldCharType="end"/>
      </w:r>
      <w:r w:rsidR="001C050B" w:rsidRPr="00B1422D">
        <w:rPr>
          <w:rFonts w:cs="Arial"/>
        </w:rPr>
        <w:t xml:space="preserve"> and the </w:t>
      </w:r>
      <w:r w:rsidR="008B6517" w:rsidRPr="00B1422D">
        <w:rPr>
          <w:rFonts w:cs="Arial"/>
        </w:rPr>
        <w:t xml:space="preserve">associated </w:t>
      </w:r>
      <w:r w:rsidR="0094168B" w:rsidRPr="00B1422D">
        <w:rPr>
          <w:rFonts w:cs="Arial"/>
        </w:rPr>
        <w:t>complications</w:t>
      </w:r>
      <w:r w:rsidR="008B6517" w:rsidRPr="00B1422D">
        <w:rPr>
          <w:rFonts w:cs="Arial"/>
        </w:rPr>
        <w:t>.</w:t>
      </w:r>
      <w:r w:rsidR="004731D1" w:rsidRPr="00B1422D">
        <w:rPr>
          <w:rFonts w:cs="Arial"/>
        </w:rPr>
        <w:t xml:space="preserve"> </w:t>
      </w:r>
    </w:p>
    <w:p w14:paraId="084A076D" w14:textId="77777777" w:rsidR="00196038" w:rsidRPr="00B1422D" w:rsidRDefault="00196038" w:rsidP="00E638CD">
      <w:pPr>
        <w:rPr>
          <w:rFonts w:cs="Arial"/>
        </w:rPr>
      </w:pPr>
    </w:p>
    <w:p w14:paraId="49755323" w14:textId="54BD2210" w:rsidR="00196038" w:rsidRPr="004F2E15" w:rsidRDefault="00196038" w:rsidP="00196038">
      <w:pPr>
        <w:pStyle w:val="NormalWeb"/>
        <w:spacing w:before="0" w:beforeAutospacing="0" w:after="0" w:afterAutospacing="0"/>
        <w:rPr>
          <w:rFonts w:ascii="Arial" w:hAnsi="Arial" w:cs="Arial"/>
        </w:rPr>
      </w:pPr>
      <w:r w:rsidRPr="00B1422D">
        <w:rPr>
          <w:rFonts w:ascii="Arial" w:hAnsi="Arial" w:cs="Arial"/>
          <w:color w:val="000000"/>
          <w:sz w:val="22"/>
          <w:szCs w:val="22"/>
        </w:rPr>
        <w:t>Due to their efficacy, LARCs have been widely encouraged by governments and healthcare professionals</w:t>
      </w:r>
      <w:r w:rsidR="00BA7996" w:rsidRPr="00B1422D">
        <w:rPr>
          <w:rFonts w:ascii="Arial" w:hAnsi="Arial" w:cs="Arial"/>
          <w:color w:val="000000"/>
          <w:sz w:val="22"/>
          <w:szCs w:val="22"/>
        </w:rPr>
        <w:fldChar w:fldCharType="begin"/>
      </w:r>
      <w:r w:rsidR="001567A2">
        <w:rPr>
          <w:rFonts w:ascii="Arial" w:hAnsi="Arial" w:cs="Arial"/>
          <w:color w:val="000000"/>
          <w:sz w:val="22"/>
          <w:szCs w:val="22"/>
        </w:rPr>
        <w:instrText xml:space="preserve"> ADDIN EN.CITE &lt;EndNote&gt;&lt;Cite&gt;&lt;Author&gt;Gomez&lt;/Author&gt;&lt;Year&gt;2014&lt;/Year&gt;&lt;RecNum&gt;254&lt;/RecNum&gt;&lt;DisplayText&gt;(13)&lt;/DisplayText&gt;&lt;record&gt;&lt;rec-number&gt;254&lt;/rec-number&gt;&lt;foreign-keys&gt;&lt;key app="EN" db-id="0swzvs0rl5rzd9eesrr522wvv9x00safxp2t" timestamp="1692196446"&gt;254&lt;/key&gt;&lt;/foreign-keys&gt;&lt;ref-type name="Journal Article"&gt;17&lt;/ref-type&gt;&lt;contributors&gt;&lt;authors&gt;&lt;author&gt;Gomez, Anu Manchikanti&lt;/author&gt;&lt;author&gt;Fuentes, Liza&lt;/author&gt;&lt;author&gt;Allina, Amy&lt;/author&gt;&lt;/authors&gt;&lt;/contributors&gt;&lt;titles&gt;&lt;title&gt;Women or LARC First? Reproductive Autonomy And the Promotion of Long-Acting Reversible Contraceptive Methods&lt;/title&gt;&lt;secondary-title&gt;Perspectives on Sexual and Reproductive Health&lt;/secondary-title&gt;&lt;/titles&gt;&lt;periodical&gt;&lt;full-title&gt;Perspectives on Sexual and Reproductive Health&lt;/full-title&gt;&lt;/periodical&gt;&lt;pages&gt;171-175&lt;/pages&gt;&lt;volume&gt;46&lt;/volume&gt;&lt;number&gt;3&lt;/number&gt;&lt;dates&gt;&lt;year&gt;2014&lt;/year&gt;&lt;/dates&gt;&lt;isbn&gt;1538-6341&lt;/isbn&gt;&lt;urls&gt;&lt;related-urls&gt;&lt;url&gt;https://onlinelibrary.wiley.com/doi/abs/10.1363/46e1614&lt;/url&gt;&lt;/related-urls&gt;&lt;/urls&gt;&lt;electronic-resource-num&gt;https://doi.org/10.1363/46e1614&lt;/electronic-resource-num&gt;&lt;/record&gt;&lt;/Cite&gt;&lt;/EndNote&gt;</w:instrText>
      </w:r>
      <w:r w:rsidR="00BA7996" w:rsidRPr="00B1422D">
        <w:rPr>
          <w:rFonts w:ascii="Arial" w:hAnsi="Arial" w:cs="Arial"/>
          <w:color w:val="000000"/>
          <w:sz w:val="22"/>
          <w:szCs w:val="22"/>
        </w:rPr>
        <w:fldChar w:fldCharType="separate"/>
      </w:r>
      <w:r w:rsidR="001567A2">
        <w:rPr>
          <w:rFonts w:ascii="Arial" w:hAnsi="Arial" w:cs="Arial"/>
          <w:noProof/>
          <w:color w:val="000000"/>
          <w:sz w:val="22"/>
          <w:szCs w:val="22"/>
        </w:rPr>
        <w:t>(13)</w:t>
      </w:r>
      <w:r w:rsidR="00BA7996" w:rsidRPr="00B1422D">
        <w:rPr>
          <w:rFonts w:ascii="Arial" w:hAnsi="Arial" w:cs="Arial"/>
          <w:color w:val="000000"/>
          <w:sz w:val="22"/>
          <w:szCs w:val="22"/>
        </w:rPr>
        <w:fldChar w:fldCharType="end"/>
      </w:r>
      <w:r w:rsidR="00BA7996" w:rsidRPr="00B1422D">
        <w:rPr>
          <w:rStyle w:val="CommentReference"/>
          <w:rFonts w:ascii="Arial" w:eastAsiaTheme="minorHAnsi" w:hAnsi="Arial" w:cs="Arial"/>
          <w:lang w:eastAsia="en-US"/>
        </w:rPr>
        <w:t>.</w:t>
      </w:r>
      <w:r w:rsidRPr="00B1422D">
        <w:rPr>
          <w:rFonts w:ascii="Arial" w:hAnsi="Arial" w:cs="Arial"/>
          <w:color w:val="000000"/>
          <w:sz w:val="22"/>
          <w:szCs w:val="22"/>
        </w:rPr>
        <w:t xml:space="preserve"> However, this must be balanced with respect for women’s reproductive autonomy, especially in marginalised group</w:t>
      </w:r>
      <w:r w:rsidR="00BA7996" w:rsidRPr="00B1422D">
        <w:rPr>
          <w:rFonts w:ascii="Arial" w:hAnsi="Arial" w:cs="Arial"/>
          <w:color w:val="000000"/>
          <w:sz w:val="22"/>
          <w:szCs w:val="22"/>
        </w:rPr>
        <w:t>s</w:t>
      </w:r>
      <w:r w:rsidR="006118EB" w:rsidRPr="00B1422D">
        <w:rPr>
          <w:rFonts w:ascii="Arial" w:hAnsi="Arial" w:cs="Arial"/>
          <w:color w:val="000000"/>
          <w:sz w:val="22"/>
          <w:szCs w:val="22"/>
        </w:rPr>
        <w:fldChar w:fldCharType="begin"/>
      </w:r>
      <w:r w:rsidR="001567A2">
        <w:rPr>
          <w:rFonts w:ascii="Arial" w:hAnsi="Arial" w:cs="Arial"/>
          <w:color w:val="000000"/>
          <w:sz w:val="22"/>
          <w:szCs w:val="22"/>
        </w:rPr>
        <w:instrText xml:space="preserve"> ADDIN EN.CITE &lt;EndNote&gt;&lt;Cite&gt;&lt;Author&gt;Higgins&lt;/Author&gt;&lt;Year&gt;2014&lt;/Year&gt;&lt;RecNum&gt;253&lt;/RecNum&gt;&lt;DisplayText&gt;(14)&lt;/DisplayText&gt;&lt;record&gt;&lt;rec-number&gt;253&lt;/rec-number&gt;&lt;foreign-keys&gt;&lt;key app="EN" db-id="0swzvs0rl5rzd9eesrr522wvv9x00safxp2t" timestamp="1692196288"&gt;253&lt;/key&gt;&lt;/foreign-keys&gt;&lt;ref-type name="Journal Article"&gt;17&lt;/ref-type&gt;&lt;contributors&gt;&lt;authors&gt;&lt;author&gt;Higgins, Jenny A.&lt;/author&gt;&lt;/authors&gt;&lt;/contributors&gt;&lt;titles&gt;&lt;title&gt;Celebration meets caution: LARC&amp;apos;s boons, potential busts, and the benefits of a reproductive justice approach&lt;/title&gt;&lt;secondary-title&gt;Contraception&lt;/secondary-title&gt;&lt;/titles&gt;&lt;periodical&gt;&lt;full-title&gt;Contraception&lt;/full-title&gt;&lt;/periodical&gt;&lt;pages&gt;237-241&lt;/pages&gt;&lt;volume&gt;89&lt;/volume&gt;&lt;number&gt;4&lt;/number&gt;&lt;dates&gt;&lt;year&gt;2014&lt;/year&gt;&lt;pub-dates&gt;&lt;date&gt;2014/04/01/&lt;/date&gt;&lt;/pub-dates&gt;&lt;/dates&gt;&lt;isbn&gt;0010-7824&lt;/isbn&gt;&lt;urls&gt;&lt;related-urls&gt;&lt;url&gt;https://www.sciencedirect.com/science/article/pii/S0010782414000389&lt;/url&gt;&lt;/related-urls&gt;&lt;/urls&gt;&lt;electronic-resource-num&gt;https://doi.org/10.1016/j.contraception.2014.01.027&lt;/electronic-resource-num&gt;&lt;/record&gt;&lt;/Cite&gt;&lt;/EndNote&gt;</w:instrText>
      </w:r>
      <w:r w:rsidR="006118EB" w:rsidRPr="00B1422D">
        <w:rPr>
          <w:rFonts w:ascii="Arial" w:hAnsi="Arial" w:cs="Arial"/>
          <w:color w:val="000000"/>
          <w:sz w:val="22"/>
          <w:szCs w:val="22"/>
        </w:rPr>
        <w:fldChar w:fldCharType="separate"/>
      </w:r>
      <w:r w:rsidR="001567A2">
        <w:rPr>
          <w:rFonts w:ascii="Arial" w:hAnsi="Arial" w:cs="Arial"/>
          <w:noProof/>
          <w:color w:val="000000"/>
          <w:sz w:val="22"/>
          <w:szCs w:val="22"/>
        </w:rPr>
        <w:t>(14)</w:t>
      </w:r>
      <w:r w:rsidR="006118EB" w:rsidRPr="00B1422D">
        <w:rPr>
          <w:rFonts w:ascii="Arial" w:hAnsi="Arial" w:cs="Arial"/>
          <w:color w:val="000000"/>
          <w:sz w:val="22"/>
          <w:szCs w:val="22"/>
        </w:rPr>
        <w:fldChar w:fldCharType="end"/>
      </w:r>
      <w:r w:rsidRPr="00B1422D">
        <w:rPr>
          <w:rFonts w:ascii="Arial" w:hAnsi="Arial" w:cs="Arial"/>
          <w:color w:val="000000"/>
          <w:sz w:val="22"/>
          <w:szCs w:val="22"/>
        </w:rPr>
        <w:t>. Historically, policies of forced sterilisation and coerci</w:t>
      </w:r>
      <w:r w:rsidR="00CA0074" w:rsidRPr="00B1422D">
        <w:rPr>
          <w:rFonts w:ascii="Arial" w:hAnsi="Arial" w:cs="Arial"/>
          <w:color w:val="000000"/>
          <w:sz w:val="22"/>
          <w:szCs w:val="22"/>
        </w:rPr>
        <w:t>ve practices</w:t>
      </w:r>
      <w:r w:rsidRPr="00B1422D">
        <w:rPr>
          <w:rFonts w:ascii="Arial" w:hAnsi="Arial" w:cs="Arial"/>
          <w:color w:val="000000"/>
          <w:sz w:val="22"/>
          <w:szCs w:val="22"/>
        </w:rPr>
        <w:t xml:space="preserve">, in countries such as the USA, </w:t>
      </w:r>
      <w:r w:rsidR="00CA0074" w:rsidRPr="00B1422D">
        <w:rPr>
          <w:rFonts w:ascii="Arial" w:hAnsi="Arial" w:cs="Arial"/>
          <w:color w:val="000000"/>
          <w:sz w:val="22"/>
          <w:szCs w:val="22"/>
        </w:rPr>
        <w:t>disproportionately targeted women from ethnic minorities</w:t>
      </w:r>
      <w:r w:rsidR="002345A4" w:rsidRPr="00B1422D">
        <w:rPr>
          <w:rFonts w:ascii="Arial" w:hAnsi="Arial" w:cs="Arial"/>
          <w:color w:val="000000"/>
          <w:sz w:val="22"/>
          <w:szCs w:val="22"/>
        </w:rPr>
        <w:fldChar w:fldCharType="begin">
          <w:fldData xml:space="preserve">PEVuZE5vdGU+PENpdGU+PEF1dGhvcj5BbWVyaWNhbiBQdWJsaWMgSGVhbHRoIEFzc29jaWF0aW9u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</w:fldData>
        </w:fldChar>
      </w:r>
      <w:r w:rsidR="001567A2">
        <w:rPr>
          <w:rFonts w:ascii="Arial" w:hAnsi="Arial" w:cs="Arial"/>
          <w:color w:val="000000"/>
          <w:sz w:val="22"/>
          <w:szCs w:val="22"/>
        </w:rPr>
        <w:instrText xml:space="preserve"> ADDIN EN.CITE </w:instrText>
      </w:r>
      <w:r w:rsidR="001567A2">
        <w:rPr>
          <w:rFonts w:ascii="Arial" w:hAnsi="Arial" w:cs="Arial"/>
          <w:color w:val="000000"/>
          <w:sz w:val="22"/>
          <w:szCs w:val="22"/>
        </w:rPr>
        <w:fldChar w:fldCharType="begin">
          <w:fldData xml:space="preserve">PEVuZE5vdGU+PENpdGU+PEF1dGhvcj5BbWVyaWNhbiBQdWJsaWMgSGVhbHRoIEFzc29jaWF0aW9u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</w:fldData>
        </w:fldChar>
      </w:r>
      <w:r w:rsidR="001567A2">
        <w:rPr>
          <w:rFonts w:ascii="Arial" w:hAnsi="Arial" w:cs="Arial"/>
          <w:color w:val="000000"/>
          <w:sz w:val="22"/>
          <w:szCs w:val="22"/>
        </w:rPr>
        <w:instrText xml:space="preserve"> ADDIN EN.CITE.DATA </w:instrText>
      </w:r>
      <w:r w:rsidR="001567A2">
        <w:rPr>
          <w:rFonts w:ascii="Arial" w:hAnsi="Arial" w:cs="Arial"/>
          <w:color w:val="000000"/>
          <w:sz w:val="22"/>
          <w:szCs w:val="22"/>
        </w:rPr>
      </w:r>
      <w:r w:rsidR="001567A2">
        <w:rPr>
          <w:rFonts w:ascii="Arial" w:hAnsi="Arial" w:cs="Arial"/>
          <w:color w:val="000000"/>
          <w:sz w:val="22"/>
          <w:szCs w:val="22"/>
        </w:rPr>
        <w:fldChar w:fldCharType="end"/>
      </w:r>
      <w:r w:rsidR="002345A4" w:rsidRPr="00B1422D">
        <w:rPr>
          <w:rFonts w:ascii="Arial" w:hAnsi="Arial" w:cs="Arial"/>
          <w:color w:val="000000"/>
          <w:sz w:val="22"/>
          <w:szCs w:val="22"/>
        </w:rPr>
      </w:r>
      <w:r w:rsidR="002345A4" w:rsidRPr="00B1422D">
        <w:rPr>
          <w:rFonts w:ascii="Arial" w:hAnsi="Arial" w:cs="Arial"/>
          <w:color w:val="000000"/>
          <w:sz w:val="22"/>
          <w:szCs w:val="22"/>
        </w:rPr>
        <w:fldChar w:fldCharType="separate"/>
      </w:r>
      <w:r w:rsidR="001567A2">
        <w:rPr>
          <w:rFonts w:ascii="Arial" w:hAnsi="Arial" w:cs="Arial"/>
          <w:noProof/>
          <w:color w:val="000000"/>
          <w:sz w:val="22"/>
          <w:szCs w:val="22"/>
        </w:rPr>
        <w:t>(14, 15)</w:t>
      </w:r>
      <w:r w:rsidR="002345A4" w:rsidRPr="00B1422D">
        <w:rPr>
          <w:rFonts w:ascii="Arial" w:hAnsi="Arial" w:cs="Arial"/>
          <w:color w:val="000000"/>
          <w:sz w:val="22"/>
          <w:szCs w:val="22"/>
        </w:rPr>
        <w:fldChar w:fldCharType="end"/>
      </w:r>
      <w:r w:rsidR="002345A4" w:rsidRPr="004F2E15">
        <w:rPr>
          <w:rStyle w:val="CommentReference"/>
          <w:rFonts w:ascii="Arial" w:eastAsiaTheme="minorHAnsi" w:hAnsi="Arial" w:cs="Arial"/>
          <w:lang w:eastAsia="en-US"/>
        </w:rPr>
        <w:t xml:space="preserve">. </w:t>
      </w:r>
    </w:p>
    <w:p w14:paraId="350332E4" w14:textId="77777777" w:rsidR="00196038" w:rsidRPr="00B1422D" w:rsidRDefault="00196038" w:rsidP="00196038">
      <w:pPr>
        <w:rPr>
          <w:rFonts w:cs="Arial"/>
        </w:rPr>
      </w:pPr>
    </w:p>
    <w:p w14:paraId="04C0E553" w14:textId="161C8BBE" w:rsidR="00196038" w:rsidRPr="00B1422D" w:rsidRDefault="00FE249A" w:rsidP="00E638CD">
      <w:pPr>
        <w:rPr>
          <w:rFonts w:cs="Arial"/>
        </w:rPr>
      </w:pPr>
      <w:r w:rsidRPr="00B1422D">
        <w:rPr>
          <w:rFonts w:cs="Arial"/>
        </w:rPr>
        <w:t xml:space="preserve">In this context, it is important </w:t>
      </w:r>
      <w:r w:rsidR="0094168B" w:rsidRPr="00B1422D">
        <w:rPr>
          <w:rFonts w:cs="Arial"/>
        </w:rPr>
        <w:t xml:space="preserve">to understand </w:t>
      </w:r>
      <w:r w:rsidR="00E50294" w:rsidRPr="00B1422D">
        <w:rPr>
          <w:rFonts w:cs="Arial"/>
        </w:rPr>
        <w:t xml:space="preserve">patients' preferences, needs, values, and the system that constrains their options, which may explain </w:t>
      </w:r>
      <w:r w:rsidR="0094168B" w:rsidRPr="00B1422D">
        <w:rPr>
          <w:rFonts w:cs="Arial"/>
        </w:rPr>
        <w:t xml:space="preserve">the low uptake of LARC in ethnic minority women in high-income countries. </w:t>
      </w:r>
      <w:bookmarkStart w:id="6" w:name="_Hlk140938027"/>
      <w:r w:rsidRPr="00B1422D">
        <w:rPr>
          <w:rFonts w:cs="Arial"/>
        </w:rPr>
        <w:t>This systematic review aims</w:t>
      </w:r>
      <w:r w:rsidR="00CB27EC" w:rsidRPr="00B1422D">
        <w:rPr>
          <w:rFonts w:cs="Arial"/>
        </w:rPr>
        <w:t xml:space="preserve"> to </w:t>
      </w:r>
      <w:r w:rsidR="004D6EC9" w:rsidRPr="00B1422D">
        <w:rPr>
          <w:rFonts w:cs="Arial"/>
        </w:rPr>
        <w:t xml:space="preserve">understand </w:t>
      </w:r>
      <w:r w:rsidR="00275B4A" w:rsidRPr="00B1422D">
        <w:rPr>
          <w:rFonts w:cs="Arial"/>
        </w:rPr>
        <w:t xml:space="preserve">the </w:t>
      </w:r>
      <w:r w:rsidR="00275B4A" w:rsidRPr="00B1422D">
        <w:rPr>
          <w:rFonts w:cs="Arial"/>
          <w:color w:val="000000"/>
        </w:rPr>
        <w:t>views</w:t>
      </w:r>
      <w:r w:rsidR="0094168B" w:rsidRPr="00B1422D">
        <w:rPr>
          <w:rFonts w:cs="Arial"/>
          <w:color w:val="000000"/>
        </w:rPr>
        <w:t xml:space="preserve"> and </w:t>
      </w:r>
      <w:r w:rsidR="00593DF1" w:rsidRPr="00B1422D">
        <w:rPr>
          <w:rFonts w:cs="Arial"/>
          <w:color w:val="000000"/>
        </w:rPr>
        <w:t xml:space="preserve">experiences </w:t>
      </w:r>
      <w:r w:rsidR="00275B4A" w:rsidRPr="00B1422D">
        <w:rPr>
          <w:rFonts w:cs="Arial"/>
          <w:color w:val="000000"/>
        </w:rPr>
        <w:t xml:space="preserve">regarding the usage of </w:t>
      </w:r>
      <w:r w:rsidR="005A6E2B" w:rsidRPr="00B1422D">
        <w:rPr>
          <w:rFonts w:cs="Arial"/>
          <w:color w:val="000000"/>
        </w:rPr>
        <w:t>LARC</w:t>
      </w:r>
      <w:r w:rsidR="00275B4A" w:rsidRPr="00B1422D">
        <w:rPr>
          <w:rFonts w:cs="Arial"/>
          <w:color w:val="000000"/>
        </w:rPr>
        <w:t>, and to understand the barriers and facilitators towards accessing this form of contraception</w:t>
      </w:r>
      <w:r w:rsidR="00A96995" w:rsidRPr="00B1422D">
        <w:rPr>
          <w:rFonts w:cs="Arial"/>
          <w:color w:val="000000"/>
        </w:rPr>
        <w:t>, amongst ethnic minorities within high income countries</w:t>
      </w:r>
      <w:r w:rsidR="00275B4A" w:rsidRPr="00B1422D">
        <w:rPr>
          <w:rFonts w:cs="Arial"/>
          <w:color w:val="000000"/>
        </w:rPr>
        <w:t>.</w:t>
      </w:r>
    </w:p>
    <w:p w14:paraId="41E0E623" w14:textId="77777777" w:rsidR="00196038" w:rsidRPr="00B1422D" w:rsidRDefault="00196038" w:rsidP="00E638CD">
      <w:pPr>
        <w:rPr>
          <w:rFonts w:cs="Arial"/>
          <w:color w:val="000000"/>
        </w:rPr>
      </w:pPr>
    </w:p>
    <w:bookmarkEnd w:id="6"/>
    <w:p w14:paraId="1D0A5390" w14:textId="77777777" w:rsidR="00407442" w:rsidRPr="00B1422D" w:rsidRDefault="00407442" w:rsidP="00E638CD">
      <w:pPr>
        <w:rPr>
          <w:rFonts w:cs="Arial"/>
        </w:rPr>
      </w:pPr>
    </w:p>
    <w:p w14:paraId="229F4DF3" w14:textId="13A6FFB6" w:rsidR="00C81596" w:rsidRPr="00B1422D" w:rsidRDefault="0091622B" w:rsidP="00E12037">
      <w:pPr>
        <w:pStyle w:val="Heading1"/>
        <w:rPr>
          <w:rFonts w:ascii="Arial" w:hAnsi="Arial" w:cs="Arial"/>
        </w:rPr>
      </w:pPr>
      <w:bookmarkStart w:id="7" w:name="_Toc124113093"/>
      <w:r w:rsidRPr="00B1422D">
        <w:rPr>
          <w:rFonts w:ascii="Arial" w:hAnsi="Arial" w:cs="Arial"/>
        </w:rPr>
        <w:t>Method</w:t>
      </w:r>
      <w:r w:rsidR="00C31CAF" w:rsidRPr="00B1422D">
        <w:rPr>
          <w:rFonts w:ascii="Arial" w:hAnsi="Arial" w:cs="Arial"/>
        </w:rPr>
        <w:t>s</w:t>
      </w:r>
      <w:bookmarkEnd w:id="7"/>
    </w:p>
    <w:p w14:paraId="36D76CCA" w14:textId="2C4C9E1E" w:rsidR="004D5B64" w:rsidRPr="00B1422D" w:rsidRDefault="004D5B64" w:rsidP="004A4127">
      <w:pPr>
        <w:rPr>
          <w:rFonts w:cs="Arial"/>
          <w:color w:val="242424"/>
          <w:shd w:val="clear" w:color="auto" w:fill="FFFFFF"/>
        </w:rPr>
      </w:pPr>
      <w:r w:rsidRPr="00B1422D">
        <w:rPr>
          <w:rFonts w:cs="Arial"/>
        </w:rPr>
        <w:t>The protocol for this review has been published on</w:t>
      </w:r>
      <w:r w:rsidR="0057338C" w:rsidRPr="00B1422D">
        <w:rPr>
          <w:rFonts w:cs="Arial"/>
        </w:rPr>
        <w:t xml:space="preserve"> the</w:t>
      </w:r>
      <w:r w:rsidRPr="00B1422D">
        <w:rPr>
          <w:rFonts w:cs="Arial"/>
        </w:rPr>
        <w:t xml:space="preserve"> PROSPERO </w:t>
      </w:r>
      <w:r w:rsidR="0057338C" w:rsidRPr="00B1422D">
        <w:rPr>
          <w:rFonts w:cs="Arial"/>
        </w:rPr>
        <w:t xml:space="preserve">database </w:t>
      </w:r>
      <w:r w:rsidR="00964A08" w:rsidRPr="00B1422D">
        <w:rPr>
          <w:rFonts w:cs="Arial"/>
        </w:rPr>
        <w:t>(</w:t>
      </w:r>
      <w:r w:rsidR="00964A08" w:rsidRPr="00B1422D">
        <w:rPr>
          <w:rFonts w:cs="Arial"/>
          <w:color w:val="242424"/>
          <w:shd w:val="clear" w:color="auto" w:fill="FFFFFF"/>
        </w:rPr>
        <w:t>CRD42022366178)</w:t>
      </w:r>
      <w:r w:rsidR="006F1D44" w:rsidRPr="00B1422D">
        <w:rPr>
          <w:rFonts w:cs="Arial"/>
          <w:color w:val="242424"/>
          <w:shd w:val="clear" w:color="auto" w:fill="FFFFFF"/>
        </w:rPr>
        <w:fldChar w:fldCharType="begin"/>
      </w:r>
      <w:r w:rsidR="001567A2">
        <w:rPr>
          <w:rFonts w:cs="Arial"/>
          <w:color w:val="242424"/>
          <w:shd w:val="clear" w:color="auto" w:fill="FFFFFF"/>
        </w:rPr>
        <w:instrText xml:space="preserve"> ADDIN EN.CITE &lt;EndNote&gt;&lt;Cite&gt;&lt;Author&gt;Ahmed S&lt;/Author&gt;&lt;Year&gt;2022&lt;/Year&gt;&lt;RecNum&gt;3025&lt;/RecNum&gt;&lt;DisplayText&gt;(16)&lt;/DisplayText&gt;&lt;record&gt;&lt;rec-number&gt;3025&lt;/rec-number&gt;&lt;foreign-keys&gt;&lt;key app="EN" db-id="p9wz5ppf2sezznewrrqvxxdwpxxvzx0dpad2" timestamp="1671032512"&gt;3025&lt;/key&gt;&lt;/foreign-keys&gt;&lt;ref-type name="Web Page"&gt;12&lt;/ref-type&gt;&lt;contributors&gt;&lt;authors&gt;&lt;author&gt;Ahmed S, &lt;/author&gt;&lt;author&gt;McLoughlin Dymond A,&lt;/author&gt;&lt;author&gt;Willcox M,&lt;/author&gt;&lt;/authors&gt;&lt;/contributors&gt;&lt;titles&gt;&lt;title&gt;PROSPERO - International Prospective Register of Systematic Reviews&lt;/title&gt;&lt;/titles&gt;&lt;dates&gt;&lt;year&gt;2022&lt;/year&gt;&lt;/dates&gt;&lt;urls&gt;&lt;related-urls&gt;&lt;url&gt;https://www.crd.york.ac.uk/PROSPERO/#searchadvanced&lt;/url&gt;&lt;/related-urls&gt;&lt;/urls&gt;&lt;/record&gt;&lt;/Cite&gt;&lt;/EndNote&gt;</w:instrText>
      </w:r>
      <w:r w:rsidR="006F1D44" w:rsidRPr="00B1422D">
        <w:rPr>
          <w:rFonts w:cs="Arial"/>
          <w:color w:val="242424"/>
          <w:shd w:val="clear" w:color="auto" w:fill="FFFFFF"/>
        </w:rPr>
        <w:fldChar w:fldCharType="separate"/>
      </w:r>
      <w:r w:rsidR="001567A2">
        <w:rPr>
          <w:rFonts w:cs="Arial"/>
          <w:noProof/>
          <w:color w:val="242424"/>
          <w:shd w:val="clear" w:color="auto" w:fill="FFFFFF"/>
        </w:rPr>
        <w:t>(16)</w:t>
      </w:r>
      <w:r w:rsidR="006F1D44" w:rsidRPr="00B1422D">
        <w:rPr>
          <w:rFonts w:cs="Arial"/>
          <w:color w:val="242424"/>
          <w:shd w:val="clear" w:color="auto" w:fill="FFFFFF"/>
        </w:rPr>
        <w:fldChar w:fldCharType="end"/>
      </w:r>
      <w:r w:rsidR="00712741">
        <w:rPr>
          <w:rFonts w:cs="Arial"/>
          <w:color w:val="242424"/>
          <w:shd w:val="clear" w:color="auto" w:fill="FFFFFF"/>
        </w:rPr>
        <w:t>.</w:t>
      </w:r>
      <w:r w:rsidR="00964A08" w:rsidRPr="00B1422D">
        <w:rPr>
          <w:rFonts w:cs="Arial"/>
          <w:color w:val="242424"/>
          <w:shd w:val="clear" w:color="auto" w:fill="FFFFFF"/>
        </w:rPr>
        <w:t xml:space="preserve"> </w:t>
      </w:r>
      <w:bookmarkStart w:id="8" w:name="_Hlk140955457"/>
      <w:r w:rsidR="00512BF7" w:rsidRPr="00B1422D">
        <w:rPr>
          <w:rFonts w:cs="Arial"/>
          <w:color w:val="242424"/>
          <w:shd w:val="clear" w:color="auto" w:fill="FFFFFF"/>
        </w:rPr>
        <w:t xml:space="preserve">ENTREQ </w:t>
      </w:r>
      <w:r w:rsidR="00593DF1" w:rsidRPr="00B1422D">
        <w:rPr>
          <w:rFonts w:cs="Arial"/>
          <w:color w:val="242424"/>
          <w:shd w:val="clear" w:color="auto" w:fill="FFFFFF"/>
        </w:rPr>
        <w:t>(</w:t>
      </w:r>
      <w:r w:rsidR="00593DF1" w:rsidRPr="00B1422D">
        <w:rPr>
          <w:rFonts w:cs="Arial"/>
          <w:color w:val="242424"/>
          <w:u w:val="single"/>
          <w:shd w:val="clear" w:color="auto" w:fill="FFFFFF"/>
        </w:rPr>
        <w:t>EN</w:t>
      </w:r>
      <w:r w:rsidR="00593DF1" w:rsidRPr="00B1422D">
        <w:rPr>
          <w:rFonts w:cs="Arial"/>
          <w:color w:val="242424"/>
          <w:shd w:val="clear" w:color="auto" w:fill="FFFFFF"/>
        </w:rPr>
        <w:t xml:space="preserve">hancing </w:t>
      </w:r>
      <w:r w:rsidR="00593DF1" w:rsidRPr="00B1422D">
        <w:rPr>
          <w:rFonts w:cs="Arial"/>
          <w:color w:val="242424"/>
          <w:u w:val="single"/>
          <w:shd w:val="clear" w:color="auto" w:fill="FFFFFF"/>
        </w:rPr>
        <w:t>T</w:t>
      </w:r>
      <w:r w:rsidR="00593DF1" w:rsidRPr="00B1422D">
        <w:rPr>
          <w:rFonts w:cs="Arial"/>
          <w:color w:val="242424"/>
          <w:shd w:val="clear" w:color="auto" w:fill="FFFFFF"/>
        </w:rPr>
        <w:t xml:space="preserve">ransparency in </w:t>
      </w:r>
      <w:r w:rsidR="00593DF1" w:rsidRPr="00B1422D">
        <w:rPr>
          <w:rFonts w:cs="Arial"/>
          <w:color w:val="242424"/>
          <w:u w:val="single"/>
          <w:shd w:val="clear" w:color="auto" w:fill="FFFFFF"/>
        </w:rPr>
        <w:t>RE</w:t>
      </w:r>
      <w:r w:rsidR="00593DF1" w:rsidRPr="00B1422D">
        <w:rPr>
          <w:rFonts w:cs="Arial"/>
          <w:color w:val="242424"/>
          <w:shd w:val="clear" w:color="auto" w:fill="FFFFFF"/>
        </w:rPr>
        <w:t xml:space="preserve">porting the synthesis of </w:t>
      </w:r>
      <w:r w:rsidR="00593DF1" w:rsidRPr="00B1422D">
        <w:rPr>
          <w:rFonts w:cs="Arial"/>
          <w:color w:val="242424"/>
          <w:u w:val="single"/>
          <w:shd w:val="clear" w:color="auto" w:fill="FFFFFF"/>
        </w:rPr>
        <w:t>Q</w:t>
      </w:r>
      <w:r w:rsidR="00593DF1" w:rsidRPr="00B1422D">
        <w:rPr>
          <w:rFonts w:cs="Arial"/>
          <w:color w:val="242424"/>
          <w:shd w:val="clear" w:color="auto" w:fill="FFFFFF"/>
        </w:rPr>
        <w:t xml:space="preserve">ualitative research) </w:t>
      </w:r>
      <w:bookmarkEnd w:id="8"/>
      <w:r w:rsidR="00C452A1" w:rsidRPr="00B1422D">
        <w:rPr>
          <w:rFonts w:cs="Arial"/>
          <w:color w:val="242424"/>
          <w:shd w:val="clear" w:color="auto" w:fill="FFFFFF"/>
        </w:rPr>
        <w:t xml:space="preserve">reporting </w:t>
      </w:r>
      <w:r w:rsidR="00512BF7" w:rsidRPr="00B1422D">
        <w:rPr>
          <w:rFonts w:cs="Arial"/>
          <w:color w:val="242424"/>
          <w:shd w:val="clear" w:color="auto" w:fill="FFFFFF"/>
        </w:rPr>
        <w:t>guidelines were</w:t>
      </w:r>
      <w:r w:rsidR="00A11224" w:rsidRPr="00B1422D">
        <w:rPr>
          <w:rFonts w:cs="Arial"/>
          <w:color w:val="242424"/>
          <w:shd w:val="clear" w:color="auto" w:fill="FFFFFF"/>
        </w:rPr>
        <w:t xml:space="preserve"> </w:t>
      </w:r>
      <w:r w:rsidR="00512BF7" w:rsidRPr="00B1422D">
        <w:rPr>
          <w:rFonts w:cs="Arial"/>
          <w:color w:val="242424"/>
          <w:shd w:val="clear" w:color="auto" w:fill="FFFFFF"/>
        </w:rPr>
        <w:t>followed</w:t>
      </w:r>
      <w:r w:rsidR="009A2728" w:rsidRPr="00B1422D">
        <w:rPr>
          <w:rFonts w:cs="Arial"/>
          <w:color w:val="242424"/>
          <w:shd w:val="clear" w:color="auto" w:fill="FFFFFF"/>
        </w:rPr>
        <w:fldChar w:fldCharType="begin"/>
      </w:r>
      <w:r w:rsidR="001567A2">
        <w:rPr>
          <w:rFonts w:cs="Arial"/>
          <w:color w:val="242424"/>
          <w:shd w:val="clear" w:color="auto" w:fill="FFFFFF"/>
        </w:rPr>
        <w:instrText xml:space="preserve"> ADDIN EN.CITE &lt;EndNote&gt;&lt;Cite&gt;&lt;Author&gt;BMC Medical Research Methodology&lt;/Author&gt;&lt;RecNum&gt;3029&lt;/RecNum&gt;&lt;DisplayText&gt;(17)&lt;/DisplayText&gt;&lt;record&gt;&lt;rec-number&gt;3029&lt;/rec-number&gt;&lt;foreign-keys&gt;&lt;key app="EN" db-id="p9wz5ppf2sezznewrrqvxxdwpxxvzx0dpad2" timestamp="1672847837"&gt;3029&lt;/key&gt;&lt;/foreign-keys&gt;&lt;ref-type name="Web Page"&gt;12&lt;/ref-type&gt;&lt;contributors&gt;&lt;authors&gt;&lt;author&gt;BMC Medical Research Methodology,&lt;/author&gt;&lt;/authors&gt;&lt;/contributors&gt;&lt;titles&gt;&lt;title&gt;Table 1 Enhancing transparency in reporting the synthesis of qualitative research: the ENTREQ statement&lt;/title&gt;&lt;/titles&gt;&lt;volume&gt;2022&lt;/volume&gt;&lt;dates&gt;&lt;/dates&gt;&lt;isbn&gt;1471-2288&lt;/isbn&gt;&lt;urls&gt;&lt;related-urls&gt;&lt;url&gt;https://bmcmedresmethodol.biomedcentral.com/articles/10.1186/1471-2288-12-181/tables/1&lt;/url&gt;&lt;/related-urls&gt;&lt;/urls&gt;&lt;/record&gt;&lt;/Cite&gt;&lt;/EndNote&gt;</w:instrText>
      </w:r>
      <w:r w:rsidR="009A2728" w:rsidRPr="00B1422D">
        <w:rPr>
          <w:rFonts w:cs="Arial"/>
          <w:color w:val="242424"/>
          <w:shd w:val="clear" w:color="auto" w:fill="FFFFFF"/>
        </w:rPr>
        <w:fldChar w:fldCharType="separate"/>
      </w:r>
      <w:r w:rsidR="001567A2">
        <w:rPr>
          <w:rFonts w:cs="Arial"/>
          <w:noProof/>
          <w:color w:val="242424"/>
          <w:shd w:val="clear" w:color="auto" w:fill="FFFFFF"/>
        </w:rPr>
        <w:t>(17)</w:t>
      </w:r>
      <w:r w:rsidR="009A2728" w:rsidRPr="00B1422D">
        <w:rPr>
          <w:rFonts w:cs="Arial"/>
          <w:color w:val="242424"/>
          <w:shd w:val="clear" w:color="auto" w:fill="FFFFFF"/>
        </w:rPr>
        <w:fldChar w:fldCharType="end"/>
      </w:r>
      <w:r w:rsidR="00712741">
        <w:rPr>
          <w:rFonts w:cs="Arial"/>
          <w:color w:val="242424"/>
          <w:shd w:val="clear" w:color="auto" w:fill="FFFFFF"/>
        </w:rPr>
        <w:t>.</w:t>
      </w:r>
    </w:p>
    <w:p w14:paraId="3A55AFB8" w14:textId="77777777" w:rsidR="00BA6024" w:rsidRPr="00B1422D" w:rsidRDefault="00BA6024" w:rsidP="004A4127">
      <w:pPr>
        <w:rPr>
          <w:rFonts w:cs="Arial"/>
        </w:rPr>
      </w:pPr>
    </w:p>
    <w:p w14:paraId="7E0689B0" w14:textId="70AC1805" w:rsidR="00C81596" w:rsidRPr="00B1422D" w:rsidRDefault="009108CD" w:rsidP="00E12037">
      <w:pPr>
        <w:pStyle w:val="Heading2"/>
        <w:rPr>
          <w:rFonts w:ascii="Arial" w:hAnsi="Arial" w:cs="Arial"/>
        </w:rPr>
      </w:pPr>
      <w:bookmarkStart w:id="9" w:name="_Toc124113094"/>
      <w:r w:rsidRPr="00B1422D">
        <w:rPr>
          <w:rFonts w:ascii="Arial" w:hAnsi="Arial" w:cs="Arial"/>
        </w:rPr>
        <w:t>Search Strategy</w:t>
      </w:r>
      <w:bookmarkEnd w:id="9"/>
    </w:p>
    <w:p w14:paraId="0A4FFD72" w14:textId="125AAD6F" w:rsidR="00052EC1" w:rsidRPr="00B1422D" w:rsidRDefault="00C31CAF">
      <w:pPr>
        <w:rPr>
          <w:rFonts w:cs="Arial"/>
        </w:rPr>
      </w:pPr>
      <w:r w:rsidRPr="00B1422D">
        <w:rPr>
          <w:rFonts w:cs="Arial"/>
        </w:rPr>
        <w:t>Pre-planned s</w:t>
      </w:r>
      <w:r w:rsidR="00EE0B44" w:rsidRPr="00B1422D">
        <w:rPr>
          <w:rFonts w:cs="Arial"/>
        </w:rPr>
        <w:t xml:space="preserve">earches were conducted in </w:t>
      </w:r>
      <w:r w:rsidR="008B4C3B" w:rsidRPr="00B1422D">
        <w:rPr>
          <w:rFonts w:cs="Arial"/>
        </w:rPr>
        <w:t>four</w:t>
      </w:r>
      <w:r w:rsidR="00EE0B44" w:rsidRPr="00B1422D">
        <w:rPr>
          <w:rFonts w:cs="Arial"/>
        </w:rPr>
        <w:t xml:space="preserve"> different </w:t>
      </w:r>
      <w:r w:rsidR="00010C8B" w:rsidRPr="00B1422D">
        <w:rPr>
          <w:rFonts w:cs="Arial"/>
        </w:rPr>
        <w:t>electronic databases (</w:t>
      </w:r>
      <w:r w:rsidR="00CC743C" w:rsidRPr="00B1422D">
        <w:rPr>
          <w:rFonts w:cs="Arial"/>
        </w:rPr>
        <w:t>Medline</w:t>
      </w:r>
      <w:r w:rsidRPr="00B1422D">
        <w:rPr>
          <w:rFonts w:cs="Arial"/>
        </w:rPr>
        <w:t xml:space="preserve">, </w:t>
      </w:r>
      <w:r w:rsidR="002168A5" w:rsidRPr="00B1422D">
        <w:rPr>
          <w:rFonts w:cs="Arial"/>
        </w:rPr>
        <w:t>CINAHL</w:t>
      </w:r>
      <w:r w:rsidRPr="00B1422D">
        <w:rPr>
          <w:rFonts w:cs="Arial"/>
        </w:rPr>
        <w:t xml:space="preserve">, </w:t>
      </w:r>
      <w:r w:rsidR="002168A5" w:rsidRPr="00B1422D">
        <w:rPr>
          <w:rFonts w:cs="Arial"/>
        </w:rPr>
        <w:t>EMBASE</w:t>
      </w:r>
      <w:r w:rsidRPr="00B1422D">
        <w:rPr>
          <w:rFonts w:cs="Arial"/>
        </w:rPr>
        <w:t xml:space="preserve"> and </w:t>
      </w:r>
      <w:r w:rsidR="00CC743C" w:rsidRPr="00B1422D">
        <w:rPr>
          <w:rFonts w:cs="Arial"/>
        </w:rPr>
        <w:t>Sociological abstracts)</w:t>
      </w:r>
      <w:r w:rsidR="00126459" w:rsidRPr="00B1422D">
        <w:rPr>
          <w:rFonts w:cs="Arial"/>
        </w:rPr>
        <w:t xml:space="preserve">, from inception to </w:t>
      </w:r>
      <w:r w:rsidR="0056149F" w:rsidRPr="00B1422D">
        <w:rPr>
          <w:rFonts w:cs="Arial"/>
        </w:rPr>
        <w:t>20</w:t>
      </w:r>
      <w:r w:rsidR="00874EBC" w:rsidRPr="00B1422D">
        <w:rPr>
          <w:rFonts w:cs="Arial"/>
          <w:vertAlign w:val="superscript"/>
        </w:rPr>
        <w:t xml:space="preserve">th </w:t>
      </w:r>
      <w:r w:rsidR="00874EBC" w:rsidRPr="00B1422D">
        <w:rPr>
          <w:rFonts w:cs="Arial"/>
        </w:rPr>
        <w:t>September 2022</w:t>
      </w:r>
      <w:r w:rsidR="00D67D8D" w:rsidRPr="00B1422D">
        <w:rPr>
          <w:rFonts w:cs="Arial"/>
        </w:rPr>
        <w:t xml:space="preserve"> </w:t>
      </w:r>
      <w:r w:rsidRPr="00B1422D">
        <w:rPr>
          <w:rFonts w:cs="Arial"/>
        </w:rPr>
        <w:t>(</w:t>
      </w:r>
      <w:r w:rsidR="00D67D8D" w:rsidRPr="00B1422D">
        <w:rPr>
          <w:rFonts w:cs="Arial"/>
        </w:rPr>
        <w:t>search strateg</w:t>
      </w:r>
      <w:r w:rsidRPr="00B1422D">
        <w:rPr>
          <w:rFonts w:cs="Arial"/>
        </w:rPr>
        <w:t>ies</w:t>
      </w:r>
      <w:r w:rsidR="00D67D8D" w:rsidRPr="00B1422D">
        <w:rPr>
          <w:rFonts w:cs="Arial"/>
        </w:rPr>
        <w:t xml:space="preserve"> </w:t>
      </w:r>
      <w:r w:rsidRPr="00B1422D">
        <w:rPr>
          <w:rFonts w:cs="Arial"/>
        </w:rPr>
        <w:t>are in Supplementary Table 1)</w:t>
      </w:r>
      <w:r w:rsidR="00477034" w:rsidRPr="00B1422D">
        <w:rPr>
          <w:rFonts w:cs="Arial"/>
        </w:rPr>
        <w:t>.</w:t>
      </w:r>
      <w:r w:rsidR="005759A0" w:rsidRPr="00B1422D">
        <w:rPr>
          <w:rFonts w:cs="Arial"/>
        </w:rPr>
        <w:t xml:space="preserve"> </w:t>
      </w:r>
      <w:bookmarkStart w:id="10" w:name="_Hlk140955633"/>
      <w:bookmarkStart w:id="11" w:name="_Hlk140955320"/>
      <w:r w:rsidR="00593DF1" w:rsidRPr="00B1422D">
        <w:rPr>
          <w:rFonts w:cs="Arial"/>
        </w:rPr>
        <w:t>These included terms for LARC and qualitative research</w:t>
      </w:r>
      <w:bookmarkEnd w:id="10"/>
      <w:r w:rsidR="00C452A1" w:rsidRPr="00B1422D">
        <w:rPr>
          <w:rFonts w:cs="Arial"/>
        </w:rPr>
        <w:t>.</w:t>
      </w:r>
    </w:p>
    <w:p w14:paraId="1A65E218" w14:textId="77777777" w:rsidR="00BA6024" w:rsidRPr="00B1422D" w:rsidRDefault="00BA6024">
      <w:pPr>
        <w:rPr>
          <w:rFonts w:cs="Arial"/>
        </w:rPr>
      </w:pPr>
    </w:p>
    <w:p w14:paraId="6C3847ED" w14:textId="0AEEE501" w:rsidR="00A06D0E" w:rsidRPr="00B1422D" w:rsidRDefault="00A06D0E" w:rsidP="00E12037">
      <w:pPr>
        <w:pStyle w:val="Heading2"/>
        <w:rPr>
          <w:rFonts w:ascii="Arial" w:hAnsi="Arial" w:cs="Arial"/>
        </w:rPr>
      </w:pPr>
      <w:bookmarkStart w:id="12" w:name="_Toc124113095"/>
      <w:bookmarkEnd w:id="11"/>
      <w:r w:rsidRPr="00B1422D">
        <w:rPr>
          <w:rFonts w:ascii="Arial" w:hAnsi="Arial" w:cs="Arial"/>
        </w:rPr>
        <w:t>Screening</w:t>
      </w:r>
      <w:bookmarkEnd w:id="12"/>
    </w:p>
    <w:p w14:paraId="455926A0" w14:textId="40EDD5FD" w:rsidR="00C31CAF" w:rsidRPr="00B1422D" w:rsidRDefault="00A43DF0" w:rsidP="00E12037">
      <w:pPr>
        <w:rPr>
          <w:rFonts w:cs="Arial"/>
        </w:rPr>
      </w:pPr>
      <w:r w:rsidRPr="00B1422D">
        <w:rPr>
          <w:rFonts w:cs="Arial"/>
        </w:rPr>
        <w:t xml:space="preserve">The articles identified </w:t>
      </w:r>
      <w:r w:rsidR="00D5088F" w:rsidRPr="00B1422D">
        <w:rPr>
          <w:rFonts w:cs="Arial"/>
        </w:rPr>
        <w:t>in the</w:t>
      </w:r>
      <w:r w:rsidRPr="00B1422D">
        <w:rPr>
          <w:rFonts w:cs="Arial"/>
        </w:rPr>
        <w:t xml:space="preserve"> search</w:t>
      </w:r>
      <w:r w:rsidR="00D5088F" w:rsidRPr="00B1422D">
        <w:rPr>
          <w:rFonts w:cs="Arial"/>
        </w:rPr>
        <w:t>es</w:t>
      </w:r>
      <w:r w:rsidRPr="00B1422D">
        <w:rPr>
          <w:rFonts w:cs="Arial"/>
        </w:rPr>
        <w:t xml:space="preserve"> were imported into EndNote</w:t>
      </w:r>
      <w:r w:rsidR="00D5088F" w:rsidRPr="00B1422D">
        <w:rPr>
          <w:rFonts w:cs="Arial"/>
        </w:rPr>
        <w:fldChar w:fldCharType="begin"/>
      </w:r>
      <w:r w:rsidR="001567A2">
        <w:rPr>
          <w:rFonts w:cs="Arial"/>
        </w:rPr>
        <w:instrText xml:space="preserve"> ADDIN EN.CITE &lt;EndNote&gt;&lt;Cite&gt;&lt;Author&gt;The EndNote Team&lt;/Author&gt;&lt;Year&gt;2013&lt;/Year&gt;&lt;RecNum&gt;215&lt;/RecNum&gt;&lt;DisplayText&gt;(18)&lt;/DisplayText&gt;&lt;record&gt;&lt;rec-number&gt;215&lt;/rec-number&gt;&lt;foreign-keys&gt;&lt;key app="EN" db-id="0swzvs0rl5rzd9eesrr522wvv9x00safxp2t" timestamp="1675692333"&gt;215&lt;/key&gt;&lt;/foreign-keys&gt;&lt;ref-type name="Computer Program"&gt;9&lt;/ref-type&gt;&lt;contributors&gt;&lt;authors&gt;&lt;author&gt;The EndNote Team,&lt;/author&gt;&lt;/authors&gt;&lt;/contributors&gt;&lt;titles&gt;&lt;title&gt;Endnote&lt;/title&gt;&lt;/titles&gt;&lt;edition&gt;EndNote X9&lt;/edition&gt;&lt;dates&gt;&lt;year&gt;2013&lt;/year&gt;&lt;/dates&gt;&lt;pub-location&gt;Philadelphia, PA&lt;/pub-location&gt;&lt;publisher&gt;Clarivate&lt;/publisher&gt;&lt;work-type&gt;64 bit&lt;/work-type&gt;&lt;urls&gt;&lt;/urls&gt;&lt;/record&gt;&lt;/Cite&gt;&lt;/EndNote&gt;</w:instrText>
      </w:r>
      <w:r w:rsidR="00D5088F" w:rsidRPr="00B1422D">
        <w:rPr>
          <w:rFonts w:cs="Arial"/>
        </w:rPr>
        <w:fldChar w:fldCharType="separate"/>
      </w:r>
      <w:r w:rsidR="001567A2">
        <w:rPr>
          <w:rFonts w:cs="Arial"/>
          <w:noProof/>
        </w:rPr>
        <w:t>(18)</w:t>
      </w:r>
      <w:r w:rsidR="00D5088F" w:rsidRPr="00B1422D">
        <w:rPr>
          <w:rFonts w:cs="Arial"/>
        </w:rPr>
        <w:fldChar w:fldCharType="end"/>
      </w:r>
      <w:r w:rsidRPr="00B1422D">
        <w:rPr>
          <w:rFonts w:cs="Arial"/>
        </w:rPr>
        <w:t xml:space="preserve"> to eliminate duplicates</w:t>
      </w:r>
      <w:r w:rsidR="00395C5B" w:rsidRPr="00B1422D">
        <w:rPr>
          <w:rFonts w:cs="Arial"/>
        </w:rPr>
        <w:t>,</w:t>
      </w:r>
      <w:r w:rsidR="00ED18D3">
        <w:rPr>
          <w:rFonts w:cs="Arial"/>
        </w:rPr>
        <w:t xml:space="preserve"> </w:t>
      </w:r>
      <w:r w:rsidR="0053658F" w:rsidRPr="00B1422D">
        <w:rPr>
          <w:rFonts w:cs="Arial"/>
        </w:rPr>
        <w:t xml:space="preserve">then </w:t>
      </w:r>
      <w:r w:rsidR="00395C5B" w:rsidRPr="00B1422D">
        <w:rPr>
          <w:rFonts w:cs="Arial"/>
        </w:rPr>
        <w:t xml:space="preserve">were </w:t>
      </w:r>
      <w:r w:rsidRPr="00B1422D">
        <w:rPr>
          <w:rFonts w:cs="Arial"/>
        </w:rPr>
        <w:t>imported into Rayyan</w:t>
      </w:r>
      <w:r w:rsidR="00D5088F" w:rsidRPr="00B1422D">
        <w:rPr>
          <w:rFonts w:cs="Arial"/>
        </w:rPr>
        <w:fldChar w:fldCharType="begin"/>
      </w:r>
      <w:r w:rsidR="001567A2">
        <w:rPr>
          <w:rFonts w:cs="Arial"/>
        </w:rPr>
        <w:instrText xml:space="preserve"> ADDIN EN.CITE &lt;EndNote&gt;&lt;Cite&gt;&lt;Author&gt;Ouzzani&lt;/Author&gt;&lt;Year&gt;2016&lt;/Year&gt;&lt;RecNum&gt;214&lt;/RecNum&gt;&lt;DisplayText&gt;(19)&lt;/DisplayText&gt;&lt;record&gt;&lt;rec-number&gt;214&lt;/rec-number&gt;&lt;foreign-keys&gt;&lt;key app="EN" db-id="0swzvs0rl5rzd9eesrr522wvv9x00safxp2t" timestamp="1675692038"&gt;214&lt;/key&gt;&lt;/foreign-keys&gt;&lt;ref-type name="Journal Article"&gt;17&lt;/ref-type&gt;&lt;contributors&gt;&lt;authors&gt;&lt;author&gt;Ouzzani, Mourad&lt;/author&gt;&lt;author&gt;Hammady, Hossam&lt;/author&gt;&lt;author&gt;Fedorowicz, Zbys&lt;/author&gt;&lt;author&gt;Elmagarmid, Ahmed&lt;/author&gt;&lt;/authors&gt;&lt;/contributors&gt;&lt;titles&gt;&lt;title&gt;Rayyan—a web and mobile app for systematic reviews&lt;/title&gt;&lt;secondary-title&gt;Systematic Reviews&lt;/secondary-title&gt;&lt;/titles&gt;&lt;periodical&gt;&lt;full-title&gt;Systematic Reviews&lt;/full-title&gt;&lt;/periodical&gt;&lt;pages&gt;210&lt;/pages&gt;&lt;volume&gt;5&lt;/volume&gt;&lt;number&gt;1&lt;/number&gt;&lt;dates&gt;&lt;year&gt;2016&lt;/year&gt;&lt;pub-dates&gt;&lt;date&gt;2016/12/05&lt;/date&gt;&lt;/pub-dates&gt;&lt;/dates&gt;&lt;isbn&gt;2046-4053&lt;/isbn&gt;&lt;urls&gt;&lt;related-urls&gt;&lt;url&gt;https://doi.org/10.1186/s13643-016-0384-4&lt;/url&gt;&lt;/related-urls&gt;&lt;/urls&gt;&lt;electronic-resource-num&gt;10.1186/s13643-016-0384-4&lt;/electronic-resource-num&gt;&lt;/record&gt;&lt;/Cite&gt;&lt;/EndNote&gt;</w:instrText>
      </w:r>
      <w:r w:rsidR="00D5088F" w:rsidRPr="00B1422D">
        <w:rPr>
          <w:rFonts w:cs="Arial"/>
        </w:rPr>
        <w:fldChar w:fldCharType="separate"/>
      </w:r>
      <w:r w:rsidR="001567A2">
        <w:rPr>
          <w:rFonts w:cs="Arial"/>
          <w:noProof/>
        </w:rPr>
        <w:t>(19)</w:t>
      </w:r>
      <w:r w:rsidR="00D5088F" w:rsidRPr="00B1422D">
        <w:rPr>
          <w:rFonts w:cs="Arial"/>
        </w:rPr>
        <w:fldChar w:fldCharType="end"/>
      </w:r>
      <w:r w:rsidR="00BA382E">
        <w:rPr>
          <w:rFonts w:cs="Arial"/>
        </w:rPr>
        <w:t>.</w:t>
      </w:r>
      <w:r w:rsidRPr="00B1422D">
        <w:rPr>
          <w:rFonts w:cs="Arial"/>
        </w:rPr>
        <w:t xml:space="preserve"> </w:t>
      </w:r>
      <w:r w:rsidR="00C31CAF" w:rsidRPr="00B1422D">
        <w:rPr>
          <w:rFonts w:cs="Arial"/>
        </w:rPr>
        <w:t xml:space="preserve">Two reviewers independently screened titles, abstracts and selected full texts against the inclusion criteria (qualitative studies regarding views </w:t>
      </w:r>
      <w:r w:rsidR="009877C0" w:rsidRPr="00B1422D">
        <w:rPr>
          <w:rFonts w:cs="Arial"/>
        </w:rPr>
        <w:t xml:space="preserve">and experiences </w:t>
      </w:r>
      <w:r w:rsidR="00C31CAF" w:rsidRPr="00B1422D">
        <w:rPr>
          <w:rFonts w:cs="Arial"/>
        </w:rPr>
        <w:t>o</w:t>
      </w:r>
      <w:r w:rsidR="009877C0" w:rsidRPr="00B1422D">
        <w:rPr>
          <w:rFonts w:cs="Arial"/>
        </w:rPr>
        <w:t>f</w:t>
      </w:r>
      <w:r w:rsidR="00C31CAF" w:rsidRPr="00B1422D">
        <w:rPr>
          <w:rFonts w:cs="Arial"/>
        </w:rPr>
        <w:t xml:space="preserve"> LARC amongst ethnic minorities in high-income countries). </w:t>
      </w:r>
      <w:r w:rsidR="00593DF1" w:rsidRPr="00B1422D">
        <w:rPr>
          <w:rFonts w:cs="Arial"/>
        </w:rPr>
        <w:t>We defined “high-income” according to World Bank criteria</w:t>
      </w:r>
      <w:r w:rsidR="00593DF1" w:rsidRPr="00B1422D">
        <w:rPr>
          <w:rFonts w:cs="Arial"/>
        </w:rPr>
        <w:fldChar w:fldCharType="begin"/>
      </w:r>
      <w:r w:rsidR="001567A2">
        <w:rPr>
          <w:rFonts w:cs="Arial"/>
        </w:rPr>
        <w:instrText xml:space="preserve"> ADDIN EN.CITE &lt;EndNote&gt;&lt;Cite&gt;&lt;Author&gt;World Bank&lt;/Author&gt;&lt;Year&gt;2022&lt;/Year&gt;&lt;RecNum&gt;239&lt;/RecNum&gt;&lt;DisplayText&gt;(20)&lt;/DisplayText&gt;&lt;record&gt;&lt;rec-number&gt;239&lt;/rec-number&gt;&lt;foreign-keys&gt;&lt;key app="EN" db-id="0swzvs0rl5rzd9eesrr522wvv9x00safxp2t" timestamp="1690055631"&gt;239&lt;/key&gt;&lt;/foreign-keys&gt;&lt;ref-type name="Web Page"&gt;12&lt;/ref-type&gt;&lt;contributors&gt;&lt;authors&gt;&lt;author&gt;World Bank,&lt;/author&gt;&lt;/authors&gt;&lt;/contributors&gt;&lt;titles&gt;&lt;title&gt;New World Bank country classifications by income level: 2022-2023&lt;/title&gt;&lt;/titles&gt;&lt;number&gt;22 July 2023&lt;/number&gt;&lt;dates&gt;&lt;year&gt;2022&lt;/year&gt;&lt;/dates&gt;&lt;urls&gt;&lt;related-urls&gt;&lt;url&gt;https://blogs.worldbank.org/opendata/new-world-bank-country-classifications-income-level-2022-2023&lt;/url&gt;&lt;/related-urls&gt;&lt;/urls&gt;&lt;/record&gt;&lt;/Cite&gt;&lt;/EndNote&gt;</w:instrText>
      </w:r>
      <w:r w:rsidR="00593DF1" w:rsidRPr="00B1422D">
        <w:rPr>
          <w:rFonts w:cs="Arial"/>
        </w:rPr>
        <w:fldChar w:fldCharType="separate"/>
      </w:r>
      <w:r w:rsidR="001567A2">
        <w:rPr>
          <w:rFonts w:cs="Arial"/>
          <w:noProof/>
        </w:rPr>
        <w:t>(20)</w:t>
      </w:r>
      <w:r w:rsidR="00593DF1" w:rsidRPr="00B1422D">
        <w:rPr>
          <w:rFonts w:cs="Arial"/>
        </w:rPr>
        <w:fldChar w:fldCharType="end"/>
      </w:r>
      <w:r w:rsidR="00593DF1" w:rsidRPr="00B1422D">
        <w:rPr>
          <w:rFonts w:cs="Arial"/>
        </w:rPr>
        <w:t xml:space="preserve">. </w:t>
      </w:r>
      <w:r w:rsidR="00C31CAF" w:rsidRPr="00B1422D">
        <w:rPr>
          <w:rFonts w:cs="Arial"/>
        </w:rPr>
        <w:t>Disagreements were resolved by discussion with a third reviewer.</w:t>
      </w:r>
      <w:r w:rsidR="00E50294" w:rsidRPr="00B1422D">
        <w:rPr>
          <w:rFonts w:cs="Arial"/>
        </w:rPr>
        <w:t xml:space="preserve"> We excluded articles which did not include </w:t>
      </w:r>
      <w:r w:rsidR="00E50294" w:rsidRPr="00B1422D">
        <w:rPr>
          <w:rFonts w:cs="Arial"/>
        </w:rPr>
        <w:lastRenderedPageBreak/>
        <w:t xml:space="preserve">a majority of participants from ethnic minority groups, which did not disaggregate results for ethnic minority respondents, and which did not focus on LARC methods. </w:t>
      </w:r>
    </w:p>
    <w:p w14:paraId="365991F1" w14:textId="77777777" w:rsidR="00483B70" w:rsidRPr="00B1422D" w:rsidRDefault="00483B70" w:rsidP="00E12037">
      <w:pPr>
        <w:rPr>
          <w:rFonts w:cs="Arial"/>
        </w:rPr>
      </w:pPr>
    </w:p>
    <w:p w14:paraId="76818A76" w14:textId="24B9A269" w:rsidR="00B306F4" w:rsidRPr="00B1422D" w:rsidRDefault="00B306F4" w:rsidP="00E12037">
      <w:pPr>
        <w:pStyle w:val="Heading2"/>
        <w:rPr>
          <w:rFonts w:ascii="Arial" w:hAnsi="Arial" w:cs="Arial"/>
        </w:rPr>
      </w:pPr>
      <w:bookmarkStart w:id="13" w:name="_Toc124113096"/>
      <w:r w:rsidRPr="00B1422D">
        <w:rPr>
          <w:rFonts w:ascii="Arial" w:hAnsi="Arial" w:cs="Arial"/>
        </w:rPr>
        <w:t>Quality Assessmen</w:t>
      </w:r>
      <w:r w:rsidR="007403CD" w:rsidRPr="00B1422D">
        <w:rPr>
          <w:rFonts w:ascii="Arial" w:hAnsi="Arial" w:cs="Arial"/>
        </w:rPr>
        <w:t>t</w:t>
      </w:r>
      <w:bookmarkEnd w:id="13"/>
    </w:p>
    <w:p w14:paraId="757B0C0B" w14:textId="422A5BA2" w:rsidR="000C0649" w:rsidRPr="00B1422D" w:rsidRDefault="00C31CAF" w:rsidP="000C0649">
      <w:pPr>
        <w:rPr>
          <w:rFonts w:cs="Arial"/>
        </w:rPr>
      </w:pPr>
      <w:r w:rsidRPr="00B1422D">
        <w:rPr>
          <w:rFonts w:cs="Arial"/>
        </w:rPr>
        <w:t>T</w:t>
      </w:r>
      <w:r w:rsidR="00BD3B96" w:rsidRPr="00B1422D">
        <w:rPr>
          <w:rFonts w:cs="Arial"/>
        </w:rPr>
        <w:t>he Critical Appraisal Skills Programme (CASP) tool</w:t>
      </w:r>
      <w:r w:rsidR="00CD2777" w:rsidRPr="00B1422D">
        <w:rPr>
          <w:rFonts w:cs="Arial"/>
        </w:rPr>
        <w:fldChar w:fldCharType="begin"/>
      </w:r>
      <w:r w:rsidR="001567A2">
        <w:rPr>
          <w:rFonts w:cs="Arial"/>
        </w:rPr>
        <w:instrText xml:space="preserve"> ADDIN EN.CITE &lt;EndNote&gt;&lt;Cite&gt;&lt;Author&gt;CASP - Critical Appraisal Skills Programme&lt;/Author&gt;&lt;Year&gt;2022&lt;/Year&gt;&lt;RecNum&gt;3026&lt;/RecNum&gt;&lt;DisplayText&gt;(21)&lt;/DisplayText&gt;&lt;record&gt;&lt;rec-number&gt;3026&lt;/rec-number&gt;&lt;foreign-keys&gt;&lt;key app="EN" db-id="p9wz5ppf2sezznewrrqvxxdwpxxvzx0dpad2" timestamp="1671032989"&gt;3026&lt;/key&gt;&lt;/foreign-keys&gt;&lt;ref-type name="Web Page"&gt;12&lt;/ref-type&gt;&lt;contributors&gt;&lt;authors&gt;&lt;author&gt;CASP - Critical Appraisal Skills Programme,&lt;/author&gt;&lt;/authors&gt;&lt;/contributors&gt;&lt;titles&gt;&lt;title&gt;CASP Checklists&lt;/title&gt;&lt;/titles&gt;&lt;dates&gt;&lt;year&gt;2022&lt;/year&gt;&lt;/dates&gt;&lt;urls&gt;&lt;related-urls&gt;&lt;url&gt;https://casp-uk.net/casp-tools-checklists/&lt;/url&gt;&lt;/related-urls&gt;&lt;/urls&gt;&lt;/record&gt;&lt;/Cite&gt;&lt;/EndNote&gt;</w:instrText>
      </w:r>
      <w:r w:rsidR="00CD2777" w:rsidRPr="00B1422D">
        <w:rPr>
          <w:rFonts w:cs="Arial"/>
        </w:rPr>
        <w:fldChar w:fldCharType="separate"/>
      </w:r>
      <w:r w:rsidR="001567A2">
        <w:rPr>
          <w:rFonts w:cs="Arial"/>
          <w:noProof/>
        </w:rPr>
        <w:t>(21)</w:t>
      </w:r>
      <w:r w:rsidR="00CD2777" w:rsidRPr="00B1422D">
        <w:rPr>
          <w:rFonts w:cs="Arial"/>
        </w:rPr>
        <w:fldChar w:fldCharType="end"/>
      </w:r>
      <w:r w:rsidR="00CD2777" w:rsidRPr="00B1422D">
        <w:rPr>
          <w:rFonts w:cs="Arial"/>
        </w:rPr>
        <w:t xml:space="preserve"> </w:t>
      </w:r>
      <w:r w:rsidRPr="00B1422D">
        <w:rPr>
          <w:rFonts w:cs="Arial"/>
        </w:rPr>
        <w:t>was used</w:t>
      </w:r>
      <w:r w:rsidR="00BD3B96" w:rsidRPr="00B1422D">
        <w:rPr>
          <w:rFonts w:cs="Arial"/>
        </w:rPr>
        <w:t xml:space="preserve"> to systematically assess the quality, trustworthiness and relevance of </w:t>
      </w:r>
      <w:r w:rsidRPr="00B1422D">
        <w:rPr>
          <w:rFonts w:cs="Arial"/>
        </w:rPr>
        <w:t>included</w:t>
      </w:r>
      <w:r w:rsidR="00BD3B96" w:rsidRPr="00B1422D">
        <w:rPr>
          <w:rFonts w:cs="Arial"/>
        </w:rPr>
        <w:t xml:space="preserve"> papers. </w:t>
      </w:r>
      <w:r w:rsidR="0053658F" w:rsidRPr="00B1422D">
        <w:rPr>
          <w:rFonts w:cs="Arial"/>
        </w:rPr>
        <w:t xml:space="preserve">Ten </w:t>
      </w:r>
      <w:r w:rsidR="000C0649" w:rsidRPr="00B1422D">
        <w:rPr>
          <w:rFonts w:cs="Arial"/>
        </w:rPr>
        <w:t xml:space="preserve">percent of the </w:t>
      </w:r>
      <w:r w:rsidR="00CB038D" w:rsidRPr="00B1422D">
        <w:rPr>
          <w:rFonts w:cs="Arial"/>
        </w:rPr>
        <w:t>articles were appraised</w:t>
      </w:r>
      <w:r w:rsidR="000C0649" w:rsidRPr="00B1422D">
        <w:rPr>
          <w:rFonts w:cs="Arial"/>
        </w:rPr>
        <w:t xml:space="preserve"> by more than one reviewer, to establish a consensus. </w:t>
      </w:r>
    </w:p>
    <w:p w14:paraId="5000E9EA" w14:textId="77777777" w:rsidR="00F005E5" w:rsidRPr="00B1422D" w:rsidRDefault="00F005E5" w:rsidP="00E9641E">
      <w:pPr>
        <w:rPr>
          <w:rFonts w:cs="Arial"/>
        </w:rPr>
      </w:pPr>
    </w:p>
    <w:p w14:paraId="6666930C" w14:textId="009867D2" w:rsidR="007403CD" w:rsidRPr="00B1422D" w:rsidRDefault="007403CD" w:rsidP="00E12037">
      <w:pPr>
        <w:pStyle w:val="Heading2"/>
        <w:rPr>
          <w:rFonts w:ascii="Arial" w:hAnsi="Arial" w:cs="Arial"/>
        </w:rPr>
      </w:pPr>
      <w:bookmarkStart w:id="14" w:name="_Toc124113097"/>
      <w:r w:rsidRPr="00B1422D">
        <w:rPr>
          <w:rFonts w:ascii="Arial" w:hAnsi="Arial" w:cs="Arial"/>
        </w:rPr>
        <w:t>Data Extraction &amp; Synthesis</w:t>
      </w:r>
      <w:bookmarkEnd w:id="14"/>
      <w:r w:rsidR="00142B44" w:rsidRPr="00B1422D">
        <w:rPr>
          <w:rFonts w:ascii="Arial" w:hAnsi="Arial" w:cs="Arial"/>
        </w:rPr>
        <w:t xml:space="preserve"> </w:t>
      </w:r>
    </w:p>
    <w:p w14:paraId="0C0FC879" w14:textId="229FC9CE" w:rsidR="00742384" w:rsidRPr="00B1422D" w:rsidRDefault="008A1381" w:rsidP="00E9641E">
      <w:pPr>
        <w:rPr>
          <w:rFonts w:cs="Arial"/>
        </w:rPr>
      </w:pPr>
      <w:r w:rsidRPr="00B1422D">
        <w:rPr>
          <w:rFonts w:cs="Arial"/>
        </w:rPr>
        <w:t>All</w:t>
      </w:r>
      <w:r w:rsidR="009E0690" w:rsidRPr="00B1422D">
        <w:rPr>
          <w:rFonts w:cs="Arial"/>
        </w:rPr>
        <w:t xml:space="preserve"> text under ‘results’ </w:t>
      </w:r>
      <w:r w:rsidR="005B26AA" w:rsidRPr="00B1422D">
        <w:rPr>
          <w:rFonts w:cs="Arial"/>
        </w:rPr>
        <w:t xml:space="preserve">was </w:t>
      </w:r>
      <w:r w:rsidR="003D2D53" w:rsidRPr="00B1422D">
        <w:rPr>
          <w:rFonts w:cs="Arial"/>
        </w:rPr>
        <w:t>coded</w:t>
      </w:r>
      <w:r w:rsidR="00001FD5" w:rsidRPr="00B1422D">
        <w:rPr>
          <w:rFonts w:cs="Arial"/>
        </w:rPr>
        <w:t xml:space="preserve"> </w:t>
      </w:r>
      <w:r w:rsidR="005B26AA" w:rsidRPr="00B1422D">
        <w:rPr>
          <w:rFonts w:cs="Arial"/>
        </w:rPr>
        <w:t xml:space="preserve">according to its meaning and content. Two reviewers read and coded the first </w:t>
      </w:r>
      <w:r w:rsidR="00F62899" w:rsidRPr="00B1422D">
        <w:rPr>
          <w:rFonts w:cs="Arial"/>
        </w:rPr>
        <w:t xml:space="preserve">5 </w:t>
      </w:r>
      <w:r w:rsidR="005B26AA" w:rsidRPr="00B1422D">
        <w:rPr>
          <w:rFonts w:cs="Arial"/>
        </w:rPr>
        <w:t xml:space="preserve">papers, to </w:t>
      </w:r>
      <w:r w:rsidR="00DF55EE" w:rsidRPr="00B1422D">
        <w:rPr>
          <w:rFonts w:cs="Arial"/>
        </w:rPr>
        <w:t xml:space="preserve">establish </w:t>
      </w:r>
      <w:r w:rsidR="005B26AA" w:rsidRPr="00B1422D">
        <w:rPr>
          <w:rFonts w:cs="Arial"/>
        </w:rPr>
        <w:t>a ‘coding framework</w:t>
      </w:r>
      <w:r w:rsidR="00671959" w:rsidRPr="00B1422D">
        <w:rPr>
          <w:rFonts w:cs="Arial"/>
        </w:rPr>
        <w:t xml:space="preserve">’, which was then </w:t>
      </w:r>
      <w:r w:rsidR="0053658F" w:rsidRPr="00B1422D">
        <w:rPr>
          <w:rFonts w:cs="Arial"/>
        </w:rPr>
        <w:t>discussed and refined with</w:t>
      </w:r>
      <w:r w:rsidR="00671959" w:rsidRPr="00B1422D">
        <w:rPr>
          <w:rFonts w:cs="Arial"/>
        </w:rPr>
        <w:t xml:space="preserve"> a third reviewer</w:t>
      </w:r>
      <w:r w:rsidR="00C23AD6" w:rsidRPr="00B1422D">
        <w:rPr>
          <w:rFonts w:cs="Arial"/>
        </w:rPr>
        <w:t xml:space="preserve"> (</w:t>
      </w:r>
      <w:r w:rsidR="00C31CAF" w:rsidRPr="00B1422D">
        <w:rPr>
          <w:rFonts w:cs="Arial"/>
        </w:rPr>
        <w:t>Supplementary Table 2</w:t>
      </w:r>
      <w:r w:rsidR="00576F66" w:rsidRPr="00B1422D">
        <w:rPr>
          <w:rFonts w:cs="Arial"/>
        </w:rPr>
        <w:t>)</w:t>
      </w:r>
      <w:r w:rsidR="00671959" w:rsidRPr="00B1422D">
        <w:rPr>
          <w:rFonts w:cs="Arial"/>
        </w:rPr>
        <w:t>. This framework was then applied to code other papers</w:t>
      </w:r>
      <w:r w:rsidR="00C31CAF" w:rsidRPr="00B1422D">
        <w:rPr>
          <w:rFonts w:cs="Arial"/>
        </w:rPr>
        <w:t>, using</w:t>
      </w:r>
      <w:r w:rsidR="00671959" w:rsidRPr="00B1422D">
        <w:rPr>
          <w:rFonts w:cs="Arial"/>
        </w:rPr>
        <w:t xml:space="preserve"> </w:t>
      </w:r>
      <w:r w:rsidR="007A0959" w:rsidRPr="00B1422D">
        <w:rPr>
          <w:rFonts w:cs="Arial"/>
        </w:rPr>
        <w:t>t</w:t>
      </w:r>
      <w:r w:rsidR="00671959" w:rsidRPr="00B1422D">
        <w:rPr>
          <w:rFonts w:cs="Arial"/>
        </w:rPr>
        <w:t>he software NV</w:t>
      </w:r>
      <w:r w:rsidR="0053658F" w:rsidRPr="00B1422D">
        <w:rPr>
          <w:rFonts w:cs="Arial"/>
        </w:rPr>
        <w:t>ivo</w:t>
      </w:r>
      <w:r w:rsidR="000D1F26" w:rsidRPr="00B1422D">
        <w:rPr>
          <w:rFonts w:cs="Arial"/>
        </w:rPr>
        <w:fldChar w:fldCharType="begin"/>
      </w:r>
      <w:r w:rsidR="001567A2">
        <w:rPr>
          <w:rFonts w:cs="Arial"/>
        </w:rPr>
        <w:instrText xml:space="preserve"> ADDIN EN.CITE &lt;EndNote&gt;&lt;Cite&gt;&lt;Author&gt;QSR International Pty Ltd.&lt;/Author&gt;&lt;Year&gt;2018&lt;/Year&gt;&lt;RecNum&gt;210&lt;/RecNum&gt;&lt;DisplayText&gt;(22)&lt;/DisplayText&gt;&lt;record&gt;&lt;rec-number&gt;210&lt;/rec-number&gt;&lt;foreign-keys&gt;&lt;key app="EN" db-id="0swzvs0rl5rzd9eesrr522wvv9x00safxp2t" timestamp="1674746114"&gt;210&lt;/key&gt;&lt;/foreign-keys&gt;&lt;ref-type name="Computer Program"&gt;9&lt;/ref-type&gt;&lt;contributors&gt;&lt;authors&gt;&lt;author&gt;QSR International Pty Ltd.,&lt;/author&gt;&lt;/authors&gt;&lt;/contributors&gt;&lt;titles&gt;&lt;title&gt;NVivo (Version 12)&lt;/title&gt;&lt;/titles&gt;&lt;dates&gt;&lt;year&gt;2018&lt;/year&gt;&lt;/dates&gt;&lt;urls&gt;&lt;related-urls&gt;&lt;url&gt;https://www.qsrinternational.com/nvivo-qualitative-data-analysis-software/home&lt;/url&gt;&lt;/related-urls&gt;&lt;/urls&gt;&lt;/record&gt;&lt;/Cite&gt;&lt;/EndNote&gt;</w:instrText>
      </w:r>
      <w:r w:rsidR="000D1F26" w:rsidRPr="00B1422D">
        <w:rPr>
          <w:rFonts w:cs="Arial"/>
        </w:rPr>
        <w:fldChar w:fldCharType="separate"/>
      </w:r>
      <w:r w:rsidR="001567A2">
        <w:rPr>
          <w:rFonts w:cs="Arial"/>
          <w:noProof/>
        </w:rPr>
        <w:t>(22)</w:t>
      </w:r>
      <w:r w:rsidR="000D1F26" w:rsidRPr="00B1422D">
        <w:rPr>
          <w:rFonts w:cs="Arial"/>
        </w:rPr>
        <w:fldChar w:fldCharType="end"/>
      </w:r>
      <w:r w:rsidR="00BA382E">
        <w:rPr>
          <w:rFonts w:cs="Arial"/>
        </w:rPr>
        <w:t>.</w:t>
      </w:r>
    </w:p>
    <w:p w14:paraId="4E7C5C6D" w14:textId="77777777" w:rsidR="006B3194" w:rsidRPr="00B1422D" w:rsidRDefault="006B3194" w:rsidP="006B3194">
      <w:pPr>
        <w:rPr>
          <w:rFonts w:cs="Arial"/>
          <w:b/>
          <w:bCs/>
          <w:sz w:val="24"/>
          <w:szCs w:val="24"/>
          <w:u w:val="single"/>
        </w:rPr>
      </w:pPr>
      <w:bookmarkStart w:id="15" w:name="_Toc124113098"/>
    </w:p>
    <w:p w14:paraId="65DB880C" w14:textId="5F5156D0" w:rsidR="009F572E" w:rsidRPr="00B1422D" w:rsidRDefault="008D1263" w:rsidP="00E12037">
      <w:pPr>
        <w:pStyle w:val="Heading2"/>
        <w:rPr>
          <w:rFonts w:ascii="Arial" w:hAnsi="Arial" w:cs="Arial"/>
        </w:rPr>
      </w:pPr>
      <w:r w:rsidRPr="00B1422D">
        <w:rPr>
          <w:rFonts w:ascii="Arial" w:hAnsi="Arial" w:cs="Arial"/>
        </w:rPr>
        <w:t>Data Analysis</w:t>
      </w:r>
      <w:bookmarkEnd w:id="15"/>
    </w:p>
    <w:p w14:paraId="2B654946" w14:textId="02C0C967" w:rsidR="007F134B" w:rsidRPr="00B1422D" w:rsidRDefault="000D1F26" w:rsidP="00D44490">
      <w:pPr>
        <w:rPr>
          <w:rFonts w:cs="Arial"/>
        </w:rPr>
      </w:pPr>
      <w:r w:rsidRPr="00B1422D">
        <w:rPr>
          <w:rFonts w:cs="Arial"/>
        </w:rPr>
        <w:t>We used thematic synthesis</w:t>
      </w:r>
      <w:r w:rsidRPr="00B1422D">
        <w:rPr>
          <w:rFonts w:cs="Arial"/>
        </w:rPr>
        <w:fldChar w:fldCharType="begin"/>
      </w:r>
      <w:r w:rsidR="001567A2">
        <w:rPr>
          <w:rFonts w:cs="Arial"/>
        </w:rPr>
        <w:instrText xml:space="preserve"> ADDIN EN.CITE &lt;EndNote&gt;&lt;Cite&gt;&lt;Author&gt;Thomas&lt;/Author&gt;&lt;Year&gt;2008&lt;/Year&gt;&lt;RecNum&gt;2997&lt;/RecNum&gt;&lt;DisplayText&gt;(23)&lt;/DisplayText&gt;&lt;record&gt;&lt;rec-number&gt;2997&lt;/rec-number&gt;&lt;foreign-keys&gt;&lt;key app="EN" db-id="p9wz5ppf2sezznewrrqvxxdwpxxvzx0dpad2" timestamp="1666375085"&gt;2997&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lt;/pages&gt;&lt;volume&gt;8&lt;/volume&gt;&lt;number&gt;1&lt;/number&gt;&lt;dates&gt;&lt;year&gt;2008&lt;/year&gt;&lt;pub-dates&gt;&lt;date&gt;2008/07/10&lt;/date&gt;&lt;/pub-dates&gt;&lt;/dates&gt;&lt;isbn&gt;1471-2288&lt;/isbn&gt;&lt;urls&gt;&lt;related-urls&gt;&lt;url&gt;https://doi.org/10.1186/1471-2288-8-45&lt;/url&gt;&lt;/related-urls&gt;&lt;/urls&gt;&lt;electronic-resource-num&gt;10.1186/1471-2288-8-45&lt;/electronic-resource-num&gt;&lt;/record&gt;&lt;/Cite&gt;&lt;/EndNote&gt;</w:instrText>
      </w:r>
      <w:r w:rsidRPr="00B1422D">
        <w:rPr>
          <w:rFonts w:cs="Arial"/>
        </w:rPr>
        <w:fldChar w:fldCharType="separate"/>
      </w:r>
      <w:r w:rsidR="001567A2">
        <w:rPr>
          <w:rFonts w:cs="Arial"/>
          <w:noProof/>
        </w:rPr>
        <w:t>(23)</w:t>
      </w:r>
      <w:r w:rsidRPr="00B1422D">
        <w:rPr>
          <w:rFonts w:cs="Arial"/>
        </w:rPr>
        <w:fldChar w:fldCharType="end"/>
      </w:r>
      <w:r w:rsidR="006C4147" w:rsidRPr="00B1422D">
        <w:rPr>
          <w:rFonts w:cs="Arial"/>
        </w:rPr>
        <w:t xml:space="preserve"> </w:t>
      </w:r>
      <w:r w:rsidRPr="00B1422D">
        <w:rPr>
          <w:rFonts w:cs="Arial"/>
        </w:rPr>
        <w:t xml:space="preserve">to </w:t>
      </w:r>
      <w:r w:rsidR="006C4147" w:rsidRPr="00B1422D">
        <w:rPr>
          <w:rFonts w:cs="Arial"/>
        </w:rPr>
        <w:t>group</w:t>
      </w:r>
      <w:r w:rsidRPr="00B1422D">
        <w:rPr>
          <w:rFonts w:cs="Arial"/>
        </w:rPr>
        <w:t xml:space="preserve"> codes</w:t>
      </w:r>
      <w:r w:rsidR="006C4147" w:rsidRPr="00B1422D">
        <w:rPr>
          <w:rFonts w:cs="Arial"/>
        </w:rPr>
        <w:t xml:space="preserve"> into key ‘descriptive themes’</w:t>
      </w:r>
      <w:r w:rsidRPr="00B1422D">
        <w:rPr>
          <w:rFonts w:cs="Arial"/>
        </w:rPr>
        <w:t>.</w:t>
      </w:r>
      <w:r w:rsidR="006C4147" w:rsidRPr="00B1422D">
        <w:rPr>
          <w:rFonts w:cs="Arial"/>
        </w:rPr>
        <w:t xml:space="preserve"> These were then used to generate further ‘analytical themes’.</w:t>
      </w:r>
      <w:r w:rsidR="00B02F72" w:rsidRPr="00B1422D">
        <w:rPr>
          <w:rFonts w:cs="Arial"/>
        </w:rPr>
        <w:t xml:space="preserve"> </w:t>
      </w:r>
      <w:r w:rsidR="0053658F" w:rsidRPr="00B1422D">
        <w:rPr>
          <w:rFonts w:cs="Arial"/>
        </w:rPr>
        <w:t>Although we were specifically looking for barriers and facilitators, t</w:t>
      </w:r>
      <w:r w:rsidR="00B02F72" w:rsidRPr="00B1422D">
        <w:rPr>
          <w:rFonts w:cs="Arial"/>
        </w:rPr>
        <w:t xml:space="preserve">he process </w:t>
      </w:r>
      <w:r w:rsidRPr="00B1422D">
        <w:rPr>
          <w:rFonts w:cs="Arial"/>
        </w:rPr>
        <w:t xml:space="preserve">of </w:t>
      </w:r>
      <w:r w:rsidR="00B02F72" w:rsidRPr="00B1422D">
        <w:rPr>
          <w:rFonts w:cs="Arial"/>
        </w:rPr>
        <w:t xml:space="preserve">deriving </w:t>
      </w:r>
      <w:r w:rsidR="0053658F" w:rsidRPr="00B1422D">
        <w:rPr>
          <w:rFonts w:cs="Arial"/>
        </w:rPr>
        <w:t>sub</w:t>
      </w:r>
      <w:r w:rsidR="00B02F72" w:rsidRPr="00B1422D">
        <w:rPr>
          <w:rFonts w:cs="Arial"/>
        </w:rPr>
        <w:t>themes and constructs was inductive.</w:t>
      </w:r>
      <w:r w:rsidRPr="00B1422D">
        <w:rPr>
          <w:rFonts w:cs="Arial"/>
        </w:rPr>
        <w:t xml:space="preserve"> </w:t>
      </w:r>
    </w:p>
    <w:p w14:paraId="319725B7" w14:textId="77777777" w:rsidR="00F745CB" w:rsidRPr="00B1422D" w:rsidRDefault="00F745CB" w:rsidP="00D44490">
      <w:pPr>
        <w:rPr>
          <w:rFonts w:cs="Arial"/>
        </w:rPr>
      </w:pPr>
    </w:p>
    <w:p w14:paraId="0531F111" w14:textId="2E7D481D" w:rsidR="006B3194" w:rsidRPr="00B1422D" w:rsidRDefault="002C1B56" w:rsidP="00F745CB">
      <w:pPr>
        <w:pStyle w:val="Heading1"/>
        <w:rPr>
          <w:rFonts w:ascii="Arial" w:hAnsi="Arial" w:cs="Arial"/>
        </w:rPr>
      </w:pPr>
      <w:bookmarkStart w:id="16" w:name="_Toc124113099"/>
      <w:r w:rsidRPr="00B1422D">
        <w:rPr>
          <w:rFonts w:ascii="Arial" w:hAnsi="Arial" w:cs="Arial"/>
        </w:rPr>
        <w:t>Results</w:t>
      </w:r>
      <w:bookmarkEnd w:id="16"/>
    </w:p>
    <w:p w14:paraId="62CF47D2" w14:textId="3E95184C" w:rsidR="00642747" w:rsidRPr="00B1422D" w:rsidRDefault="00136C1B" w:rsidP="00E12037">
      <w:pPr>
        <w:pStyle w:val="Heading2"/>
        <w:rPr>
          <w:rFonts w:ascii="Arial" w:hAnsi="Arial" w:cs="Arial"/>
        </w:rPr>
      </w:pPr>
      <w:bookmarkStart w:id="17" w:name="_Toc124113100"/>
      <w:r w:rsidRPr="00B1422D">
        <w:rPr>
          <w:rFonts w:ascii="Arial" w:hAnsi="Arial" w:cs="Arial"/>
        </w:rPr>
        <w:t>Studies Included</w:t>
      </w:r>
      <w:bookmarkEnd w:id="17"/>
    </w:p>
    <w:p w14:paraId="4BD3CC8F" w14:textId="618CF631" w:rsidR="007D1922" w:rsidRPr="00B1422D" w:rsidRDefault="003B18AD" w:rsidP="00E9641E">
      <w:pPr>
        <w:rPr>
          <w:rFonts w:cs="Arial"/>
        </w:rPr>
      </w:pPr>
      <w:r w:rsidRPr="00B1422D">
        <w:rPr>
          <w:rFonts w:cs="Arial"/>
          <w:noProof/>
        </w:rPr>
        <w:t>We</w:t>
      </w:r>
      <w:r w:rsidR="00315162" w:rsidRPr="00B1422D">
        <w:rPr>
          <w:rFonts w:cs="Arial"/>
        </w:rPr>
        <w:t xml:space="preserve"> identified 2996 articles</w:t>
      </w:r>
      <w:r w:rsidRPr="00B1422D">
        <w:rPr>
          <w:rFonts w:cs="Arial"/>
        </w:rPr>
        <w:t xml:space="preserve"> from database</w:t>
      </w:r>
      <w:r w:rsidR="0053658F" w:rsidRPr="00B1422D">
        <w:rPr>
          <w:rFonts w:cs="Arial"/>
        </w:rPr>
        <w:t xml:space="preserve"> searche</w:t>
      </w:r>
      <w:r w:rsidRPr="00B1422D">
        <w:rPr>
          <w:rFonts w:cs="Arial"/>
        </w:rPr>
        <w:t>s</w:t>
      </w:r>
      <w:r w:rsidR="00315162" w:rsidRPr="00B1422D">
        <w:rPr>
          <w:rFonts w:cs="Arial"/>
        </w:rPr>
        <w:t xml:space="preserve"> and a further 1</w:t>
      </w:r>
      <w:r w:rsidR="000948EE" w:rsidRPr="00B1422D">
        <w:rPr>
          <w:rFonts w:cs="Arial"/>
        </w:rPr>
        <w:t xml:space="preserve">9 from citation searching of our selected papers. </w:t>
      </w:r>
      <w:r w:rsidR="00ED2503" w:rsidRPr="00B1422D">
        <w:rPr>
          <w:rFonts w:cs="Arial"/>
        </w:rPr>
        <w:t>After screening against the inclusion criteria</w:t>
      </w:r>
      <w:r w:rsidR="00461121" w:rsidRPr="00B1422D">
        <w:rPr>
          <w:rFonts w:cs="Arial"/>
        </w:rPr>
        <w:t xml:space="preserve">, a total of </w:t>
      </w:r>
      <w:r w:rsidR="004E1502" w:rsidRPr="00B1422D">
        <w:rPr>
          <w:rFonts w:cs="Arial"/>
        </w:rPr>
        <w:t>1</w:t>
      </w:r>
      <w:r w:rsidR="005E31B6" w:rsidRPr="00B1422D">
        <w:rPr>
          <w:rFonts w:cs="Arial"/>
        </w:rPr>
        <w:t>9</w:t>
      </w:r>
      <w:r w:rsidR="004E1502" w:rsidRPr="00B1422D">
        <w:rPr>
          <w:rFonts w:cs="Arial"/>
        </w:rPr>
        <w:t xml:space="preserve"> </w:t>
      </w:r>
      <w:r w:rsidR="00BD5C01" w:rsidRPr="00B1422D">
        <w:rPr>
          <w:rFonts w:cs="Arial"/>
        </w:rPr>
        <w:t>article</w:t>
      </w:r>
      <w:r w:rsidR="00FB425F" w:rsidRPr="00B1422D">
        <w:rPr>
          <w:rFonts w:cs="Arial"/>
        </w:rPr>
        <w:t>s</w:t>
      </w:r>
      <w:r w:rsidR="0011100B" w:rsidRPr="00B1422D">
        <w:rPr>
          <w:rFonts w:cs="Arial"/>
        </w:rPr>
        <w:fldChar w:fldCharType="begin">
          <w:fldData xml:space="preserve">b3JlaWduLWtleXM+PHJlZi10eXBlIG5hbWU9IkpvdXJuYWwgQXJ0aWNsZSI+MTc8L3JlZi10eXBl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</w:fldData>
        </w:fldChar>
      </w:r>
      <w:r w:rsidR="001567A2">
        <w:rPr>
          <w:rFonts w:cs="Arial"/>
        </w:rPr>
        <w:instrText xml:space="preserve"> ADDIN EN.CITE </w:instrText>
      </w:r>
      <w:r w:rsidR="001567A2">
        <w:rPr>
          <w:rFonts w:cs="Arial"/>
        </w:rPr>
        <w:fldChar w:fldCharType="begin">
          <w:fldData xml:space="preserve">PEVuZE5vdGU+PENpdGU+PEF1dGhvcj5BZ2JlbWVudTwvQXV0aG9yPjxZZWFyPjIwMTg8L1llYXI+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==
</w:fldData>
        </w:fldChar>
      </w:r>
      <w:r w:rsidR="001567A2">
        <w:rPr>
          <w:rFonts w:cs="Arial"/>
        </w:rPr>
        <w:instrText xml:space="preserve"> ADDIN EN.CITE.DATA </w:instrText>
      </w:r>
      <w:r w:rsidR="001567A2">
        <w:rPr>
          <w:rFonts w:cs="Arial"/>
        </w:rPr>
      </w:r>
      <w:r w:rsidR="001567A2">
        <w:rPr>
          <w:rFonts w:cs="Arial"/>
        </w:rPr>
        <w:fldChar w:fldCharType="end"/>
      </w:r>
      <w:r w:rsidR="001567A2">
        <w:rPr>
          <w:rFonts w:cs="Arial"/>
        </w:rPr>
        <w:fldChar w:fldCharType="begin">
          <w:fldData xml:space="preserve">b3JlaWduLWtleXM+PHJlZi10eXBlIG5hbWU9IkpvdXJuYWwgQXJ0aWNsZSI+MTc8L3JlZi10eXBl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</w:fldData>
        </w:fldChar>
      </w:r>
      <w:r w:rsidR="001567A2">
        <w:rPr>
          <w:rFonts w:cs="Arial"/>
        </w:rPr>
        <w:instrText xml:space="preserve"> ADDIN EN.CITE.DATA </w:instrText>
      </w:r>
      <w:r w:rsidR="001567A2">
        <w:rPr>
          <w:rFonts w:cs="Arial"/>
        </w:rPr>
      </w:r>
      <w:r w:rsidR="001567A2">
        <w:rPr>
          <w:rFonts w:cs="Arial"/>
        </w:rPr>
        <w:fldChar w:fldCharType="end"/>
      </w:r>
      <w:r w:rsidR="0011100B" w:rsidRPr="00B1422D">
        <w:rPr>
          <w:rFonts w:cs="Arial"/>
        </w:rPr>
      </w:r>
      <w:r w:rsidR="0011100B" w:rsidRPr="00B1422D">
        <w:rPr>
          <w:rFonts w:cs="Arial"/>
        </w:rPr>
        <w:fldChar w:fldCharType="separate"/>
      </w:r>
      <w:r w:rsidR="001567A2">
        <w:rPr>
          <w:rFonts w:cs="Arial"/>
          <w:noProof/>
        </w:rPr>
        <w:t>(24-42)</w:t>
      </w:r>
      <w:r w:rsidR="0011100B" w:rsidRPr="00B1422D">
        <w:rPr>
          <w:rFonts w:cs="Arial"/>
        </w:rPr>
        <w:fldChar w:fldCharType="end"/>
      </w:r>
      <w:r w:rsidR="001823DB" w:rsidRPr="00B1422D">
        <w:rPr>
          <w:rFonts w:cs="Arial"/>
        </w:rPr>
        <w:t xml:space="preserve"> </w:t>
      </w:r>
      <w:r w:rsidR="005E31B6" w:rsidRPr="00B1422D">
        <w:rPr>
          <w:rFonts w:cs="Arial"/>
        </w:rPr>
        <w:t xml:space="preserve">about 17 studies </w:t>
      </w:r>
      <w:r w:rsidR="00461121" w:rsidRPr="00B1422D">
        <w:rPr>
          <w:rFonts w:cs="Arial"/>
        </w:rPr>
        <w:t xml:space="preserve">were included </w:t>
      </w:r>
      <w:r w:rsidR="00E744E3" w:rsidRPr="00B1422D">
        <w:rPr>
          <w:rFonts w:cs="Arial"/>
        </w:rPr>
        <w:t>(</w:t>
      </w:r>
      <w:r w:rsidR="0007535D" w:rsidRPr="00B1422D">
        <w:rPr>
          <w:rFonts w:cs="Arial"/>
        </w:rPr>
        <w:t>Figure 1</w:t>
      </w:r>
      <w:r w:rsidR="00E744E3" w:rsidRPr="00B1422D">
        <w:rPr>
          <w:rFonts w:cs="Arial"/>
        </w:rPr>
        <w:t>)</w:t>
      </w:r>
      <w:r w:rsidR="001B043F" w:rsidRPr="00B1422D">
        <w:rPr>
          <w:rFonts w:cs="Arial"/>
        </w:rPr>
        <w:t>, including a total of 559 participants</w:t>
      </w:r>
      <w:r w:rsidR="00E744E3" w:rsidRPr="00B1422D">
        <w:rPr>
          <w:rFonts w:cs="Arial"/>
        </w:rPr>
        <w:t>.</w:t>
      </w:r>
      <w:r w:rsidR="000403BA" w:rsidRPr="00B1422D">
        <w:rPr>
          <w:rFonts w:cs="Arial"/>
        </w:rPr>
        <w:t xml:space="preserve"> Studies excluded at the full text stage are listed in Supplementary Table 3.</w:t>
      </w:r>
    </w:p>
    <w:p w14:paraId="0D873683" w14:textId="61A61223" w:rsidR="000170A3" w:rsidRPr="00B1422D" w:rsidRDefault="000170A3" w:rsidP="00E9641E">
      <w:pPr>
        <w:rPr>
          <w:rFonts w:cs="Arial"/>
        </w:rPr>
      </w:pPr>
    </w:p>
    <w:p w14:paraId="25B98C83" w14:textId="13D9CBBB" w:rsidR="00B3592D" w:rsidRPr="00B1422D" w:rsidRDefault="00A47FC0" w:rsidP="00E9641E">
      <w:pPr>
        <w:rPr>
          <w:rFonts w:cs="Arial"/>
        </w:rPr>
      </w:pPr>
      <w:r w:rsidRPr="00B1422D">
        <w:rPr>
          <w:rFonts w:cs="Arial"/>
        </w:rPr>
        <w:t>Fourteen</w:t>
      </w:r>
      <w:r w:rsidR="00B469C4" w:rsidRPr="00B1422D">
        <w:rPr>
          <w:rFonts w:cs="Arial"/>
        </w:rPr>
        <w:t xml:space="preserve"> studies</w:t>
      </w:r>
      <w:r w:rsidR="00F6686E" w:rsidRPr="00B1422D">
        <w:rPr>
          <w:rFonts w:cs="Arial"/>
        </w:rPr>
        <w:t xml:space="preserve"> (16 articles)</w:t>
      </w:r>
      <w:r w:rsidR="00B469C4" w:rsidRPr="00B1422D">
        <w:rPr>
          <w:rFonts w:cs="Arial"/>
        </w:rPr>
        <w:t xml:space="preserve"> were conducted in the USA (of 507 participants, 227 identified as Latina, 222 as Black, 15 multiracial, 4 Asian)</w:t>
      </w:r>
      <w:r w:rsidR="00B958AB">
        <w:rPr>
          <w:rFonts w:cs="Arial"/>
        </w:rPr>
        <w:t xml:space="preserve"> </w:t>
      </w:r>
      <w:r w:rsidR="00C452A1" w:rsidRPr="00B1422D">
        <w:rPr>
          <w:rFonts w:cs="Arial"/>
        </w:rPr>
        <w:fldChar w:fldCharType="begin">
          <w:fldData xml:space="preserve">cmQ+PGtleXdvcmQ+Q29udHJhY2VwdGlvbjwva2V5d29yZD48a2V5d29yZD5Zb3VuZyB3b21lbjwv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</w:fldData>
        </w:fldChar>
      </w:r>
      <w:r w:rsidR="001567A2">
        <w:rPr>
          <w:rFonts w:cs="Arial"/>
        </w:rPr>
        <w:instrText xml:space="preserve"> ADDIN EN.CITE </w:instrText>
      </w:r>
      <w:r w:rsidR="001567A2">
        <w:rPr>
          <w:rFonts w:cs="Arial"/>
        </w:rPr>
        <w:fldChar w:fldCharType="begin">
          <w:fldData xml:space="preserve">PEVuZE5vdGU+PENpdGU+PEF1dGhvcj5BZ2JlbWVudTwvQXV0aG9yPjxZZWFyPjIwMTg8L1llYXI+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==
</w:fldData>
        </w:fldChar>
      </w:r>
      <w:r w:rsidR="001567A2">
        <w:rPr>
          <w:rFonts w:cs="Arial"/>
        </w:rPr>
        <w:instrText xml:space="preserve"> ADDIN EN.CITE.DATA </w:instrText>
      </w:r>
      <w:r w:rsidR="001567A2">
        <w:rPr>
          <w:rFonts w:cs="Arial"/>
        </w:rPr>
      </w:r>
      <w:r w:rsidR="001567A2">
        <w:rPr>
          <w:rFonts w:cs="Arial"/>
        </w:rPr>
        <w:fldChar w:fldCharType="end"/>
      </w:r>
      <w:r w:rsidR="001567A2">
        <w:rPr>
          <w:rFonts w:cs="Arial"/>
        </w:rPr>
        <w:fldChar w:fldCharType="begin">
          <w:fldData xml:space="preserve">cmQ+PGtleXdvcmQ+Q29udHJhY2VwdGlvbjwva2V5d29yZD48a2V5d29yZD5Zb3VuZyB3b21lbjwv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</w:fldData>
        </w:fldChar>
      </w:r>
      <w:r w:rsidR="001567A2">
        <w:rPr>
          <w:rFonts w:cs="Arial"/>
        </w:rPr>
        <w:instrText xml:space="preserve"> ADDIN EN.CITE.DATA </w:instrText>
      </w:r>
      <w:r w:rsidR="001567A2">
        <w:rPr>
          <w:rFonts w:cs="Arial"/>
        </w:rPr>
      </w:r>
      <w:r w:rsidR="001567A2">
        <w:rPr>
          <w:rFonts w:cs="Arial"/>
        </w:rPr>
        <w:fldChar w:fldCharType="end"/>
      </w:r>
      <w:r w:rsidR="00C452A1" w:rsidRPr="00B1422D">
        <w:rPr>
          <w:rFonts w:cs="Arial"/>
        </w:rPr>
      </w:r>
      <w:r w:rsidR="00C452A1" w:rsidRPr="00B1422D">
        <w:rPr>
          <w:rFonts w:cs="Arial"/>
        </w:rPr>
        <w:fldChar w:fldCharType="separate"/>
      </w:r>
      <w:r w:rsidR="001567A2">
        <w:rPr>
          <w:rFonts w:cs="Arial"/>
          <w:noProof/>
        </w:rPr>
        <w:t>(24-27, 29-32, 34-38, 40-42)</w:t>
      </w:r>
      <w:r w:rsidR="00C452A1" w:rsidRPr="00B1422D">
        <w:rPr>
          <w:rFonts w:cs="Arial"/>
        </w:rPr>
        <w:fldChar w:fldCharType="end"/>
      </w:r>
      <w:r w:rsidR="00B469C4" w:rsidRPr="00B1422D">
        <w:rPr>
          <w:rFonts w:cs="Arial"/>
        </w:rPr>
        <w:t>.</w:t>
      </w:r>
      <w:r w:rsidR="00C452A1" w:rsidRPr="00B1422D">
        <w:rPr>
          <w:rFonts w:cs="Arial"/>
        </w:rPr>
        <w:t xml:space="preserve"> </w:t>
      </w:r>
      <w:r w:rsidR="00B469C4" w:rsidRPr="00B1422D">
        <w:rPr>
          <w:rFonts w:cs="Arial"/>
        </w:rPr>
        <w:t>Two studies focussed on Chinese women in the UK</w:t>
      </w:r>
      <w:r w:rsidR="00B469C4" w:rsidRPr="00B1422D">
        <w:rPr>
          <w:rFonts w:cs="Arial"/>
        </w:rPr>
        <w:fldChar w:fldCharType="begin"/>
      </w:r>
      <w:r w:rsidR="001567A2">
        <w:rPr>
          <w:rFonts w:cs="Arial"/>
        </w:rPr>
        <w:instrText xml:space="preserve"> ADDIN EN.CITE &lt;EndNote&gt;&lt;Cite&gt;&lt;Author&gt;Verran&lt;/Author&gt;&lt;Year&gt;2015&lt;/Year&gt;&lt;RecNum&gt;2999&lt;/RecNum&gt;&lt;DisplayText&gt;(39)&lt;/DisplayText&gt;&lt;record&gt;&lt;rec-number&gt;2999&lt;/rec-number&gt;&lt;foreign-keys&gt;&lt;key app="EN" db-id="p9wz5ppf2sezznewrrqvxxdwpxxvzx0dpad2" timestamp="1666991086"&gt;2999&lt;/key&gt;&lt;/foreign-keys&gt;&lt;ref-type name="Journal Article"&gt;17&lt;/ref-type&gt;&lt;contributors&gt;&lt;authors&gt;&lt;author&gt;Verran, Alice&lt;/author&gt;&lt;author&gt;Evans, Sarah&lt;/author&gt;&lt;author&gt;Lin, Daniel J&lt;/author&gt;&lt;author&gt;Griffiths, Frances&lt;/author&gt;&lt;/authors&gt;&lt;/contributors&gt;&lt;titles&gt;&lt;title&gt;The experiences and perceptions of family planning of female Chinese asylum seekers living in the UK&lt;/title&gt;&lt;secondary-title&gt;Journal of Family Planning and Reproductive Health Care&lt;/secondary-title&gt;&lt;/titles&gt;&lt;periodical&gt;&lt;full-title&gt;Journal of Family Planning and Reproductive Health Care&lt;/full-title&gt;&lt;/periodical&gt;&lt;pages&gt;122-127&lt;/pages&gt;&lt;volume&gt;41&lt;/volume&gt;&lt;number&gt;2&lt;/number&gt;&lt;dates&gt;&lt;year&gt;2015&lt;/year&gt;&lt;/dates&gt;&lt;urls&gt;&lt;related-urls&gt;&lt;url&gt;https://srh.bmj.com/content/familyplanning/41/2/122.full.pdf&lt;/url&gt;&lt;/related-urls&gt;&lt;/urls&gt;&lt;electronic-resource-num&gt;10.1136/jfprhc-2013-100764&lt;/electronic-resource-num&gt;&lt;/record&gt;&lt;/Cite&gt;&lt;/EndNote&gt;</w:instrText>
      </w:r>
      <w:r w:rsidR="00B469C4" w:rsidRPr="00B1422D">
        <w:rPr>
          <w:rFonts w:cs="Arial"/>
        </w:rPr>
        <w:fldChar w:fldCharType="separate"/>
      </w:r>
      <w:r w:rsidR="001567A2">
        <w:rPr>
          <w:rFonts w:cs="Arial"/>
          <w:noProof/>
        </w:rPr>
        <w:t>(39)</w:t>
      </w:r>
      <w:r w:rsidR="00B469C4" w:rsidRPr="00B1422D">
        <w:rPr>
          <w:rFonts w:cs="Arial"/>
        </w:rPr>
        <w:fldChar w:fldCharType="end"/>
      </w:r>
      <w:r w:rsidR="00B469C4" w:rsidRPr="00B1422D">
        <w:rPr>
          <w:rFonts w:cs="Arial"/>
        </w:rPr>
        <w:t xml:space="preserve"> and Australia (32 women)</w:t>
      </w:r>
      <w:r w:rsidR="001253B6" w:rsidRPr="00B1422D">
        <w:rPr>
          <w:rFonts w:cs="Arial"/>
        </w:rPr>
        <w:fldChar w:fldCharType="begin">
          <w:fldData xml:space="preserve">PEVuZE5vdGU+PENpdGU+PEF1dGhvcj5Eb2xhbjwvQXV0aG9yPjxZZWFyPjIwMjE8L1llYXI+PFJl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</w:fldData>
        </w:fldChar>
      </w:r>
      <w:r w:rsidR="001567A2">
        <w:rPr>
          <w:rFonts w:cs="Arial"/>
        </w:rPr>
        <w:instrText xml:space="preserve"> ADDIN EN.CITE </w:instrText>
      </w:r>
      <w:r w:rsidR="001567A2">
        <w:rPr>
          <w:rFonts w:cs="Arial"/>
        </w:rPr>
        <w:fldChar w:fldCharType="begin">
          <w:fldData xml:space="preserve">PEVuZE5vdGU+PENpdGU+PEF1dGhvcj5Eb2xhbjwvQXV0aG9yPjxZZWFyPjIwMjE8L1llYXI+PFJl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</w:fldData>
        </w:fldChar>
      </w:r>
      <w:r w:rsidR="001567A2">
        <w:rPr>
          <w:rFonts w:cs="Arial"/>
        </w:rPr>
        <w:instrText xml:space="preserve"> ADDIN EN.CITE.DATA </w:instrText>
      </w:r>
      <w:r w:rsidR="001567A2">
        <w:rPr>
          <w:rFonts w:cs="Arial"/>
        </w:rPr>
      </w:r>
      <w:r w:rsidR="001567A2">
        <w:rPr>
          <w:rFonts w:cs="Arial"/>
        </w:rPr>
        <w:fldChar w:fldCharType="end"/>
      </w:r>
      <w:r w:rsidR="001253B6" w:rsidRPr="00B1422D">
        <w:rPr>
          <w:rFonts w:cs="Arial"/>
        </w:rPr>
      </w:r>
      <w:r w:rsidR="001253B6" w:rsidRPr="00B1422D">
        <w:rPr>
          <w:rFonts w:cs="Arial"/>
        </w:rPr>
        <w:fldChar w:fldCharType="separate"/>
      </w:r>
      <w:r w:rsidR="001567A2">
        <w:rPr>
          <w:rFonts w:cs="Arial"/>
          <w:noProof/>
        </w:rPr>
        <w:t>(28)</w:t>
      </w:r>
      <w:r w:rsidR="001253B6" w:rsidRPr="00B1422D">
        <w:rPr>
          <w:rFonts w:cs="Arial"/>
        </w:rPr>
        <w:fldChar w:fldCharType="end"/>
      </w:r>
      <w:r w:rsidR="001253B6" w:rsidRPr="00B1422D">
        <w:rPr>
          <w:rFonts w:cs="Arial"/>
        </w:rPr>
        <w:t xml:space="preserve"> </w:t>
      </w:r>
      <w:r w:rsidR="00B469C4" w:rsidRPr="00B1422D">
        <w:rPr>
          <w:rFonts w:cs="Arial"/>
        </w:rPr>
        <w:t>and one on Aboriginal women in Australia (20 participants)</w:t>
      </w:r>
      <w:r w:rsidR="006166B4" w:rsidRPr="00B1422D">
        <w:rPr>
          <w:rFonts w:cs="Arial"/>
        </w:rPr>
        <w:fldChar w:fldCharType="begin">
          <w:fldData xml:space="preserve">PEVuZE5vdGU+PENpdGU+PEF1dGhvcj5HcmlmZml0aHM8L0F1dGhvcj48WWVhcj4yMDE2PC9ZZWFy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</w:fldData>
        </w:fldChar>
      </w:r>
      <w:r w:rsidR="001567A2">
        <w:rPr>
          <w:rFonts w:cs="Arial"/>
        </w:rPr>
        <w:instrText xml:space="preserve"> ADDIN EN.CITE </w:instrText>
      </w:r>
      <w:r w:rsidR="001567A2">
        <w:rPr>
          <w:rFonts w:cs="Arial"/>
        </w:rPr>
        <w:fldChar w:fldCharType="begin">
          <w:fldData xml:space="preserve">PEVuZE5vdGU+PENpdGU+PEF1dGhvcj5HcmlmZml0aHM8L0F1dGhvcj48WWVhcj4yMDE2PC9ZZWFy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</w:fldData>
        </w:fldChar>
      </w:r>
      <w:r w:rsidR="001567A2">
        <w:rPr>
          <w:rFonts w:cs="Arial"/>
        </w:rPr>
        <w:instrText xml:space="preserve"> ADDIN EN.CITE.DATA </w:instrText>
      </w:r>
      <w:r w:rsidR="001567A2">
        <w:rPr>
          <w:rFonts w:cs="Arial"/>
        </w:rPr>
      </w:r>
      <w:r w:rsidR="001567A2">
        <w:rPr>
          <w:rFonts w:cs="Arial"/>
        </w:rPr>
        <w:fldChar w:fldCharType="end"/>
      </w:r>
      <w:r w:rsidR="006166B4" w:rsidRPr="00B1422D">
        <w:rPr>
          <w:rFonts w:cs="Arial"/>
        </w:rPr>
      </w:r>
      <w:r w:rsidR="006166B4" w:rsidRPr="00B1422D">
        <w:rPr>
          <w:rFonts w:cs="Arial"/>
        </w:rPr>
        <w:fldChar w:fldCharType="separate"/>
      </w:r>
      <w:r w:rsidR="001567A2">
        <w:rPr>
          <w:rFonts w:cs="Arial"/>
          <w:noProof/>
        </w:rPr>
        <w:t>(33)</w:t>
      </w:r>
      <w:r w:rsidR="006166B4" w:rsidRPr="00B1422D">
        <w:rPr>
          <w:rFonts w:cs="Arial"/>
        </w:rPr>
        <w:fldChar w:fldCharType="end"/>
      </w:r>
      <w:r w:rsidR="00B469C4" w:rsidRPr="00B1422D">
        <w:rPr>
          <w:rFonts w:cs="Arial"/>
        </w:rPr>
        <w:t xml:space="preserve">. </w:t>
      </w:r>
      <w:r w:rsidR="00357369" w:rsidRPr="00B1422D">
        <w:rPr>
          <w:rFonts w:cs="Arial"/>
        </w:rPr>
        <w:t>Four</w:t>
      </w:r>
      <w:r w:rsidR="00B2770C" w:rsidRPr="00B1422D">
        <w:rPr>
          <w:rFonts w:cs="Arial"/>
        </w:rPr>
        <w:t xml:space="preserve"> studies used focus groups</w:t>
      </w:r>
      <w:r w:rsidR="003A44E5" w:rsidRPr="00B1422D">
        <w:rPr>
          <w:rFonts w:cs="Arial"/>
        </w:rPr>
        <w:fldChar w:fldCharType="begin">
          <w:fldData xml:space="preserve">PEVuZE5vdGU+PENpdGU+PEF1dGhvcj5BZ2JlbWVudTwvQXV0aG9yPjxZZWFyPjIwMTg8L1llYXI+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</w:fldData>
        </w:fldChar>
      </w:r>
      <w:r w:rsidR="001567A2">
        <w:rPr>
          <w:rFonts w:cs="Arial"/>
        </w:rPr>
        <w:instrText xml:space="preserve"> ADDIN EN.CITE </w:instrText>
      </w:r>
      <w:r w:rsidR="001567A2">
        <w:rPr>
          <w:rFonts w:cs="Arial"/>
        </w:rPr>
        <w:fldChar w:fldCharType="begin">
          <w:fldData xml:space="preserve">PEVuZE5vdGU+PENpdGU+PEF1dGhvcj5BZ2JlbWVudTwvQXV0aG9yPjxZZWFyPjIwMTg8L1llYXI+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</w:fldData>
        </w:fldChar>
      </w:r>
      <w:r w:rsidR="001567A2">
        <w:rPr>
          <w:rFonts w:cs="Arial"/>
        </w:rPr>
        <w:instrText xml:space="preserve"> ADDIN EN.CITE.DATA </w:instrText>
      </w:r>
      <w:r w:rsidR="001567A2">
        <w:rPr>
          <w:rFonts w:cs="Arial"/>
        </w:rPr>
      </w:r>
      <w:r w:rsidR="001567A2">
        <w:rPr>
          <w:rFonts w:cs="Arial"/>
        </w:rPr>
        <w:fldChar w:fldCharType="end"/>
      </w:r>
      <w:r w:rsidR="003A44E5" w:rsidRPr="00B1422D">
        <w:rPr>
          <w:rFonts w:cs="Arial"/>
        </w:rPr>
      </w:r>
      <w:r w:rsidR="003A44E5" w:rsidRPr="00B1422D">
        <w:rPr>
          <w:rFonts w:cs="Arial"/>
        </w:rPr>
        <w:fldChar w:fldCharType="separate"/>
      </w:r>
      <w:r w:rsidR="001567A2">
        <w:rPr>
          <w:rFonts w:cs="Arial"/>
          <w:noProof/>
        </w:rPr>
        <w:t>(24, 29, 36, 42)</w:t>
      </w:r>
      <w:r w:rsidR="003A44E5" w:rsidRPr="00B1422D">
        <w:rPr>
          <w:rFonts w:cs="Arial"/>
        </w:rPr>
        <w:fldChar w:fldCharType="end"/>
      </w:r>
      <w:r w:rsidR="00B2770C" w:rsidRPr="00B1422D">
        <w:rPr>
          <w:rFonts w:cs="Arial"/>
        </w:rPr>
        <w:t xml:space="preserve">, </w:t>
      </w:r>
      <w:r w:rsidR="00D614AE" w:rsidRPr="00B1422D">
        <w:rPr>
          <w:rFonts w:cs="Arial"/>
        </w:rPr>
        <w:t xml:space="preserve">twelve </w:t>
      </w:r>
      <w:r w:rsidR="00B2770C" w:rsidRPr="00B1422D">
        <w:rPr>
          <w:rFonts w:cs="Arial"/>
        </w:rPr>
        <w:t>used interviews</w:t>
      </w:r>
      <w:r w:rsidR="00E74303" w:rsidRPr="00B1422D">
        <w:rPr>
          <w:rFonts w:cs="Arial"/>
        </w:rPr>
        <w:fldChar w:fldCharType="begin">
          <w:fldData xml:space="preserve">PEVuZE5vdGU+PENpdGU+PEF1dGhvcj5CZXJnbGFzPC9BdXRob3I+PFllYXI+MjAyMTwvWWVhcj48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</w:fldData>
        </w:fldChar>
      </w:r>
      <w:r w:rsidR="001567A2">
        <w:rPr>
          <w:rFonts w:cs="Arial"/>
        </w:rPr>
        <w:instrText xml:space="preserve"> ADDIN EN.CITE </w:instrText>
      </w:r>
      <w:r w:rsidR="001567A2">
        <w:rPr>
          <w:rFonts w:cs="Arial"/>
        </w:rPr>
        <w:fldChar w:fldCharType="begin">
          <w:fldData xml:space="preserve">PEVuZE5vdGU+PENpdGU+PEF1dGhvcj5CZXJnbGFzPC9BdXRob3I+PFllYXI+MjAyMTwvWWVhcj48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</w:fldData>
        </w:fldChar>
      </w:r>
      <w:r w:rsidR="001567A2">
        <w:rPr>
          <w:rFonts w:cs="Arial"/>
        </w:rPr>
        <w:instrText xml:space="preserve"> ADDIN EN.CITE.DATA </w:instrText>
      </w:r>
      <w:r w:rsidR="001567A2">
        <w:rPr>
          <w:rFonts w:cs="Arial"/>
        </w:rPr>
      </w:r>
      <w:r w:rsidR="001567A2">
        <w:rPr>
          <w:rFonts w:cs="Arial"/>
        </w:rPr>
        <w:fldChar w:fldCharType="end"/>
      </w:r>
      <w:r w:rsidR="00E74303" w:rsidRPr="00B1422D">
        <w:rPr>
          <w:rFonts w:cs="Arial"/>
        </w:rPr>
      </w:r>
      <w:r w:rsidR="00E74303" w:rsidRPr="00B1422D">
        <w:rPr>
          <w:rFonts w:cs="Arial"/>
        </w:rPr>
        <w:fldChar w:fldCharType="separate"/>
      </w:r>
      <w:r w:rsidR="001567A2">
        <w:rPr>
          <w:rFonts w:cs="Arial"/>
          <w:noProof/>
        </w:rPr>
        <w:t>(25-28, 30-33, 35, 37-41)</w:t>
      </w:r>
      <w:r w:rsidR="00E74303" w:rsidRPr="00B1422D">
        <w:rPr>
          <w:rFonts w:cs="Arial"/>
        </w:rPr>
        <w:fldChar w:fldCharType="end"/>
      </w:r>
      <w:r w:rsidR="00B2770C" w:rsidRPr="00B1422D">
        <w:rPr>
          <w:rFonts w:cs="Arial"/>
        </w:rPr>
        <w:t xml:space="preserve"> and </w:t>
      </w:r>
      <w:r w:rsidR="00357369" w:rsidRPr="00B1422D">
        <w:rPr>
          <w:rFonts w:cs="Arial"/>
        </w:rPr>
        <w:t xml:space="preserve">one </w:t>
      </w:r>
      <w:r w:rsidR="00B2770C" w:rsidRPr="00B1422D">
        <w:rPr>
          <w:rFonts w:cs="Arial"/>
        </w:rPr>
        <w:t>used both</w:t>
      </w:r>
      <w:r w:rsidR="008B6FC1" w:rsidRPr="00B1422D">
        <w:rPr>
          <w:rFonts w:cs="Arial"/>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rFonts w:cs="Arial"/>
        </w:rPr>
        <w:instrText xml:space="preserve"> ADDIN EN.CITE </w:instrText>
      </w:r>
      <w:r w:rsidR="001567A2">
        <w:rPr>
          <w:rFonts w:cs="Arial"/>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rFonts w:cs="Arial"/>
        </w:rPr>
        <w:instrText xml:space="preserve"> ADDIN EN.CITE.DATA </w:instrText>
      </w:r>
      <w:r w:rsidR="001567A2">
        <w:rPr>
          <w:rFonts w:cs="Arial"/>
        </w:rPr>
      </w:r>
      <w:r w:rsidR="001567A2">
        <w:rPr>
          <w:rFonts w:cs="Arial"/>
        </w:rPr>
        <w:fldChar w:fldCharType="end"/>
      </w:r>
      <w:r w:rsidR="008B6FC1" w:rsidRPr="00B1422D">
        <w:rPr>
          <w:rFonts w:cs="Arial"/>
        </w:rPr>
      </w:r>
      <w:r w:rsidR="008B6FC1" w:rsidRPr="00B1422D">
        <w:rPr>
          <w:rFonts w:cs="Arial"/>
        </w:rPr>
        <w:fldChar w:fldCharType="separate"/>
      </w:r>
      <w:r w:rsidR="001567A2">
        <w:rPr>
          <w:rFonts w:cs="Arial"/>
          <w:noProof/>
        </w:rPr>
        <w:t>(34)</w:t>
      </w:r>
      <w:r w:rsidR="008B6FC1" w:rsidRPr="00B1422D">
        <w:rPr>
          <w:rFonts w:cs="Arial"/>
        </w:rPr>
        <w:fldChar w:fldCharType="end"/>
      </w:r>
      <w:r w:rsidR="00B2770C" w:rsidRPr="00B1422D">
        <w:rPr>
          <w:rFonts w:cs="Arial"/>
        </w:rPr>
        <w:t xml:space="preserve">. </w:t>
      </w:r>
      <w:r w:rsidR="00ED1AC6" w:rsidRPr="00B1422D">
        <w:rPr>
          <w:rFonts w:cs="Arial"/>
        </w:rPr>
        <w:t>S</w:t>
      </w:r>
      <w:r w:rsidR="00B2770C" w:rsidRPr="00B1422D">
        <w:rPr>
          <w:rFonts w:cs="Arial"/>
        </w:rPr>
        <w:t>everal studies also used surveys</w:t>
      </w:r>
      <w:r w:rsidR="00ED1AC6" w:rsidRPr="00B1422D">
        <w:rPr>
          <w:rFonts w:cs="Arial"/>
        </w:rPr>
        <w:t xml:space="preserve"> </w:t>
      </w:r>
      <w:r w:rsidR="00B2770C" w:rsidRPr="00B1422D">
        <w:rPr>
          <w:rFonts w:cs="Arial"/>
        </w:rPr>
        <w:t>to collect demographic data.</w:t>
      </w:r>
      <w:r w:rsidR="007E4DE8" w:rsidRPr="00B1422D">
        <w:rPr>
          <w:rFonts w:cs="Arial"/>
        </w:rPr>
        <w:t xml:space="preserve"> </w:t>
      </w:r>
      <w:r w:rsidR="00ED1AC6" w:rsidRPr="00B1422D">
        <w:rPr>
          <w:rFonts w:cs="Arial"/>
        </w:rPr>
        <w:t xml:space="preserve">Most </w:t>
      </w:r>
      <w:r w:rsidR="00182C8E" w:rsidRPr="00B1422D">
        <w:rPr>
          <w:rFonts w:cs="Arial"/>
        </w:rPr>
        <w:t xml:space="preserve">studies </w:t>
      </w:r>
      <w:r w:rsidR="009256CC" w:rsidRPr="00B1422D">
        <w:rPr>
          <w:rFonts w:cs="Arial"/>
        </w:rPr>
        <w:t>focused on</w:t>
      </w:r>
      <w:r w:rsidR="00171758" w:rsidRPr="00B1422D">
        <w:rPr>
          <w:rFonts w:cs="Arial"/>
        </w:rPr>
        <w:t xml:space="preserve"> the</w:t>
      </w:r>
      <w:r w:rsidR="009256CC" w:rsidRPr="00B1422D">
        <w:rPr>
          <w:rFonts w:cs="Arial"/>
        </w:rPr>
        <w:t xml:space="preserve"> views of women</w:t>
      </w:r>
      <w:r w:rsidR="003F310E" w:rsidRPr="00B1422D">
        <w:rPr>
          <w:rFonts w:cs="Arial"/>
        </w:rPr>
        <w:t xml:space="preserve"> using</w:t>
      </w:r>
      <w:r w:rsidR="009256CC" w:rsidRPr="00B1422D">
        <w:rPr>
          <w:rFonts w:cs="Arial"/>
        </w:rPr>
        <w:t xml:space="preserve"> LARC, </w:t>
      </w:r>
      <w:r w:rsidR="00ED1AC6" w:rsidRPr="00B1422D">
        <w:rPr>
          <w:rFonts w:cs="Arial"/>
        </w:rPr>
        <w:t xml:space="preserve">while </w:t>
      </w:r>
      <w:r w:rsidR="00171758" w:rsidRPr="00B1422D">
        <w:rPr>
          <w:rFonts w:cs="Arial"/>
        </w:rPr>
        <w:t xml:space="preserve">one </w:t>
      </w:r>
      <w:r w:rsidR="00ED1AC6" w:rsidRPr="00B1422D">
        <w:rPr>
          <w:rFonts w:cs="Arial"/>
        </w:rPr>
        <w:t>investigated</w:t>
      </w:r>
      <w:r w:rsidR="00A03485" w:rsidRPr="00B1422D">
        <w:rPr>
          <w:rFonts w:cs="Arial"/>
        </w:rPr>
        <w:t xml:space="preserve"> paren</w:t>
      </w:r>
      <w:r w:rsidR="004C0DC1" w:rsidRPr="00B1422D">
        <w:rPr>
          <w:rFonts w:cs="Arial"/>
        </w:rPr>
        <w:t>ts’</w:t>
      </w:r>
      <w:r w:rsidR="00A03485" w:rsidRPr="00B1422D">
        <w:rPr>
          <w:rFonts w:cs="Arial"/>
        </w:rPr>
        <w:t xml:space="preserve"> </w:t>
      </w:r>
      <w:r w:rsidR="00566373" w:rsidRPr="00B1422D">
        <w:rPr>
          <w:rFonts w:cs="Arial"/>
        </w:rPr>
        <w:t>views on teen</w:t>
      </w:r>
      <w:r w:rsidR="009A4651" w:rsidRPr="00B1422D">
        <w:rPr>
          <w:rFonts w:cs="Arial"/>
        </w:rPr>
        <w:t>s</w:t>
      </w:r>
      <w:r w:rsidR="004C0DC1" w:rsidRPr="00B1422D">
        <w:rPr>
          <w:rFonts w:cs="Arial"/>
        </w:rPr>
        <w:t xml:space="preserve">, </w:t>
      </w:r>
      <w:r w:rsidR="00566373" w:rsidRPr="00B1422D">
        <w:rPr>
          <w:rFonts w:cs="Arial"/>
        </w:rPr>
        <w:t>includ</w:t>
      </w:r>
      <w:r w:rsidR="00ED1AC6" w:rsidRPr="00B1422D">
        <w:rPr>
          <w:rFonts w:cs="Arial"/>
        </w:rPr>
        <w:t>ing</w:t>
      </w:r>
      <w:r w:rsidR="004C0DC1" w:rsidRPr="00B1422D">
        <w:rPr>
          <w:rFonts w:cs="Arial"/>
        </w:rPr>
        <w:t xml:space="preserve"> </w:t>
      </w:r>
      <w:r w:rsidR="00566373" w:rsidRPr="00B1422D">
        <w:rPr>
          <w:rFonts w:cs="Arial"/>
        </w:rPr>
        <w:t>male and female</w:t>
      </w:r>
      <w:r w:rsidR="00991EAB" w:rsidRPr="00B1422D">
        <w:rPr>
          <w:rFonts w:cs="Arial"/>
        </w:rPr>
        <w:t xml:space="preserve"> </w:t>
      </w:r>
      <w:r w:rsidR="00566373" w:rsidRPr="00B1422D">
        <w:rPr>
          <w:rFonts w:cs="Arial"/>
        </w:rPr>
        <w:t>participants</w:t>
      </w:r>
      <w:r w:rsidR="00FF3301" w:rsidRPr="00B1422D">
        <w:rPr>
          <w:rFonts w:cs="Arial"/>
        </w:rPr>
        <w:fldChar w:fldCharType="begin">
          <w:fldData xml:space="preserve">PEVuZE5vdGU+PENpdGU+PEF1dGhvcj5XaGl0ZTwvQXV0aG9yPjxZZWFyPjIwMTg8L1llYXI+PFJl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==
</w:fldData>
        </w:fldChar>
      </w:r>
      <w:r w:rsidR="001567A2">
        <w:rPr>
          <w:rFonts w:cs="Arial"/>
        </w:rPr>
        <w:instrText xml:space="preserve"> ADDIN EN.CITE </w:instrText>
      </w:r>
      <w:r w:rsidR="001567A2">
        <w:rPr>
          <w:rFonts w:cs="Arial"/>
        </w:rPr>
        <w:fldChar w:fldCharType="begin">
          <w:fldData xml:space="preserve">PEVuZE5vdGU+PENpdGU+PEF1dGhvcj5XaGl0ZTwvQXV0aG9yPjxZZWFyPjIwMTg8L1llYXI+PFJl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==
</w:fldData>
        </w:fldChar>
      </w:r>
      <w:r w:rsidR="001567A2">
        <w:rPr>
          <w:rFonts w:cs="Arial"/>
        </w:rPr>
        <w:instrText xml:space="preserve"> ADDIN EN.CITE.DATA </w:instrText>
      </w:r>
      <w:r w:rsidR="001567A2">
        <w:rPr>
          <w:rFonts w:cs="Arial"/>
        </w:rPr>
      </w:r>
      <w:r w:rsidR="001567A2">
        <w:rPr>
          <w:rFonts w:cs="Arial"/>
        </w:rPr>
        <w:fldChar w:fldCharType="end"/>
      </w:r>
      <w:r w:rsidR="00FF3301" w:rsidRPr="00B1422D">
        <w:rPr>
          <w:rFonts w:cs="Arial"/>
        </w:rPr>
      </w:r>
      <w:r w:rsidR="00FF3301" w:rsidRPr="00B1422D">
        <w:rPr>
          <w:rFonts w:cs="Arial"/>
        </w:rPr>
        <w:fldChar w:fldCharType="separate"/>
      </w:r>
      <w:r w:rsidR="001567A2">
        <w:rPr>
          <w:rFonts w:cs="Arial"/>
          <w:noProof/>
        </w:rPr>
        <w:t>(42)</w:t>
      </w:r>
      <w:r w:rsidR="00FF3301" w:rsidRPr="00B1422D">
        <w:rPr>
          <w:rFonts w:cs="Arial"/>
        </w:rPr>
        <w:fldChar w:fldCharType="end"/>
      </w:r>
      <w:r w:rsidR="006F6FAC">
        <w:rPr>
          <w:rFonts w:cs="Arial"/>
        </w:rPr>
        <w:t>.</w:t>
      </w:r>
      <w:r w:rsidR="00A603E4" w:rsidRPr="00B1422D">
        <w:rPr>
          <w:rFonts w:cs="Arial"/>
        </w:rPr>
        <w:t xml:space="preserve"> </w:t>
      </w:r>
      <w:r w:rsidR="00566373" w:rsidRPr="00B1422D">
        <w:rPr>
          <w:rFonts w:cs="Arial"/>
        </w:rPr>
        <w:t xml:space="preserve"> </w:t>
      </w:r>
    </w:p>
    <w:p w14:paraId="20097E8F" w14:textId="77777777" w:rsidR="00E26D91" w:rsidRPr="00B1422D" w:rsidRDefault="00E26D91" w:rsidP="00E26D91">
      <w:pPr>
        <w:rPr>
          <w:rFonts w:cs="Arial"/>
        </w:rPr>
      </w:pPr>
      <w:bookmarkStart w:id="18" w:name="_Toc124113101"/>
    </w:p>
    <w:p w14:paraId="70AC1167" w14:textId="3D573736" w:rsidR="002C4688" w:rsidRPr="00B1422D" w:rsidRDefault="00395C5B" w:rsidP="00E12037">
      <w:pPr>
        <w:pStyle w:val="Heading2"/>
        <w:rPr>
          <w:rFonts w:ascii="Arial" w:hAnsi="Arial" w:cs="Arial"/>
        </w:rPr>
      </w:pPr>
      <w:r w:rsidRPr="00B1422D">
        <w:rPr>
          <w:rFonts w:ascii="Arial" w:hAnsi="Arial" w:cs="Arial"/>
        </w:rPr>
        <w:t xml:space="preserve">Quality </w:t>
      </w:r>
      <w:r w:rsidR="002C4688" w:rsidRPr="00B1422D">
        <w:rPr>
          <w:rFonts w:ascii="Arial" w:hAnsi="Arial" w:cs="Arial"/>
        </w:rPr>
        <w:t>Assessment</w:t>
      </w:r>
      <w:bookmarkEnd w:id="18"/>
    </w:p>
    <w:p w14:paraId="39FDC759" w14:textId="6F25EEF3" w:rsidR="006B3194" w:rsidRPr="00B1422D" w:rsidRDefault="00FD3BC3" w:rsidP="006B3194">
      <w:pPr>
        <w:rPr>
          <w:rFonts w:cs="Arial"/>
        </w:rPr>
      </w:pPr>
      <w:r w:rsidRPr="00B1422D">
        <w:rPr>
          <w:rFonts w:cs="Arial"/>
        </w:rPr>
        <w:t xml:space="preserve">All </w:t>
      </w:r>
      <w:r w:rsidR="00231ED6" w:rsidRPr="00B1422D">
        <w:rPr>
          <w:rFonts w:cs="Arial"/>
        </w:rPr>
        <w:t xml:space="preserve">studies used appropriate </w:t>
      </w:r>
      <w:r w:rsidRPr="00B1422D">
        <w:rPr>
          <w:rFonts w:cs="Arial"/>
        </w:rPr>
        <w:t>methods</w:t>
      </w:r>
      <w:r w:rsidR="00FF72FE" w:rsidRPr="00B1422D">
        <w:rPr>
          <w:rFonts w:cs="Arial"/>
        </w:rPr>
        <w:t xml:space="preserve"> </w:t>
      </w:r>
      <w:r w:rsidRPr="00B1422D">
        <w:rPr>
          <w:rFonts w:cs="Arial"/>
        </w:rPr>
        <w:t>to address the research question</w:t>
      </w:r>
      <w:r w:rsidR="00ED1AC6" w:rsidRPr="00B1422D">
        <w:rPr>
          <w:rFonts w:cs="Arial"/>
        </w:rPr>
        <w:t>s</w:t>
      </w:r>
      <w:r w:rsidR="000403BA" w:rsidRPr="00B1422D">
        <w:rPr>
          <w:rFonts w:cs="Arial"/>
        </w:rPr>
        <w:t xml:space="preserve"> (Supplementary Table 4)</w:t>
      </w:r>
      <w:r w:rsidRPr="00B1422D">
        <w:rPr>
          <w:rFonts w:cs="Arial"/>
        </w:rPr>
        <w:t xml:space="preserve">. </w:t>
      </w:r>
      <w:r w:rsidR="00ED1AC6" w:rsidRPr="00B1422D">
        <w:rPr>
          <w:rFonts w:cs="Arial"/>
        </w:rPr>
        <w:t>Only</w:t>
      </w:r>
      <w:r w:rsidR="00655BAF" w:rsidRPr="00B1422D">
        <w:rPr>
          <w:rFonts w:cs="Arial"/>
        </w:rPr>
        <w:t xml:space="preserve"> two studies</w:t>
      </w:r>
      <w:r w:rsidR="002C3CC9" w:rsidRPr="00B1422D">
        <w:rPr>
          <w:rFonts w:cs="Arial"/>
        </w:rPr>
        <w:fldChar w:fldCharType="begin">
          <w:fldData xml:space="preserve">PEVuZE5vdGU+PENpdGU+PEF1dGhvcj5Tem5hamRlcjwvQXV0aG9yPjxZZWFyPjIwMjA8L1llYXI+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</w:fldData>
        </w:fldChar>
      </w:r>
      <w:r w:rsidR="001567A2">
        <w:rPr>
          <w:rFonts w:cs="Arial"/>
        </w:rPr>
        <w:instrText xml:space="preserve"> ADDIN EN.CITE </w:instrText>
      </w:r>
      <w:r w:rsidR="001567A2">
        <w:rPr>
          <w:rFonts w:cs="Arial"/>
        </w:rPr>
        <w:fldChar w:fldCharType="begin">
          <w:fldData xml:space="preserve">PEVuZE5vdGU+PENpdGU+PEF1dGhvcj5Tem5hamRlcjwvQXV0aG9yPjxZZWFyPjIwMjA8L1llYXI+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</w:fldData>
        </w:fldChar>
      </w:r>
      <w:r w:rsidR="001567A2">
        <w:rPr>
          <w:rFonts w:cs="Arial"/>
        </w:rPr>
        <w:instrText xml:space="preserve"> ADDIN EN.CITE.DATA </w:instrText>
      </w:r>
      <w:r w:rsidR="001567A2">
        <w:rPr>
          <w:rFonts w:cs="Arial"/>
        </w:rPr>
      </w:r>
      <w:r w:rsidR="001567A2">
        <w:rPr>
          <w:rFonts w:cs="Arial"/>
        </w:rPr>
        <w:fldChar w:fldCharType="end"/>
      </w:r>
      <w:r w:rsidR="002C3CC9" w:rsidRPr="00B1422D">
        <w:rPr>
          <w:rFonts w:cs="Arial"/>
        </w:rPr>
      </w:r>
      <w:r w:rsidR="002C3CC9" w:rsidRPr="00B1422D">
        <w:rPr>
          <w:rFonts w:cs="Arial"/>
        </w:rPr>
        <w:fldChar w:fldCharType="separate"/>
      </w:r>
      <w:r w:rsidR="001567A2">
        <w:rPr>
          <w:rFonts w:cs="Arial"/>
          <w:noProof/>
        </w:rPr>
        <w:t>(38, 42)</w:t>
      </w:r>
      <w:r w:rsidR="002C3CC9" w:rsidRPr="00B1422D">
        <w:rPr>
          <w:rFonts w:cs="Arial"/>
        </w:rPr>
        <w:fldChar w:fldCharType="end"/>
      </w:r>
      <w:r w:rsidR="00655BAF" w:rsidRPr="00B1422D">
        <w:rPr>
          <w:rFonts w:cs="Arial"/>
        </w:rPr>
        <w:t xml:space="preserve"> </w:t>
      </w:r>
      <w:r w:rsidR="00D8286D" w:rsidRPr="00B1422D">
        <w:rPr>
          <w:rFonts w:cs="Arial"/>
        </w:rPr>
        <w:t>address</w:t>
      </w:r>
      <w:r w:rsidR="00ED1AC6" w:rsidRPr="00B1422D">
        <w:rPr>
          <w:rFonts w:cs="Arial"/>
        </w:rPr>
        <w:t>ed</w:t>
      </w:r>
      <w:r w:rsidR="00FB2ABA" w:rsidRPr="00B1422D">
        <w:rPr>
          <w:rFonts w:cs="Arial"/>
        </w:rPr>
        <w:t xml:space="preserve"> the relationship between the researcher and participants</w:t>
      </w:r>
      <w:r w:rsidR="00B80788" w:rsidRPr="00B1422D">
        <w:rPr>
          <w:rFonts w:cs="Arial"/>
        </w:rPr>
        <w:t xml:space="preserve">. </w:t>
      </w:r>
      <w:r w:rsidR="00ED1AC6" w:rsidRPr="00B1422D">
        <w:rPr>
          <w:rFonts w:cs="Arial"/>
        </w:rPr>
        <w:t>T</w:t>
      </w:r>
      <w:r w:rsidR="00B80788" w:rsidRPr="00B1422D">
        <w:rPr>
          <w:rFonts w:cs="Arial"/>
        </w:rPr>
        <w:t>h</w:t>
      </w:r>
      <w:r w:rsidR="00501513" w:rsidRPr="00B1422D">
        <w:rPr>
          <w:rFonts w:cs="Arial"/>
        </w:rPr>
        <w:t>e</w:t>
      </w:r>
      <w:r w:rsidR="00B80788" w:rsidRPr="00B1422D">
        <w:rPr>
          <w:rFonts w:cs="Arial"/>
        </w:rPr>
        <w:t xml:space="preserve">se studies </w:t>
      </w:r>
      <w:r w:rsidR="003E2144" w:rsidRPr="00B1422D">
        <w:rPr>
          <w:rFonts w:cs="Arial"/>
        </w:rPr>
        <w:t>mention</w:t>
      </w:r>
      <w:r w:rsidR="00B80788" w:rsidRPr="00B1422D">
        <w:rPr>
          <w:rFonts w:cs="Arial"/>
        </w:rPr>
        <w:t xml:space="preserve"> ‘</w:t>
      </w:r>
      <w:r w:rsidR="003E2144" w:rsidRPr="00B1422D">
        <w:rPr>
          <w:rFonts w:cs="Arial"/>
        </w:rPr>
        <w:t>m</w:t>
      </w:r>
      <w:r w:rsidR="00B80788" w:rsidRPr="00B1422D">
        <w:rPr>
          <w:rFonts w:cs="Arial"/>
        </w:rPr>
        <w:t xml:space="preserve">oderator </w:t>
      </w:r>
      <w:r w:rsidR="003E2144" w:rsidRPr="00B1422D">
        <w:rPr>
          <w:rFonts w:cs="Arial"/>
        </w:rPr>
        <w:t>a</w:t>
      </w:r>
      <w:r w:rsidR="00B80788" w:rsidRPr="00B1422D">
        <w:rPr>
          <w:rFonts w:cs="Arial"/>
        </w:rPr>
        <w:t xml:space="preserve">cceptor </w:t>
      </w:r>
      <w:r w:rsidR="003E2144" w:rsidRPr="00B1422D">
        <w:rPr>
          <w:rFonts w:cs="Arial"/>
        </w:rPr>
        <w:t>b</w:t>
      </w:r>
      <w:r w:rsidR="00B80788" w:rsidRPr="00B1422D">
        <w:rPr>
          <w:rFonts w:cs="Arial"/>
        </w:rPr>
        <w:t xml:space="preserve">ias’, which </w:t>
      </w:r>
      <w:r w:rsidR="003E2144" w:rsidRPr="00B1422D">
        <w:rPr>
          <w:rFonts w:cs="Arial"/>
        </w:rPr>
        <w:t>highlight</w:t>
      </w:r>
      <w:r w:rsidR="00ED1AC6" w:rsidRPr="00B1422D">
        <w:rPr>
          <w:rFonts w:cs="Arial"/>
        </w:rPr>
        <w:t>s</w:t>
      </w:r>
      <w:r w:rsidR="00667598" w:rsidRPr="00B1422D">
        <w:rPr>
          <w:rFonts w:cs="Arial"/>
        </w:rPr>
        <w:t xml:space="preserve"> </w:t>
      </w:r>
      <w:r w:rsidR="003E2144" w:rsidRPr="00B1422D">
        <w:rPr>
          <w:rFonts w:cs="Arial"/>
        </w:rPr>
        <w:t xml:space="preserve">how </w:t>
      </w:r>
      <w:r w:rsidR="00B80788" w:rsidRPr="00B1422D">
        <w:rPr>
          <w:rFonts w:cs="Arial"/>
        </w:rPr>
        <w:t xml:space="preserve">participants </w:t>
      </w:r>
      <w:r w:rsidR="003E2144" w:rsidRPr="00B1422D">
        <w:rPr>
          <w:rFonts w:cs="Arial"/>
        </w:rPr>
        <w:t>may feel</w:t>
      </w:r>
      <w:r w:rsidR="00B80788" w:rsidRPr="00B1422D">
        <w:rPr>
          <w:rFonts w:cs="Arial"/>
        </w:rPr>
        <w:t xml:space="preserve"> uncomfortable criticising interviewers, if they were known</w:t>
      </w:r>
      <w:r w:rsidR="008249DB" w:rsidRPr="00B1422D">
        <w:rPr>
          <w:rFonts w:cs="Arial"/>
        </w:rPr>
        <w:t xml:space="preserve"> to</w:t>
      </w:r>
      <w:r w:rsidR="00B80788" w:rsidRPr="00B1422D">
        <w:rPr>
          <w:rFonts w:cs="Arial"/>
        </w:rPr>
        <w:t xml:space="preserve"> </w:t>
      </w:r>
      <w:r w:rsidR="00E91B7A" w:rsidRPr="00B1422D">
        <w:rPr>
          <w:rFonts w:cs="Arial"/>
        </w:rPr>
        <w:t>be</w:t>
      </w:r>
      <w:r w:rsidR="00B80788" w:rsidRPr="00B1422D">
        <w:rPr>
          <w:rFonts w:cs="Arial"/>
        </w:rPr>
        <w:t xml:space="preserve"> associated with </w:t>
      </w:r>
      <w:r w:rsidR="001C4A8A" w:rsidRPr="00B1422D">
        <w:rPr>
          <w:rFonts w:cs="Arial"/>
        </w:rPr>
        <w:t>a</w:t>
      </w:r>
      <w:r w:rsidR="00ED1AC6" w:rsidRPr="00B1422D">
        <w:rPr>
          <w:rFonts w:cs="Arial"/>
        </w:rPr>
        <w:t>n</w:t>
      </w:r>
      <w:r w:rsidR="001C4A8A" w:rsidRPr="00B1422D">
        <w:rPr>
          <w:rFonts w:cs="Arial"/>
        </w:rPr>
        <w:t xml:space="preserve"> </w:t>
      </w:r>
      <w:r w:rsidR="00B80788" w:rsidRPr="00B1422D">
        <w:rPr>
          <w:rFonts w:cs="Arial"/>
        </w:rPr>
        <w:t xml:space="preserve">organisation </w:t>
      </w:r>
      <w:r w:rsidR="00ED1AC6" w:rsidRPr="00B1422D">
        <w:rPr>
          <w:rFonts w:cs="Arial"/>
        </w:rPr>
        <w:t>such as</w:t>
      </w:r>
      <w:r w:rsidR="00B80788" w:rsidRPr="00B1422D">
        <w:rPr>
          <w:rFonts w:cs="Arial"/>
        </w:rPr>
        <w:t xml:space="preserve"> a</w:t>
      </w:r>
      <w:r w:rsidR="001C4A8A" w:rsidRPr="00B1422D">
        <w:rPr>
          <w:rFonts w:cs="Arial"/>
        </w:rPr>
        <w:t xml:space="preserve"> </w:t>
      </w:r>
      <w:r w:rsidR="00B80788" w:rsidRPr="00B1422D">
        <w:rPr>
          <w:rFonts w:cs="Arial"/>
        </w:rPr>
        <w:t xml:space="preserve">health service. </w:t>
      </w:r>
      <w:r w:rsidR="00075819" w:rsidRPr="00B1422D">
        <w:rPr>
          <w:rFonts w:cs="Arial"/>
        </w:rPr>
        <w:t xml:space="preserve">Other studies did not report the influence of the researchers’ perspectives on their interpretation of results. </w:t>
      </w:r>
      <w:r w:rsidR="00ED1AC6" w:rsidRPr="00B1422D">
        <w:rPr>
          <w:rFonts w:cs="Arial"/>
        </w:rPr>
        <w:t>T</w:t>
      </w:r>
      <w:r w:rsidR="008D2665" w:rsidRPr="00B1422D">
        <w:rPr>
          <w:rFonts w:cs="Arial"/>
        </w:rPr>
        <w:t>wo studies</w:t>
      </w:r>
      <w:r w:rsidR="00770CC2" w:rsidRPr="00B1422D">
        <w:rPr>
          <w:rFonts w:cs="Arial"/>
        </w:rPr>
        <w:fldChar w:fldCharType="begin">
          <w:fldData xml:space="preserve">PEVuZE5vdGU+PENpdGU+PEF1dGhvcj5BZ2JlbWVudTwvQXV0aG9yPjxZZWFyPjIwMTg8L1llYXI+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</w:fldData>
        </w:fldChar>
      </w:r>
      <w:r w:rsidR="001567A2">
        <w:rPr>
          <w:rFonts w:cs="Arial"/>
        </w:rPr>
        <w:instrText xml:space="preserve"> ADDIN EN.CITE </w:instrText>
      </w:r>
      <w:r w:rsidR="001567A2">
        <w:rPr>
          <w:rFonts w:cs="Arial"/>
        </w:rPr>
        <w:fldChar w:fldCharType="begin">
          <w:fldData xml:space="preserve">PEVuZE5vdGU+PENpdGU+PEF1dGhvcj5BZ2JlbWVudTwvQXV0aG9yPjxZZWFyPjIwMTg8L1llYXI+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</w:fldData>
        </w:fldChar>
      </w:r>
      <w:r w:rsidR="001567A2">
        <w:rPr>
          <w:rFonts w:cs="Arial"/>
        </w:rPr>
        <w:instrText xml:space="preserve"> ADDIN EN.CITE.DATA </w:instrText>
      </w:r>
      <w:r w:rsidR="001567A2">
        <w:rPr>
          <w:rFonts w:cs="Arial"/>
        </w:rPr>
      </w:r>
      <w:r w:rsidR="001567A2">
        <w:rPr>
          <w:rFonts w:cs="Arial"/>
        </w:rPr>
        <w:fldChar w:fldCharType="end"/>
      </w:r>
      <w:r w:rsidR="00770CC2" w:rsidRPr="00B1422D">
        <w:rPr>
          <w:rFonts w:cs="Arial"/>
        </w:rPr>
      </w:r>
      <w:r w:rsidR="00770CC2" w:rsidRPr="00B1422D">
        <w:rPr>
          <w:rFonts w:cs="Arial"/>
        </w:rPr>
        <w:fldChar w:fldCharType="separate"/>
      </w:r>
      <w:r w:rsidR="001567A2">
        <w:rPr>
          <w:rFonts w:cs="Arial"/>
          <w:noProof/>
        </w:rPr>
        <w:t>(24, 42)</w:t>
      </w:r>
      <w:r w:rsidR="00770CC2" w:rsidRPr="00B1422D">
        <w:rPr>
          <w:rFonts w:cs="Arial"/>
        </w:rPr>
        <w:fldChar w:fldCharType="end"/>
      </w:r>
      <w:r w:rsidR="008D2665" w:rsidRPr="00B1422D">
        <w:rPr>
          <w:rFonts w:cs="Arial"/>
        </w:rPr>
        <w:t xml:space="preserve"> failed to</w:t>
      </w:r>
      <w:r w:rsidR="00E61AC3" w:rsidRPr="00B1422D">
        <w:rPr>
          <w:rFonts w:cs="Arial"/>
        </w:rPr>
        <w:t xml:space="preserve"> </w:t>
      </w:r>
      <w:r w:rsidR="00001599" w:rsidRPr="00B1422D">
        <w:rPr>
          <w:rFonts w:cs="Arial"/>
        </w:rPr>
        <w:t>mention</w:t>
      </w:r>
      <w:r w:rsidR="00613E6A" w:rsidRPr="00B1422D">
        <w:rPr>
          <w:rFonts w:cs="Arial"/>
        </w:rPr>
        <w:t xml:space="preserve"> ethic</w:t>
      </w:r>
      <w:r w:rsidR="004D18E7" w:rsidRPr="00B1422D">
        <w:rPr>
          <w:rFonts w:cs="Arial"/>
        </w:rPr>
        <w:t>al</w:t>
      </w:r>
      <w:r w:rsidR="00613E6A" w:rsidRPr="00B1422D">
        <w:rPr>
          <w:rFonts w:cs="Arial"/>
        </w:rPr>
        <w:t xml:space="preserve"> approval</w:t>
      </w:r>
      <w:r w:rsidR="00C56FE6" w:rsidRPr="00B1422D">
        <w:rPr>
          <w:rFonts w:cs="Arial"/>
        </w:rPr>
        <w:t>.</w:t>
      </w:r>
      <w:r w:rsidR="00421F32" w:rsidRPr="00B1422D">
        <w:rPr>
          <w:rFonts w:cs="Arial"/>
        </w:rPr>
        <w:t xml:space="preserve"> </w:t>
      </w:r>
      <w:r w:rsidR="00ED1AC6" w:rsidRPr="00B1422D">
        <w:rPr>
          <w:rFonts w:cs="Arial"/>
        </w:rPr>
        <w:t>A</w:t>
      </w:r>
      <w:r w:rsidR="00347050" w:rsidRPr="00B1422D">
        <w:rPr>
          <w:rFonts w:cs="Arial"/>
        </w:rPr>
        <w:t>ll studies derived clear themes which were consistent with the data provided, producing a meaningful insight into facilitators and barriers.</w:t>
      </w:r>
    </w:p>
    <w:p w14:paraId="420DBD2A" w14:textId="77777777" w:rsidR="00E9641E" w:rsidRPr="00B1422D" w:rsidRDefault="00E9641E" w:rsidP="006B3194">
      <w:pPr>
        <w:rPr>
          <w:rFonts w:cs="Arial"/>
        </w:rPr>
      </w:pPr>
    </w:p>
    <w:p w14:paraId="59E51E8A" w14:textId="18E0840A" w:rsidR="00D80238" w:rsidRPr="00B1422D" w:rsidRDefault="00672E7E" w:rsidP="00E12037">
      <w:pPr>
        <w:pStyle w:val="Heading2"/>
        <w:rPr>
          <w:rFonts w:ascii="Arial" w:hAnsi="Arial" w:cs="Arial"/>
        </w:rPr>
      </w:pPr>
      <w:bookmarkStart w:id="19" w:name="_Toc124113102"/>
      <w:r w:rsidRPr="00B1422D">
        <w:rPr>
          <w:rFonts w:ascii="Arial" w:hAnsi="Arial" w:cs="Arial"/>
        </w:rPr>
        <w:t>Themes</w:t>
      </w:r>
      <w:r w:rsidR="0073440C" w:rsidRPr="00B1422D">
        <w:rPr>
          <w:rFonts w:ascii="Arial" w:hAnsi="Arial" w:cs="Arial"/>
        </w:rPr>
        <w:t>/Subthemes</w:t>
      </w:r>
      <w:bookmarkEnd w:id="19"/>
    </w:p>
    <w:p w14:paraId="4E6748F2" w14:textId="6F20EE4C" w:rsidR="002926C3" w:rsidRPr="00B1422D" w:rsidRDefault="00ED1AC6" w:rsidP="006B3194">
      <w:pPr>
        <w:rPr>
          <w:rFonts w:cs="Arial"/>
        </w:rPr>
      </w:pPr>
      <w:r w:rsidRPr="00B1422D">
        <w:rPr>
          <w:rFonts w:cs="Arial"/>
        </w:rPr>
        <w:t>Factors influencing uptake of LARC fell into four categories:</w:t>
      </w:r>
      <w:r w:rsidR="00697152" w:rsidRPr="00B1422D">
        <w:rPr>
          <w:rFonts w:cs="Arial"/>
        </w:rPr>
        <w:t xml:space="preserve"> </w:t>
      </w:r>
      <w:r w:rsidRPr="00B1422D">
        <w:rPr>
          <w:rFonts w:cs="Arial"/>
        </w:rPr>
        <w:t>F</w:t>
      </w:r>
      <w:r w:rsidR="00697152" w:rsidRPr="00B1422D">
        <w:rPr>
          <w:rFonts w:cs="Arial"/>
        </w:rPr>
        <w:t>eatures of LARC</w:t>
      </w:r>
      <w:r w:rsidR="002B4F31" w:rsidRPr="00B1422D">
        <w:rPr>
          <w:rFonts w:cs="Arial"/>
        </w:rPr>
        <w:t xml:space="preserve"> </w:t>
      </w:r>
      <w:r w:rsidRPr="00B1422D">
        <w:rPr>
          <w:rFonts w:cs="Arial"/>
        </w:rPr>
        <w:t>m</w:t>
      </w:r>
      <w:r w:rsidR="002B4F31" w:rsidRPr="00B1422D">
        <w:rPr>
          <w:rFonts w:cs="Arial"/>
        </w:rPr>
        <w:t>ethods</w:t>
      </w:r>
      <w:r w:rsidR="0082353A" w:rsidRPr="00B1422D">
        <w:rPr>
          <w:rFonts w:cs="Arial"/>
        </w:rPr>
        <w:t>,</w:t>
      </w:r>
      <w:r w:rsidR="00E1658E" w:rsidRPr="00B1422D">
        <w:rPr>
          <w:rFonts w:cs="Arial"/>
        </w:rPr>
        <w:t xml:space="preserve"> </w:t>
      </w:r>
      <w:r w:rsidRPr="00B1422D">
        <w:rPr>
          <w:rFonts w:cs="Arial"/>
        </w:rPr>
        <w:t>n</w:t>
      </w:r>
      <w:r w:rsidR="00E1658E" w:rsidRPr="00B1422D">
        <w:rPr>
          <w:rFonts w:cs="Arial"/>
        </w:rPr>
        <w:t>on-LARC methods,</w:t>
      </w:r>
      <w:r w:rsidR="0082353A" w:rsidRPr="00B1422D">
        <w:rPr>
          <w:rFonts w:cs="Arial"/>
        </w:rPr>
        <w:t xml:space="preserve"> </w:t>
      </w:r>
      <w:r w:rsidRPr="00B1422D">
        <w:rPr>
          <w:rFonts w:cs="Arial"/>
        </w:rPr>
        <w:t>the w</w:t>
      </w:r>
      <w:r w:rsidR="0082353A" w:rsidRPr="00B1422D">
        <w:rPr>
          <w:rFonts w:cs="Arial"/>
        </w:rPr>
        <w:t xml:space="preserve">oman’s </w:t>
      </w:r>
      <w:r w:rsidRPr="00B1422D">
        <w:rPr>
          <w:rFonts w:cs="Arial"/>
        </w:rPr>
        <w:t>i</w:t>
      </w:r>
      <w:r w:rsidR="0082353A" w:rsidRPr="00B1422D">
        <w:rPr>
          <w:rFonts w:cs="Arial"/>
        </w:rPr>
        <w:t>deas</w:t>
      </w:r>
      <w:r w:rsidRPr="00B1422D">
        <w:rPr>
          <w:rFonts w:cs="Arial"/>
        </w:rPr>
        <w:t>, c</w:t>
      </w:r>
      <w:r w:rsidR="0082353A" w:rsidRPr="00B1422D">
        <w:rPr>
          <w:rFonts w:cs="Arial"/>
        </w:rPr>
        <w:t>oncerns</w:t>
      </w:r>
      <w:r w:rsidRPr="00B1422D">
        <w:rPr>
          <w:rFonts w:cs="Arial"/>
        </w:rPr>
        <w:t xml:space="preserve"> and e</w:t>
      </w:r>
      <w:r w:rsidR="0082353A" w:rsidRPr="00B1422D">
        <w:rPr>
          <w:rFonts w:cs="Arial"/>
        </w:rPr>
        <w:t>xpectations</w:t>
      </w:r>
      <w:r w:rsidRPr="00B1422D">
        <w:rPr>
          <w:rFonts w:cs="Arial"/>
        </w:rPr>
        <w:t>,</w:t>
      </w:r>
      <w:r w:rsidR="0082353A" w:rsidRPr="00B1422D">
        <w:rPr>
          <w:rFonts w:cs="Arial"/>
        </w:rPr>
        <w:t xml:space="preserve"> and </w:t>
      </w:r>
      <w:r w:rsidRPr="00B1422D">
        <w:rPr>
          <w:rFonts w:cs="Arial"/>
        </w:rPr>
        <w:t>e</w:t>
      </w:r>
      <w:r w:rsidR="0082353A" w:rsidRPr="00B1422D">
        <w:rPr>
          <w:rFonts w:cs="Arial"/>
        </w:rPr>
        <w:t xml:space="preserve">xternal </w:t>
      </w:r>
      <w:r w:rsidRPr="00B1422D">
        <w:rPr>
          <w:rFonts w:cs="Arial"/>
        </w:rPr>
        <w:t>i</w:t>
      </w:r>
      <w:r w:rsidR="0082353A" w:rsidRPr="00B1422D">
        <w:rPr>
          <w:rFonts w:cs="Arial"/>
        </w:rPr>
        <w:t>nfluences</w:t>
      </w:r>
      <w:r w:rsidRPr="00B1422D">
        <w:rPr>
          <w:rFonts w:cs="Arial"/>
        </w:rPr>
        <w:t xml:space="preserve"> (Figure 2)</w:t>
      </w:r>
      <w:r w:rsidR="0082353A" w:rsidRPr="00B1422D">
        <w:rPr>
          <w:rFonts w:cs="Arial"/>
        </w:rPr>
        <w:t xml:space="preserve">. </w:t>
      </w:r>
    </w:p>
    <w:p w14:paraId="1A2E34CA" w14:textId="77777777" w:rsidR="00533E14" w:rsidRPr="00B1422D" w:rsidRDefault="00533E14" w:rsidP="006B3194">
      <w:pPr>
        <w:rPr>
          <w:rFonts w:cs="Arial"/>
        </w:rPr>
      </w:pPr>
    </w:p>
    <w:p w14:paraId="0F816893" w14:textId="7D7EE0C9" w:rsidR="00BA5BC3" w:rsidRPr="00B1422D" w:rsidRDefault="00735624" w:rsidP="00E12037">
      <w:pPr>
        <w:pStyle w:val="Heading2"/>
        <w:rPr>
          <w:rFonts w:ascii="Arial" w:hAnsi="Arial" w:cs="Arial"/>
        </w:rPr>
      </w:pPr>
      <w:bookmarkStart w:id="20" w:name="_Toc124113103"/>
      <w:r w:rsidRPr="00B1422D">
        <w:rPr>
          <w:rFonts w:ascii="Arial" w:hAnsi="Arial" w:cs="Arial"/>
        </w:rPr>
        <w:lastRenderedPageBreak/>
        <w:t xml:space="preserve">Perceptions </w:t>
      </w:r>
      <w:r w:rsidR="00794F95" w:rsidRPr="00B1422D">
        <w:rPr>
          <w:rFonts w:ascii="Arial" w:hAnsi="Arial" w:cs="Arial"/>
        </w:rPr>
        <w:t xml:space="preserve">of </w:t>
      </w:r>
      <w:r w:rsidR="00BA5BC3" w:rsidRPr="00B1422D">
        <w:rPr>
          <w:rFonts w:ascii="Arial" w:hAnsi="Arial" w:cs="Arial"/>
        </w:rPr>
        <w:t>LARC Methods</w:t>
      </w:r>
      <w:bookmarkEnd w:id="20"/>
      <w:r w:rsidR="00BA5BC3" w:rsidRPr="00B1422D">
        <w:rPr>
          <w:rFonts w:ascii="Arial" w:hAnsi="Arial" w:cs="Arial"/>
        </w:rPr>
        <w:t xml:space="preserve"> </w:t>
      </w:r>
    </w:p>
    <w:p w14:paraId="3864E23B" w14:textId="77777777" w:rsidR="000403BA" w:rsidRPr="00B1422D" w:rsidRDefault="00FE2A8A" w:rsidP="00E12037">
      <w:pPr>
        <w:pStyle w:val="Heading3"/>
        <w:rPr>
          <w:rFonts w:ascii="Arial" w:hAnsi="Arial" w:cs="Arial"/>
        </w:rPr>
      </w:pPr>
      <w:bookmarkStart w:id="21" w:name="_Toc124113104"/>
      <w:r w:rsidRPr="00B1422D">
        <w:rPr>
          <w:rFonts w:ascii="Arial" w:hAnsi="Arial" w:cs="Arial"/>
        </w:rPr>
        <w:t>Side Effects</w:t>
      </w:r>
      <w:bookmarkEnd w:id="21"/>
      <w:r w:rsidRPr="00B1422D">
        <w:rPr>
          <w:rFonts w:ascii="Arial" w:hAnsi="Arial" w:cs="Arial"/>
        </w:rPr>
        <w:t xml:space="preserve"> </w:t>
      </w:r>
    </w:p>
    <w:p w14:paraId="64C05DB9" w14:textId="32613830" w:rsidR="00AC55AD" w:rsidRPr="00B1422D" w:rsidRDefault="000403BA" w:rsidP="00231ED6">
      <w:pPr>
        <w:rPr>
          <w:rFonts w:cs="Arial"/>
        </w:rPr>
      </w:pPr>
      <w:r w:rsidRPr="00B1422D">
        <w:rPr>
          <w:rFonts w:cs="Arial"/>
        </w:rPr>
        <w:t xml:space="preserve">Most </w:t>
      </w:r>
      <w:r w:rsidR="00AB05D0" w:rsidRPr="00B1422D">
        <w:rPr>
          <w:rFonts w:cs="Arial"/>
        </w:rPr>
        <w:t xml:space="preserve">studies reported negative perceptions of </w:t>
      </w:r>
      <w:r w:rsidR="00246EEC" w:rsidRPr="00B1422D">
        <w:rPr>
          <w:rFonts w:cs="Arial"/>
        </w:rPr>
        <w:t>changes</w:t>
      </w:r>
      <w:r w:rsidR="00127412" w:rsidRPr="00B1422D">
        <w:rPr>
          <w:rFonts w:cs="Arial"/>
        </w:rPr>
        <w:t xml:space="preserve"> in the menstrual cycle</w:t>
      </w:r>
      <w:r w:rsidR="001F2904" w:rsidRPr="00B1422D">
        <w:rPr>
          <w:rFonts w:cs="Arial"/>
        </w:rPr>
        <w:fldChar w:fldCharType="begin">
          <w:fldData xml:space="preserve">PEVuZE5vdGU+PENpdGU+PEF1dGhvcj5BZ2JlbWVudTwvQXV0aG9yPjxZZWFyPjIwMTg8L1llYXI+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</w:fldData>
        </w:fldChar>
      </w:r>
      <w:r w:rsidR="00723431">
        <w:rPr>
          <w:rFonts w:cs="Arial"/>
        </w:rPr>
        <w:instrText xml:space="preserve"> ADDIN EN.CITE </w:instrText>
      </w:r>
      <w:r w:rsidR="00723431">
        <w:rPr>
          <w:rFonts w:cs="Arial"/>
        </w:rPr>
        <w:fldChar w:fldCharType="begin">
          <w:fldData xml:space="preserve">PEVuZE5vdGU+PENpdGU+PEF1dGhvcj5BZ2JlbWVudTwvQXV0aG9yPjxZZWFyPjIwMTg8L1llYXI+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</w:fldData>
        </w:fldChar>
      </w:r>
      <w:r w:rsidR="00723431">
        <w:rPr>
          <w:rFonts w:cs="Arial"/>
        </w:rPr>
        <w:instrText xml:space="preserve"> ADDIN EN.CITE.DATA </w:instrText>
      </w:r>
      <w:r w:rsidR="00723431">
        <w:rPr>
          <w:rFonts w:cs="Arial"/>
        </w:rPr>
      </w:r>
      <w:r w:rsidR="00723431">
        <w:rPr>
          <w:rFonts w:cs="Arial"/>
        </w:rPr>
        <w:fldChar w:fldCharType="end"/>
      </w:r>
      <w:r w:rsidR="001F2904" w:rsidRPr="00B1422D">
        <w:rPr>
          <w:rFonts w:cs="Arial"/>
        </w:rPr>
      </w:r>
      <w:r w:rsidR="001F2904" w:rsidRPr="00B1422D">
        <w:rPr>
          <w:rFonts w:cs="Arial"/>
        </w:rPr>
        <w:fldChar w:fldCharType="separate"/>
      </w:r>
      <w:r w:rsidR="00723431">
        <w:rPr>
          <w:rFonts w:cs="Arial"/>
          <w:noProof/>
        </w:rPr>
        <w:t>(24, 25, 34, 36, 39, 41)</w:t>
      </w:r>
      <w:r w:rsidR="001F2904" w:rsidRPr="00B1422D">
        <w:rPr>
          <w:rFonts w:cs="Arial"/>
        </w:rPr>
        <w:fldChar w:fldCharType="end"/>
      </w:r>
      <w:r w:rsidR="00127412" w:rsidRPr="00B1422D">
        <w:rPr>
          <w:rFonts w:cs="Arial"/>
        </w:rPr>
        <w:t>, whether this was an increase</w:t>
      </w:r>
      <w:r w:rsidRPr="00B1422D">
        <w:rPr>
          <w:rFonts w:cs="Arial"/>
        </w:rPr>
        <w:t xml:space="preserve">, </w:t>
      </w:r>
      <w:r w:rsidR="00127412" w:rsidRPr="00B1422D">
        <w:rPr>
          <w:rFonts w:cs="Arial"/>
        </w:rPr>
        <w:t>decrease</w:t>
      </w:r>
      <w:r w:rsidRPr="00B1422D">
        <w:rPr>
          <w:rFonts w:cs="Arial"/>
        </w:rPr>
        <w:t xml:space="preserve">, or </w:t>
      </w:r>
      <w:r w:rsidR="00127412" w:rsidRPr="00B1422D">
        <w:rPr>
          <w:rFonts w:cs="Arial"/>
        </w:rPr>
        <w:t>absen</w:t>
      </w:r>
      <w:r w:rsidRPr="00B1422D">
        <w:rPr>
          <w:rFonts w:cs="Arial"/>
        </w:rPr>
        <w:t>ce of</w:t>
      </w:r>
      <w:r w:rsidR="00127412" w:rsidRPr="00B1422D">
        <w:rPr>
          <w:rFonts w:cs="Arial"/>
        </w:rPr>
        <w:t xml:space="preserve"> </w:t>
      </w:r>
      <w:r w:rsidR="00246EEC" w:rsidRPr="00B1422D">
        <w:rPr>
          <w:rFonts w:cs="Arial"/>
        </w:rPr>
        <w:t>bleeding</w:t>
      </w:r>
      <w:r w:rsidR="00DE0692" w:rsidRPr="00B1422D">
        <w:rPr>
          <w:rFonts w:cs="Arial"/>
        </w:rPr>
        <w:t xml:space="preserve"> (Table 2)</w:t>
      </w:r>
      <w:r w:rsidR="00564737" w:rsidRPr="00B1422D">
        <w:rPr>
          <w:rFonts w:cs="Arial"/>
        </w:rPr>
        <w:t>.</w:t>
      </w:r>
      <w:r w:rsidR="00D80902" w:rsidRPr="00B1422D">
        <w:rPr>
          <w:rFonts w:cs="Arial"/>
        </w:rPr>
        <w:t xml:space="preserve"> </w:t>
      </w:r>
      <w:r w:rsidR="0053658F" w:rsidRPr="00B1422D">
        <w:rPr>
          <w:rFonts w:cs="Arial"/>
        </w:rPr>
        <w:t xml:space="preserve">Chinese and Latina </w:t>
      </w:r>
      <w:r w:rsidR="00D80902" w:rsidRPr="00B1422D">
        <w:rPr>
          <w:rFonts w:cs="Arial"/>
        </w:rPr>
        <w:t>women liked knowing the timing and duration of their cycles,</w:t>
      </w:r>
      <w:r w:rsidRPr="00B1422D">
        <w:rPr>
          <w:rFonts w:cs="Arial"/>
        </w:rPr>
        <w:t xml:space="preserve"> so they disliked irregular bleeding and “unnatural” </w:t>
      </w:r>
      <w:r w:rsidR="000A51A9" w:rsidRPr="00B1422D">
        <w:rPr>
          <w:rFonts w:cs="Arial"/>
        </w:rPr>
        <w:t>changes in their cycl</w:t>
      </w:r>
      <w:r w:rsidR="00F308EF" w:rsidRPr="00B1422D">
        <w:rPr>
          <w:rFonts w:cs="Arial"/>
        </w:rPr>
        <w:t>e</w:t>
      </w:r>
      <w:r w:rsidR="00BB1B50" w:rsidRPr="00B1422D">
        <w:rPr>
          <w:rFonts w:cs="Arial"/>
        </w:rPr>
        <w:fldChar w:fldCharType="begin">
          <w:fldData xml:space="preserve">PEVuZE5vdGU+PENpdGU+PEF1dGhvcj5XaGl0ZTwvQXV0aG9yPjxZZWFyPjIwMTM8L1llYXI+PFJl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</w:fldData>
        </w:fldChar>
      </w:r>
      <w:r w:rsidR="001567A2">
        <w:rPr>
          <w:rFonts w:cs="Arial"/>
        </w:rPr>
        <w:instrText xml:space="preserve"> ADDIN EN.CITE </w:instrText>
      </w:r>
      <w:r w:rsidR="001567A2">
        <w:rPr>
          <w:rFonts w:cs="Arial"/>
        </w:rPr>
        <w:fldChar w:fldCharType="begin">
          <w:fldData xml:space="preserve">PEVuZE5vdGU+PENpdGU+PEF1dGhvcj5XaGl0ZTwvQXV0aG9yPjxZZWFyPjIwMTM8L1llYXI+PFJl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</w:fldData>
        </w:fldChar>
      </w:r>
      <w:r w:rsidR="001567A2">
        <w:rPr>
          <w:rFonts w:cs="Arial"/>
        </w:rPr>
        <w:instrText xml:space="preserve"> ADDIN EN.CITE.DATA </w:instrText>
      </w:r>
      <w:r w:rsidR="001567A2">
        <w:rPr>
          <w:rFonts w:cs="Arial"/>
        </w:rPr>
      </w:r>
      <w:r w:rsidR="001567A2">
        <w:rPr>
          <w:rFonts w:cs="Arial"/>
        </w:rPr>
        <w:fldChar w:fldCharType="end"/>
      </w:r>
      <w:r w:rsidR="00BB1B50" w:rsidRPr="00B1422D">
        <w:rPr>
          <w:rFonts w:cs="Arial"/>
        </w:rPr>
      </w:r>
      <w:r w:rsidR="00BB1B50" w:rsidRPr="00B1422D">
        <w:rPr>
          <w:rFonts w:cs="Arial"/>
        </w:rPr>
        <w:fldChar w:fldCharType="separate"/>
      </w:r>
      <w:r w:rsidR="001567A2">
        <w:rPr>
          <w:rFonts w:cs="Arial"/>
          <w:noProof/>
        </w:rPr>
        <w:t>(39, 41)</w:t>
      </w:r>
      <w:r w:rsidR="00BB1B50" w:rsidRPr="00B1422D">
        <w:rPr>
          <w:rFonts w:cs="Arial"/>
        </w:rPr>
        <w:fldChar w:fldCharType="end"/>
      </w:r>
      <w:r w:rsidR="00065941">
        <w:rPr>
          <w:rFonts w:cs="Arial"/>
        </w:rPr>
        <w:t>.</w:t>
      </w:r>
      <w:r w:rsidR="0034508C" w:rsidRPr="00B1422D">
        <w:rPr>
          <w:rFonts w:cs="Arial"/>
        </w:rPr>
        <w:t xml:space="preserve"> </w:t>
      </w:r>
      <w:r w:rsidR="00AC55AD" w:rsidRPr="00B1422D">
        <w:rPr>
          <w:rFonts w:cs="Arial"/>
        </w:rPr>
        <w:t>Chinese women valued regular menstru</w:t>
      </w:r>
      <w:r w:rsidR="00E00FE9" w:rsidRPr="00B1422D">
        <w:rPr>
          <w:rFonts w:cs="Arial"/>
        </w:rPr>
        <w:t>ation, as they believed it ensured their body constitution was ‘in balance’</w:t>
      </w:r>
      <w:r w:rsidR="00F3069E" w:rsidRPr="00B1422D">
        <w:rPr>
          <w:rFonts w:cs="Arial"/>
        </w:rPr>
        <w:fldChar w:fldCharType="begin">
          <w:fldData xml:space="preserve">PEVuZE5vdGU+PENpdGU+PEF1dGhvcj5Eb2xhbjwvQXV0aG9yPjxZZWFyPjIwMjE8L1llYXI+PFJl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</w:fldData>
        </w:fldChar>
      </w:r>
      <w:r w:rsidR="001567A2">
        <w:rPr>
          <w:rFonts w:cs="Arial"/>
        </w:rPr>
        <w:instrText xml:space="preserve"> ADDIN EN.CITE </w:instrText>
      </w:r>
      <w:r w:rsidR="001567A2">
        <w:rPr>
          <w:rFonts w:cs="Arial"/>
        </w:rPr>
        <w:fldChar w:fldCharType="begin">
          <w:fldData xml:space="preserve">PEVuZE5vdGU+PENpdGU+PEF1dGhvcj5Eb2xhbjwvQXV0aG9yPjxZZWFyPjIwMjE8L1llYXI+PFJl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</w:fldData>
        </w:fldChar>
      </w:r>
      <w:r w:rsidR="001567A2">
        <w:rPr>
          <w:rFonts w:cs="Arial"/>
        </w:rPr>
        <w:instrText xml:space="preserve"> ADDIN EN.CITE.DATA </w:instrText>
      </w:r>
      <w:r w:rsidR="001567A2">
        <w:rPr>
          <w:rFonts w:cs="Arial"/>
        </w:rPr>
      </w:r>
      <w:r w:rsidR="001567A2">
        <w:rPr>
          <w:rFonts w:cs="Arial"/>
        </w:rPr>
        <w:fldChar w:fldCharType="end"/>
      </w:r>
      <w:r w:rsidR="00F3069E" w:rsidRPr="00B1422D">
        <w:rPr>
          <w:rFonts w:cs="Arial"/>
        </w:rPr>
      </w:r>
      <w:r w:rsidR="00F3069E" w:rsidRPr="00B1422D">
        <w:rPr>
          <w:rFonts w:cs="Arial"/>
        </w:rPr>
        <w:fldChar w:fldCharType="separate"/>
      </w:r>
      <w:r w:rsidR="001567A2">
        <w:rPr>
          <w:rFonts w:cs="Arial"/>
          <w:noProof/>
        </w:rPr>
        <w:t>(28)</w:t>
      </w:r>
      <w:r w:rsidR="00F3069E" w:rsidRPr="00B1422D">
        <w:rPr>
          <w:rFonts w:cs="Arial"/>
        </w:rPr>
        <w:fldChar w:fldCharType="end"/>
      </w:r>
      <w:r w:rsidR="00065941">
        <w:rPr>
          <w:rFonts w:cs="Arial"/>
        </w:rPr>
        <w:t>.</w:t>
      </w:r>
      <w:r w:rsidR="00E00FE9" w:rsidRPr="00B1422D">
        <w:rPr>
          <w:rFonts w:cs="Arial"/>
        </w:rPr>
        <w:t xml:space="preserve"> </w:t>
      </w:r>
      <w:r w:rsidR="00CB038D" w:rsidRPr="00B1422D">
        <w:rPr>
          <w:rFonts w:cs="Arial"/>
        </w:rPr>
        <w:t>They associated a</w:t>
      </w:r>
      <w:r w:rsidR="007A50F0" w:rsidRPr="00B1422D">
        <w:rPr>
          <w:rFonts w:cs="Arial"/>
        </w:rPr>
        <w:t xml:space="preserve">menorrhoea with infertility, weight gain and </w:t>
      </w:r>
      <w:r w:rsidR="0064789A" w:rsidRPr="00B1422D">
        <w:rPr>
          <w:rFonts w:cs="Arial"/>
        </w:rPr>
        <w:t>imbalanced</w:t>
      </w:r>
      <w:r w:rsidR="007A50F0" w:rsidRPr="00B1422D">
        <w:rPr>
          <w:rFonts w:cs="Arial"/>
        </w:rPr>
        <w:t xml:space="preserve"> body constitution</w:t>
      </w:r>
      <w:r w:rsidR="00F3069E" w:rsidRPr="00B1422D">
        <w:rPr>
          <w:rFonts w:cs="Arial"/>
        </w:rPr>
        <w:fldChar w:fldCharType="begin">
          <w:fldData xml:space="preserve">PEVuZE5vdGU+PENpdGU+PEF1dGhvcj5Eb2xhbjwvQXV0aG9yPjxZZWFyPjIwMjE8L1llYXI+PFJl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</w:fldData>
        </w:fldChar>
      </w:r>
      <w:r w:rsidR="001567A2">
        <w:rPr>
          <w:rFonts w:cs="Arial"/>
        </w:rPr>
        <w:instrText xml:space="preserve"> ADDIN EN.CITE </w:instrText>
      </w:r>
      <w:r w:rsidR="001567A2">
        <w:rPr>
          <w:rFonts w:cs="Arial"/>
        </w:rPr>
        <w:fldChar w:fldCharType="begin">
          <w:fldData xml:space="preserve">PEVuZE5vdGU+PENpdGU+PEF1dGhvcj5Eb2xhbjwvQXV0aG9yPjxZZWFyPjIwMjE8L1llYXI+PFJl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</w:fldData>
        </w:fldChar>
      </w:r>
      <w:r w:rsidR="001567A2">
        <w:rPr>
          <w:rFonts w:cs="Arial"/>
        </w:rPr>
        <w:instrText xml:space="preserve"> ADDIN EN.CITE.DATA </w:instrText>
      </w:r>
      <w:r w:rsidR="001567A2">
        <w:rPr>
          <w:rFonts w:cs="Arial"/>
        </w:rPr>
      </w:r>
      <w:r w:rsidR="001567A2">
        <w:rPr>
          <w:rFonts w:cs="Arial"/>
        </w:rPr>
        <w:fldChar w:fldCharType="end"/>
      </w:r>
      <w:r w:rsidR="00F3069E" w:rsidRPr="00B1422D">
        <w:rPr>
          <w:rFonts w:cs="Arial"/>
        </w:rPr>
      </w:r>
      <w:r w:rsidR="00F3069E" w:rsidRPr="00B1422D">
        <w:rPr>
          <w:rFonts w:cs="Arial"/>
        </w:rPr>
        <w:fldChar w:fldCharType="separate"/>
      </w:r>
      <w:r w:rsidR="001567A2">
        <w:rPr>
          <w:rFonts w:cs="Arial"/>
          <w:noProof/>
        </w:rPr>
        <w:t>(28, 39)</w:t>
      </w:r>
      <w:r w:rsidR="00F3069E" w:rsidRPr="00B1422D">
        <w:rPr>
          <w:rFonts w:cs="Arial"/>
        </w:rPr>
        <w:fldChar w:fldCharType="end"/>
      </w:r>
      <w:r w:rsidR="00065941">
        <w:rPr>
          <w:rFonts w:cs="Arial"/>
        </w:rPr>
        <w:t>.</w:t>
      </w:r>
    </w:p>
    <w:p w14:paraId="3935F524" w14:textId="77777777" w:rsidR="00AC55AD" w:rsidRPr="00B1422D" w:rsidRDefault="00AC55AD" w:rsidP="00231ED6">
      <w:pPr>
        <w:rPr>
          <w:rFonts w:cs="Arial"/>
        </w:rPr>
      </w:pPr>
    </w:p>
    <w:p w14:paraId="38B19D1E" w14:textId="055505CF" w:rsidR="00CF2D88" w:rsidRPr="00B1422D" w:rsidRDefault="0005750D" w:rsidP="00231ED6">
      <w:pPr>
        <w:rPr>
          <w:rFonts w:cs="Arial"/>
        </w:rPr>
      </w:pPr>
      <w:r w:rsidRPr="00B1422D">
        <w:rPr>
          <w:rFonts w:cs="Arial"/>
        </w:rPr>
        <w:t xml:space="preserve">Increased or irregular bleeding caused women in several cultures to be restricted in their activities. For example, Somali culture prevents women from having sex during menstruation </w:t>
      </w:r>
      <w:r w:rsidR="008C0CE5" w:rsidRPr="00B1422D">
        <w:rPr>
          <w:rFonts w:cs="Arial"/>
        </w:rPr>
        <w:t>(table 2)</w:t>
      </w:r>
      <w:r w:rsidR="002E2015" w:rsidRPr="00B1422D">
        <w:rPr>
          <w:rFonts w:cs="Arial"/>
        </w:rPr>
        <w:t>;</w:t>
      </w:r>
      <w:r w:rsidR="000403BA" w:rsidRPr="00B1422D">
        <w:rPr>
          <w:rFonts w:cs="Arial"/>
        </w:rPr>
        <w:t xml:space="preserve"> </w:t>
      </w:r>
      <w:r w:rsidR="002E2015" w:rsidRPr="00B1422D">
        <w:rPr>
          <w:rFonts w:cs="Arial"/>
        </w:rPr>
        <w:t>w</w:t>
      </w:r>
      <w:r w:rsidR="00315B0F" w:rsidRPr="00B1422D">
        <w:rPr>
          <w:rFonts w:cs="Arial"/>
        </w:rPr>
        <w:t>omen fear</w:t>
      </w:r>
      <w:r w:rsidR="000403BA" w:rsidRPr="00B1422D">
        <w:rPr>
          <w:rFonts w:cs="Arial"/>
        </w:rPr>
        <w:t>ed</w:t>
      </w:r>
      <w:r w:rsidR="00315B0F" w:rsidRPr="00B1422D">
        <w:rPr>
          <w:rFonts w:cs="Arial"/>
        </w:rPr>
        <w:t xml:space="preserve"> their husband leaving them</w:t>
      </w:r>
      <w:r w:rsidR="005F4462" w:rsidRPr="00B1422D">
        <w:rPr>
          <w:rFonts w:cs="Arial"/>
        </w:rPr>
        <w:t xml:space="preserve"> </w:t>
      </w:r>
      <w:r w:rsidR="00D21775" w:rsidRPr="00B1422D">
        <w:rPr>
          <w:rFonts w:cs="Arial"/>
        </w:rPr>
        <w:t>to</w:t>
      </w:r>
      <w:r w:rsidR="005F4462" w:rsidRPr="00B1422D">
        <w:rPr>
          <w:rFonts w:cs="Arial"/>
        </w:rPr>
        <w:t xml:space="preserve"> fulfil their sexual desires</w:t>
      </w:r>
      <w:r w:rsidR="00C63E1F" w:rsidRPr="00B1422D">
        <w:rPr>
          <w:rFonts w:cs="Arial"/>
        </w:rPr>
        <w:fldChar w:fldCharType="begin">
          <w:fldData xml:space="preserve">PEVuZE5vdGU+PENpdGU+PEF1dGhvcj5BZ2JlbWVudTwvQXV0aG9yPjxZZWFyPjIwMTg8L1llYXI+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</w:fldData>
        </w:fldChar>
      </w:r>
      <w:r w:rsidR="001567A2">
        <w:rPr>
          <w:rFonts w:cs="Arial"/>
        </w:rPr>
        <w:instrText xml:space="preserve"> ADDIN EN.CITE </w:instrText>
      </w:r>
      <w:r w:rsidR="001567A2">
        <w:rPr>
          <w:rFonts w:cs="Arial"/>
        </w:rPr>
        <w:fldChar w:fldCharType="begin">
          <w:fldData xml:space="preserve">PEVuZE5vdGU+PENpdGU+PEF1dGhvcj5BZ2JlbWVudTwvQXV0aG9yPjxZZWFyPjIwMTg8L1llYXI+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</w:fldData>
        </w:fldChar>
      </w:r>
      <w:r w:rsidR="001567A2">
        <w:rPr>
          <w:rFonts w:cs="Arial"/>
        </w:rPr>
        <w:instrText xml:space="preserve"> ADDIN EN.CITE.DATA </w:instrText>
      </w:r>
      <w:r w:rsidR="001567A2">
        <w:rPr>
          <w:rFonts w:cs="Arial"/>
        </w:rPr>
      </w:r>
      <w:r w:rsidR="001567A2">
        <w:rPr>
          <w:rFonts w:cs="Arial"/>
        </w:rPr>
        <w:fldChar w:fldCharType="end"/>
      </w:r>
      <w:r w:rsidR="00C63E1F" w:rsidRPr="00B1422D">
        <w:rPr>
          <w:rFonts w:cs="Arial"/>
        </w:rPr>
      </w:r>
      <w:r w:rsidR="00C63E1F" w:rsidRPr="00B1422D">
        <w:rPr>
          <w:rFonts w:cs="Arial"/>
        </w:rPr>
        <w:fldChar w:fldCharType="separate"/>
      </w:r>
      <w:r w:rsidR="001567A2">
        <w:rPr>
          <w:rFonts w:cs="Arial"/>
          <w:noProof/>
        </w:rPr>
        <w:t>(24)</w:t>
      </w:r>
      <w:r w:rsidR="00C63E1F" w:rsidRPr="00B1422D">
        <w:rPr>
          <w:rFonts w:cs="Arial"/>
        </w:rPr>
        <w:fldChar w:fldCharType="end"/>
      </w:r>
      <w:r w:rsidR="00065941">
        <w:rPr>
          <w:rFonts w:cs="Arial"/>
        </w:rPr>
        <w:t>.</w:t>
      </w:r>
      <w:r w:rsidRPr="00B1422D">
        <w:rPr>
          <w:rFonts w:cs="Arial"/>
        </w:rPr>
        <w:t xml:space="preserve"> </w:t>
      </w:r>
    </w:p>
    <w:p w14:paraId="4CB8B87C" w14:textId="7332CDB6" w:rsidR="000C0674" w:rsidRPr="00B1422D" w:rsidRDefault="000C0674" w:rsidP="00231ED6">
      <w:pPr>
        <w:rPr>
          <w:rFonts w:cs="Arial"/>
        </w:rPr>
      </w:pPr>
    </w:p>
    <w:p w14:paraId="7F0AA158" w14:textId="579EFD71" w:rsidR="00D71306" w:rsidRPr="00B1422D" w:rsidRDefault="00D71306" w:rsidP="00231ED6">
      <w:pPr>
        <w:rPr>
          <w:rFonts w:cs="Arial"/>
        </w:rPr>
      </w:pPr>
      <w:r w:rsidRPr="00B1422D">
        <w:rPr>
          <w:rFonts w:cs="Arial"/>
        </w:rPr>
        <w:t xml:space="preserve">Although uterine perforation is very rare, </w:t>
      </w:r>
      <w:r w:rsidRPr="00B1422D">
        <w:rPr>
          <w:rFonts w:cs="Arial"/>
        </w:rPr>
        <w:t>many studies reported that participants were concerned that the IUD or implant could migrate and embed into other parts of the body</w:t>
      </w:r>
      <w:r w:rsidRPr="00B1422D">
        <w:rPr>
          <w:rFonts w:cs="Arial"/>
        </w:rPr>
        <w:fldChar w:fldCharType="begin">
          <w:fldData xml:space="preserve">PEVuZE5vdGU+PENpdGU+PEF1dGhvcj5BZ2JlbWVudTwvQXV0aG9yPjxZZWFyPjIwMTg8L1llYXI+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</w:fldData>
        </w:fldChar>
      </w:r>
      <w:r w:rsidR="001567A2">
        <w:rPr>
          <w:rFonts w:cs="Arial"/>
        </w:rPr>
        <w:instrText xml:space="preserve"> ADDIN EN.CITE </w:instrText>
      </w:r>
      <w:r w:rsidR="001567A2">
        <w:rPr>
          <w:rFonts w:cs="Arial"/>
        </w:rPr>
        <w:fldChar w:fldCharType="begin">
          <w:fldData xml:space="preserve">PEVuZE5vdGU+PENpdGU+PEF1dGhvcj5BZ2JlbWVudTwvQXV0aG9yPjxZZWFyPjIwMTg8L1llYXI+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</w:fldData>
        </w:fldChar>
      </w:r>
      <w:r w:rsidR="001567A2">
        <w:rPr>
          <w:rFonts w:cs="Arial"/>
        </w:rPr>
        <w:instrText xml:space="preserve"> ADDIN EN.CITE.DATA </w:instrText>
      </w:r>
      <w:r w:rsidR="001567A2">
        <w:rPr>
          <w:rFonts w:cs="Arial"/>
        </w:rPr>
      </w:r>
      <w:r w:rsidR="001567A2">
        <w:rPr>
          <w:rFonts w:cs="Arial"/>
        </w:rPr>
        <w:fldChar w:fldCharType="end"/>
      </w:r>
      <w:r w:rsidRPr="00B1422D">
        <w:rPr>
          <w:rFonts w:cs="Arial"/>
        </w:rPr>
      </w:r>
      <w:r w:rsidRPr="00B1422D">
        <w:rPr>
          <w:rFonts w:cs="Arial"/>
        </w:rPr>
        <w:fldChar w:fldCharType="separate"/>
      </w:r>
      <w:r w:rsidR="001567A2">
        <w:rPr>
          <w:rFonts w:cs="Arial"/>
          <w:noProof/>
        </w:rPr>
        <w:t>(24, 29, 36, 40, 41)</w:t>
      </w:r>
      <w:r w:rsidRPr="00B1422D">
        <w:rPr>
          <w:rFonts w:cs="Arial"/>
        </w:rPr>
        <w:fldChar w:fldCharType="end"/>
      </w:r>
      <w:r w:rsidR="00065941">
        <w:rPr>
          <w:rFonts w:cs="Arial"/>
        </w:rPr>
        <w:t>.</w:t>
      </w:r>
    </w:p>
    <w:p w14:paraId="3CF79405" w14:textId="77777777" w:rsidR="00D71306" w:rsidRPr="00B1422D" w:rsidRDefault="00D71306" w:rsidP="00231ED6">
      <w:pPr>
        <w:rPr>
          <w:rFonts w:cs="Arial"/>
        </w:rPr>
      </w:pPr>
    </w:p>
    <w:p w14:paraId="081DB368" w14:textId="5DF130E2" w:rsidR="00AB05D0" w:rsidRPr="00B1422D" w:rsidRDefault="00B00F06" w:rsidP="00231ED6">
      <w:pPr>
        <w:rPr>
          <w:rFonts w:cs="Arial"/>
        </w:rPr>
      </w:pPr>
      <w:r w:rsidRPr="00B1422D">
        <w:rPr>
          <w:rFonts w:cs="Arial"/>
        </w:rPr>
        <w:t>Some black and Latina women in the USA</w:t>
      </w:r>
      <w:r w:rsidR="001851D0" w:rsidRPr="00B1422D">
        <w:rPr>
          <w:rFonts w:cs="Arial"/>
        </w:rPr>
        <w:t xml:space="preserve"> </w:t>
      </w:r>
      <w:r w:rsidR="000403BA" w:rsidRPr="00B1422D">
        <w:rPr>
          <w:rFonts w:cs="Arial"/>
        </w:rPr>
        <w:t xml:space="preserve">felt that </w:t>
      </w:r>
      <w:r w:rsidR="001851D0" w:rsidRPr="00B1422D">
        <w:rPr>
          <w:rFonts w:cs="Arial"/>
        </w:rPr>
        <w:t xml:space="preserve">LARC </w:t>
      </w:r>
      <w:r w:rsidR="0047748D" w:rsidRPr="00B1422D">
        <w:rPr>
          <w:rFonts w:cs="Arial"/>
        </w:rPr>
        <w:t>caused</w:t>
      </w:r>
      <w:r w:rsidR="00F20747" w:rsidRPr="00B1422D">
        <w:rPr>
          <w:rFonts w:cs="Arial"/>
        </w:rPr>
        <w:t xml:space="preserve"> fewer side effects </w:t>
      </w:r>
      <w:r w:rsidR="00965CE5" w:rsidRPr="00B1422D">
        <w:rPr>
          <w:rFonts w:cs="Arial"/>
        </w:rPr>
        <w:t>compared to other methods</w:t>
      </w:r>
      <w:r w:rsidR="00F20747" w:rsidRPr="00B1422D">
        <w:rPr>
          <w:rFonts w:cs="Arial"/>
        </w:rPr>
        <w:t xml:space="preserve">, namely the </w:t>
      </w:r>
      <w:r w:rsidR="00E20F22" w:rsidRPr="00B1422D">
        <w:rPr>
          <w:rFonts w:cs="Arial"/>
        </w:rPr>
        <w:t>oral contraceptive pill (OCP)</w:t>
      </w:r>
      <w:r w:rsidR="00E24150" w:rsidRPr="00B1422D">
        <w:rPr>
          <w:rFonts w:cs="Arial"/>
        </w:rPr>
        <w:fldChar w:fldCharType="begin">
          <w:fldData xml:space="preserve">PEVuZE5vdGU+PENpdGU+PEF1dGhvcj5Hb21lejwvQXV0aG9yPjxZZWFyPjIwMTg8L1llYXI+PFJl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</w:fldData>
        </w:fldChar>
      </w:r>
      <w:r w:rsidR="001567A2">
        <w:rPr>
          <w:rFonts w:cs="Arial"/>
        </w:rPr>
        <w:instrText xml:space="preserve"> ADDIN EN.CITE </w:instrText>
      </w:r>
      <w:r w:rsidR="001567A2">
        <w:rPr>
          <w:rFonts w:cs="Arial"/>
        </w:rPr>
        <w:fldChar w:fldCharType="begin">
          <w:fldData xml:space="preserve">PEVuZE5vdGU+PENpdGU+PEF1dGhvcj5Hb21lejwvQXV0aG9yPjxZZWFyPjIwMTg8L1llYXI+PFJl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</w:fldData>
        </w:fldChar>
      </w:r>
      <w:r w:rsidR="001567A2">
        <w:rPr>
          <w:rFonts w:cs="Arial"/>
        </w:rPr>
        <w:instrText xml:space="preserve"> ADDIN EN.CITE.DATA </w:instrText>
      </w:r>
      <w:r w:rsidR="001567A2">
        <w:rPr>
          <w:rFonts w:cs="Arial"/>
        </w:rPr>
      </w:r>
      <w:r w:rsidR="001567A2">
        <w:rPr>
          <w:rFonts w:cs="Arial"/>
        </w:rPr>
        <w:fldChar w:fldCharType="end"/>
      </w:r>
      <w:r w:rsidR="00E24150" w:rsidRPr="00B1422D">
        <w:rPr>
          <w:rFonts w:cs="Arial"/>
        </w:rPr>
      </w:r>
      <w:r w:rsidR="00E24150" w:rsidRPr="00B1422D">
        <w:rPr>
          <w:rFonts w:cs="Arial"/>
        </w:rPr>
        <w:fldChar w:fldCharType="separate"/>
      </w:r>
      <w:r w:rsidR="001567A2">
        <w:rPr>
          <w:rFonts w:cs="Arial"/>
          <w:noProof/>
        </w:rPr>
        <w:t>(29, 31)</w:t>
      </w:r>
      <w:r w:rsidR="00E24150" w:rsidRPr="00B1422D">
        <w:rPr>
          <w:rFonts w:cs="Arial"/>
        </w:rPr>
        <w:fldChar w:fldCharType="end"/>
      </w:r>
      <w:r w:rsidR="000D05A7">
        <w:rPr>
          <w:rFonts w:cs="Arial"/>
        </w:rPr>
        <w:t>.</w:t>
      </w:r>
      <w:r w:rsidR="00905015" w:rsidRPr="00B1422D">
        <w:rPr>
          <w:rFonts w:cs="Arial"/>
        </w:rPr>
        <w:t xml:space="preserve"> </w:t>
      </w:r>
      <w:r w:rsidR="003C014D" w:rsidRPr="00B1422D">
        <w:rPr>
          <w:rFonts w:cs="Arial"/>
        </w:rPr>
        <w:t xml:space="preserve">Aboriginal </w:t>
      </w:r>
      <w:r w:rsidR="009877C0" w:rsidRPr="00B1422D">
        <w:rPr>
          <w:rFonts w:cs="Arial"/>
        </w:rPr>
        <w:t xml:space="preserve">women </w:t>
      </w:r>
      <w:r w:rsidR="003C014D" w:rsidRPr="00B1422D">
        <w:rPr>
          <w:rFonts w:cs="Arial"/>
        </w:rPr>
        <w:t xml:space="preserve">in Australia, where the implant was the most common contraceptive used, </w:t>
      </w:r>
      <w:r w:rsidR="002E2015" w:rsidRPr="00B1422D">
        <w:rPr>
          <w:rFonts w:cs="Arial"/>
        </w:rPr>
        <w:t xml:space="preserve">often </w:t>
      </w:r>
      <w:r w:rsidR="003C014D" w:rsidRPr="00B1422D">
        <w:rPr>
          <w:rFonts w:cs="Arial"/>
        </w:rPr>
        <w:t>perceived lighter periods as positive</w:t>
      </w:r>
      <w:r w:rsidR="003C014D" w:rsidRPr="00B1422D">
        <w:rPr>
          <w:rFonts w:cs="Arial"/>
        </w:rPr>
        <w:fldChar w:fldCharType="begin">
          <w:fldData xml:space="preserve">PEVuZE5vdGU+PENpdGU+PEF1dGhvcj5HcmlmZml0aHM8L0F1dGhvcj48WWVhcj4yMDE2PC9ZZWFy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</w:fldData>
        </w:fldChar>
      </w:r>
      <w:r w:rsidR="001567A2">
        <w:rPr>
          <w:rFonts w:cs="Arial"/>
        </w:rPr>
        <w:instrText xml:space="preserve"> ADDIN EN.CITE </w:instrText>
      </w:r>
      <w:r w:rsidR="001567A2">
        <w:rPr>
          <w:rFonts w:cs="Arial"/>
        </w:rPr>
        <w:fldChar w:fldCharType="begin">
          <w:fldData xml:space="preserve">PEVuZE5vdGU+PENpdGU+PEF1dGhvcj5HcmlmZml0aHM8L0F1dGhvcj48WWVhcj4yMDE2PC9ZZWFy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</w:fldData>
        </w:fldChar>
      </w:r>
      <w:r w:rsidR="001567A2">
        <w:rPr>
          <w:rFonts w:cs="Arial"/>
        </w:rPr>
        <w:instrText xml:space="preserve"> ADDIN EN.CITE.DATA </w:instrText>
      </w:r>
      <w:r w:rsidR="001567A2">
        <w:rPr>
          <w:rFonts w:cs="Arial"/>
        </w:rPr>
      </w:r>
      <w:r w:rsidR="001567A2">
        <w:rPr>
          <w:rFonts w:cs="Arial"/>
        </w:rPr>
        <w:fldChar w:fldCharType="end"/>
      </w:r>
      <w:r w:rsidR="003C014D" w:rsidRPr="00B1422D">
        <w:rPr>
          <w:rFonts w:cs="Arial"/>
        </w:rPr>
      </w:r>
      <w:r w:rsidR="003C014D" w:rsidRPr="00B1422D">
        <w:rPr>
          <w:rFonts w:cs="Arial"/>
        </w:rPr>
        <w:fldChar w:fldCharType="separate"/>
      </w:r>
      <w:r w:rsidR="001567A2">
        <w:rPr>
          <w:rFonts w:cs="Arial"/>
          <w:noProof/>
        </w:rPr>
        <w:t>(33)</w:t>
      </w:r>
      <w:r w:rsidR="003C014D" w:rsidRPr="00B1422D">
        <w:rPr>
          <w:rFonts w:cs="Arial"/>
        </w:rPr>
        <w:fldChar w:fldCharType="end"/>
      </w:r>
      <w:r w:rsidR="000D05A7">
        <w:rPr>
          <w:rFonts w:cs="Arial"/>
        </w:rPr>
        <w:t>.</w:t>
      </w:r>
      <w:r w:rsidR="003C014D" w:rsidRPr="00B1422D">
        <w:rPr>
          <w:rFonts w:cs="Arial"/>
        </w:rPr>
        <w:t xml:space="preserve"> </w:t>
      </w:r>
    </w:p>
    <w:p w14:paraId="7CFC948F" w14:textId="77777777" w:rsidR="00B363C9" w:rsidRPr="00B1422D" w:rsidRDefault="00B363C9" w:rsidP="00231ED6">
      <w:pPr>
        <w:rPr>
          <w:rFonts w:cs="Arial"/>
          <w:sz w:val="24"/>
          <w:szCs w:val="24"/>
        </w:rPr>
      </w:pPr>
    </w:p>
    <w:p w14:paraId="4C341818" w14:textId="1D7F6C68" w:rsidR="00D80238" w:rsidRPr="00B1422D" w:rsidRDefault="002C32A3" w:rsidP="00E12037">
      <w:pPr>
        <w:pStyle w:val="Heading3"/>
        <w:rPr>
          <w:rFonts w:ascii="Arial" w:hAnsi="Arial" w:cs="Arial"/>
        </w:rPr>
      </w:pPr>
      <w:bookmarkStart w:id="22" w:name="_Toc124113105"/>
      <w:r w:rsidRPr="00B1422D">
        <w:rPr>
          <w:rFonts w:ascii="Arial" w:hAnsi="Arial" w:cs="Arial"/>
        </w:rPr>
        <w:t>Concerns with the</w:t>
      </w:r>
      <w:r w:rsidR="00363AA9" w:rsidRPr="00B1422D">
        <w:rPr>
          <w:rFonts w:ascii="Arial" w:hAnsi="Arial" w:cs="Arial"/>
        </w:rPr>
        <w:t xml:space="preserve"> LARC insertion/removal</w:t>
      </w:r>
      <w:r w:rsidRPr="00B1422D">
        <w:rPr>
          <w:rFonts w:ascii="Arial" w:hAnsi="Arial" w:cs="Arial"/>
        </w:rPr>
        <w:t xml:space="preserve"> procedure</w:t>
      </w:r>
      <w:bookmarkEnd w:id="22"/>
      <w:r w:rsidRPr="00B1422D">
        <w:rPr>
          <w:rFonts w:ascii="Arial" w:hAnsi="Arial" w:cs="Arial"/>
        </w:rPr>
        <w:t xml:space="preserve"> </w:t>
      </w:r>
    </w:p>
    <w:p w14:paraId="7ABD8E8D" w14:textId="59BC178C" w:rsidR="00407707" w:rsidRPr="00B1422D" w:rsidRDefault="008507F3">
      <w:pPr>
        <w:rPr>
          <w:rFonts w:cs="Arial"/>
        </w:rPr>
      </w:pPr>
      <w:r w:rsidRPr="00B1422D">
        <w:rPr>
          <w:rFonts w:cs="Arial"/>
        </w:rPr>
        <w:t>Many</w:t>
      </w:r>
      <w:r w:rsidR="00F56A39" w:rsidRPr="00B1422D">
        <w:rPr>
          <w:rFonts w:cs="Arial"/>
        </w:rPr>
        <w:t xml:space="preserve"> participants disliked the invasiveness of </w:t>
      </w:r>
      <w:r w:rsidR="00CC1E45" w:rsidRPr="00B1422D">
        <w:rPr>
          <w:rFonts w:cs="Arial"/>
        </w:rPr>
        <w:t>LARC insertion</w:t>
      </w:r>
      <w:r w:rsidR="00A272E7" w:rsidRPr="00B1422D">
        <w:rPr>
          <w:rFonts w:cs="Arial"/>
        </w:rPr>
        <w:fldChar w:fldCharType="begin">
          <w:fldData xml:space="preserve">PEVuZE5vdGU+PENpdGU+PEF1dGhvcj5LdWlwZXI8L0F1dGhvcj48WWVhcj4xOTk3PC9ZZWFyPjxS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==
</w:fldData>
        </w:fldChar>
      </w:r>
      <w:r w:rsidR="001567A2">
        <w:rPr>
          <w:rFonts w:cs="Arial"/>
        </w:rPr>
        <w:instrText xml:space="preserve"> ADDIN EN.CITE </w:instrText>
      </w:r>
      <w:r w:rsidR="001567A2">
        <w:rPr>
          <w:rFonts w:cs="Arial"/>
        </w:rPr>
        <w:fldChar w:fldCharType="begin">
          <w:fldData xml:space="preserve">PEVuZE5vdGU+PENpdGU+PEF1dGhvcj5LdWlwZXI8L0F1dGhvcj48WWVhcj4xOTk3PC9ZZWFyPjxS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==
</w:fldData>
        </w:fldChar>
      </w:r>
      <w:r w:rsidR="001567A2">
        <w:rPr>
          <w:rFonts w:cs="Arial"/>
        </w:rPr>
        <w:instrText xml:space="preserve"> ADDIN EN.CITE.DATA </w:instrText>
      </w:r>
      <w:r w:rsidR="001567A2">
        <w:rPr>
          <w:rFonts w:cs="Arial"/>
        </w:rPr>
      </w:r>
      <w:r w:rsidR="001567A2">
        <w:rPr>
          <w:rFonts w:cs="Arial"/>
        </w:rPr>
        <w:fldChar w:fldCharType="end"/>
      </w:r>
      <w:r w:rsidR="00A272E7" w:rsidRPr="00B1422D">
        <w:rPr>
          <w:rFonts w:cs="Arial"/>
        </w:rPr>
      </w:r>
      <w:r w:rsidR="00A272E7" w:rsidRPr="00B1422D">
        <w:rPr>
          <w:rFonts w:cs="Arial"/>
        </w:rPr>
        <w:fldChar w:fldCharType="separate"/>
      </w:r>
      <w:r w:rsidR="001567A2">
        <w:rPr>
          <w:rFonts w:cs="Arial"/>
          <w:noProof/>
        </w:rPr>
        <w:t>(27, 31, 34, 41, 42)</w:t>
      </w:r>
      <w:r w:rsidR="00A272E7" w:rsidRPr="00B1422D">
        <w:rPr>
          <w:rFonts w:cs="Arial"/>
        </w:rPr>
        <w:fldChar w:fldCharType="end"/>
      </w:r>
      <w:r w:rsidR="000D05A7">
        <w:rPr>
          <w:rFonts w:cs="Arial"/>
        </w:rPr>
        <w:t>.</w:t>
      </w:r>
      <w:r w:rsidR="00A12A11" w:rsidRPr="00B1422D">
        <w:rPr>
          <w:rFonts w:cs="Arial"/>
        </w:rPr>
        <w:t xml:space="preserve"> </w:t>
      </w:r>
      <w:r w:rsidR="00A36D40" w:rsidRPr="00B1422D">
        <w:rPr>
          <w:rFonts w:cs="Arial"/>
        </w:rPr>
        <w:t>Some</w:t>
      </w:r>
      <w:r w:rsidR="006C365E" w:rsidRPr="00B1422D">
        <w:rPr>
          <w:rFonts w:cs="Arial"/>
        </w:rPr>
        <w:t xml:space="preserve"> </w:t>
      </w:r>
      <w:r w:rsidRPr="00B1422D">
        <w:rPr>
          <w:rFonts w:cs="Arial"/>
        </w:rPr>
        <w:t>feared</w:t>
      </w:r>
      <w:r w:rsidR="006C365E" w:rsidRPr="00B1422D">
        <w:rPr>
          <w:rFonts w:cs="Arial"/>
        </w:rPr>
        <w:t xml:space="preserve"> needles and anaesthesia</w:t>
      </w:r>
      <w:r w:rsidR="00A36D40" w:rsidRPr="00B1422D">
        <w:rPr>
          <w:rFonts w:cs="Arial"/>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rFonts w:cs="Arial"/>
        </w:rPr>
        <w:instrText xml:space="preserve"> ADDIN EN.CITE </w:instrText>
      </w:r>
      <w:r w:rsidR="001567A2">
        <w:rPr>
          <w:rFonts w:cs="Arial"/>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rFonts w:cs="Arial"/>
        </w:rPr>
        <w:instrText xml:space="preserve"> ADDIN EN.CITE.DATA </w:instrText>
      </w:r>
      <w:r w:rsidR="001567A2">
        <w:rPr>
          <w:rFonts w:cs="Arial"/>
        </w:rPr>
      </w:r>
      <w:r w:rsidR="001567A2">
        <w:rPr>
          <w:rFonts w:cs="Arial"/>
        </w:rPr>
        <w:fldChar w:fldCharType="end"/>
      </w:r>
      <w:r w:rsidR="00A36D40" w:rsidRPr="00B1422D">
        <w:rPr>
          <w:rFonts w:cs="Arial"/>
        </w:rPr>
      </w:r>
      <w:r w:rsidR="00A36D40" w:rsidRPr="00B1422D">
        <w:rPr>
          <w:rFonts w:cs="Arial"/>
        </w:rPr>
        <w:fldChar w:fldCharType="separate"/>
      </w:r>
      <w:r w:rsidR="001567A2">
        <w:rPr>
          <w:rFonts w:cs="Arial"/>
          <w:noProof/>
        </w:rPr>
        <w:t>(34)</w:t>
      </w:r>
      <w:r w:rsidR="00A36D40" w:rsidRPr="00B1422D">
        <w:rPr>
          <w:rFonts w:cs="Arial"/>
        </w:rPr>
        <w:fldChar w:fldCharType="end"/>
      </w:r>
      <w:r w:rsidR="006C365E" w:rsidRPr="00B1422D">
        <w:rPr>
          <w:rFonts w:cs="Arial"/>
        </w:rPr>
        <w:t>, whilst others were concerned about</w:t>
      </w:r>
      <w:r w:rsidR="00682C38" w:rsidRPr="00B1422D">
        <w:rPr>
          <w:rFonts w:cs="Arial"/>
        </w:rPr>
        <w:t xml:space="preserve"> the perceived difficulty of removing the device</w:t>
      </w:r>
      <w:r w:rsidR="00722EE7" w:rsidRPr="00B1422D">
        <w:rPr>
          <w:rFonts w:cs="Arial"/>
        </w:rPr>
        <w:fldChar w:fldCharType="begin">
          <w:fldData xml:space="preserve">PEVuZE5vdGU+PENpdGU+PEF1dGhvcj5Hb21lejwvQXV0aG9yPjxZZWFyPjIwMTg8L1llYXI+PFJl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</w:fldData>
        </w:fldChar>
      </w:r>
      <w:r w:rsidR="001567A2">
        <w:rPr>
          <w:rFonts w:cs="Arial"/>
        </w:rPr>
        <w:instrText xml:space="preserve"> ADDIN EN.CITE </w:instrText>
      </w:r>
      <w:r w:rsidR="001567A2">
        <w:rPr>
          <w:rFonts w:cs="Arial"/>
        </w:rPr>
        <w:fldChar w:fldCharType="begin">
          <w:fldData xml:space="preserve">PEVuZE5vdGU+PENpdGU+PEF1dGhvcj5Hb21lejwvQXV0aG9yPjxZZWFyPjIwMTg8L1llYXI+PFJl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</w:fldData>
        </w:fldChar>
      </w:r>
      <w:r w:rsidR="001567A2">
        <w:rPr>
          <w:rFonts w:cs="Arial"/>
        </w:rPr>
        <w:instrText xml:space="preserve"> ADDIN EN.CITE.DATA </w:instrText>
      </w:r>
      <w:r w:rsidR="001567A2">
        <w:rPr>
          <w:rFonts w:cs="Arial"/>
        </w:rPr>
      </w:r>
      <w:r w:rsidR="001567A2">
        <w:rPr>
          <w:rFonts w:cs="Arial"/>
        </w:rPr>
        <w:fldChar w:fldCharType="end"/>
      </w:r>
      <w:r w:rsidR="00722EE7" w:rsidRPr="00B1422D">
        <w:rPr>
          <w:rFonts w:cs="Arial"/>
        </w:rPr>
      </w:r>
      <w:r w:rsidR="00722EE7" w:rsidRPr="00B1422D">
        <w:rPr>
          <w:rFonts w:cs="Arial"/>
        </w:rPr>
        <w:fldChar w:fldCharType="separate"/>
      </w:r>
      <w:r w:rsidR="001567A2">
        <w:rPr>
          <w:rFonts w:cs="Arial"/>
          <w:noProof/>
        </w:rPr>
        <w:t>(31)</w:t>
      </w:r>
      <w:r w:rsidR="00722EE7" w:rsidRPr="00B1422D">
        <w:rPr>
          <w:rFonts w:cs="Arial"/>
        </w:rPr>
        <w:fldChar w:fldCharType="end"/>
      </w:r>
      <w:r w:rsidR="00682C38" w:rsidRPr="00B1422D">
        <w:rPr>
          <w:rFonts w:cs="Arial"/>
        </w:rPr>
        <w:t xml:space="preserve">. </w:t>
      </w:r>
      <w:r w:rsidR="002575F8" w:rsidRPr="00B1422D">
        <w:rPr>
          <w:rFonts w:cs="Arial"/>
        </w:rPr>
        <w:t xml:space="preserve">Somalian participants shared concerns about </w:t>
      </w:r>
      <w:r w:rsidR="001F4202" w:rsidRPr="00B1422D">
        <w:rPr>
          <w:rFonts w:cs="Arial"/>
        </w:rPr>
        <w:t>having to undress and reveal themselves</w:t>
      </w:r>
      <w:r w:rsidR="004F0789" w:rsidRPr="00B1422D">
        <w:rPr>
          <w:rFonts w:cs="Arial"/>
        </w:rPr>
        <w:fldChar w:fldCharType="begin">
          <w:fldData xml:space="preserve">PEVuZE5vdGU+PENpdGU+PEF1dGhvcj5BZ2JlbWVudTwvQXV0aG9yPjxZZWFyPjIwMTg8L1llYXI+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</w:fldData>
        </w:fldChar>
      </w:r>
      <w:r w:rsidR="001567A2">
        <w:rPr>
          <w:rFonts w:cs="Arial"/>
        </w:rPr>
        <w:instrText xml:space="preserve"> ADDIN EN.CITE </w:instrText>
      </w:r>
      <w:r w:rsidR="001567A2">
        <w:rPr>
          <w:rFonts w:cs="Arial"/>
        </w:rPr>
        <w:fldChar w:fldCharType="begin">
          <w:fldData xml:space="preserve">PEVuZE5vdGU+PENpdGU+PEF1dGhvcj5BZ2JlbWVudTwvQXV0aG9yPjxZZWFyPjIwMTg8L1llYXI+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</w:fldData>
        </w:fldChar>
      </w:r>
      <w:r w:rsidR="001567A2">
        <w:rPr>
          <w:rFonts w:cs="Arial"/>
        </w:rPr>
        <w:instrText xml:space="preserve"> ADDIN EN.CITE.DATA </w:instrText>
      </w:r>
      <w:r w:rsidR="001567A2">
        <w:rPr>
          <w:rFonts w:cs="Arial"/>
        </w:rPr>
      </w:r>
      <w:r w:rsidR="001567A2">
        <w:rPr>
          <w:rFonts w:cs="Arial"/>
        </w:rPr>
        <w:fldChar w:fldCharType="end"/>
      </w:r>
      <w:r w:rsidR="004F0789" w:rsidRPr="00B1422D">
        <w:rPr>
          <w:rFonts w:cs="Arial"/>
        </w:rPr>
      </w:r>
      <w:r w:rsidR="004F0789" w:rsidRPr="00B1422D">
        <w:rPr>
          <w:rFonts w:cs="Arial"/>
        </w:rPr>
        <w:fldChar w:fldCharType="separate"/>
      </w:r>
      <w:r w:rsidR="001567A2">
        <w:rPr>
          <w:rFonts w:cs="Arial"/>
          <w:noProof/>
        </w:rPr>
        <w:t>(24)</w:t>
      </w:r>
      <w:r w:rsidR="004F0789" w:rsidRPr="00B1422D">
        <w:rPr>
          <w:rFonts w:cs="Arial"/>
        </w:rPr>
        <w:fldChar w:fldCharType="end"/>
      </w:r>
      <w:r w:rsidR="000D05A7">
        <w:rPr>
          <w:rFonts w:cs="Arial"/>
        </w:rPr>
        <w:t>.</w:t>
      </w:r>
      <w:r w:rsidR="002E2015" w:rsidRPr="00B1422D">
        <w:rPr>
          <w:rFonts w:cs="Arial"/>
        </w:rPr>
        <w:t xml:space="preserve"> </w:t>
      </w:r>
      <w:r w:rsidR="00AB05D0" w:rsidRPr="00B1422D">
        <w:rPr>
          <w:rFonts w:cs="Arial"/>
        </w:rPr>
        <w:t>Some participants suggested that the implant would be a suitable alternative to the IUD, as it was not seen as so invasive</w:t>
      </w:r>
      <w:r w:rsidR="004812A5" w:rsidRPr="00B1422D">
        <w:rPr>
          <w:rFonts w:cs="Arial"/>
        </w:rPr>
        <w:fldChar w:fldCharType="begin">
          <w:fldData xml:space="preserve">PEVuZE5vdGU+PENpdGU+PEF1dGhvcj5XaGl0ZTwvQXV0aG9yPjxZZWFyPjIwMTM8L1llYXI+PFJl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</w:fldData>
        </w:fldChar>
      </w:r>
      <w:r w:rsidR="001567A2">
        <w:rPr>
          <w:rFonts w:cs="Arial"/>
        </w:rPr>
        <w:instrText xml:space="preserve"> ADDIN EN.CITE </w:instrText>
      </w:r>
      <w:r w:rsidR="001567A2">
        <w:rPr>
          <w:rFonts w:cs="Arial"/>
        </w:rPr>
        <w:fldChar w:fldCharType="begin">
          <w:fldData xml:space="preserve">PEVuZE5vdGU+PENpdGU+PEF1dGhvcj5XaGl0ZTwvQXV0aG9yPjxZZWFyPjIwMTM8L1llYXI+PFJl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</w:fldData>
        </w:fldChar>
      </w:r>
      <w:r w:rsidR="001567A2">
        <w:rPr>
          <w:rFonts w:cs="Arial"/>
        </w:rPr>
        <w:instrText xml:space="preserve"> ADDIN EN.CITE.DATA </w:instrText>
      </w:r>
      <w:r w:rsidR="001567A2">
        <w:rPr>
          <w:rFonts w:cs="Arial"/>
        </w:rPr>
      </w:r>
      <w:r w:rsidR="001567A2">
        <w:rPr>
          <w:rFonts w:cs="Arial"/>
        </w:rPr>
        <w:fldChar w:fldCharType="end"/>
      </w:r>
      <w:r w:rsidR="004812A5" w:rsidRPr="00B1422D">
        <w:rPr>
          <w:rFonts w:cs="Arial"/>
        </w:rPr>
      </w:r>
      <w:r w:rsidR="004812A5" w:rsidRPr="00B1422D">
        <w:rPr>
          <w:rFonts w:cs="Arial"/>
        </w:rPr>
        <w:fldChar w:fldCharType="separate"/>
      </w:r>
      <w:r w:rsidR="001567A2">
        <w:rPr>
          <w:rFonts w:cs="Arial"/>
          <w:noProof/>
        </w:rPr>
        <w:t>(41)</w:t>
      </w:r>
      <w:r w:rsidR="004812A5" w:rsidRPr="00B1422D">
        <w:rPr>
          <w:rFonts w:cs="Arial"/>
        </w:rPr>
        <w:fldChar w:fldCharType="end"/>
      </w:r>
      <w:r w:rsidR="000D05A7">
        <w:rPr>
          <w:rFonts w:cs="Arial"/>
        </w:rPr>
        <w:t>.</w:t>
      </w:r>
      <w:r w:rsidR="00AB05D0" w:rsidRPr="00B1422D">
        <w:rPr>
          <w:rFonts w:cs="Arial"/>
        </w:rPr>
        <w:t xml:space="preserve"> </w:t>
      </w:r>
      <w:r w:rsidR="007A0AEC" w:rsidRPr="00B1422D">
        <w:rPr>
          <w:rFonts w:cs="Arial"/>
        </w:rPr>
        <w:t xml:space="preserve">Some </w:t>
      </w:r>
      <w:r w:rsidR="00644341" w:rsidRPr="00B1422D">
        <w:rPr>
          <w:rFonts w:cs="Arial"/>
        </w:rPr>
        <w:t>Chinese participants</w:t>
      </w:r>
      <w:r w:rsidR="002E2015" w:rsidRPr="00B1422D">
        <w:rPr>
          <w:rFonts w:cs="Arial"/>
        </w:rPr>
        <w:t>, who only want</w:t>
      </w:r>
      <w:r w:rsidR="00231ED6" w:rsidRPr="00B1422D">
        <w:rPr>
          <w:rFonts w:cs="Arial"/>
        </w:rPr>
        <w:t>ed</w:t>
      </w:r>
      <w:r w:rsidR="002E2015" w:rsidRPr="00B1422D">
        <w:rPr>
          <w:rFonts w:cs="Arial"/>
        </w:rPr>
        <w:t xml:space="preserve"> </w:t>
      </w:r>
      <w:r w:rsidR="00031CC4" w:rsidRPr="00B1422D">
        <w:rPr>
          <w:rFonts w:cs="Arial"/>
        </w:rPr>
        <w:t xml:space="preserve">to seek professional help when </w:t>
      </w:r>
      <w:r w:rsidR="008B46CD" w:rsidRPr="00B1422D">
        <w:rPr>
          <w:rFonts w:cs="Arial"/>
        </w:rPr>
        <w:t xml:space="preserve">absolutely </w:t>
      </w:r>
      <w:r w:rsidR="00834AEA" w:rsidRPr="00B1422D">
        <w:rPr>
          <w:rFonts w:cs="Arial"/>
        </w:rPr>
        <w:t>medically necessary</w:t>
      </w:r>
      <w:r w:rsidR="002E2015" w:rsidRPr="00B1422D">
        <w:rPr>
          <w:rFonts w:cs="Arial"/>
        </w:rPr>
        <w:t>,</w:t>
      </w:r>
      <w:r w:rsidR="00792927" w:rsidRPr="00B1422D">
        <w:rPr>
          <w:rFonts w:cs="Arial"/>
        </w:rPr>
        <w:fldChar w:fldCharType="begin">
          <w:fldData xml:space="preserve">PEVuZE5vdGU+PENpdGU+PEF1dGhvcj5Eb2xhbjwvQXV0aG9yPjxZZWFyPjIwMjE8L1llYXI+PFJl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</w:fldData>
        </w:fldChar>
      </w:r>
      <w:r w:rsidR="001567A2">
        <w:rPr>
          <w:rFonts w:cs="Arial"/>
        </w:rPr>
        <w:instrText xml:space="preserve"> ADDIN EN.CITE </w:instrText>
      </w:r>
      <w:r w:rsidR="001567A2">
        <w:rPr>
          <w:rFonts w:cs="Arial"/>
        </w:rPr>
        <w:fldChar w:fldCharType="begin">
          <w:fldData xml:space="preserve">PEVuZE5vdGU+PENpdGU+PEF1dGhvcj5Eb2xhbjwvQXV0aG9yPjxZZWFyPjIwMjE8L1llYXI+PFJl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</w:fldData>
        </w:fldChar>
      </w:r>
      <w:r w:rsidR="001567A2">
        <w:rPr>
          <w:rFonts w:cs="Arial"/>
        </w:rPr>
        <w:instrText xml:space="preserve"> ADDIN EN.CITE.DATA </w:instrText>
      </w:r>
      <w:r w:rsidR="001567A2">
        <w:rPr>
          <w:rFonts w:cs="Arial"/>
        </w:rPr>
      </w:r>
      <w:r w:rsidR="001567A2">
        <w:rPr>
          <w:rFonts w:cs="Arial"/>
        </w:rPr>
        <w:fldChar w:fldCharType="end"/>
      </w:r>
      <w:r w:rsidR="00792927" w:rsidRPr="00B1422D">
        <w:rPr>
          <w:rFonts w:cs="Arial"/>
        </w:rPr>
      </w:r>
      <w:r w:rsidR="00792927" w:rsidRPr="00B1422D">
        <w:rPr>
          <w:rFonts w:cs="Arial"/>
        </w:rPr>
        <w:fldChar w:fldCharType="separate"/>
      </w:r>
      <w:r w:rsidR="001567A2">
        <w:rPr>
          <w:rFonts w:cs="Arial"/>
          <w:noProof/>
        </w:rPr>
        <w:t>(28)</w:t>
      </w:r>
      <w:r w:rsidR="00792927" w:rsidRPr="00B1422D">
        <w:rPr>
          <w:rFonts w:cs="Arial"/>
        </w:rPr>
        <w:fldChar w:fldCharType="end"/>
      </w:r>
      <w:r w:rsidR="00834AEA" w:rsidRPr="00B1422D">
        <w:rPr>
          <w:rFonts w:cs="Arial"/>
        </w:rPr>
        <w:t xml:space="preserve"> </w:t>
      </w:r>
      <w:r w:rsidR="002E2015" w:rsidRPr="00B1422D">
        <w:rPr>
          <w:rFonts w:cs="Arial"/>
        </w:rPr>
        <w:t xml:space="preserve">viewed </w:t>
      </w:r>
      <w:r w:rsidR="00834AEA" w:rsidRPr="00B1422D">
        <w:rPr>
          <w:rFonts w:cs="Arial"/>
        </w:rPr>
        <w:t>LARC insertion/removal procedure</w:t>
      </w:r>
      <w:r w:rsidR="002E2015" w:rsidRPr="00B1422D">
        <w:rPr>
          <w:rFonts w:cs="Arial"/>
        </w:rPr>
        <w:t>s</w:t>
      </w:r>
      <w:r w:rsidR="00834AEA" w:rsidRPr="00B1422D">
        <w:rPr>
          <w:rFonts w:cs="Arial"/>
        </w:rPr>
        <w:t xml:space="preserve"> </w:t>
      </w:r>
      <w:r w:rsidR="002E2015" w:rsidRPr="00B1422D">
        <w:rPr>
          <w:rFonts w:cs="Arial"/>
        </w:rPr>
        <w:t xml:space="preserve">as </w:t>
      </w:r>
      <w:r w:rsidR="00DE10FF" w:rsidRPr="00B1422D">
        <w:rPr>
          <w:rFonts w:cs="Arial"/>
        </w:rPr>
        <w:t>unwarranted and excessive, especially when other forms of contraception</w:t>
      </w:r>
      <w:r w:rsidR="000F14FB" w:rsidRPr="00B1422D">
        <w:rPr>
          <w:rFonts w:cs="Arial"/>
        </w:rPr>
        <w:t xml:space="preserve"> </w:t>
      </w:r>
      <w:r w:rsidR="00231ED6" w:rsidRPr="00B1422D">
        <w:rPr>
          <w:rFonts w:cs="Arial"/>
        </w:rPr>
        <w:t>we</w:t>
      </w:r>
      <w:r w:rsidR="000F14FB" w:rsidRPr="00B1422D">
        <w:rPr>
          <w:rFonts w:cs="Arial"/>
        </w:rPr>
        <w:t>re</w:t>
      </w:r>
      <w:r w:rsidR="00DE10FF" w:rsidRPr="00B1422D">
        <w:rPr>
          <w:rFonts w:cs="Arial"/>
        </w:rPr>
        <w:t xml:space="preserve"> readily available</w:t>
      </w:r>
      <w:r w:rsidR="00DE0692" w:rsidRPr="00B1422D">
        <w:rPr>
          <w:rFonts w:cs="Arial"/>
        </w:rPr>
        <w:t xml:space="preserve"> (</w:t>
      </w:r>
      <w:r w:rsidR="00BD705A" w:rsidRPr="00B1422D">
        <w:rPr>
          <w:rFonts w:cs="Arial"/>
        </w:rPr>
        <w:t>Table 2</w:t>
      </w:r>
      <w:r w:rsidR="00DE0692" w:rsidRPr="00B1422D">
        <w:rPr>
          <w:rFonts w:cs="Arial"/>
        </w:rPr>
        <w:t>)</w:t>
      </w:r>
      <w:r w:rsidR="00D871B4" w:rsidRPr="00B1422D">
        <w:rPr>
          <w:rFonts w:cs="Arial"/>
        </w:rPr>
        <w:t>.</w:t>
      </w:r>
      <w:r w:rsidR="002E2015" w:rsidRPr="00B1422D">
        <w:rPr>
          <w:rFonts w:cs="Arial"/>
        </w:rPr>
        <w:t xml:space="preserve"> </w:t>
      </w:r>
      <w:r w:rsidR="00E812A3" w:rsidRPr="00B1422D">
        <w:rPr>
          <w:rFonts w:cs="Arial"/>
        </w:rPr>
        <w:t>US</w:t>
      </w:r>
      <w:r w:rsidR="002E2015" w:rsidRPr="00B1422D">
        <w:rPr>
          <w:rFonts w:cs="Arial"/>
        </w:rPr>
        <w:t>A</w:t>
      </w:r>
      <w:r w:rsidR="00DE0692" w:rsidRPr="00B1422D">
        <w:rPr>
          <w:rFonts w:cs="Arial"/>
        </w:rPr>
        <w:t xml:space="preserve"> studies highlighted</w:t>
      </w:r>
      <w:r w:rsidR="00B756BB" w:rsidRPr="00B1422D">
        <w:rPr>
          <w:rFonts w:cs="Arial"/>
        </w:rPr>
        <w:t xml:space="preserve"> concerns about </w:t>
      </w:r>
      <w:r w:rsidR="00287FB8" w:rsidRPr="00B1422D">
        <w:rPr>
          <w:rFonts w:cs="Arial"/>
        </w:rPr>
        <w:t xml:space="preserve">costs </w:t>
      </w:r>
      <w:r w:rsidR="002E2015" w:rsidRPr="00B1422D">
        <w:rPr>
          <w:rFonts w:cs="Arial"/>
        </w:rPr>
        <w:t xml:space="preserve">of </w:t>
      </w:r>
      <w:r w:rsidR="00287FB8" w:rsidRPr="00B1422D">
        <w:rPr>
          <w:rFonts w:cs="Arial"/>
        </w:rPr>
        <w:t>the procedure.</w:t>
      </w:r>
      <w:r w:rsidR="00FD0CEB" w:rsidRPr="00B1422D">
        <w:rPr>
          <w:rFonts w:cs="Arial"/>
        </w:rPr>
        <w:t xml:space="preserve"> Some </w:t>
      </w:r>
      <w:r w:rsidR="009A1C06" w:rsidRPr="00B1422D">
        <w:rPr>
          <w:rFonts w:cs="Arial"/>
        </w:rPr>
        <w:t xml:space="preserve">were told that they would be charged to have </w:t>
      </w:r>
      <w:r w:rsidR="00EF6556" w:rsidRPr="00B1422D">
        <w:rPr>
          <w:rFonts w:cs="Arial"/>
        </w:rPr>
        <w:t>the device</w:t>
      </w:r>
      <w:r w:rsidR="009A1C06" w:rsidRPr="00B1422D">
        <w:rPr>
          <w:rFonts w:cs="Arial"/>
        </w:rPr>
        <w:t xml:space="preserve"> removed</w:t>
      </w:r>
      <w:r w:rsidR="000D5103" w:rsidRPr="00B1422D">
        <w:rPr>
          <w:rFonts w:cs="Arial"/>
        </w:rPr>
        <w:fldChar w:fldCharType="begin">
          <w:fldData xml:space="preserve">PEVuZE5vdGU+PENpdGU+PEF1dGhvcj5Qb3R0ZXI8L0F1dGhvcj48WWVhcj4yMDE3PC9ZZWFyPjxS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</w:fldData>
        </w:fldChar>
      </w:r>
      <w:r w:rsidR="001567A2">
        <w:rPr>
          <w:rFonts w:cs="Arial"/>
        </w:rPr>
        <w:instrText xml:space="preserve"> ADDIN EN.CITE </w:instrText>
      </w:r>
      <w:r w:rsidR="001567A2">
        <w:rPr>
          <w:rFonts w:cs="Arial"/>
        </w:rPr>
        <w:fldChar w:fldCharType="begin">
          <w:fldData xml:space="preserve">PEVuZE5vdGU+PENpdGU+PEF1dGhvcj5Qb3R0ZXI8L0F1dGhvcj48WWVhcj4yMDE3PC9ZZWFyPjxS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</w:fldData>
        </w:fldChar>
      </w:r>
      <w:r w:rsidR="001567A2">
        <w:rPr>
          <w:rFonts w:cs="Arial"/>
        </w:rPr>
        <w:instrText xml:space="preserve"> ADDIN EN.CITE.DATA </w:instrText>
      </w:r>
      <w:r w:rsidR="001567A2">
        <w:rPr>
          <w:rFonts w:cs="Arial"/>
        </w:rPr>
      </w:r>
      <w:r w:rsidR="001567A2">
        <w:rPr>
          <w:rFonts w:cs="Arial"/>
        </w:rPr>
        <w:fldChar w:fldCharType="end"/>
      </w:r>
      <w:r w:rsidR="000D5103" w:rsidRPr="00B1422D">
        <w:rPr>
          <w:rFonts w:cs="Arial"/>
        </w:rPr>
      </w:r>
      <w:r w:rsidR="000D5103" w:rsidRPr="00B1422D">
        <w:rPr>
          <w:rFonts w:cs="Arial"/>
        </w:rPr>
        <w:fldChar w:fldCharType="separate"/>
      </w:r>
      <w:r w:rsidR="001567A2">
        <w:rPr>
          <w:rFonts w:cs="Arial"/>
          <w:noProof/>
        </w:rPr>
        <w:t>(37, 43)</w:t>
      </w:r>
      <w:r w:rsidR="000D5103" w:rsidRPr="00B1422D">
        <w:rPr>
          <w:rFonts w:cs="Arial"/>
        </w:rPr>
        <w:fldChar w:fldCharType="end"/>
      </w:r>
      <w:r w:rsidR="000D05A7">
        <w:rPr>
          <w:rFonts w:cs="Arial"/>
        </w:rPr>
        <w:t>.</w:t>
      </w:r>
      <w:r w:rsidR="00C43FDB" w:rsidRPr="00B1422D">
        <w:rPr>
          <w:rFonts w:cs="Arial"/>
        </w:rPr>
        <w:t xml:space="preserve"> </w:t>
      </w:r>
      <w:r w:rsidR="00AD5100" w:rsidRPr="00B1422D">
        <w:rPr>
          <w:rFonts w:cs="Arial"/>
        </w:rPr>
        <w:t xml:space="preserve"> </w:t>
      </w:r>
    </w:p>
    <w:p w14:paraId="721A37DE" w14:textId="77777777" w:rsidR="008B396E" w:rsidRPr="00B1422D" w:rsidRDefault="008B396E" w:rsidP="00E2609F">
      <w:pPr>
        <w:rPr>
          <w:rFonts w:cs="Arial"/>
        </w:rPr>
      </w:pPr>
    </w:p>
    <w:p w14:paraId="5DBB211C" w14:textId="69397906" w:rsidR="00270DB5" w:rsidRPr="00B1422D" w:rsidRDefault="00270DB5" w:rsidP="00E12037">
      <w:pPr>
        <w:pStyle w:val="Heading3"/>
        <w:rPr>
          <w:rFonts w:ascii="Arial" w:hAnsi="Arial" w:cs="Arial"/>
        </w:rPr>
      </w:pPr>
      <w:bookmarkStart w:id="23" w:name="_Toc124113106"/>
      <w:r w:rsidRPr="00B1422D">
        <w:rPr>
          <w:rFonts w:ascii="Arial" w:hAnsi="Arial" w:cs="Arial"/>
        </w:rPr>
        <w:t>Convenience</w:t>
      </w:r>
      <w:bookmarkEnd w:id="23"/>
    </w:p>
    <w:p w14:paraId="20088D26" w14:textId="153DCE57" w:rsidR="00AC41AA" w:rsidRPr="00B1422D" w:rsidRDefault="00C9264F" w:rsidP="00E12037">
      <w:pPr>
        <w:rPr>
          <w:rFonts w:cs="Arial"/>
        </w:rPr>
      </w:pPr>
      <w:r w:rsidRPr="00B1422D">
        <w:rPr>
          <w:rFonts w:cs="Arial"/>
        </w:rPr>
        <w:t xml:space="preserve">African </w:t>
      </w:r>
      <w:r w:rsidR="00C71B18" w:rsidRPr="00B1422D">
        <w:rPr>
          <w:rFonts w:cs="Arial"/>
        </w:rPr>
        <w:t>American and Latin</w:t>
      </w:r>
      <w:r w:rsidR="00231ED6" w:rsidRPr="00B1422D">
        <w:rPr>
          <w:rFonts w:cs="Arial"/>
        </w:rPr>
        <w:t>a</w:t>
      </w:r>
      <w:r w:rsidR="00C71B18" w:rsidRPr="00B1422D">
        <w:rPr>
          <w:rFonts w:cs="Arial"/>
        </w:rPr>
        <w:t xml:space="preserve"> </w:t>
      </w:r>
      <w:r w:rsidR="002E2015" w:rsidRPr="00B1422D">
        <w:rPr>
          <w:rFonts w:cs="Arial"/>
        </w:rPr>
        <w:t xml:space="preserve">women </w:t>
      </w:r>
      <w:r w:rsidR="00181DD6" w:rsidRPr="00B1422D">
        <w:rPr>
          <w:rFonts w:cs="Arial"/>
        </w:rPr>
        <w:t>us</w:t>
      </w:r>
      <w:r w:rsidR="002E2015" w:rsidRPr="00B1422D">
        <w:rPr>
          <w:rFonts w:cs="Arial"/>
        </w:rPr>
        <w:t>ing</w:t>
      </w:r>
      <w:r w:rsidR="00181DD6" w:rsidRPr="00B1422D">
        <w:rPr>
          <w:rFonts w:cs="Arial"/>
        </w:rPr>
        <w:t xml:space="preserve"> LARC</w:t>
      </w:r>
      <w:r w:rsidR="00AA1BA1" w:rsidRPr="00B1422D">
        <w:rPr>
          <w:rFonts w:cs="Arial"/>
        </w:rPr>
        <w:t xml:space="preserve"> were pleased that they did not need to make regular appointments to o</w:t>
      </w:r>
      <w:r w:rsidR="0062197F" w:rsidRPr="00B1422D">
        <w:rPr>
          <w:rFonts w:cs="Arial"/>
        </w:rPr>
        <w:t xml:space="preserve">btain their contraception. </w:t>
      </w:r>
      <w:r w:rsidR="00024FA0" w:rsidRPr="00B1422D">
        <w:rPr>
          <w:rFonts w:cs="Arial"/>
        </w:rPr>
        <w:t>This was</w:t>
      </w:r>
      <w:r w:rsidR="00EE6C2B" w:rsidRPr="00B1422D">
        <w:rPr>
          <w:rFonts w:cs="Arial"/>
        </w:rPr>
        <w:t xml:space="preserve"> often highlighted by w</w:t>
      </w:r>
      <w:r w:rsidR="0062197F" w:rsidRPr="00B1422D">
        <w:rPr>
          <w:rFonts w:cs="Arial"/>
        </w:rPr>
        <w:t>omen</w:t>
      </w:r>
      <w:r w:rsidR="00EE6C2B" w:rsidRPr="00B1422D">
        <w:rPr>
          <w:rFonts w:cs="Arial"/>
        </w:rPr>
        <w:t xml:space="preserve"> with low</w:t>
      </w:r>
      <w:r w:rsidR="002E2015" w:rsidRPr="00B1422D">
        <w:rPr>
          <w:rFonts w:cs="Arial"/>
        </w:rPr>
        <w:t xml:space="preserve"> </w:t>
      </w:r>
      <w:r w:rsidR="00EE6C2B" w:rsidRPr="00B1422D">
        <w:rPr>
          <w:rFonts w:cs="Arial"/>
        </w:rPr>
        <w:t>income</w:t>
      </w:r>
      <w:r w:rsidR="002E2015" w:rsidRPr="00B1422D">
        <w:rPr>
          <w:rFonts w:cs="Arial"/>
        </w:rPr>
        <w:t>s</w:t>
      </w:r>
      <w:r w:rsidR="00FD69D6" w:rsidRPr="00B1422D">
        <w:rPr>
          <w:rFonts w:cs="Arial"/>
        </w:rPr>
        <w:t xml:space="preserve">, as they </w:t>
      </w:r>
      <w:r w:rsidR="00142D49" w:rsidRPr="00B1422D">
        <w:rPr>
          <w:rFonts w:cs="Arial"/>
        </w:rPr>
        <w:t xml:space="preserve">did not </w:t>
      </w:r>
      <w:r w:rsidR="00FD69D6" w:rsidRPr="00B1422D">
        <w:rPr>
          <w:rFonts w:cs="Arial"/>
        </w:rPr>
        <w:t xml:space="preserve">need to take time off </w:t>
      </w:r>
      <w:r w:rsidR="002E2015" w:rsidRPr="00B1422D">
        <w:rPr>
          <w:rFonts w:cs="Arial"/>
        </w:rPr>
        <w:t xml:space="preserve">work </w:t>
      </w:r>
      <w:r w:rsidR="00FD69D6" w:rsidRPr="00B1422D">
        <w:rPr>
          <w:rFonts w:cs="Arial"/>
        </w:rPr>
        <w:t>to attend these appointments</w:t>
      </w:r>
      <w:r w:rsidR="002B771B" w:rsidRPr="00B1422D">
        <w:rPr>
          <w:rFonts w:cs="Arial"/>
        </w:rPr>
        <w:fldChar w:fldCharType="begin"/>
      </w:r>
      <w:r w:rsidR="001567A2">
        <w:rPr>
          <w:rFonts w:cs="Arial"/>
        </w:rPr>
        <w:instrText xml:space="preserve"> ADDIN EN.CITE &lt;EndNote&gt;&lt;Cite&gt;&lt;Author&gt;Sznajder&lt;/Author&gt;&lt;Year&gt;2020&lt;/Year&gt;&lt;RecNum&gt;240&lt;/RecNum&gt;&lt;DisplayText&gt;(38)&lt;/DisplayText&gt;&lt;record&gt;&lt;rec-number&gt;240&lt;/rec-number&gt;&lt;foreign-keys&gt;&lt;key app="EN" db-id="0swzvs0rl5rzd9eesrr522wvv9x00safxp2t" timestamp="1690056877"&gt;240&lt;/key&gt;&lt;/foreign-keys&gt;&lt;ref-type name="Journal Article"&gt;17&lt;/ref-type&gt;&lt;contributors&gt;&lt;authors&gt;&lt;author&gt;Sznajder, Katharine&lt;/author&gt;&lt;author&gt;Carvajal, Diana N.&lt;/author&gt;&lt;author&gt;Sufrin, Carolyn&lt;/author&gt;&lt;/authors&gt;&lt;/contributors&gt;&lt;titles&gt;&lt;title&gt;Patient perceptions of immediate postpartum long-acting reversible contraception: A qualitative study&lt;/title&gt;&lt;secondary-title&gt;Contraception&lt;/secondary-title&gt;&lt;/titles&gt;&lt;periodical&gt;&lt;full-title&gt;Contraception&lt;/full-title&gt;&lt;/periodical&gt;&lt;pages&gt;21-25&lt;/pages&gt;&lt;volume&gt;101&lt;/volume&gt;&lt;number&gt;1&lt;/number&gt;&lt;keywords&gt;&lt;keyword&gt;Long-acting reversible contraception&lt;/keyword&gt;&lt;keyword&gt;LARC&lt;/keyword&gt;&lt;keyword&gt;Immediate postpartum LARC&lt;/keyword&gt;&lt;keyword&gt;Patient-centered outcomes&lt;/keyword&gt;&lt;keyword&gt;Qualitative research&lt;/keyword&gt;&lt;keyword&gt;Contraceptive counseling&lt;/keyword&gt;&lt;/keywords&gt;&lt;dates&gt;&lt;year&gt;2020&lt;/year&gt;&lt;pub-dates&gt;&lt;date&gt;2020/01/01/&lt;/date&gt;&lt;/pub-dates&gt;&lt;/dates&gt;&lt;isbn&gt;0010-7824&lt;/isbn&gt;&lt;urls&gt;&lt;related-urls&gt;&lt;url&gt;https://www.sciencedirect.com/science/article/pii/S0010782419304317&lt;/url&gt;&lt;/related-urls&gt;&lt;/urls&gt;&lt;electronic-resource-num&gt;https://doi.org/10.1016/j.contraception.2019.09.007&lt;/electronic-resource-num&gt;&lt;/record&gt;&lt;/Cite&gt;&lt;/EndNote&gt;</w:instrText>
      </w:r>
      <w:r w:rsidR="002B771B" w:rsidRPr="00B1422D">
        <w:rPr>
          <w:rFonts w:cs="Arial"/>
        </w:rPr>
        <w:fldChar w:fldCharType="separate"/>
      </w:r>
      <w:r w:rsidR="001567A2">
        <w:rPr>
          <w:rFonts w:cs="Arial"/>
          <w:noProof/>
        </w:rPr>
        <w:t>(38)</w:t>
      </w:r>
      <w:r w:rsidR="002B771B" w:rsidRPr="00B1422D">
        <w:rPr>
          <w:rFonts w:cs="Arial"/>
        </w:rPr>
        <w:fldChar w:fldCharType="end"/>
      </w:r>
      <w:r w:rsidR="000D05A7">
        <w:rPr>
          <w:rFonts w:cs="Arial"/>
        </w:rPr>
        <w:t>.</w:t>
      </w:r>
      <w:r w:rsidR="002E2015" w:rsidRPr="00B1422D">
        <w:rPr>
          <w:rFonts w:cs="Arial"/>
        </w:rPr>
        <w:t xml:space="preserve"> </w:t>
      </w:r>
      <w:r w:rsidR="00181DD6" w:rsidRPr="00B1422D">
        <w:rPr>
          <w:rFonts w:cs="Arial"/>
        </w:rPr>
        <w:t xml:space="preserve">Women </w:t>
      </w:r>
      <w:r w:rsidR="00CF0561" w:rsidRPr="00B1422D">
        <w:rPr>
          <w:rFonts w:cs="Arial"/>
        </w:rPr>
        <w:t xml:space="preserve">were satisfied </w:t>
      </w:r>
      <w:r w:rsidR="002E2015" w:rsidRPr="00B1422D">
        <w:rPr>
          <w:rFonts w:cs="Arial"/>
        </w:rPr>
        <w:t>that</w:t>
      </w:r>
      <w:r w:rsidR="00CF0561" w:rsidRPr="00B1422D">
        <w:rPr>
          <w:rFonts w:cs="Arial"/>
        </w:rPr>
        <w:t xml:space="preserve"> </w:t>
      </w:r>
      <w:r w:rsidR="002E2015" w:rsidRPr="00B1422D">
        <w:rPr>
          <w:rFonts w:cs="Arial"/>
        </w:rPr>
        <w:t xml:space="preserve">LARC </w:t>
      </w:r>
      <w:r w:rsidR="00CF0561" w:rsidRPr="00B1422D">
        <w:rPr>
          <w:rFonts w:cs="Arial"/>
        </w:rPr>
        <w:t>device</w:t>
      </w:r>
      <w:r w:rsidR="002E2015" w:rsidRPr="00B1422D">
        <w:rPr>
          <w:rFonts w:cs="Arial"/>
        </w:rPr>
        <w:t>s</w:t>
      </w:r>
      <w:r w:rsidR="00CF0561" w:rsidRPr="00B1422D">
        <w:rPr>
          <w:rFonts w:cs="Arial"/>
        </w:rPr>
        <w:t xml:space="preserve"> </w:t>
      </w:r>
      <w:r w:rsidR="002E2015" w:rsidRPr="00B1422D">
        <w:rPr>
          <w:rFonts w:cs="Arial"/>
        </w:rPr>
        <w:t xml:space="preserve">are </w:t>
      </w:r>
      <w:r w:rsidR="00CF0561" w:rsidRPr="00B1422D">
        <w:rPr>
          <w:rFonts w:cs="Arial"/>
        </w:rPr>
        <w:t>not dependent on the user remembering to take a pill every</w:t>
      </w:r>
      <w:r w:rsidR="007E3821" w:rsidRPr="00B1422D">
        <w:rPr>
          <w:rFonts w:cs="Arial"/>
        </w:rPr>
        <w:t xml:space="preserve"> </w:t>
      </w:r>
      <w:r w:rsidR="00CF0561" w:rsidRPr="00B1422D">
        <w:rPr>
          <w:rFonts w:cs="Arial"/>
        </w:rPr>
        <w:t>day</w:t>
      </w:r>
      <w:r w:rsidR="00D506DC" w:rsidRPr="00B1422D">
        <w:rPr>
          <w:rFonts w:cs="Arial"/>
        </w:rPr>
        <w:fldChar w:fldCharType="begin">
          <w:fldData xml:space="preserve">PEVuZE5vdGU+PENpdGU+PEF1dGhvcj5CZXJnbGFzPC9BdXRob3I+PFllYXI+MjAyMTwvWWVhcj48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=
</w:fldData>
        </w:fldChar>
      </w:r>
      <w:r w:rsidR="001567A2">
        <w:rPr>
          <w:rFonts w:cs="Arial"/>
        </w:rPr>
        <w:instrText xml:space="preserve"> ADDIN EN.CITE </w:instrText>
      </w:r>
      <w:r w:rsidR="001567A2">
        <w:rPr>
          <w:rFonts w:cs="Arial"/>
        </w:rPr>
        <w:fldChar w:fldCharType="begin">
          <w:fldData xml:space="preserve">PEVuZE5vdGU+PENpdGU+PEF1dGhvcj5CZXJnbGFzPC9BdXRob3I+PFllYXI+MjAyMTwvWWVhcj48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=
</w:fldData>
        </w:fldChar>
      </w:r>
      <w:r w:rsidR="001567A2">
        <w:rPr>
          <w:rFonts w:cs="Arial"/>
        </w:rPr>
        <w:instrText xml:space="preserve"> ADDIN EN.CITE.DATA </w:instrText>
      </w:r>
      <w:r w:rsidR="001567A2">
        <w:rPr>
          <w:rFonts w:cs="Arial"/>
        </w:rPr>
      </w:r>
      <w:r w:rsidR="001567A2">
        <w:rPr>
          <w:rFonts w:cs="Arial"/>
        </w:rPr>
        <w:fldChar w:fldCharType="end"/>
      </w:r>
      <w:r w:rsidR="00D506DC" w:rsidRPr="00B1422D">
        <w:rPr>
          <w:rFonts w:cs="Arial"/>
        </w:rPr>
      </w:r>
      <w:r w:rsidR="00D506DC" w:rsidRPr="00B1422D">
        <w:rPr>
          <w:rFonts w:cs="Arial"/>
        </w:rPr>
        <w:fldChar w:fldCharType="separate"/>
      </w:r>
      <w:r w:rsidR="001567A2">
        <w:rPr>
          <w:rFonts w:cs="Arial"/>
          <w:noProof/>
        </w:rPr>
        <w:t>(26, 38)</w:t>
      </w:r>
      <w:r w:rsidR="00D506DC" w:rsidRPr="00B1422D">
        <w:rPr>
          <w:rFonts w:cs="Arial"/>
        </w:rPr>
        <w:fldChar w:fldCharType="end"/>
      </w:r>
      <w:r w:rsidR="007A0AEC" w:rsidRPr="00B1422D">
        <w:rPr>
          <w:rFonts w:cs="Arial"/>
        </w:rPr>
        <w:t>.</w:t>
      </w:r>
      <w:r w:rsidR="00CF0561" w:rsidRPr="00B1422D">
        <w:rPr>
          <w:rFonts w:cs="Arial"/>
        </w:rPr>
        <w:t xml:space="preserve"> </w:t>
      </w:r>
      <w:r w:rsidR="00CE69E7" w:rsidRPr="00B1422D">
        <w:rPr>
          <w:rFonts w:cs="Arial"/>
        </w:rPr>
        <w:t xml:space="preserve">This was particularly useful for new mothers, who </w:t>
      </w:r>
      <w:r w:rsidR="004725D7" w:rsidRPr="00B1422D">
        <w:rPr>
          <w:rFonts w:cs="Arial"/>
        </w:rPr>
        <w:t>found it harder to remember</w:t>
      </w:r>
      <w:r w:rsidR="00F326A2" w:rsidRPr="00B1422D">
        <w:rPr>
          <w:rFonts w:cs="Arial"/>
        </w:rPr>
        <w:fldChar w:fldCharType="begin"/>
      </w:r>
      <w:r w:rsidR="001567A2">
        <w:rPr>
          <w:rFonts w:cs="Arial"/>
        </w:rPr>
        <w:instrText xml:space="preserve"> ADDIN EN.CITE &lt;EndNote&gt;&lt;Cite&gt;&lt;Author&gt;Sznajder&lt;/Author&gt;&lt;Year&gt;2020&lt;/Year&gt;&lt;RecNum&gt;240&lt;/RecNum&gt;&lt;DisplayText&gt;(38)&lt;/DisplayText&gt;&lt;record&gt;&lt;rec-number&gt;240&lt;/rec-number&gt;&lt;foreign-keys&gt;&lt;key app="EN" db-id="0swzvs0rl5rzd9eesrr522wvv9x00safxp2t" timestamp="1690056877"&gt;240&lt;/key&gt;&lt;/foreign-keys&gt;&lt;ref-type name="Journal Article"&gt;17&lt;/ref-type&gt;&lt;contributors&gt;&lt;authors&gt;&lt;author&gt;Sznajder, Katharine&lt;/author&gt;&lt;author&gt;Carvajal, Diana N.&lt;/author&gt;&lt;author&gt;Sufrin, Carolyn&lt;/author&gt;&lt;/authors&gt;&lt;/contributors&gt;&lt;titles&gt;&lt;title&gt;Patient perceptions of immediate postpartum long-acting reversible contraception: A qualitative study&lt;/title&gt;&lt;secondary-title&gt;Contraception&lt;/secondary-title&gt;&lt;/titles&gt;&lt;periodical&gt;&lt;full-title&gt;Contraception&lt;/full-title&gt;&lt;/periodical&gt;&lt;pages&gt;21-25&lt;/pages&gt;&lt;volume&gt;101&lt;/volume&gt;&lt;number&gt;1&lt;/number&gt;&lt;keywords&gt;&lt;keyword&gt;Long-acting reversible contraception&lt;/keyword&gt;&lt;keyword&gt;LARC&lt;/keyword&gt;&lt;keyword&gt;Immediate postpartum LARC&lt;/keyword&gt;&lt;keyword&gt;Patient-centered outcomes&lt;/keyword&gt;&lt;keyword&gt;Qualitative research&lt;/keyword&gt;&lt;keyword&gt;Contraceptive counseling&lt;/keyword&gt;&lt;/keywords&gt;&lt;dates&gt;&lt;year&gt;2020&lt;/year&gt;&lt;pub-dates&gt;&lt;date&gt;2020/01/01/&lt;/date&gt;&lt;/pub-dates&gt;&lt;/dates&gt;&lt;isbn&gt;0010-7824&lt;/isbn&gt;&lt;urls&gt;&lt;related-urls&gt;&lt;url&gt;https://www.sciencedirect.com/science/article/pii/S0010782419304317&lt;/url&gt;&lt;/related-urls&gt;&lt;/urls&gt;&lt;electronic-resource-num&gt;https://doi.org/10.1016/j.contraception.2019.09.007&lt;/electronic-resource-num&gt;&lt;/record&gt;&lt;/Cite&gt;&lt;/EndNote&gt;</w:instrText>
      </w:r>
      <w:r w:rsidR="00F326A2" w:rsidRPr="00B1422D">
        <w:rPr>
          <w:rFonts w:cs="Arial"/>
        </w:rPr>
        <w:fldChar w:fldCharType="separate"/>
      </w:r>
      <w:r w:rsidR="001567A2">
        <w:rPr>
          <w:rFonts w:cs="Arial"/>
          <w:noProof/>
        </w:rPr>
        <w:t>(38)</w:t>
      </w:r>
      <w:r w:rsidR="00F326A2" w:rsidRPr="00B1422D">
        <w:rPr>
          <w:rFonts w:cs="Arial"/>
        </w:rPr>
        <w:fldChar w:fldCharType="end"/>
      </w:r>
      <w:r w:rsidR="000D05A7">
        <w:rPr>
          <w:rFonts w:cs="Arial"/>
        </w:rPr>
        <w:t>.</w:t>
      </w:r>
    </w:p>
    <w:p w14:paraId="56521F59" w14:textId="77777777" w:rsidR="002F5A89" w:rsidRPr="00B1422D" w:rsidRDefault="002F5A89" w:rsidP="005B615B">
      <w:pPr>
        <w:pStyle w:val="Normal0"/>
        <w:rPr>
          <w:sz w:val="20"/>
          <w:szCs w:val="20"/>
        </w:rPr>
      </w:pPr>
    </w:p>
    <w:p w14:paraId="3414F43B" w14:textId="5CE4D29D" w:rsidR="002109E5" w:rsidRPr="00B1422D" w:rsidRDefault="00C57C8B" w:rsidP="00E12037">
      <w:pPr>
        <w:pStyle w:val="Heading3"/>
        <w:rPr>
          <w:rFonts w:ascii="Arial" w:hAnsi="Arial" w:cs="Arial"/>
        </w:rPr>
      </w:pPr>
      <w:bookmarkStart w:id="24" w:name="_Toc124113107"/>
      <w:r w:rsidRPr="00B1422D">
        <w:rPr>
          <w:rFonts w:ascii="Arial" w:hAnsi="Arial" w:cs="Arial"/>
        </w:rPr>
        <w:t>Efficacy</w:t>
      </w:r>
      <w:bookmarkEnd w:id="24"/>
      <w:r w:rsidRPr="00B1422D">
        <w:rPr>
          <w:rFonts w:ascii="Arial" w:hAnsi="Arial" w:cs="Arial"/>
        </w:rPr>
        <w:t xml:space="preserve"> </w:t>
      </w:r>
    </w:p>
    <w:p w14:paraId="4F07580B" w14:textId="48DC92B7" w:rsidR="00D80238" w:rsidRPr="00B1422D" w:rsidRDefault="00395C5B" w:rsidP="000037D8">
      <w:pPr>
        <w:rPr>
          <w:rFonts w:cs="Arial"/>
        </w:rPr>
      </w:pPr>
      <w:r w:rsidRPr="00B1422D">
        <w:rPr>
          <w:rFonts w:cs="Arial"/>
        </w:rPr>
        <w:t>Although p</w:t>
      </w:r>
      <w:r w:rsidR="0035187C" w:rsidRPr="00B1422D">
        <w:rPr>
          <w:rFonts w:cs="Arial"/>
        </w:rPr>
        <w:t>articipants did not mention effective</w:t>
      </w:r>
      <w:r w:rsidRPr="00B1422D">
        <w:rPr>
          <w:rFonts w:cs="Arial"/>
        </w:rPr>
        <w:t>ness of</w:t>
      </w:r>
      <w:r w:rsidR="0035187C" w:rsidRPr="00B1422D">
        <w:rPr>
          <w:rFonts w:cs="Arial"/>
        </w:rPr>
        <w:t xml:space="preserve"> LARC </w:t>
      </w:r>
      <w:r w:rsidR="00BF2A2F" w:rsidRPr="00B1422D">
        <w:rPr>
          <w:rFonts w:cs="Arial"/>
        </w:rPr>
        <w:t>compared to</w:t>
      </w:r>
      <w:r w:rsidR="0035187C" w:rsidRPr="00B1422D">
        <w:rPr>
          <w:rFonts w:cs="Arial"/>
        </w:rPr>
        <w:t xml:space="preserve"> non-LARC me</w:t>
      </w:r>
      <w:r w:rsidR="00C93C44" w:rsidRPr="00B1422D">
        <w:rPr>
          <w:rFonts w:cs="Arial"/>
        </w:rPr>
        <w:t>thods</w:t>
      </w:r>
      <w:r w:rsidR="00C06F2A" w:rsidRPr="00B1422D">
        <w:rPr>
          <w:rFonts w:cs="Arial"/>
        </w:rPr>
        <w:t>,</w:t>
      </w:r>
      <w:r w:rsidR="00F01098" w:rsidRPr="00B1422D">
        <w:rPr>
          <w:rFonts w:cs="Arial"/>
        </w:rPr>
        <w:t xml:space="preserve"> </w:t>
      </w:r>
      <w:r w:rsidR="00B00F06" w:rsidRPr="00B1422D">
        <w:rPr>
          <w:rFonts w:cs="Arial"/>
        </w:rPr>
        <w:t>some Latina women felt that</w:t>
      </w:r>
      <w:r w:rsidR="00C06F2A" w:rsidRPr="00B1422D">
        <w:rPr>
          <w:rFonts w:cs="Arial"/>
        </w:rPr>
        <w:t xml:space="preserve"> </w:t>
      </w:r>
      <w:r w:rsidR="002E2015" w:rsidRPr="00B1422D">
        <w:rPr>
          <w:rFonts w:cs="Arial"/>
        </w:rPr>
        <w:t>an</w:t>
      </w:r>
      <w:r w:rsidR="00CF44C1" w:rsidRPr="00B1422D">
        <w:rPr>
          <w:rFonts w:cs="Arial"/>
        </w:rPr>
        <w:t xml:space="preserve"> internal device </w:t>
      </w:r>
      <w:r w:rsidR="00EA6302" w:rsidRPr="00B1422D">
        <w:rPr>
          <w:rFonts w:cs="Arial"/>
        </w:rPr>
        <w:t>wa</w:t>
      </w:r>
      <w:r w:rsidR="00CF44C1" w:rsidRPr="00B1422D">
        <w:rPr>
          <w:rFonts w:cs="Arial"/>
        </w:rPr>
        <w:t>s more effective</w:t>
      </w:r>
      <w:r w:rsidR="00EE1E14" w:rsidRPr="00B1422D">
        <w:rPr>
          <w:rFonts w:cs="Arial"/>
        </w:rPr>
        <w:fldChar w:fldCharType="begin">
          <w:fldData xml:space="preserve">PEVuZE5vdGU+PENpdGU+PEF1dGhvcj5XaGl0ZTwvQXV0aG9yPjxZZWFyPjIwMTM8L1llYXI+PFJl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</w:fldData>
        </w:fldChar>
      </w:r>
      <w:r w:rsidR="001567A2">
        <w:rPr>
          <w:rFonts w:cs="Arial"/>
        </w:rPr>
        <w:instrText xml:space="preserve"> ADDIN EN.CITE </w:instrText>
      </w:r>
      <w:r w:rsidR="001567A2">
        <w:rPr>
          <w:rFonts w:cs="Arial"/>
        </w:rPr>
        <w:fldChar w:fldCharType="begin">
          <w:fldData xml:space="preserve">PEVuZE5vdGU+PENpdGU+PEF1dGhvcj5XaGl0ZTwvQXV0aG9yPjxZZWFyPjIwMTM8L1llYXI+PFJl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</w:fldData>
        </w:fldChar>
      </w:r>
      <w:r w:rsidR="001567A2">
        <w:rPr>
          <w:rFonts w:cs="Arial"/>
        </w:rPr>
        <w:instrText xml:space="preserve"> ADDIN EN.CITE.DATA </w:instrText>
      </w:r>
      <w:r w:rsidR="001567A2">
        <w:rPr>
          <w:rFonts w:cs="Arial"/>
        </w:rPr>
      </w:r>
      <w:r w:rsidR="001567A2">
        <w:rPr>
          <w:rFonts w:cs="Arial"/>
        </w:rPr>
        <w:fldChar w:fldCharType="end"/>
      </w:r>
      <w:r w:rsidR="00EE1E14" w:rsidRPr="00B1422D">
        <w:rPr>
          <w:rFonts w:cs="Arial"/>
        </w:rPr>
      </w:r>
      <w:r w:rsidR="00EE1E14" w:rsidRPr="00B1422D">
        <w:rPr>
          <w:rFonts w:cs="Arial"/>
        </w:rPr>
        <w:fldChar w:fldCharType="separate"/>
      </w:r>
      <w:r w:rsidR="001567A2">
        <w:rPr>
          <w:rFonts w:cs="Arial"/>
          <w:noProof/>
        </w:rPr>
        <w:t>(41)</w:t>
      </w:r>
      <w:r w:rsidR="00EE1E14" w:rsidRPr="00B1422D">
        <w:rPr>
          <w:rFonts w:cs="Arial"/>
        </w:rPr>
        <w:fldChar w:fldCharType="end"/>
      </w:r>
      <w:r w:rsidR="000D05A7">
        <w:rPr>
          <w:rFonts w:cs="Arial"/>
        </w:rPr>
        <w:t>.</w:t>
      </w:r>
      <w:r w:rsidR="00FA4FF4" w:rsidRPr="00B1422D">
        <w:rPr>
          <w:rFonts w:cs="Arial"/>
        </w:rPr>
        <w:t xml:space="preserve"> </w:t>
      </w:r>
      <w:r w:rsidR="00C06F2A" w:rsidRPr="00B1422D">
        <w:rPr>
          <w:rFonts w:cs="Arial"/>
        </w:rPr>
        <w:t>In contrast,</w:t>
      </w:r>
      <w:r w:rsidR="00E67EBA" w:rsidRPr="00B1422D">
        <w:rPr>
          <w:rFonts w:cs="Arial"/>
        </w:rPr>
        <w:t xml:space="preserve"> </w:t>
      </w:r>
      <w:r w:rsidR="00570118" w:rsidRPr="00B1422D">
        <w:rPr>
          <w:rFonts w:cs="Arial"/>
        </w:rPr>
        <w:t xml:space="preserve">many women </w:t>
      </w:r>
      <w:r w:rsidR="00245CB7" w:rsidRPr="00B1422D">
        <w:rPr>
          <w:rFonts w:cs="Arial"/>
        </w:rPr>
        <w:t>did not find comfort that a device could</w:t>
      </w:r>
      <w:r w:rsidR="00255D16" w:rsidRPr="00B1422D">
        <w:rPr>
          <w:rFonts w:cs="Arial"/>
        </w:rPr>
        <w:t xml:space="preserve"> last </w:t>
      </w:r>
      <w:r w:rsidR="00EF7B1C" w:rsidRPr="00B1422D">
        <w:rPr>
          <w:rFonts w:cs="Arial"/>
        </w:rPr>
        <w:t xml:space="preserve">so </w:t>
      </w:r>
      <w:r w:rsidR="00255D16" w:rsidRPr="00B1422D">
        <w:rPr>
          <w:rFonts w:cs="Arial"/>
        </w:rPr>
        <w:t>long</w:t>
      </w:r>
      <w:r w:rsidR="00D96FAE" w:rsidRPr="00B1422D">
        <w:rPr>
          <w:rFonts w:cs="Arial"/>
        </w:rPr>
        <w:t>;</w:t>
      </w:r>
      <w:r w:rsidR="00AE6498" w:rsidRPr="00B1422D">
        <w:rPr>
          <w:rFonts w:cs="Arial"/>
        </w:rPr>
        <w:fldChar w:fldCharType="begin">
          <w:fldData xml:space="preserve">PEVuZE5vdGU+PENpdGU+PEF1dGhvcj5Db2F0ZXM8L0F1dGhvcj48WWVhcj4yMDE4PC9ZZWFyPjxS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</w:fldData>
        </w:fldChar>
      </w:r>
      <w:r w:rsidR="001567A2">
        <w:rPr>
          <w:rFonts w:cs="Arial"/>
        </w:rPr>
        <w:instrText xml:space="preserve"> ADDIN EN.CITE </w:instrText>
      </w:r>
      <w:r w:rsidR="001567A2">
        <w:rPr>
          <w:rFonts w:cs="Arial"/>
        </w:rPr>
        <w:fldChar w:fldCharType="begin">
          <w:fldData xml:space="preserve">PEVuZE5vdGU+PENpdGU+PEF1dGhvcj5Db2F0ZXM8L0F1dGhvcj48WWVhcj4yMDE4PC9ZZWFyPjxS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</w:fldData>
        </w:fldChar>
      </w:r>
      <w:r w:rsidR="001567A2">
        <w:rPr>
          <w:rFonts w:cs="Arial"/>
        </w:rPr>
        <w:instrText xml:space="preserve"> ADDIN EN.CITE.DATA </w:instrText>
      </w:r>
      <w:r w:rsidR="001567A2">
        <w:rPr>
          <w:rFonts w:cs="Arial"/>
        </w:rPr>
      </w:r>
      <w:r w:rsidR="001567A2">
        <w:rPr>
          <w:rFonts w:cs="Arial"/>
        </w:rPr>
        <w:fldChar w:fldCharType="end"/>
      </w:r>
      <w:r w:rsidR="00AE6498" w:rsidRPr="00B1422D">
        <w:rPr>
          <w:rFonts w:cs="Arial"/>
        </w:rPr>
      </w:r>
      <w:r w:rsidR="00AE6498" w:rsidRPr="00B1422D">
        <w:rPr>
          <w:rFonts w:cs="Arial"/>
        </w:rPr>
        <w:fldChar w:fldCharType="separate"/>
      </w:r>
      <w:r w:rsidR="001567A2">
        <w:rPr>
          <w:rFonts w:cs="Arial"/>
          <w:noProof/>
        </w:rPr>
        <w:t>(27, 34)</w:t>
      </w:r>
      <w:r w:rsidR="00AE6498" w:rsidRPr="00B1422D">
        <w:rPr>
          <w:rFonts w:cs="Arial"/>
        </w:rPr>
        <w:fldChar w:fldCharType="end"/>
      </w:r>
      <w:r w:rsidR="0007588B" w:rsidRPr="00B1422D">
        <w:rPr>
          <w:rFonts w:cs="Arial"/>
        </w:rPr>
        <w:t xml:space="preserve"> </w:t>
      </w:r>
      <w:r w:rsidR="00102255" w:rsidRPr="00B1422D">
        <w:rPr>
          <w:rFonts w:cs="Arial"/>
        </w:rPr>
        <w:t>others were concern</w:t>
      </w:r>
      <w:r w:rsidR="00787191" w:rsidRPr="00B1422D">
        <w:rPr>
          <w:rFonts w:cs="Arial"/>
        </w:rPr>
        <w:t xml:space="preserve">ed </w:t>
      </w:r>
      <w:r w:rsidR="00EA6302" w:rsidRPr="00B1422D">
        <w:rPr>
          <w:rFonts w:cs="Arial"/>
        </w:rPr>
        <w:t>that</w:t>
      </w:r>
      <w:r w:rsidR="00102255" w:rsidRPr="00B1422D">
        <w:rPr>
          <w:rFonts w:cs="Arial"/>
        </w:rPr>
        <w:t xml:space="preserve"> it could potentially impact </w:t>
      </w:r>
      <w:r w:rsidR="00EA6302" w:rsidRPr="00B1422D">
        <w:rPr>
          <w:rFonts w:cs="Arial"/>
        </w:rPr>
        <w:t xml:space="preserve">future </w:t>
      </w:r>
      <w:r w:rsidR="00102255" w:rsidRPr="00B1422D">
        <w:rPr>
          <w:rFonts w:cs="Arial"/>
        </w:rPr>
        <w:t>fertility,</w:t>
      </w:r>
      <w:r w:rsidR="007B3B1E" w:rsidRPr="00B1422D">
        <w:rPr>
          <w:rFonts w:cs="Arial"/>
        </w:rPr>
        <w:fldChar w:fldCharType="begin">
          <w:fldData xml:space="preserve">PEVuZE5vdGU+PENpdGU+PEF1dGhvcj5LdWlwZXI8L0F1dGhvcj48WWVhcj4xOTk3PC9ZZWFyPjxS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</w:fldData>
        </w:fldChar>
      </w:r>
      <w:r w:rsidR="001567A2">
        <w:rPr>
          <w:rFonts w:cs="Arial"/>
        </w:rPr>
        <w:instrText xml:space="preserve"> ADDIN EN.CITE </w:instrText>
      </w:r>
      <w:r w:rsidR="001567A2">
        <w:rPr>
          <w:rFonts w:cs="Arial"/>
        </w:rPr>
        <w:fldChar w:fldCharType="begin">
          <w:fldData xml:space="preserve">PEVuZE5vdGU+PENpdGU+PEF1dGhvcj5LdWlwZXI8L0F1dGhvcj48WWVhcj4xOTk3PC9ZZWFyPjxS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</w:fldData>
        </w:fldChar>
      </w:r>
      <w:r w:rsidR="001567A2">
        <w:rPr>
          <w:rFonts w:cs="Arial"/>
        </w:rPr>
        <w:instrText xml:space="preserve"> ADDIN EN.CITE.DATA </w:instrText>
      </w:r>
      <w:r w:rsidR="001567A2">
        <w:rPr>
          <w:rFonts w:cs="Arial"/>
        </w:rPr>
      </w:r>
      <w:r w:rsidR="001567A2">
        <w:rPr>
          <w:rFonts w:cs="Arial"/>
        </w:rPr>
        <w:fldChar w:fldCharType="end"/>
      </w:r>
      <w:r w:rsidR="007B3B1E" w:rsidRPr="00B1422D">
        <w:rPr>
          <w:rFonts w:cs="Arial"/>
        </w:rPr>
      </w:r>
      <w:r w:rsidR="007B3B1E" w:rsidRPr="00B1422D">
        <w:rPr>
          <w:rFonts w:cs="Arial"/>
        </w:rPr>
        <w:fldChar w:fldCharType="separate"/>
      </w:r>
      <w:r w:rsidR="001567A2">
        <w:rPr>
          <w:rFonts w:cs="Arial"/>
          <w:noProof/>
        </w:rPr>
        <w:t>(29, 34, 40)</w:t>
      </w:r>
      <w:r w:rsidR="007B3B1E" w:rsidRPr="00B1422D">
        <w:rPr>
          <w:rFonts w:cs="Arial"/>
        </w:rPr>
        <w:fldChar w:fldCharType="end"/>
      </w:r>
      <w:r w:rsidR="00102255" w:rsidRPr="00B1422D">
        <w:rPr>
          <w:rFonts w:cs="Arial"/>
        </w:rPr>
        <w:t xml:space="preserve"> whilst </w:t>
      </w:r>
      <w:r w:rsidR="00743B90" w:rsidRPr="00B1422D">
        <w:rPr>
          <w:rFonts w:cs="Arial"/>
        </w:rPr>
        <w:t>one participant could</w:t>
      </w:r>
      <w:r w:rsidR="00775645" w:rsidRPr="00B1422D">
        <w:rPr>
          <w:rFonts w:cs="Arial"/>
        </w:rPr>
        <w:t xml:space="preserve"> not </w:t>
      </w:r>
      <w:r w:rsidR="003C77A8" w:rsidRPr="00B1422D">
        <w:rPr>
          <w:rFonts w:cs="Arial"/>
        </w:rPr>
        <w:t>accept the</w:t>
      </w:r>
      <w:r w:rsidR="00775645" w:rsidRPr="00B1422D">
        <w:rPr>
          <w:rFonts w:cs="Arial"/>
        </w:rPr>
        <w:t xml:space="preserve"> idea that a device in their arm could</w:t>
      </w:r>
      <w:r w:rsidR="0022638A" w:rsidRPr="00B1422D">
        <w:rPr>
          <w:rFonts w:cs="Arial"/>
        </w:rPr>
        <w:t xml:space="preserve"> effectively</w:t>
      </w:r>
      <w:r w:rsidR="00775645" w:rsidRPr="00B1422D">
        <w:rPr>
          <w:rFonts w:cs="Arial"/>
        </w:rPr>
        <w:t xml:space="preserve"> prevent pregnancy</w:t>
      </w:r>
      <w:r w:rsidR="00B05A4E" w:rsidRPr="00B1422D">
        <w:rPr>
          <w:rFonts w:cs="Arial"/>
        </w:rPr>
        <w:fldChar w:fldCharType="begin">
          <w:fldData xml:space="preserve">PEVuZE5vdGU+PENpdGU+PEF1dGhvcj5XaGl0ZTwvQXV0aG9yPjxZZWFyPjIwMTM8L1llYXI+PFJl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</w:fldData>
        </w:fldChar>
      </w:r>
      <w:r w:rsidR="001567A2">
        <w:rPr>
          <w:rFonts w:cs="Arial"/>
        </w:rPr>
        <w:instrText xml:space="preserve"> ADDIN EN.CITE </w:instrText>
      </w:r>
      <w:r w:rsidR="001567A2">
        <w:rPr>
          <w:rFonts w:cs="Arial"/>
        </w:rPr>
        <w:fldChar w:fldCharType="begin">
          <w:fldData xml:space="preserve">PEVuZE5vdGU+PENpdGU+PEF1dGhvcj5XaGl0ZTwvQXV0aG9yPjxZZWFyPjIwMTM8L1llYXI+PFJl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</w:fldData>
        </w:fldChar>
      </w:r>
      <w:r w:rsidR="001567A2">
        <w:rPr>
          <w:rFonts w:cs="Arial"/>
        </w:rPr>
        <w:instrText xml:space="preserve"> ADDIN EN.CITE.DATA </w:instrText>
      </w:r>
      <w:r w:rsidR="001567A2">
        <w:rPr>
          <w:rFonts w:cs="Arial"/>
        </w:rPr>
      </w:r>
      <w:r w:rsidR="001567A2">
        <w:rPr>
          <w:rFonts w:cs="Arial"/>
        </w:rPr>
        <w:fldChar w:fldCharType="end"/>
      </w:r>
      <w:r w:rsidR="00B05A4E" w:rsidRPr="00B1422D">
        <w:rPr>
          <w:rFonts w:cs="Arial"/>
        </w:rPr>
      </w:r>
      <w:r w:rsidR="00B05A4E" w:rsidRPr="00B1422D">
        <w:rPr>
          <w:rFonts w:cs="Arial"/>
        </w:rPr>
        <w:fldChar w:fldCharType="separate"/>
      </w:r>
      <w:r w:rsidR="001567A2">
        <w:rPr>
          <w:rFonts w:cs="Arial"/>
          <w:noProof/>
        </w:rPr>
        <w:t>(41)</w:t>
      </w:r>
      <w:r w:rsidR="00B05A4E" w:rsidRPr="00B1422D">
        <w:rPr>
          <w:rFonts w:cs="Arial"/>
        </w:rPr>
        <w:fldChar w:fldCharType="end"/>
      </w:r>
      <w:r w:rsidR="000D05A7">
        <w:rPr>
          <w:rFonts w:cs="Arial"/>
        </w:rPr>
        <w:t>.</w:t>
      </w:r>
      <w:r w:rsidR="00102255" w:rsidRPr="00B1422D">
        <w:rPr>
          <w:rFonts w:cs="Arial"/>
        </w:rPr>
        <w:t xml:space="preserve"> </w:t>
      </w:r>
      <w:r w:rsidR="00B00F06" w:rsidRPr="00B1422D">
        <w:rPr>
          <w:rFonts w:cs="Arial"/>
        </w:rPr>
        <w:t>In several studies,</w:t>
      </w:r>
      <w:r w:rsidR="00C522C0" w:rsidRPr="00B1422D">
        <w:rPr>
          <w:rFonts w:cs="Arial"/>
        </w:rPr>
        <w:t xml:space="preserve"> wom</w:t>
      </w:r>
      <w:r w:rsidR="001B7697" w:rsidRPr="00B1422D">
        <w:rPr>
          <w:rFonts w:cs="Arial"/>
        </w:rPr>
        <w:t>e</w:t>
      </w:r>
      <w:r w:rsidR="00C522C0" w:rsidRPr="00B1422D">
        <w:rPr>
          <w:rFonts w:cs="Arial"/>
        </w:rPr>
        <w:t xml:space="preserve">n </w:t>
      </w:r>
      <w:r w:rsidR="00EF7B1C" w:rsidRPr="00B1422D">
        <w:rPr>
          <w:rFonts w:cs="Arial"/>
        </w:rPr>
        <w:t>cited</w:t>
      </w:r>
      <w:r w:rsidR="00824F73" w:rsidRPr="00B1422D">
        <w:rPr>
          <w:rFonts w:cs="Arial"/>
        </w:rPr>
        <w:t xml:space="preserve"> instances where </w:t>
      </w:r>
      <w:r w:rsidR="00EF7B1C" w:rsidRPr="00B1422D">
        <w:rPr>
          <w:rFonts w:cs="Arial"/>
        </w:rPr>
        <w:t>someone</w:t>
      </w:r>
      <w:r w:rsidR="00824F73" w:rsidRPr="00B1422D">
        <w:rPr>
          <w:rFonts w:cs="Arial"/>
        </w:rPr>
        <w:t xml:space="preserve"> </w:t>
      </w:r>
      <w:r w:rsidR="00EF7B1C" w:rsidRPr="00B1422D">
        <w:rPr>
          <w:rFonts w:cs="Arial"/>
        </w:rPr>
        <w:t>fell</w:t>
      </w:r>
      <w:r w:rsidR="00824F73" w:rsidRPr="00B1422D">
        <w:rPr>
          <w:rFonts w:cs="Arial"/>
        </w:rPr>
        <w:t xml:space="preserve"> pregnant whilst using LARC</w:t>
      </w:r>
      <w:r w:rsidR="00A65A1F" w:rsidRPr="00B1422D">
        <w:rPr>
          <w:rFonts w:cs="Arial"/>
        </w:rPr>
        <w:fldChar w:fldCharType="begin">
          <w:fldData xml:space="preserve">PEVuZE5vdGU+PENpdGU+PEF1dGhvcj5MaXZpbmdvb2Q8L0F1dGhvcj48WWVhcj4yMDIyPC9ZZWFy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</w:fldData>
        </w:fldChar>
      </w:r>
      <w:r w:rsidR="001567A2">
        <w:rPr>
          <w:rFonts w:cs="Arial"/>
        </w:rPr>
        <w:instrText xml:space="preserve"> ADDIN EN.CITE </w:instrText>
      </w:r>
      <w:r w:rsidR="001567A2">
        <w:rPr>
          <w:rFonts w:cs="Arial"/>
        </w:rPr>
        <w:fldChar w:fldCharType="begin">
          <w:fldData xml:space="preserve">PEVuZE5vdGU+PENpdGU+PEF1dGhvcj5MaXZpbmdvb2Q8L0F1dGhvcj48WWVhcj4yMDIyPC9ZZWFy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</w:fldData>
        </w:fldChar>
      </w:r>
      <w:r w:rsidR="001567A2">
        <w:rPr>
          <w:rFonts w:cs="Arial"/>
        </w:rPr>
        <w:instrText xml:space="preserve"> ADDIN EN.CITE.DATA </w:instrText>
      </w:r>
      <w:r w:rsidR="001567A2">
        <w:rPr>
          <w:rFonts w:cs="Arial"/>
        </w:rPr>
      </w:r>
      <w:r w:rsidR="001567A2">
        <w:rPr>
          <w:rFonts w:cs="Arial"/>
        </w:rPr>
        <w:fldChar w:fldCharType="end"/>
      </w:r>
      <w:r w:rsidR="00A65A1F" w:rsidRPr="00B1422D">
        <w:rPr>
          <w:rFonts w:cs="Arial"/>
        </w:rPr>
      </w:r>
      <w:r w:rsidR="00A65A1F" w:rsidRPr="00B1422D">
        <w:rPr>
          <w:rFonts w:cs="Arial"/>
        </w:rPr>
        <w:fldChar w:fldCharType="separate"/>
      </w:r>
      <w:r w:rsidR="001567A2">
        <w:rPr>
          <w:rFonts w:cs="Arial"/>
          <w:noProof/>
        </w:rPr>
        <w:t>(29, 34, 36, 41)</w:t>
      </w:r>
      <w:r w:rsidR="00A65A1F" w:rsidRPr="00B1422D">
        <w:rPr>
          <w:rFonts w:cs="Arial"/>
        </w:rPr>
        <w:fldChar w:fldCharType="end"/>
      </w:r>
      <w:r w:rsidR="000D05A7">
        <w:rPr>
          <w:rFonts w:cs="Arial"/>
        </w:rPr>
        <w:t>.</w:t>
      </w:r>
      <w:r w:rsidR="00B85274" w:rsidRPr="00B1422D">
        <w:rPr>
          <w:rFonts w:cs="Arial"/>
        </w:rPr>
        <w:t xml:space="preserve"> </w:t>
      </w:r>
      <w:r w:rsidR="00EF7B1C" w:rsidRPr="00B1422D">
        <w:rPr>
          <w:rFonts w:cs="Arial"/>
        </w:rPr>
        <w:t>Many</w:t>
      </w:r>
      <w:r w:rsidR="00607383" w:rsidRPr="00B1422D">
        <w:rPr>
          <w:rFonts w:cs="Arial"/>
        </w:rPr>
        <w:t xml:space="preserve"> perceived</w:t>
      </w:r>
      <w:r w:rsidR="00466F80" w:rsidRPr="00B1422D">
        <w:rPr>
          <w:rFonts w:cs="Arial"/>
        </w:rPr>
        <w:t xml:space="preserve"> </w:t>
      </w:r>
      <w:r w:rsidR="00607383" w:rsidRPr="00B1422D">
        <w:rPr>
          <w:rFonts w:cs="Arial"/>
        </w:rPr>
        <w:t>LARC</w:t>
      </w:r>
      <w:r w:rsidR="00466F80" w:rsidRPr="00B1422D">
        <w:rPr>
          <w:rFonts w:cs="Arial"/>
        </w:rPr>
        <w:t xml:space="preserve"> </w:t>
      </w:r>
      <w:r w:rsidR="00EF7B1C" w:rsidRPr="00B1422D">
        <w:rPr>
          <w:rFonts w:cs="Arial"/>
        </w:rPr>
        <w:t>to be ineffective or</w:t>
      </w:r>
      <w:r w:rsidR="00607383" w:rsidRPr="00B1422D">
        <w:rPr>
          <w:rFonts w:cs="Arial"/>
        </w:rPr>
        <w:t xml:space="preserve"> lack</w:t>
      </w:r>
      <w:r w:rsidR="00EF7B1C" w:rsidRPr="00B1422D">
        <w:rPr>
          <w:rFonts w:cs="Arial"/>
        </w:rPr>
        <w:t>ed</w:t>
      </w:r>
      <w:r w:rsidR="00607383" w:rsidRPr="00B1422D">
        <w:rPr>
          <w:rFonts w:cs="Arial"/>
        </w:rPr>
        <w:t xml:space="preserve"> knowledge</w:t>
      </w:r>
      <w:r w:rsidR="00466F80" w:rsidRPr="00B1422D">
        <w:rPr>
          <w:rFonts w:cs="Arial"/>
        </w:rPr>
        <w:t xml:space="preserve"> </w:t>
      </w:r>
      <w:r w:rsidR="00EF7B1C" w:rsidRPr="00B1422D">
        <w:rPr>
          <w:rFonts w:cs="Arial"/>
        </w:rPr>
        <w:t>about</w:t>
      </w:r>
      <w:r w:rsidR="00466F80" w:rsidRPr="00B1422D">
        <w:rPr>
          <w:rFonts w:cs="Arial"/>
        </w:rPr>
        <w:t xml:space="preserve"> LARC effectiveness </w:t>
      </w:r>
      <w:r w:rsidR="00EF7B1C" w:rsidRPr="00B1422D">
        <w:rPr>
          <w:rFonts w:cs="Arial"/>
        </w:rPr>
        <w:t xml:space="preserve">compared </w:t>
      </w:r>
      <w:r w:rsidR="00466F80" w:rsidRPr="00B1422D">
        <w:rPr>
          <w:rFonts w:cs="Arial"/>
        </w:rPr>
        <w:t>to other contraceptive methods</w:t>
      </w:r>
      <w:r w:rsidR="00EC24B2" w:rsidRPr="00B1422D">
        <w:rPr>
          <w:rFonts w:cs="Arial"/>
        </w:rPr>
        <w:fldChar w:fldCharType="begin">
          <w:fldData xml:space="preserve">PEVuZE5vdGU+PENpdGU+PEF1dGhvcj5Db2F0ZXM8L0F1dGhvcj48WWVhcj4yMDE4PC9ZZWFyPjxS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</w:fldData>
        </w:fldChar>
      </w:r>
      <w:r w:rsidR="001567A2">
        <w:rPr>
          <w:rFonts w:cs="Arial"/>
        </w:rPr>
        <w:instrText xml:space="preserve"> ADDIN EN.CITE </w:instrText>
      </w:r>
      <w:r w:rsidR="001567A2">
        <w:rPr>
          <w:rFonts w:cs="Arial"/>
        </w:rPr>
        <w:fldChar w:fldCharType="begin">
          <w:fldData xml:space="preserve">PEVuZE5vdGU+PENpdGU+PEF1dGhvcj5Db2F0ZXM8L0F1dGhvcj48WWVhcj4yMDE4PC9ZZWFyPjxS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</w:fldData>
        </w:fldChar>
      </w:r>
      <w:r w:rsidR="001567A2">
        <w:rPr>
          <w:rFonts w:cs="Arial"/>
        </w:rPr>
        <w:instrText xml:space="preserve"> ADDIN EN.CITE.DATA </w:instrText>
      </w:r>
      <w:r w:rsidR="001567A2">
        <w:rPr>
          <w:rFonts w:cs="Arial"/>
        </w:rPr>
      </w:r>
      <w:r w:rsidR="001567A2">
        <w:rPr>
          <w:rFonts w:cs="Arial"/>
        </w:rPr>
        <w:fldChar w:fldCharType="end"/>
      </w:r>
      <w:r w:rsidR="00EC24B2" w:rsidRPr="00B1422D">
        <w:rPr>
          <w:rFonts w:cs="Arial"/>
        </w:rPr>
      </w:r>
      <w:r w:rsidR="00EC24B2" w:rsidRPr="00B1422D">
        <w:rPr>
          <w:rFonts w:cs="Arial"/>
        </w:rPr>
        <w:fldChar w:fldCharType="separate"/>
      </w:r>
      <w:r w:rsidR="001567A2">
        <w:rPr>
          <w:rFonts w:cs="Arial"/>
          <w:noProof/>
        </w:rPr>
        <w:t>(27, 40)</w:t>
      </w:r>
      <w:r w:rsidR="00EC24B2" w:rsidRPr="00B1422D">
        <w:rPr>
          <w:rFonts w:cs="Arial"/>
        </w:rPr>
        <w:fldChar w:fldCharType="end"/>
      </w:r>
      <w:r w:rsidR="000D05A7">
        <w:rPr>
          <w:rFonts w:cs="Arial"/>
        </w:rPr>
        <w:t>.</w:t>
      </w:r>
    </w:p>
    <w:p w14:paraId="45F0467D" w14:textId="77777777" w:rsidR="0098396F" w:rsidRPr="00B1422D" w:rsidRDefault="0098396F" w:rsidP="00E2609F">
      <w:pPr>
        <w:rPr>
          <w:rFonts w:cs="Arial"/>
        </w:rPr>
      </w:pPr>
    </w:p>
    <w:p w14:paraId="392F0596" w14:textId="6D6BC19C" w:rsidR="00D80238" w:rsidRPr="00B1422D" w:rsidRDefault="003F1869" w:rsidP="00E12037">
      <w:pPr>
        <w:pStyle w:val="Heading2"/>
        <w:rPr>
          <w:rFonts w:ascii="Arial" w:hAnsi="Arial" w:cs="Arial"/>
        </w:rPr>
      </w:pPr>
      <w:bookmarkStart w:id="25" w:name="_Toc124113108"/>
      <w:r w:rsidRPr="00B1422D">
        <w:rPr>
          <w:rFonts w:ascii="Arial" w:hAnsi="Arial" w:cs="Arial"/>
        </w:rPr>
        <w:lastRenderedPageBreak/>
        <w:t>Non-LARC Methods</w:t>
      </w:r>
      <w:bookmarkEnd w:id="25"/>
    </w:p>
    <w:p w14:paraId="476880C9" w14:textId="4F9F8AEA" w:rsidR="00107352" w:rsidRPr="00B1422D" w:rsidRDefault="0005750D">
      <w:pPr>
        <w:rPr>
          <w:rFonts w:cs="Arial"/>
        </w:rPr>
      </w:pPr>
      <w:r w:rsidRPr="00B1422D">
        <w:rPr>
          <w:rFonts w:cs="Arial"/>
          <w:color w:val="000000"/>
        </w:rPr>
        <w:t>Some women preferred using non-LARCs for reasons that were not exclusively linked to preventing an unintended pregnancy</w:t>
      </w:r>
      <w:r w:rsidR="006C5E61" w:rsidRPr="00B1422D">
        <w:rPr>
          <w:rFonts w:cs="Arial"/>
          <w:color w:val="000000"/>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rFonts w:cs="Arial"/>
          <w:color w:val="000000"/>
        </w:rPr>
        <w:instrText xml:space="preserve"> ADDIN EN.CITE </w:instrText>
      </w:r>
      <w:r w:rsidR="001567A2">
        <w:rPr>
          <w:rFonts w:cs="Arial"/>
          <w:color w:val="000000"/>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rFonts w:cs="Arial"/>
          <w:color w:val="000000"/>
        </w:rPr>
        <w:instrText xml:space="preserve"> ADDIN EN.CITE.DATA </w:instrText>
      </w:r>
      <w:r w:rsidR="001567A2">
        <w:rPr>
          <w:rFonts w:cs="Arial"/>
          <w:color w:val="000000"/>
        </w:rPr>
      </w:r>
      <w:r w:rsidR="001567A2">
        <w:rPr>
          <w:rFonts w:cs="Arial"/>
          <w:color w:val="000000"/>
        </w:rPr>
        <w:fldChar w:fldCharType="end"/>
      </w:r>
      <w:r w:rsidR="006C5E61" w:rsidRPr="00B1422D">
        <w:rPr>
          <w:rFonts w:cs="Arial"/>
          <w:color w:val="000000"/>
        </w:rPr>
      </w:r>
      <w:r w:rsidR="006C5E61" w:rsidRPr="00B1422D">
        <w:rPr>
          <w:rFonts w:cs="Arial"/>
          <w:color w:val="000000"/>
        </w:rPr>
        <w:fldChar w:fldCharType="separate"/>
      </w:r>
      <w:r w:rsidR="001567A2">
        <w:rPr>
          <w:rFonts w:cs="Arial"/>
          <w:noProof/>
          <w:color w:val="000000"/>
        </w:rPr>
        <w:t>(34)</w:t>
      </w:r>
      <w:r w:rsidR="006C5E61" w:rsidRPr="00B1422D">
        <w:rPr>
          <w:rFonts w:cs="Arial"/>
          <w:color w:val="000000"/>
        </w:rPr>
        <w:fldChar w:fldCharType="end"/>
      </w:r>
      <w:r w:rsidRPr="00B1422D">
        <w:rPr>
          <w:rFonts w:cs="Arial"/>
          <w:color w:val="000000"/>
        </w:rPr>
        <w:t>. Women may use contraception for acne control, they may rarely have penetrative sex or may want a method that is more inclusive of their male partner</w:t>
      </w:r>
      <w:r w:rsidR="005F30CA" w:rsidRPr="00B1422D">
        <w:rPr>
          <w:rFonts w:cs="Arial"/>
          <w:color w:val="000000"/>
        </w:rPr>
        <w:fldChar w:fldCharType="begin"/>
      </w:r>
      <w:r w:rsidR="001567A2">
        <w:rPr>
          <w:rFonts w:cs="Arial"/>
          <w:color w:val="000000"/>
        </w:rPr>
        <w:instrText xml:space="preserve"> ADDIN EN.CITE &lt;EndNote&gt;&lt;Cite&gt;&lt;Author&gt;Higgins&lt;/Author&gt;&lt;Year&gt;2014&lt;/Year&gt;&lt;RecNum&gt;253&lt;/RecNum&gt;&lt;DisplayText&gt;(14)&lt;/DisplayText&gt;&lt;record&gt;&lt;rec-number&gt;253&lt;/rec-number&gt;&lt;foreign-keys&gt;&lt;key app="EN" db-id="0swzvs0rl5rzd9eesrr522wvv9x00safxp2t" timestamp="1692196288"&gt;253&lt;/key&gt;&lt;/foreign-keys&gt;&lt;ref-type name="Journal Article"&gt;17&lt;/ref-type&gt;&lt;contributors&gt;&lt;authors&gt;&lt;author&gt;Higgins, Jenny A.&lt;/author&gt;&lt;/authors&gt;&lt;/contributors&gt;&lt;titles&gt;&lt;title&gt;Celebration meets caution: LARC&amp;apos;s boons, potential busts, and the benefits of a reproductive justice approach&lt;/title&gt;&lt;secondary-title&gt;Contraception&lt;/secondary-title&gt;&lt;/titles&gt;&lt;periodical&gt;&lt;full-title&gt;Contraception&lt;/full-title&gt;&lt;/periodical&gt;&lt;pages&gt;237-241&lt;/pages&gt;&lt;volume&gt;89&lt;/volume&gt;&lt;number&gt;4&lt;/number&gt;&lt;dates&gt;&lt;year&gt;2014&lt;/year&gt;&lt;pub-dates&gt;&lt;date&gt;2014/04/01/&lt;/date&gt;&lt;/pub-dates&gt;&lt;/dates&gt;&lt;isbn&gt;0010-7824&lt;/isbn&gt;&lt;urls&gt;&lt;related-urls&gt;&lt;url&gt;https://www.sciencedirect.com/science/article/pii/S0010782414000389&lt;/url&gt;&lt;/related-urls&gt;&lt;/urls&gt;&lt;electronic-resource-num&gt;https://doi.org/10.1016/j.contraception.2014.01.027&lt;/electronic-resource-num&gt;&lt;/record&gt;&lt;/Cite&gt;&lt;/EndNote&gt;</w:instrText>
      </w:r>
      <w:r w:rsidR="005F30CA" w:rsidRPr="00B1422D">
        <w:rPr>
          <w:rFonts w:cs="Arial"/>
          <w:color w:val="000000"/>
        </w:rPr>
        <w:fldChar w:fldCharType="separate"/>
      </w:r>
      <w:r w:rsidR="001567A2">
        <w:rPr>
          <w:rFonts w:cs="Arial"/>
          <w:noProof/>
          <w:color w:val="000000"/>
        </w:rPr>
        <w:t>(14)</w:t>
      </w:r>
      <w:r w:rsidR="005F30CA" w:rsidRPr="00B1422D">
        <w:rPr>
          <w:rFonts w:cs="Arial"/>
          <w:color w:val="000000"/>
        </w:rPr>
        <w:fldChar w:fldCharType="end"/>
      </w:r>
      <w:r w:rsidRPr="00B1422D">
        <w:rPr>
          <w:rFonts w:cs="Arial"/>
          <w:color w:val="000000"/>
        </w:rPr>
        <w:t xml:space="preserve">. </w:t>
      </w:r>
      <w:r w:rsidR="00EA6302" w:rsidRPr="00B1422D">
        <w:rPr>
          <w:rFonts w:cs="Arial"/>
        </w:rPr>
        <w:t xml:space="preserve">Many </w:t>
      </w:r>
      <w:r w:rsidR="00EF7B1C" w:rsidRPr="00B1422D">
        <w:rPr>
          <w:rFonts w:cs="Arial"/>
        </w:rPr>
        <w:t>preferred</w:t>
      </w:r>
      <w:r w:rsidR="00FC078C" w:rsidRPr="00B1422D">
        <w:rPr>
          <w:rFonts w:cs="Arial"/>
        </w:rPr>
        <w:t xml:space="preserve"> </w:t>
      </w:r>
      <w:r w:rsidR="00EF7B1C" w:rsidRPr="00B1422D">
        <w:rPr>
          <w:rFonts w:cs="Arial"/>
        </w:rPr>
        <w:t>c</w:t>
      </w:r>
      <w:r w:rsidR="00C324D2" w:rsidRPr="00B1422D">
        <w:rPr>
          <w:rFonts w:cs="Arial"/>
        </w:rPr>
        <w:t xml:space="preserve">ondoms </w:t>
      </w:r>
      <w:r w:rsidR="00EF7B1C" w:rsidRPr="00B1422D">
        <w:rPr>
          <w:rFonts w:cs="Arial"/>
        </w:rPr>
        <w:t xml:space="preserve">because they </w:t>
      </w:r>
      <w:r w:rsidR="00C324D2" w:rsidRPr="00B1422D">
        <w:rPr>
          <w:rFonts w:cs="Arial"/>
        </w:rPr>
        <w:t xml:space="preserve">also provide protection from </w:t>
      </w:r>
      <w:r w:rsidR="008A6BFA" w:rsidRPr="00B1422D">
        <w:rPr>
          <w:rFonts w:cs="Arial"/>
        </w:rPr>
        <w:t>sexually transmitted infections</w:t>
      </w:r>
      <w:r w:rsidR="008C019A" w:rsidRPr="00B1422D">
        <w:rPr>
          <w:rFonts w:cs="Arial"/>
        </w:rPr>
        <w:fldChar w:fldCharType="begin">
          <w:fldData xml:space="preserve">PEVuZE5vdGU+PENpdGU+PEF1dGhvcj5CZXJnbGFzPC9BdXRob3I+PFllYXI+MjAyMTwvWWVhcj48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</w:fldData>
        </w:fldChar>
      </w:r>
      <w:r w:rsidR="001567A2">
        <w:rPr>
          <w:rFonts w:cs="Arial"/>
        </w:rPr>
        <w:instrText xml:space="preserve"> ADDIN EN.CITE </w:instrText>
      </w:r>
      <w:r w:rsidR="001567A2">
        <w:rPr>
          <w:rFonts w:cs="Arial"/>
        </w:rPr>
        <w:fldChar w:fldCharType="begin">
          <w:fldData xml:space="preserve">PEVuZE5vdGU+PENpdGU+PEF1dGhvcj5CZXJnbGFzPC9BdXRob3I+PFllYXI+MjAyMTwvWWVhcj48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</w:fldData>
        </w:fldChar>
      </w:r>
      <w:r w:rsidR="001567A2">
        <w:rPr>
          <w:rFonts w:cs="Arial"/>
        </w:rPr>
        <w:instrText xml:space="preserve"> ADDIN EN.CITE.DATA </w:instrText>
      </w:r>
      <w:r w:rsidR="001567A2">
        <w:rPr>
          <w:rFonts w:cs="Arial"/>
        </w:rPr>
      </w:r>
      <w:r w:rsidR="001567A2">
        <w:rPr>
          <w:rFonts w:cs="Arial"/>
        </w:rPr>
        <w:fldChar w:fldCharType="end"/>
      </w:r>
      <w:r w:rsidR="008C019A" w:rsidRPr="00B1422D">
        <w:rPr>
          <w:rFonts w:cs="Arial"/>
        </w:rPr>
      </w:r>
      <w:r w:rsidR="008C019A" w:rsidRPr="00B1422D">
        <w:rPr>
          <w:rFonts w:cs="Arial"/>
        </w:rPr>
        <w:fldChar w:fldCharType="separate"/>
      </w:r>
      <w:r w:rsidR="001567A2">
        <w:rPr>
          <w:rFonts w:cs="Arial"/>
          <w:noProof/>
        </w:rPr>
        <w:t>(26, 28, 34, 42)</w:t>
      </w:r>
      <w:r w:rsidR="008C019A" w:rsidRPr="00B1422D">
        <w:rPr>
          <w:rFonts w:cs="Arial"/>
        </w:rPr>
        <w:fldChar w:fldCharType="end"/>
      </w:r>
      <w:r w:rsidR="00B958AB">
        <w:rPr>
          <w:rFonts w:cs="Arial"/>
        </w:rPr>
        <w:t xml:space="preserve"> </w:t>
      </w:r>
      <w:r w:rsidR="00CC1E45" w:rsidRPr="00B1422D">
        <w:rPr>
          <w:rFonts w:cs="Arial"/>
        </w:rPr>
        <w:t>(table 2)</w:t>
      </w:r>
      <w:r w:rsidR="00EF7B1C" w:rsidRPr="00B1422D">
        <w:rPr>
          <w:rFonts w:cs="Arial"/>
        </w:rPr>
        <w:t xml:space="preserve">, </w:t>
      </w:r>
      <w:r w:rsidR="00231ED6" w:rsidRPr="00B1422D">
        <w:rPr>
          <w:rFonts w:cs="Arial"/>
        </w:rPr>
        <w:t xml:space="preserve">can </w:t>
      </w:r>
      <w:r w:rsidR="00385B3E" w:rsidRPr="00B1422D">
        <w:rPr>
          <w:rFonts w:cs="Arial"/>
        </w:rPr>
        <w:t xml:space="preserve">be used spontaneously and </w:t>
      </w:r>
      <w:r w:rsidR="00EB248E" w:rsidRPr="00B1422D">
        <w:rPr>
          <w:rFonts w:cs="Arial"/>
        </w:rPr>
        <w:t>are m</w:t>
      </w:r>
      <w:r w:rsidR="005121AE" w:rsidRPr="00B1422D">
        <w:rPr>
          <w:rFonts w:cs="Arial"/>
        </w:rPr>
        <w:t xml:space="preserve">ore </w:t>
      </w:r>
      <w:r w:rsidR="00EB248E" w:rsidRPr="00B1422D">
        <w:rPr>
          <w:rFonts w:cs="Arial"/>
        </w:rPr>
        <w:t>accessible</w:t>
      </w:r>
      <w:r w:rsidR="00385B3E" w:rsidRPr="00B1422D">
        <w:rPr>
          <w:rFonts w:cs="Arial"/>
        </w:rPr>
        <w:t xml:space="preserve"> than LARC methods, which require assistance from healthcare professionals</w:t>
      </w:r>
      <w:r w:rsidR="00AF5711" w:rsidRPr="00B1422D">
        <w:rPr>
          <w:rFonts w:cs="Arial"/>
        </w:rPr>
        <w:fldChar w:fldCharType="begin">
          <w:fldData xml:space="preserve">PEVuZE5vdGU+PENpdGU+PEF1dGhvcj5CZXJnbGFzPC9BdXRob3I+PFllYXI+MjAyMTwvWWVhcj48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</w:fldData>
        </w:fldChar>
      </w:r>
      <w:r w:rsidR="001567A2">
        <w:rPr>
          <w:rFonts w:cs="Arial"/>
        </w:rPr>
        <w:instrText xml:space="preserve"> ADDIN EN.CITE </w:instrText>
      </w:r>
      <w:r w:rsidR="001567A2">
        <w:rPr>
          <w:rFonts w:cs="Arial"/>
        </w:rPr>
        <w:fldChar w:fldCharType="begin">
          <w:fldData xml:space="preserve">PEVuZE5vdGU+PENpdGU+PEF1dGhvcj5CZXJnbGFzPC9BdXRob3I+PFllYXI+MjAyMTwvWWVhcj48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</w:fldData>
        </w:fldChar>
      </w:r>
      <w:r w:rsidR="001567A2">
        <w:rPr>
          <w:rFonts w:cs="Arial"/>
        </w:rPr>
        <w:instrText xml:space="preserve"> ADDIN EN.CITE.DATA </w:instrText>
      </w:r>
      <w:r w:rsidR="001567A2">
        <w:rPr>
          <w:rFonts w:cs="Arial"/>
        </w:rPr>
      </w:r>
      <w:r w:rsidR="001567A2">
        <w:rPr>
          <w:rFonts w:cs="Arial"/>
        </w:rPr>
        <w:fldChar w:fldCharType="end"/>
      </w:r>
      <w:r w:rsidR="00AF5711" w:rsidRPr="00B1422D">
        <w:rPr>
          <w:rFonts w:cs="Arial"/>
        </w:rPr>
      </w:r>
      <w:r w:rsidR="00AF5711" w:rsidRPr="00B1422D">
        <w:rPr>
          <w:rFonts w:cs="Arial"/>
        </w:rPr>
        <w:fldChar w:fldCharType="separate"/>
      </w:r>
      <w:r w:rsidR="001567A2">
        <w:rPr>
          <w:rFonts w:cs="Arial"/>
          <w:noProof/>
        </w:rPr>
        <w:t>(26)</w:t>
      </w:r>
      <w:r w:rsidR="00AF5711" w:rsidRPr="00B1422D">
        <w:rPr>
          <w:rFonts w:cs="Arial"/>
        </w:rPr>
        <w:fldChar w:fldCharType="end"/>
      </w:r>
      <w:r w:rsidR="00A15708">
        <w:rPr>
          <w:rFonts w:cs="Arial"/>
        </w:rPr>
        <w:t>.</w:t>
      </w:r>
      <w:r w:rsidR="00517233" w:rsidRPr="00B1422D">
        <w:rPr>
          <w:rFonts w:cs="Arial"/>
        </w:rPr>
        <w:t xml:space="preserve"> </w:t>
      </w:r>
      <w:r w:rsidR="001B2D66" w:rsidRPr="00B1422D">
        <w:rPr>
          <w:rFonts w:cs="Arial"/>
        </w:rPr>
        <w:t xml:space="preserve">Despite condoms having higher failure rates than LARC, </w:t>
      </w:r>
      <w:r w:rsidRPr="00B1422D">
        <w:rPr>
          <w:rFonts w:cs="Arial"/>
        </w:rPr>
        <w:t xml:space="preserve">some </w:t>
      </w:r>
      <w:r w:rsidR="00EA6302" w:rsidRPr="00B1422D">
        <w:rPr>
          <w:rFonts w:cs="Arial"/>
        </w:rPr>
        <w:t xml:space="preserve">users </w:t>
      </w:r>
      <w:r w:rsidR="009A0A39" w:rsidRPr="00B1422D">
        <w:rPr>
          <w:rFonts w:cs="Arial"/>
        </w:rPr>
        <w:t xml:space="preserve">saw condoms as effective, as </w:t>
      </w:r>
      <w:r w:rsidR="00EA6302" w:rsidRPr="00B1422D">
        <w:rPr>
          <w:rFonts w:cs="Arial"/>
        </w:rPr>
        <w:t xml:space="preserve">they </w:t>
      </w:r>
      <w:r w:rsidR="00AA3A08" w:rsidRPr="00B1422D">
        <w:rPr>
          <w:rFonts w:cs="Arial"/>
        </w:rPr>
        <w:t>reported</w:t>
      </w:r>
      <w:r w:rsidR="009A0A39" w:rsidRPr="00B1422D">
        <w:rPr>
          <w:rFonts w:cs="Arial"/>
        </w:rPr>
        <w:t xml:space="preserve"> not get</w:t>
      </w:r>
      <w:r w:rsidR="00AA3A08" w:rsidRPr="00B1422D">
        <w:rPr>
          <w:rFonts w:cs="Arial"/>
        </w:rPr>
        <w:t>ting</w:t>
      </w:r>
      <w:r w:rsidR="009A0A39" w:rsidRPr="00B1422D">
        <w:rPr>
          <w:rFonts w:cs="Arial"/>
        </w:rPr>
        <w:t xml:space="preserve"> pregnant whilst using </w:t>
      </w:r>
      <w:r w:rsidR="00DD5018" w:rsidRPr="00B1422D">
        <w:rPr>
          <w:rFonts w:cs="Arial"/>
        </w:rPr>
        <w:t>this method</w:t>
      </w:r>
      <w:r w:rsidR="00484E3A" w:rsidRPr="00B1422D">
        <w:rPr>
          <w:rFonts w:cs="Arial"/>
        </w:rPr>
        <w:fldChar w:fldCharType="begin">
          <w:fldData xml:space="preserve">PEVuZE5vdGU+PENpdGU+PEF1dGhvcj5CZXJnbGFzPC9BdXRob3I+PFllYXI+MjAyMTwvWWVhcj48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</w:fldData>
        </w:fldChar>
      </w:r>
      <w:r w:rsidR="001567A2">
        <w:rPr>
          <w:rFonts w:cs="Arial"/>
        </w:rPr>
        <w:instrText xml:space="preserve"> ADDIN EN.CITE </w:instrText>
      </w:r>
      <w:r w:rsidR="001567A2">
        <w:rPr>
          <w:rFonts w:cs="Arial"/>
        </w:rPr>
        <w:fldChar w:fldCharType="begin">
          <w:fldData xml:space="preserve">PEVuZE5vdGU+PENpdGU+PEF1dGhvcj5CZXJnbGFzPC9BdXRob3I+PFllYXI+MjAyMTwvWWVhcj48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</w:fldData>
        </w:fldChar>
      </w:r>
      <w:r w:rsidR="001567A2">
        <w:rPr>
          <w:rFonts w:cs="Arial"/>
        </w:rPr>
        <w:instrText xml:space="preserve"> ADDIN EN.CITE.DATA </w:instrText>
      </w:r>
      <w:r w:rsidR="001567A2">
        <w:rPr>
          <w:rFonts w:cs="Arial"/>
        </w:rPr>
      </w:r>
      <w:r w:rsidR="001567A2">
        <w:rPr>
          <w:rFonts w:cs="Arial"/>
        </w:rPr>
        <w:fldChar w:fldCharType="end"/>
      </w:r>
      <w:r w:rsidR="00484E3A" w:rsidRPr="00B1422D">
        <w:rPr>
          <w:rFonts w:cs="Arial"/>
        </w:rPr>
      </w:r>
      <w:r w:rsidR="00484E3A" w:rsidRPr="00B1422D">
        <w:rPr>
          <w:rFonts w:cs="Arial"/>
        </w:rPr>
        <w:fldChar w:fldCharType="separate"/>
      </w:r>
      <w:r w:rsidR="001567A2">
        <w:rPr>
          <w:rFonts w:cs="Arial"/>
          <w:noProof/>
        </w:rPr>
        <w:t>(26)</w:t>
      </w:r>
      <w:r w:rsidR="00484E3A" w:rsidRPr="00B1422D">
        <w:rPr>
          <w:rFonts w:cs="Arial"/>
        </w:rPr>
        <w:fldChar w:fldCharType="end"/>
      </w:r>
      <w:r w:rsidR="00A15708">
        <w:rPr>
          <w:rFonts w:cs="Arial"/>
        </w:rPr>
        <w:t>.</w:t>
      </w:r>
      <w:r w:rsidR="00A3400F" w:rsidRPr="00B1422D">
        <w:rPr>
          <w:rFonts w:cs="Arial"/>
        </w:rPr>
        <w:t xml:space="preserve"> Some did not feel the need to switch methods, if the lower efficacy methods worked well for them</w:t>
      </w:r>
      <w:r w:rsidR="004340E4" w:rsidRPr="00B1422D">
        <w:rPr>
          <w:rFonts w:cs="Arial"/>
        </w:rPr>
        <w:fldChar w:fldCharType="begin">
          <w:fldData xml:space="preserve">PEVuZE5vdGU+PENpdGU+PEF1dGhvcj5CZXJnbGFzPC9BdXRob3I+PFllYXI+MjAyMTwvWWVhcj48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</w:fldData>
        </w:fldChar>
      </w:r>
      <w:r w:rsidR="001567A2">
        <w:rPr>
          <w:rFonts w:cs="Arial"/>
        </w:rPr>
        <w:instrText xml:space="preserve"> ADDIN EN.CITE </w:instrText>
      </w:r>
      <w:r w:rsidR="001567A2">
        <w:rPr>
          <w:rFonts w:cs="Arial"/>
        </w:rPr>
        <w:fldChar w:fldCharType="begin">
          <w:fldData xml:space="preserve">PEVuZE5vdGU+PENpdGU+PEF1dGhvcj5CZXJnbGFzPC9BdXRob3I+PFllYXI+MjAyMTwvWWVhcj48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</w:fldData>
        </w:fldChar>
      </w:r>
      <w:r w:rsidR="001567A2">
        <w:rPr>
          <w:rFonts w:cs="Arial"/>
        </w:rPr>
        <w:instrText xml:space="preserve"> ADDIN EN.CITE.DATA </w:instrText>
      </w:r>
      <w:r w:rsidR="001567A2">
        <w:rPr>
          <w:rFonts w:cs="Arial"/>
        </w:rPr>
      </w:r>
      <w:r w:rsidR="001567A2">
        <w:rPr>
          <w:rFonts w:cs="Arial"/>
        </w:rPr>
        <w:fldChar w:fldCharType="end"/>
      </w:r>
      <w:r w:rsidR="004340E4" w:rsidRPr="00B1422D">
        <w:rPr>
          <w:rFonts w:cs="Arial"/>
        </w:rPr>
      </w:r>
      <w:r w:rsidR="004340E4" w:rsidRPr="00B1422D">
        <w:rPr>
          <w:rFonts w:cs="Arial"/>
        </w:rPr>
        <w:fldChar w:fldCharType="separate"/>
      </w:r>
      <w:r w:rsidR="001567A2">
        <w:rPr>
          <w:rFonts w:cs="Arial"/>
          <w:noProof/>
        </w:rPr>
        <w:t>(26)</w:t>
      </w:r>
      <w:r w:rsidR="004340E4" w:rsidRPr="00B1422D">
        <w:rPr>
          <w:rFonts w:cs="Arial"/>
        </w:rPr>
        <w:fldChar w:fldCharType="end"/>
      </w:r>
      <w:r w:rsidR="00A15708">
        <w:rPr>
          <w:rFonts w:cs="Arial"/>
        </w:rPr>
        <w:t>.</w:t>
      </w:r>
    </w:p>
    <w:p w14:paraId="0CCC5894" w14:textId="77777777" w:rsidR="00107352" w:rsidRPr="00B1422D" w:rsidRDefault="00107352">
      <w:pPr>
        <w:rPr>
          <w:rFonts w:cs="Arial"/>
        </w:rPr>
      </w:pPr>
    </w:p>
    <w:p w14:paraId="7D073C28" w14:textId="36A11B62" w:rsidR="00D80238" w:rsidRPr="00B1422D" w:rsidRDefault="002B7DB3" w:rsidP="00E12037">
      <w:pPr>
        <w:pStyle w:val="Heading2"/>
        <w:rPr>
          <w:rFonts w:ascii="Arial" w:hAnsi="Arial" w:cs="Arial"/>
        </w:rPr>
      </w:pPr>
      <w:bookmarkStart w:id="26" w:name="_Toc124113109"/>
      <w:r w:rsidRPr="00B1422D">
        <w:rPr>
          <w:rFonts w:ascii="Arial" w:hAnsi="Arial" w:cs="Arial"/>
        </w:rPr>
        <w:t>Wom</w:t>
      </w:r>
      <w:r w:rsidR="0043447F" w:rsidRPr="00B1422D">
        <w:rPr>
          <w:rFonts w:ascii="Arial" w:hAnsi="Arial" w:cs="Arial"/>
        </w:rPr>
        <w:t>e</w:t>
      </w:r>
      <w:r w:rsidRPr="00B1422D">
        <w:rPr>
          <w:rFonts w:ascii="Arial" w:hAnsi="Arial" w:cs="Arial"/>
        </w:rPr>
        <w:t>n’s Ideas/Concerns/Expectations</w:t>
      </w:r>
      <w:bookmarkEnd w:id="26"/>
    </w:p>
    <w:p w14:paraId="63DAE557" w14:textId="512D699B" w:rsidR="00AA3397" w:rsidRPr="00B1422D" w:rsidRDefault="00921A55" w:rsidP="00E12037">
      <w:pPr>
        <w:pStyle w:val="Heading3"/>
        <w:rPr>
          <w:rFonts w:ascii="Arial" w:hAnsi="Arial" w:cs="Arial"/>
        </w:rPr>
      </w:pPr>
      <w:bookmarkStart w:id="27" w:name="_Toc124113110"/>
      <w:r w:rsidRPr="00B1422D">
        <w:rPr>
          <w:rFonts w:ascii="Arial" w:hAnsi="Arial" w:cs="Arial"/>
        </w:rPr>
        <w:t>Reproductive Freedom</w:t>
      </w:r>
      <w:bookmarkEnd w:id="27"/>
    </w:p>
    <w:p w14:paraId="055E5FF8" w14:textId="0507170C" w:rsidR="00882CC1" w:rsidRPr="00B1422D" w:rsidRDefault="00861667" w:rsidP="00517233">
      <w:pPr>
        <w:rPr>
          <w:rFonts w:cs="Arial"/>
        </w:rPr>
      </w:pPr>
      <w:r w:rsidRPr="00B1422D">
        <w:rPr>
          <w:rFonts w:cs="Arial"/>
        </w:rPr>
        <w:t xml:space="preserve">Many </w:t>
      </w:r>
      <w:r w:rsidR="00CC1E45" w:rsidRPr="00B1422D">
        <w:rPr>
          <w:rFonts w:cs="Arial"/>
        </w:rPr>
        <w:t>studies</w:t>
      </w:r>
      <w:r w:rsidR="00E34D0E" w:rsidRPr="00B1422D">
        <w:rPr>
          <w:rFonts w:cs="Arial"/>
        </w:rPr>
        <w:t xml:space="preserve">, particularly </w:t>
      </w:r>
      <w:r w:rsidR="00CC1E45" w:rsidRPr="00B1422D">
        <w:rPr>
          <w:rFonts w:cs="Arial"/>
        </w:rPr>
        <w:t xml:space="preserve">in </w:t>
      </w:r>
      <w:r w:rsidR="00E34D0E" w:rsidRPr="00B1422D">
        <w:rPr>
          <w:rFonts w:cs="Arial"/>
        </w:rPr>
        <w:t>adolescents</w:t>
      </w:r>
      <w:r w:rsidR="00D21C25" w:rsidRPr="00B1422D">
        <w:rPr>
          <w:rFonts w:cs="Arial"/>
        </w:rPr>
        <w:fldChar w:fldCharType="begin">
          <w:fldData xml:space="preserve">PEVuZE5vdGU+PENpdGU+PEF1dGhvcj5LdWlwZXI8L0F1dGhvcj48WWVhcj4xOTk3PC9ZZWFyPjxS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</w:fldData>
        </w:fldChar>
      </w:r>
      <w:r w:rsidR="001567A2">
        <w:rPr>
          <w:rFonts w:cs="Arial"/>
        </w:rPr>
        <w:instrText xml:space="preserve"> ADDIN EN.CITE </w:instrText>
      </w:r>
      <w:r w:rsidR="001567A2">
        <w:rPr>
          <w:rFonts w:cs="Arial"/>
        </w:rPr>
        <w:fldChar w:fldCharType="begin">
          <w:fldData xml:space="preserve">PEVuZE5vdGU+PENpdGU+PEF1dGhvcj5LdWlwZXI8L0F1dGhvcj48WWVhcj4xOTk3PC9ZZWFyPjxS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</w:fldData>
        </w:fldChar>
      </w:r>
      <w:r w:rsidR="001567A2">
        <w:rPr>
          <w:rFonts w:cs="Arial"/>
        </w:rPr>
        <w:instrText xml:space="preserve"> ADDIN EN.CITE.DATA </w:instrText>
      </w:r>
      <w:r w:rsidR="001567A2">
        <w:rPr>
          <w:rFonts w:cs="Arial"/>
        </w:rPr>
      </w:r>
      <w:r w:rsidR="001567A2">
        <w:rPr>
          <w:rFonts w:cs="Arial"/>
        </w:rPr>
        <w:fldChar w:fldCharType="end"/>
      </w:r>
      <w:r w:rsidR="00D21C25" w:rsidRPr="00B1422D">
        <w:rPr>
          <w:rFonts w:cs="Arial"/>
        </w:rPr>
      </w:r>
      <w:r w:rsidR="00D21C25" w:rsidRPr="00B1422D">
        <w:rPr>
          <w:rFonts w:cs="Arial"/>
        </w:rPr>
        <w:fldChar w:fldCharType="separate"/>
      </w:r>
      <w:r w:rsidR="001567A2">
        <w:rPr>
          <w:rFonts w:cs="Arial"/>
          <w:noProof/>
        </w:rPr>
        <w:t>(34, 35, 40)</w:t>
      </w:r>
      <w:r w:rsidR="00D21C25" w:rsidRPr="00B1422D">
        <w:rPr>
          <w:rFonts w:cs="Arial"/>
        </w:rPr>
        <w:fldChar w:fldCharType="end"/>
      </w:r>
      <w:r w:rsidR="00E34D0E" w:rsidRPr="00B1422D">
        <w:rPr>
          <w:rFonts w:cs="Arial"/>
        </w:rPr>
        <w:t>,</w:t>
      </w:r>
      <w:r w:rsidRPr="00B1422D">
        <w:rPr>
          <w:rFonts w:cs="Arial"/>
        </w:rPr>
        <w:t xml:space="preserve"> </w:t>
      </w:r>
      <w:r w:rsidR="00CC1E45" w:rsidRPr="00B1422D">
        <w:rPr>
          <w:rFonts w:cs="Arial"/>
        </w:rPr>
        <w:t>reported</w:t>
      </w:r>
      <w:r w:rsidR="00EF7B1C" w:rsidRPr="00B1422D">
        <w:rPr>
          <w:rFonts w:cs="Arial"/>
        </w:rPr>
        <w:t xml:space="preserve"> that </w:t>
      </w:r>
      <w:r w:rsidRPr="00B1422D">
        <w:rPr>
          <w:rFonts w:cs="Arial"/>
        </w:rPr>
        <w:t xml:space="preserve">LARC methods </w:t>
      </w:r>
      <w:r w:rsidR="00EF7B1C" w:rsidRPr="00B1422D">
        <w:rPr>
          <w:rFonts w:cs="Arial"/>
        </w:rPr>
        <w:t xml:space="preserve">are </w:t>
      </w:r>
      <w:r w:rsidR="00CC1E45" w:rsidRPr="00B1422D">
        <w:rPr>
          <w:rFonts w:cs="Arial"/>
        </w:rPr>
        <w:t xml:space="preserve">seen as </w:t>
      </w:r>
      <w:r w:rsidRPr="00B1422D">
        <w:rPr>
          <w:rFonts w:cs="Arial"/>
        </w:rPr>
        <w:t>empowering</w:t>
      </w:r>
      <w:r w:rsidR="00EF7B1C" w:rsidRPr="00B1422D">
        <w:rPr>
          <w:rFonts w:cs="Arial"/>
        </w:rPr>
        <w:t>,</w:t>
      </w:r>
      <w:r w:rsidR="00E34D0E" w:rsidRPr="00B1422D">
        <w:rPr>
          <w:rFonts w:cs="Arial"/>
        </w:rPr>
        <w:t xml:space="preserve"> </w:t>
      </w:r>
      <w:r w:rsidR="00ED26E5" w:rsidRPr="00B1422D">
        <w:rPr>
          <w:rFonts w:cs="Arial"/>
        </w:rPr>
        <w:t>as women were able to make reproductive decisions themselves</w:t>
      </w:r>
      <w:r w:rsidR="00004D89" w:rsidRPr="00B1422D">
        <w:rPr>
          <w:rFonts w:cs="Arial"/>
        </w:rPr>
        <w:t xml:space="preserve"> and were in control of their own </w:t>
      </w:r>
      <w:r w:rsidR="001F5087" w:rsidRPr="00B1422D">
        <w:rPr>
          <w:rFonts w:cs="Arial"/>
        </w:rPr>
        <w:t>body</w:t>
      </w:r>
      <w:r w:rsidR="005A074D" w:rsidRPr="00B1422D">
        <w:rPr>
          <w:rFonts w:cs="Arial"/>
        </w:rPr>
        <w:fldChar w:fldCharType="begin">
          <w:fldData xml:space="preserve">PEVuZE5vdGU+PENpdGU+PEF1dGhvcj5Hb21lejwvQXV0aG9yPjxZZWFyPjIwMTg8L1llYXI+PFJl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</w:fldData>
        </w:fldChar>
      </w:r>
      <w:r w:rsidR="001567A2">
        <w:rPr>
          <w:rFonts w:cs="Arial"/>
        </w:rPr>
        <w:instrText xml:space="preserve"> ADDIN EN.CITE </w:instrText>
      </w:r>
      <w:r w:rsidR="001567A2">
        <w:rPr>
          <w:rFonts w:cs="Arial"/>
        </w:rPr>
        <w:fldChar w:fldCharType="begin">
          <w:fldData xml:space="preserve">PEVuZE5vdGU+PENpdGU+PEF1dGhvcj5Hb21lejwvQXV0aG9yPjxZZWFyPjIwMTg8L1llYXI+PFJl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</w:fldData>
        </w:fldChar>
      </w:r>
      <w:r w:rsidR="001567A2">
        <w:rPr>
          <w:rFonts w:cs="Arial"/>
        </w:rPr>
        <w:instrText xml:space="preserve"> ADDIN EN.CITE.DATA </w:instrText>
      </w:r>
      <w:r w:rsidR="001567A2">
        <w:rPr>
          <w:rFonts w:cs="Arial"/>
        </w:rPr>
      </w:r>
      <w:r w:rsidR="001567A2">
        <w:rPr>
          <w:rFonts w:cs="Arial"/>
        </w:rPr>
        <w:fldChar w:fldCharType="end"/>
      </w:r>
      <w:r w:rsidR="005A074D" w:rsidRPr="00B1422D">
        <w:rPr>
          <w:rFonts w:cs="Arial"/>
        </w:rPr>
      </w:r>
      <w:r w:rsidR="005A074D" w:rsidRPr="00B1422D">
        <w:rPr>
          <w:rFonts w:cs="Arial"/>
        </w:rPr>
        <w:fldChar w:fldCharType="separate"/>
      </w:r>
      <w:r w:rsidR="001567A2">
        <w:rPr>
          <w:rFonts w:cs="Arial"/>
          <w:noProof/>
        </w:rPr>
        <w:t>(28, 30, 31, 34, 35, 40)</w:t>
      </w:r>
      <w:r w:rsidR="005A074D" w:rsidRPr="00B1422D">
        <w:rPr>
          <w:rFonts w:cs="Arial"/>
        </w:rPr>
        <w:fldChar w:fldCharType="end"/>
      </w:r>
      <w:r w:rsidR="00A15708">
        <w:rPr>
          <w:rFonts w:cs="Arial"/>
        </w:rPr>
        <w:t>.</w:t>
      </w:r>
      <w:r w:rsidR="00ED26E5" w:rsidRPr="00B1422D">
        <w:rPr>
          <w:rFonts w:cs="Arial"/>
        </w:rPr>
        <w:t xml:space="preserve"> Unlike condoms</w:t>
      </w:r>
      <w:r w:rsidR="00231ED6" w:rsidRPr="00B1422D">
        <w:rPr>
          <w:rFonts w:cs="Arial"/>
        </w:rPr>
        <w:t>,</w:t>
      </w:r>
      <w:r w:rsidR="00FE61BC" w:rsidRPr="00B1422D">
        <w:rPr>
          <w:rFonts w:cs="Arial"/>
        </w:rPr>
        <w:t xml:space="preserve"> </w:t>
      </w:r>
      <w:r w:rsidR="00ED26E5" w:rsidRPr="00B1422D">
        <w:rPr>
          <w:rFonts w:cs="Arial"/>
        </w:rPr>
        <w:t xml:space="preserve">which require partner cooperation, women were able to </w:t>
      </w:r>
      <w:r w:rsidR="001B5605" w:rsidRPr="00B1422D">
        <w:rPr>
          <w:rFonts w:cs="Arial"/>
        </w:rPr>
        <w:t xml:space="preserve">ensure pregnancy prevention </w:t>
      </w:r>
      <w:r w:rsidR="00FE61BC" w:rsidRPr="00B1422D">
        <w:rPr>
          <w:rFonts w:cs="Arial"/>
        </w:rPr>
        <w:t xml:space="preserve">through their own choices. </w:t>
      </w:r>
      <w:r w:rsidR="00D23972" w:rsidRPr="00B1422D">
        <w:rPr>
          <w:rFonts w:cs="Arial"/>
        </w:rPr>
        <w:t>T</w:t>
      </w:r>
      <w:r w:rsidR="009A2C8D" w:rsidRPr="00B1422D">
        <w:rPr>
          <w:rFonts w:cs="Arial"/>
        </w:rPr>
        <w:t xml:space="preserve">he longevity of the LARC devices </w:t>
      </w:r>
      <w:r w:rsidR="00B00F06" w:rsidRPr="00B1422D">
        <w:rPr>
          <w:rFonts w:cs="Arial"/>
        </w:rPr>
        <w:t>enabled</w:t>
      </w:r>
      <w:r w:rsidR="009A2C8D" w:rsidRPr="00B1422D">
        <w:rPr>
          <w:rFonts w:cs="Arial"/>
        </w:rPr>
        <w:t xml:space="preserve"> women to focus on their </w:t>
      </w:r>
      <w:r w:rsidR="005A2CC3" w:rsidRPr="00B1422D">
        <w:rPr>
          <w:rFonts w:cs="Arial"/>
        </w:rPr>
        <w:t xml:space="preserve">careers and future, without having to worry about </w:t>
      </w:r>
      <w:r w:rsidR="00773AAD" w:rsidRPr="00B1422D">
        <w:rPr>
          <w:rFonts w:cs="Arial"/>
        </w:rPr>
        <w:t xml:space="preserve">potential </w:t>
      </w:r>
      <w:r w:rsidR="005A2CC3" w:rsidRPr="00B1422D">
        <w:rPr>
          <w:rFonts w:cs="Arial"/>
        </w:rPr>
        <w:t>pregnancies</w:t>
      </w:r>
      <w:r w:rsidR="00920695" w:rsidRPr="00B1422D">
        <w:rPr>
          <w:rFonts w:cs="Arial"/>
        </w:rPr>
        <w:fldChar w:fldCharType="begin">
          <w:fldData xml:space="preserve">PEVuZE5vdGU+PENpdGU+PEF1dGhvcj5Hb21lejwvQXV0aG9yPjxZZWFyPjIwMTg8L1llYXI+PFJl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=
</w:fldData>
        </w:fldChar>
      </w:r>
      <w:r w:rsidR="001567A2">
        <w:rPr>
          <w:rFonts w:cs="Arial"/>
        </w:rPr>
        <w:instrText xml:space="preserve"> ADDIN EN.CITE </w:instrText>
      </w:r>
      <w:r w:rsidR="001567A2">
        <w:rPr>
          <w:rFonts w:cs="Arial"/>
        </w:rPr>
        <w:fldChar w:fldCharType="begin">
          <w:fldData xml:space="preserve">PEVuZE5vdGU+PENpdGU+PEF1dGhvcj5Hb21lejwvQXV0aG9yPjxZZWFyPjIwMTg8L1llYXI+PFJl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=
</w:fldData>
        </w:fldChar>
      </w:r>
      <w:r w:rsidR="001567A2">
        <w:rPr>
          <w:rFonts w:cs="Arial"/>
        </w:rPr>
        <w:instrText xml:space="preserve"> ADDIN EN.CITE.DATA </w:instrText>
      </w:r>
      <w:r w:rsidR="001567A2">
        <w:rPr>
          <w:rFonts w:cs="Arial"/>
        </w:rPr>
      </w:r>
      <w:r w:rsidR="001567A2">
        <w:rPr>
          <w:rFonts w:cs="Arial"/>
        </w:rPr>
        <w:fldChar w:fldCharType="end"/>
      </w:r>
      <w:r w:rsidR="00920695" w:rsidRPr="00B1422D">
        <w:rPr>
          <w:rFonts w:cs="Arial"/>
        </w:rPr>
      </w:r>
      <w:r w:rsidR="00920695" w:rsidRPr="00B1422D">
        <w:rPr>
          <w:rFonts w:cs="Arial"/>
        </w:rPr>
        <w:fldChar w:fldCharType="separate"/>
      </w:r>
      <w:r w:rsidR="001567A2">
        <w:rPr>
          <w:rFonts w:cs="Arial"/>
          <w:noProof/>
        </w:rPr>
        <w:t>(31, 34, 36)</w:t>
      </w:r>
      <w:r w:rsidR="00920695" w:rsidRPr="00B1422D">
        <w:rPr>
          <w:rFonts w:cs="Arial"/>
        </w:rPr>
        <w:fldChar w:fldCharType="end"/>
      </w:r>
      <w:r w:rsidR="00A15708">
        <w:rPr>
          <w:rFonts w:cs="Arial"/>
        </w:rPr>
        <w:t>.</w:t>
      </w:r>
      <w:r w:rsidR="005A2CC3" w:rsidRPr="00B1422D">
        <w:rPr>
          <w:rFonts w:cs="Arial"/>
        </w:rPr>
        <w:t xml:space="preserve"> </w:t>
      </w:r>
    </w:p>
    <w:p w14:paraId="36A4E4C8" w14:textId="77777777" w:rsidR="00107352" w:rsidRPr="00B1422D" w:rsidRDefault="00107352" w:rsidP="00517233">
      <w:pPr>
        <w:rPr>
          <w:rFonts w:cs="Arial"/>
        </w:rPr>
      </w:pPr>
    </w:p>
    <w:p w14:paraId="72D8AE80" w14:textId="67E0E9D2" w:rsidR="00CD5BF3" w:rsidRPr="00B1422D" w:rsidRDefault="00EF7B1C" w:rsidP="00517233">
      <w:pPr>
        <w:rPr>
          <w:rFonts w:cs="Arial"/>
        </w:rPr>
      </w:pPr>
      <w:r w:rsidRPr="00B1422D">
        <w:rPr>
          <w:rFonts w:cs="Arial"/>
        </w:rPr>
        <w:t>Others</w:t>
      </w:r>
      <w:r w:rsidR="001F5087" w:rsidRPr="00B1422D">
        <w:rPr>
          <w:rFonts w:cs="Arial"/>
        </w:rPr>
        <w:t xml:space="preserve"> believed that IUDs would reduce</w:t>
      </w:r>
      <w:r w:rsidR="00601295" w:rsidRPr="00B1422D">
        <w:rPr>
          <w:rFonts w:cs="Arial"/>
        </w:rPr>
        <w:t xml:space="preserve"> their choice </w:t>
      </w:r>
      <w:r w:rsidR="0043447F" w:rsidRPr="00B1422D">
        <w:rPr>
          <w:rFonts w:cs="Arial"/>
        </w:rPr>
        <w:t xml:space="preserve">regarding </w:t>
      </w:r>
      <w:r w:rsidR="00601295" w:rsidRPr="00B1422D">
        <w:rPr>
          <w:rFonts w:cs="Arial"/>
        </w:rPr>
        <w:t xml:space="preserve">when to become pregnant. </w:t>
      </w:r>
      <w:r w:rsidR="00B43760" w:rsidRPr="00B1422D">
        <w:rPr>
          <w:rFonts w:cs="Arial"/>
        </w:rPr>
        <w:t xml:space="preserve">Women mentioned having a loss of bodily autonomy, as they </w:t>
      </w:r>
      <w:r w:rsidR="00773AAD" w:rsidRPr="00B1422D">
        <w:rPr>
          <w:rFonts w:cs="Arial"/>
        </w:rPr>
        <w:t xml:space="preserve">believed they </w:t>
      </w:r>
      <w:r w:rsidR="00BD761C" w:rsidRPr="00B1422D">
        <w:rPr>
          <w:rFonts w:cs="Arial"/>
        </w:rPr>
        <w:t>could not discontinue the method at will</w:t>
      </w:r>
      <w:r w:rsidR="00CB3CA9" w:rsidRPr="00B1422D">
        <w:rPr>
          <w:rFonts w:cs="Arial"/>
        </w:rPr>
        <w:fldChar w:fldCharType="begin">
          <w:fldData xml:space="preserve">PEVuZE5vdGU+PENpdGU+PEF1dGhvcj5Hb21lejwvQXV0aG9yPjxZZWFyPjIwMTg8L1llYXI+PFJl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</w:fldData>
        </w:fldChar>
      </w:r>
      <w:r w:rsidR="001567A2">
        <w:rPr>
          <w:rFonts w:cs="Arial"/>
        </w:rPr>
        <w:instrText xml:space="preserve"> ADDIN EN.CITE </w:instrText>
      </w:r>
      <w:r w:rsidR="001567A2">
        <w:rPr>
          <w:rFonts w:cs="Arial"/>
        </w:rPr>
        <w:fldChar w:fldCharType="begin">
          <w:fldData xml:space="preserve">PEVuZE5vdGU+PENpdGU+PEF1dGhvcj5Hb21lejwvQXV0aG9yPjxZZWFyPjIwMTg8L1llYXI+PFJl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</w:fldData>
        </w:fldChar>
      </w:r>
      <w:r w:rsidR="001567A2">
        <w:rPr>
          <w:rFonts w:cs="Arial"/>
        </w:rPr>
        <w:instrText xml:space="preserve"> ADDIN EN.CITE.DATA </w:instrText>
      </w:r>
      <w:r w:rsidR="001567A2">
        <w:rPr>
          <w:rFonts w:cs="Arial"/>
        </w:rPr>
      </w:r>
      <w:r w:rsidR="001567A2">
        <w:rPr>
          <w:rFonts w:cs="Arial"/>
        </w:rPr>
        <w:fldChar w:fldCharType="end"/>
      </w:r>
      <w:r w:rsidR="00CB3CA9" w:rsidRPr="00B1422D">
        <w:rPr>
          <w:rFonts w:cs="Arial"/>
        </w:rPr>
      </w:r>
      <w:r w:rsidR="00CB3CA9" w:rsidRPr="00B1422D">
        <w:rPr>
          <w:rFonts w:cs="Arial"/>
        </w:rPr>
        <w:fldChar w:fldCharType="separate"/>
      </w:r>
      <w:r w:rsidR="001567A2">
        <w:rPr>
          <w:rFonts w:cs="Arial"/>
          <w:noProof/>
        </w:rPr>
        <w:t>(31, 36, 41)</w:t>
      </w:r>
      <w:r w:rsidR="00CB3CA9" w:rsidRPr="00B1422D">
        <w:rPr>
          <w:rFonts w:cs="Arial"/>
        </w:rPr>
        <w:fldChar w:fldCharType="end"/>
      </w:r>
      <w:r w:rsidR="00A15708">
        <w:rPr>
          <w:rFonts w:cs="Arial"/>
        </w:rPr>
        <w:t>.</w:t>
      </w:r>
      <w:r w:rsidR="00BD761C" w:rsidRPr="00B1422D">
        <w:rPr>
          <w:rFonts w:cs="Arial"/>
        </w:rPr>
        <w:t xml:space="preserve"> </w:t>
      </w:r>
      <w:r w:rsidR="00F34225" w:rsidRPr="00B1422D">
        <w:rPr>
          <w:rFonts w:cs="Arial"/>
        </w:rPr>
        <w:t>One participant described LARC as ‘unreasonable’, particularly for low-income women of colour</w:t>
      </w:r>
      <w:r w:rsidR="000F389E" w:rsidRPr="00B1422D">
        <w:rPr>
          <w:rFonts w:cs="Arial"/>
        </w:rPr>
        <w:t>.</w:t>
      </w:r>
      <w:r w:rsidR="00F34225" w:rsidRPr="00B1422D">
        <w:rPr>
          <w:rFonts w:cs="Arial"/>
        </w:rPr>
        <w:t xml:space="preserve"> </w:t>
      </w:r>
      <w:r w:rsidRPr="00B1422D">
        <w:rPr>
          <w:rFonts w:cs="Arial"/>
        </w:rPr>
        <w:t>S</w:t>
      </w:r>
      <w:r w:rsidR="00BC38C2" w:rsidRPr="00B1422D">
        <w:rPr>
          <w:rFonts w:cs="Arial"/>
        </w:rPr>
        <w:t xml:space="preserve">he </w:t>
      </w:r>
      <w:r w:rsidR="00BA02B2" w:rsidRPr="00B1422D">
        <w:rPr>
          <w:rFonts w:cs="Arial"/>
        </w:rPr>
        <w:t xml:space="preserve">highlighted how </w:t>
      </w:r>
      <w:r w:rsidR="008E500B" w:rsidRPr="00B1422D">
        <w:rPr>
          <w:rFonts w:cs="Arial"/>
        </w:rPr>
        <w:t>b</w:t>
      </w:r>
      <w:r w:rsidR="00BA02B2" w:rsidRPr="00B1422D">
        <w:rPr>
          <w:rFonts w:cs="Arial"/>
        </w:rPr>
        <w:t xml:space="preserve">lack people </w:t>
      </w:r>
      <w:r w:rsidR="00701A17" w:rsidRPr="00B1422D">
        <w:rPr>
          <w:rFonts w:cs="Arial"/>
        </w:rPr>
        <w:t>must</w:t>
      </w:r>
      <w:r w:rsidR="00BA02B2" w:rsidRPr="00B1422D">
        <w:rPr>
          <w:rFonts w:cs="Arial"/>
        </w:rPr>
        <w:t xml:space="preserve"> plan their lives day by day and </w:t>
      </w:r>
      <w:r w:rsidR="009E09C5" w:rsidRPr="00B1422D">
        <w:rPr>
          <w:rFonts w:cs="Arial"/>
        </w:rPr>
        <w:t xml:space="preserve">suggested </w:t>
      </w:r>
      <w:r w:rsidR="00BA02B2" w:rsidRPr="00B1422D">
        <w:rPr>
          <w:rFonts w:cs="Arial"/>
        </w:rPr>
        <w:t>that</w:t>
      </w:r>
      <w:r w:rsidR="00F34225" w:rsidRPr="00B1422D">
        <w:rPr>
          <w:rFonts w:cs="Arial"/>
        </w:rPr>
        <w:t xml:space="preserve"> LARC methods were suitable for more privileged women, who have a more stable life</w:t>
      </w:r>
      <w:r w:rsidR="00DE0D7F" w:rsidRPr="00B1422D">
        <w:rPr>
          <w:rFonts w:cs="Arial"/>
        </w:rPr>
        <w:t xml:space="preserve"> and are able to plan </w:t>
      </w:r>
      <w:r w:rsidRPr="00B1422D">
        <w:rPr>
          <w:rFonts w:cs="Arial"/>
        </w:rPr>
        <w:t>further</w:t>
      </w:r>
      <w:r w:rsidR="00DE0D7F" w:rsidRPr="00B1422D">
        <w:rPr>
          <w:rFonts w:cs="Arial"/>
        </w:rPr>
        <w:t xml:space="preserve"> in advance</w:t>
      </w:r>
      <w:r w:rsidR="008E0580" w:rsidRPr="00B1422D">
        <w:rPr>
          <w:rFonts w:cs="Arial"/>
        </w:rPr>
        <w:fldChar w:fldCharType="begin">
          <w:fldData xml:space="preserve">PEVuZE5vdGU+PENpdGU+PEF1dGhvcj5Hb21lejwvQXV0aG9yPjxZZWFyPjIwMTg8L1llYXI+PFJl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</w:fldData>
        </w:fldChar>
      </w:r>
      <w:r w:rsidR="001567A2">
        <w:rPr>
          <w:rFonts w:cs="Arial"/>
        </w:rPr>
        <w:instrText xml:space="preserve"> ADDIN EN.CITE </w:instrText>
      </w:r>
      <w:r w:rsidR="001567A2">
        <w:rPr>
          <w:rFonts w:cs="Arial"/>
        </w:rPr>
        <w:fldChar w:fldCharType="begin">
          <w:fldData xml:space="preserve">PEVuZE5vdGU+PENpdGU+PEF1dGhvcj5Hb21lejwvQXV0aG9yPjxZZWFyPjIwMTg8L1llYXI+PFJl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</w:fldData>
        </w:fldChar>
      </w:r>
      <w:r w:rsidR="001567A2">
        <w:rPr>
          <w:rFonts w:cs="Arial"/>
        </w:rPr>
        <w:instrText xml:space="preserve"> ADDIN EN.CITE.DATA </w:instrText>
      </w:r>
      <w:r w:rsidR="001567A2">
        <w:rPr>
          <w:rFonts w:cs="Arial"/>
        </w:rPr>
      </w:r>
      <w:r w:rsidR="001567A2">
        <w:rPr>
          <w:rFonts w:cs="Arial"/>
        </w:rPr>
        <w:fldChar w:fldCharType="end"/>
      </w:r>
      <w:r w:rsidR="008E0580" w:rsidRPr="00B1422D">
        <w:rPr>
          <w:rFonts w:cs="Arial"/>
        </w:rPr>
      </w:r>
      <w:r w:rsidR="008E0580" w:rsidRPr="00B1422D">
        <w:rPr>
          <w:rFonts w:cs="Arial"/>
        </w:rPr>
        <w:fldChar w:fldCharType="separate"/>
      </w:r>
      <w:r w:rsidR="001567A2">
        <w:rPr>
          <w:rFonts w:cs="Arial"/>
          <w:noProof/>
        </w:rPr>
        <w:t>(31)</w:t>
      </w:r>
      <w:r w:rsidR="008E0580" w:rsidRPr="00B1422D">
        <w:rPr>
          <w:rFonts w:cs="Arial"/>
        </w:rPr>
        <w:fldChar w:fldCharType="end"/>
      </w:r>
      <w:r w:rsidR="00A15708">
        <w:rPr>
          <w:rFonts w:cs="Arial"/>
        </w:rPr>
        <w:t>.</w:t>
      </w:r>
      <w:r w:rsidR="007C2C81" w:rsidRPr="00B1422D">
        <w:rPr>
          <w:rFonts w:cs="Arial"/>
        </w:rPr>
        <w:t xml:space="preserve"> </w:t>
      </w:r>
    </w:p>
    <w:p w14:paraId="54BB24AF" w14:textId="77777777" w:rsidR="00B363C9" w:rsidRPr="00B1422D" w:rsidRDefault="00B363C9" w:rsidP="00C045C5">
      <w:pPr>
        <w:rPr>
          <w:rFonts w:cs="Arial"/>
        </w:rPr>
      </w:pPr>
    </w:p>
    <w:p w14:paraId="262EA4CE" w14:textId="2F0078DF" w:rsidR="002D399D" w:rsidRPr="00B1422D" w:rsidRDefault="002D399D" w:rsidP="00E12037">
      <w:pPr>
        <w:pStyle w:val="Heading3"/>
        <w:rPr>
          <w:rFonts w:ascii="Arial" w:hAnsi="Arial" w:cs="Arial"/>
        </w:rPr>
      </w:pPr>
      <w:bookmarkStart w:id="28" w:name="_Toc124113111"/>
      <w:r w:rsidRPr="00B1422D">
        <w:rPr>
          <w:rFonts w:ascii="Arial" w:hAnsi="Arial" w:cs="Arial"/>
        </w:rPr>
        <w:t xml:space="preserve">Desire to be </w:t>
      </w:r>
      <w:r w:rsidR="00800F8A" w:rsidRPr="00B1422D">
        <w:rPr>
          <w:rFonts w:ascii="Arial" w:hAnsi="Arial" w:cs="Arial"/>
        </w:rPr>
        <w:t>“</w:t>
      </w:r>
      <w:r w:rsidRPr="00B1422D">
        <w:rPr>
          <w:rFonts w:ascii="Arial" w:hAnsi="Arial" w:cs="Arial"/>
        </w:rPr>
        <w:t>natural</w:t>
      </w:r>
      <w:bookmarkEnd w:id="28"/>
      <w:r w:rsidR="00800F8A" w:rsidRPr="00B1422D">
        <w:rPr>
          <w:rFonts w:ascii="Arial" w:hAnsi="Arial" w:cs="Arial"/>
        </w:rPr>
        <w:t>”</w:t>
      </w:r>
    </w:p>
    <w:p w14:paraId="66752F14" w14:textId="5294CFC5" w:rsidR="002D399D" w:rsidRPr="00B1422D" w:rsidRDefault="00A63BC0" w:rsidP="00517233">
      <w:pPr>
        <w:rPr>
          <w:rFonts w:cs="Arial"/>
        </w:rPr>
      </w:pPr>
      <w:r w:rsidRPr="00B1422D">
        <w:rPr>
          <w:rFonts w:cs="Arial"/>
        </w:rPr>
        <w:t>Many studies reported that w</w:t>
      </w:r>
      <w:r w:rsidR="002D399D" w:rsidRPr="00B1422D">
        <w:rPr>
          <w:rFonts w:cs="Arial"/>
        </w:rPr>
        <w:t xml:space="preserve">omen wanted to keep their bodies </w:t>
      </w:r>
      <w:r w:rsidR="00EF7B1C" w:rsidRPr="00B1422D">
        <w:rPr>
          <w:rFonts w:cs="Arial"/>
        </w:rPr>
        <w:t>“</w:t>
      </w:r>
      <w:r w:rsidR="002D399D" w:rsidRPr="00B1422D">
        <w:rPr>
          <w:rFonts w:cs="Arial"/>
        </w:rPr>
        <w:t>natural</w:t>
      </w:r>
      <w:r w:rsidR="00EF7B1C" w:rsidRPr="00B1422D">
        <w:rPr>
          <w:rFonts w:cs="Arial"/>
        </w:rPr>
        <w:t>”</w:t>
      </w:r>
      <w:r w:rsidR="00ED2A48" w:rsidRPr="00B1422D">
        <w:rPr>
          <w:rFonts w:cs="Arial"/>
        </w:rPr>
        <w:fldChar w:fldCharType="begin">
          <w:fldData xml:space="preserve">PEVuZE5vdGU+PENpdGU+PEF1dGhvcj5CZXJnbGFzPC9BdXRob3I+PFllYXI+MjAyMTwvWWVhcj48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</w:fldData>
        </w:fldChar>
      </w:r>
      <w:r w:rsidR="001567A2">
        <w:rPr>
          <w:rFonts w:cs="Arial"/>
        </w:rPr>
        <w:instrText xml:space="preserve"> ADDIN EN.CITE </w:instrText>
      </w:r>
      <w:r w:rsidR="001567A2">
        <w:rPr>
          <w:rFonts w:cs="Arial"/>
        </w:rPr>
        <w:fldChar w:fldCharType="begin">
          <w:fldData xml:space="preserve">PEVuZE5vdGU+PENpdGU+PEF1dGhvcj5CZXJnbGFzPC9BdXRob3I+PFllYXI+MjAyMTwvWWVhcj48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</w:fldData>
        </w:fldChar>
      </w:r>
      <w:r w:rsidR="001567A2">
        <w:rPr>
          <w:rFonts w:cs="Arial"/>
        </w:rPr>
        <w:instrText xml:space="preserve"> ADDIN EN.CITE.DATA </w:instrText>
      </w:r>
      <w:r w:rsidR="001567A2">
        <w:rPr>
          <w:rFonts w:cs="Arial"/>
        </w:rPr>
      </w:r>
      <w:r w:rsidR="001567A2">
        <w:rPr>
          <w:rFonts w:cs="Arial"/>
        </w:rPr>
        <w:fldChar w:fldCharType="end"/>
      </w:r>
      <w:r w:rsidR="00ED2A48" w:rsidRPr="00B1422D">
        <w:rPr>
          <w:rFonts w:cs="Arial"/>
        </w:rPr>
      </w:r>
      <w:r w:rsidR="00ED2A48" w:rsidRPr="00B1422D">
        <w:rPr>
          <w:rFonts w:cs="Arial"/>
        </w:rPr>
        <w:fldChar w:fldCharType="separate"/>
      </w:r>
      <w:r w:rsidR="001567A2">
        <w:rPr>
          <w:rFonts w:cs="Arial"/>
          <w:noProof/>
        </w:rPr>
        <w:t>(26, 36, 41, 42)</w:t>
      </w:r>
      <w:r w:rsidR="00ED2A48" w:rsidRPr="00B1422D">
        <w:rPr>
          <w:rFonts w:cs="Arial"/>
        </w:rPr>
        <w:fldChar w:fldCharType="end"/>
      </w:r>
      <w:r w:rsidR="00EF7B1C" w:rsidRPr="00B1422D">
        <w:rPr>
          <w:rFonts w:cs="Arial"/>
        </w:rPr>
        <w:t xml:space="preserve"> and</w:t>
      </w:r>
      <w:r w:rsidR="002D399D" w:rsidRPr="00B1422D">
        <w:rPr>
          <w:rFonts w:cs="Arial"/>
        </w:rPr>
        <w:t xml:space="preserve"> </w:t>
      </w:r>
      <w:r w:rsidR="0082107A" w:rsidRPr="00B1422D">
        <w:rPr>
          <w:rFonts w:cs="Arial"/>
        </w:rPr>
        <w:t>were concerned</w:t>
      </w:r>
      <w:r w:rsidR="002D399D" w:rsidRPr="00B1422D">
        <w:rPr>
          <w:rFonts w:cs="Arial"/>
        </w:rPr>
        <w:t xml:space="preserve"> how long-term hormonal usage could potentially affect the</w:t>
      </w:r>
      <w:r w:rsidR="00EF7B1C" w:rsidRPr="00B1422D">
        <w:rPr>
          <w:rFonts w:cs="Arial"/>
        </w:rPr>
        <w:t>ir</w:t>
      </w:r>
      <w:r w:rsidR="002D399D" w:rsidRPr="00B1422D">
        <w:rPr>
          <w:rFonts w:cs="Arial"/>
        </w:rPr>
        <w:t xml:space="preserve"> body negatively long-term</w:t>
      </w:r>
      <w:r w:rsidR="009530B4" w:rsidRPr="00B1422D">
        <w:rPr>
          <w:rFonts w:cs="Arial"/>
        </w:rPr>
        <w:fldChar w:fldCharType="begin">
          <w:fldData xml:space="preserve">PEVuZE5vdGU+PENpdGU+PEF1dGhvcj5CZXJnbGFzPC9BdXRob3I+PFllYXI+MjAyMTwvWWVhcj48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</w:fldData>
        </w:fldChar>
      </w:r>
      <w:r w:rsidR="001567A2">
        <w:rPr>
          <w:rFonts w:cs="Arial"/>
        </w:rPr>
        <w:instrText xml:space="preserve"> ADDIN EN.CITE </w:instrText>
      </w:r>
      <w:r w:rsidR="001567A2">
        <w:rPr>
          <w:rFonts w:cs="Arial"/>
        </w:rPr>
        <w:fldChar w:fldCharType="begin">
          <w:fldData xml:space="preserve">PEVuZE5vdGU+PENpdGU+PEF1dGhvcj5CZXJnbGFzPC9BdXRob3I+PFllYXI+MjAyMTwvWWVhcj48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</w:fldData>
        </w:fldChar>
      </w:r>
      <w:r w:rsidR="001567A2">
        <w:rPr>
          <w:rFonts w:cs="Arial"/>
        </w:rPr>
        <w:instrText xml:space="preserve"> ADDIN EN.CITE.DATA </w:instrText>
      </w:r>
      <w:r w:rsidR="001567A2">
        <w:rPr>
          <w:rFonts w:cs="Arial"/>
        </w:rPr>
      </w:r>
      <w:r w:rsidR="001567A2">
        <w:rPr>
          <w:rFonts w:cs="Arial"/>
        </w:rPr>
        <w:fldChar w:fldCharType="end"/>
      </w:r>
      <w:r w:rsidR="009530B4" w:rsidRPr="00B1422D">
        <w:rPr>
          <w:rFonts w:cs="Arial"/>
        </w:rPr>
      </w:r>
      <w:r w:rsidR="009530B4" w:rsidRPr="00B1422D">
        <w:rPr>
          <w:rFonts w:cs="Arial"/>
        </w:rPr>
        <w:fldChar w:fldCharType="separate"/>
      </w:r>
      <w:r w:rsidR="001567A2">
        <w:rPr>
          <w:rFonts w:cs="Arial"/>
          <w:noProof/>
        </w:rPr>
        <w:t>(26, 28, 34, 41)</w:t>
      </w:r>
      <w:r w:rsidR="009530B4" w:rsidRPr="00B1422D">
        <w:rPr>
          <w:rFonts w:cs="Arial"/>
        </w:rPr>
        <w:fldChar w:fldCharType="end"/>
      </w:r>
      <w:r w:rsidR="002D399D" w:rsidRPr="00B1422D">
        <w:rPr>
          <w:rFonts w:cs="Arial"/>
        </w:rPr>
        <w:t>, and affect future fertility</w:t>
      </w:r>
      <w:r w:rsidR="00B8334C" w:rsidRPr="00B1422D">
        <w:rPr>
          <w:rFonts w:cs="Arial"/>
        </w:rPr>
        <w:fldChar w:fldCharType="begin">
          <w:fldData xml:space="preserve">PEVuZE5vdGU+PENpdGU+PEF1dGhvcj5HaWxsaWFtPC9BdXRob3I+PFllYXI+MjAwNDwvWWVhcj48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</w:fldData>
        </w:fldChar>
      </w:r>
      <w:r w:rsidR="001567A2">
        <w:rPr>
          <w:rFonts w:cs="Arial"/>
        </w:rPr>
        <w:instrText xml:space="preserve"> ADDIN EN.CITE </w:instrText>
      </w:r>
      <w:r w:rsidR="001567A2">
        <w:rPr>
          <w:rFonts w:cs="Arial"/>
        </w:rPr>
        <w:fldChar w:fldCharType="begin">
          <w:fldData xml:space="preserve">PEVuZE5vdGU+PENpdGU+PEF1dGhvcj5HaWxsaWFtPC9BdXRob3I+PFllYXI+MjAwNDwvWWVhcj48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</w:fldData>
        </w:fldChar>
      </w:r>
      <w:r w:rsidR="001567A2">
        <w:rPr>
          <w:rFonts w:cs="Arial"/>
        </w:rPr>
        <w:instrText xml:space="preserve"> ADDIN EN.CITE.DATA </w:instrText>
      </w:r>
      <w:r w:rsidR="001567A2">
        <w:rPr>
          <w:rFonts w:cs="Arial"/>
        </w:rPr>
      </w:r>
      <w:r w:rsidR="001567A2">
        <w:rPr>
          <w:rFonts w:cs="Arial"/>
        </w:rPr>
        <w:fldChar w:fldCharType="end"/>
      </w:r>
      <w:r w:rsidR="00B8334C" w:rsidRPr="00B1422D">
        <w:rPr>
          <w:rFonts w:cs="Arial"/>
        </w:rPr>
      </w:r>
      <w:r w:rsidR="00B8334C" w:rsidRPr="00B1422D">
        <w:rPr>
          <w:rFonts w:cs="Arial"/>
        </w:rPr>
        <w:fldChar w:fldCharType="separate"/>
      </w:r>
      <w:r w:rsidR="001567A2">
        <w:rPr>
          <w:rFonts w:cs="Arial"/>
          <w:noProof/>
        </w:rPr>
        <w:t>(29, 34, 40)</w:t>
      </w:r>
      <w:r w:rsidR="00B8334C" w:rsidRPr="00B1422D">
        <w:rPr>
          <w:rFonts w:cs="Arial"/>
        </w:rPr>
        <w:fldChar w:fldCharType="end"/>
      </w:r>
      <w:r w:rsidR="00A15708">
        <w:rPr>
          <w:rFonts w:cs="Arial"/>
        </w:rPr>
        <w:t>.</w:t>
      </w:r>
      <w:r w:rsidR="002D399D" w:rsidRPr="00B1422D">
        <w:rPr>
          <w:rFonts w:cs="Arial"/>
        </w:rPr>
        <w:t xml:space="preserve"> Some women were opposed to immediate post-partum LARC insertion</w:t>
      </w:r>
      <w:r w:rsidR="00C646B1" w:rsidRPr="00B1422D">
        <w:rPr>
          <w:rFonts w:cs="Arial"/>
        </w:rPr>
        <w:fldChar w:fldCharType="begin">
          <w:fldData xml:space="preserve">PEVuZE5vdGU+PENpdGU+PEF1dGhvcj5MaXZpbmdvb2Q8L0F1dGhvcj48WWVhcj4yMDIyPC9ZZWFy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</w:fldData>
        </w:fldChar>
      </w:r>
      <w:r w:rsidR="001567A2">
        <w:rPr>
          <w:rFonts w:cs="Arial"/>
        </w:rPr>
        <w:instrText xml:space="preserve"> ADDIN EN.CITE </w:instrText>
      </w:r>
      <w:r w:rsidR="001567A2">
        <w:rPr>
          <w:rFonts w:cs="Arial"/>
        </w:rPr>
        <w:fldChar w:fldCharType="begin">
          <w:fldData xml:space="preserve">PEVuZE5vdGU+PENpdGU+PEF1dGhvcj5MaXZpbmdvb2Q8L0F1dGhvcj48WWVhcj4yMDIyPC9ZZWFy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</w:fldData>
        </w:fldChar>
      </w:r>
      <w:r w:rsidR="001567A2">
        <w:rPr>
          <w:rFonts w:cs="Arial"/>
        </w:rPr>
        <w:instrText xml:space="preserve"> ADDIN EN.CITE.DATA </w:instrText>
      </w:r>
      <w:r w:rsidR="001567A2">
        <w:rPr>
          <w:rFonts w:cs="Arial"/>
        </w:rPr>
      </w:r>
      <w:r w:rsidR="001567A2">
        <w:rPr>
          <w:rFonts w:cs="Arial"/>
        </w:rPr>
        <w:fldChar w:fldCharType="end"/>
      </w:r>
      <w:r w:rsidR="00C646B1" w:rsidRPr="00B1422D">
        <w:rPr>
          <w:rFonts w:cs="Arial"/>
        </w:rPr>
      </w:r>
      <w:r w:rsidR="00C646B1" w:rsidRPr="00B1422D">
        <w:rPr>
          <w:rFonts w:cs="Arial"/>
        </w:rPr>
        <w:fldChar w:fldCharType="separate"/>
      </w:r>
      <w:r w:rsidR="001567A2">
        <w:rPr>
          <w:rFonts w:cs="Arial"/>
          <w:noProof/>
        </w:rPr>
        <w:t>(36)</w:t>
      </w:r>
      <w:r w:rsidR="00C646B1" w:rsidRPr="00B1422D">
        <w:rPr>
          <w:rFonts w:cs="Arial"/>
        </w:rPr>
        <w:fldChar w:fldCharType="end"/>
      </w:r>
      <w:r w:rsidR="00A15708">
        <w:rPr>
          <w:rFonts w:cs="Arial"/>
        </w:rPr>
        <w:t>.</w:t>
      </w:r>
      <w:r w:rsidR="00067862" w:rsidRPr="00B1422D">
        <w:rPr>
          <w:rFonts w:cs="Arial"/>
        </w:rPr>
        <w:t xml:space="preserve"> </w:t>
      </w:r>
      <w:r w:rsidR="00800F8A" w:rsidRPr="00B1422D">
        <w:rPr>
          <w:rFonts w:cs="Arial"/>
        </w:rPr>
        <w:t>Many women and men</w:t>
      </w:r>
      <w:r w:rsidR="002D399D" w:rsidRPr="00B1422D">
        <w:rPr>
          <w:rFonts w:cs="Arial"/>
        </w:rPr>
        <w:t xml:space="preserve"> did not like the idea of having a ‘foreign body’</w:t>
      </w:r>
      <w:r w:rsidR="002457B3" w:rsidRPr="00B1422D">
        <w:rPr>
          <w:rFonts w:cs="Arial"/>
        </w:rPr>
        <w:fldChar w:fldCharType="begin">
          <w:fldData xml:space="preserve">PEVuZE5vdGU+PENpdGU+PEF1dGhvcj5Db2F0ZXM8L0F1dGhvcj48WWVhcj4yMDE4PC9ZZWFyPjxS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</w:fldData>
        </w:fldChar>
      </w:r>
      <w:r w:rsidR="001567A2">
        <w:rPr>
          <w:rFonts w:cs="Arial"/>
        </w:rPr>
        <w:instrText xml:space="preserve"> ADDIN EN.CITE </w:instrText>
      </w:r>
      <w:r w:rsidR="001567A2">
        <w:rPr>
          <w:rFonts w:cs="Arial"/>
        </w:rPr>
        <w:fldChar w:fldCharType="begin">
          <w:fldData xml:space="preserve">PEVuZE5vdGU+PENpdGU+PEF1dGhvcj5Db2F0ZXM8L0F1dGhvcj48WWVhcj4yMDE4PC9ZZWFyPjxS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</w:fldData>
        </w:fldChar>
      </w:r>
      <w:r w:rsidR="001567A2">
        <w:rPr>
          <w:rFonts w:cs="Arial"/>
        </w:rPr>
        <w:instrText xml:space="preserve"> ADDIN EN.CITE.DATA </w:instrText>
      </w:r>
      <w:r w:rsidR="001567A2">
        <w:rPr>
          <w:rFonts w:cs="Arial"/>
        </w:rPr>
      </w:r>
      <w:r w:rsidR="001567A2">
        <w:rPr>
          <w:rFonts w:cs="Arial"/>
        </w:rPr>
        <w:fldChar w:fldCharType="end"/>
      </w:r>
      <w:r w:rsidR="002457B3" w:rsidRPr="00B1422D">
        <w:rPr>
          <w:rFonts w:cs="Arial"/>
        </w:rPr>
      </w:r>
      <w:r w:rsidR="002457B3" w:rsidRPr="00B1422D">
        <w:rPr>
          <w:rFonts w:cs="Arial"/>
        </w:rPr>
        <w:fldChar w:fldCharType="separate"/>
      </w:r>
      <w:r w:rsidR="001567A2">
        <w:rPr>
          <w:rFonts w:cs="Arial"/>
          <w:noProof/>
        </w:rPr>
        <w:t>(27, 28, 40, 41)</w:t>
      </w:r>
      <w:r w:rsidR="002457B3" w:rsidRPr="00B1422D">
        <w:rPr>
          <w:rFonts w:cs="Arial"/>
        </w:rPr>
        <w:fldChar w:fldCharType="end"/>
      </w:r>
      <w:r w:rsidR="002D399D" w:rsidRPr="00B1422D">
        <w:rPr>
          <w:rFonts w:cs="Arial"/>
        </w:rPr>
        <w:t xml:space="preserve"> inside them</w:t>
      </w:r>
      <w:r w:rsidR="00CC1E45" w:rsidRPr="00B1422D">
        <w:rPr>
          <w:rFonts w:cs="Arial"/>
        </w:rPr>
        <w:t xml:space="preserve"> (table 2)</w:t>
      </w:r>
      <w:r w:rsidR="00591AAC" w:rsidRPr="00B1422D">
        <w:rPr>
          <w:rFonts w:cs="Arial"/>
        </w:rPr>
        <w:t xml:space="preserve">. </w:t>
      </w:r>
    </w:p>
    <w:p w14:paraId="24491CB1" w14:textId="77777777" w:rsidR="00C045C5" w:rsidRPr="00B1422D" w:rsidRDefault="00C045C5" w:rsidP="00C045C5">
      <w:pPr>
        <w:rPr>
          <w:rFonts w:cs="Arial"/>
          <w:b/>
          <w:bCs/>
        </w:rPr>
      </w:pPr>
    </w:p>
    <w:p w14:paraId="2729C700" w14:textId="67AC184E" w:rsidR="00C045C5" w:rsidRPr="00B1422D" w:rsidRDefault="0043447F" w:rsidP="00E12037">
      <w:pPr>
        <w:pStyle w:val="Heading3"/>
        <w:rPr>
          <w:rFonts w:ascii="Arial" w:hAnsi="Arial" w:cs="Arial"/>
        </w:rPr>
      </w:pPr>
      <w:r w:rsidRPr="00B1422D">
        <w:rPr>
          <w:rFonts w:ascii="Arial" w:hAnsi="Arial" w:cs="Arial"/>
        </w:rPr>
        <w:t>Concerns about racial discrimination</w:t>
      </w:r>
    </w:p>
    <w:p w14:paraId="01103C8B" w14:textId="2665C0EB" w:rsidR="009F1E23" w:rsidRPr="00B1422D" w:rsidRDefault="005F30CA">
      <w:pPr>
        <w:rPr>
          <w:rFonts w:cs="Arial"/>
        </w:rPr>
      </w:pPr>
      <w:r w:rsidRPr="00B1422D">
        <w:rPr>
          <w:rFonts w:cs="Arial"/>
        </w:rPr>
        <w:t>In the USA, several studies reported that some</w:t>
      </w:r>
      <w:r w:rsidR="00CC1E45" w:rsidRPr="00B1422D">
        <w:rPr>
          <w:rFonts w:cs="Arial"/>
        </w:rPr>
        <w:t xml:space="preserve"> </w:t>
      </w:r>
      <w:r w:rsidR="00AE5CC6" w:rsidRPr="00B1422D">
        <w:rPr>
          <w:rFonts w:cs="Arial"/>
        </w:rPr>
        <w:t>African American and Latino</w:t>
      </w:r>
      <w:r w:rsidR="00800F8A" w:rsidRPr="00B1422D">
        <w:rPr>
          <w:rFonts w:cs="Arial"/>
        </w:rPr>
        <w:t xml:space="preserve"> </w:t>
      </w:r>
      <w:r w:rsidR="00CC1E45" w:rsidRPr="00B1422D">
        <w:rPr>
          <w:rFonts w:cs="Arial"/>
        </w:rPr>
        <w:t>women</w:t>
      </w:r>
      <w:r w:rsidR="00AE5CC6" w:rsidRPr="00B1422D">
        <w:rPr>
          <w:rFonts w:cs="Arial"/>
        </w:rPr>
        <w:t xml:space="preserve"> </w:t>
      </w:r>
      <w:r w:rsidR="0043447F" w:rsidRPr="00B1422D">
        <w:rPr>
          <w:rFonts w:cs="Arial"/>
        </w:rPr>
        <w:t>were suspicious about the underlying agenda behind encouraging the uptake of LARC</w:t>
      </w:r>
      <w:r w:rsidRPr="00B1422D">
        <w:rPr>
          <w:rFonts w:cs="Arial"/>
        </w:rPr>
        <w:t>,</w:t>
      </w:r>
      <w:r w:rsidR="0043447F" w:rsidRPr="00B1422D">
        <w:rPr>
          <w:rFonts w:cs="Arial"/>
        </w:rPr>
        <w:t xml:space="preserve"> as they believed it was a form of ‘population control’, to prevent their communities from growing</w:t>
      </w:r>
      <w:r w:rsidR="00F30F55" w:rsidRPr="00B1422D">
        <w:rPr>
          <w:rFonts w:cs="Arial"/>
        </w:rPr>
        <w:fldChar w:fldCharType="begin">
          <w:fldData xml:space="preserve">PEVuZE5vdGU+PENpdGU+PEF1dGhvcj5LdWlwZXI8L0F1dGhvcj48WWVhcj4xOTk3PC9ZZWFyPjxS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</w:fldData>
        </w:fldChar>
      </w:r>
      <w:r w:rsidR="001567A2">
        <w:rPr>
          <w:rFonts w:cs="Arial"/>
        </w:rPr>
        <w:instrText xml:space="preserve"> ADDIN EN.CITE </w:instrText>
      </w:r>
      <w:r w:rsidR="001567A2">
        <w:rPr>
          <w:rFonts w:cs="Arial"/>
        </w:rPr>
        <w:fldChar w:fldCharType="begin">
          <w:fldData xml:space="preserve">PEVuZE5vdGU+PENpdGU+PEF1dGhvcj5LdWlwZXI8L0F1dGhvcj48WWVhcj4xOTk3PC9ZZWFyPjxS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</w:fldData>
        </w:fldChar>
      </w:r>
      <w:r w:rsidR="001567A2">
        <w:rPr>
          <w:rFonts w:cs="Arial"/>
        </w:rPr>
        <w:instrText xml:space="preserve"> ADDIN EN.CITE.DATA </w:instrText>
      </w:r>
      <w:r w:rsidR="001567A2">
        <w:rPr>
          <w:rFonts w:cs="Arial"/>
        </w:rPr>
      </w:r>
      <w:r w:rsidR="001567A2">
        <w:rPr>
          <w:rFonts w:cs="Arial"/>
        </w:rPr>
        <w:fldChar w:fldCharType="end"/>
      </w:r>
      <w:r w:rsidR="00F30F55" w:rsidRPr="00B1422D">
        <w:rPr>
          <w:rFonts w:cs="Arial"/>
        </w:rPr>
      </w:r>
      <w:r w:rsidR="00F30F55" w:rsidRPr="00B1422D">
        <w:rPr>
          <w:rFonts w:cs="Arial"/>
        </w:rPr>
        <w:fldChar w:fldCharType="separate"/>
      </w:r>
      <w:r w:rsidR="001567A2">
        <w:rPr>
          <w:rFonts w:cs="Arial"/>
          <w:noProof/>
        </w:rPr>
        <w:t>(30, 34, 42)</w:t>
      </w:r>
      <w:r w:rsidR="00F30F55" w:rsidRPr="00B1422D">
        <w:rPr>
          <w:rFonts w:cs="Arial"/>
        </w:rPr>
        <w:fldChar w:fldCharType="end"/>
      </w:r>
      <w:r w:rsidR="00CE44C2" w:rsidRPr="00B1422D">
        <w:rPr>
          <w:rFonts w:cs="Arial"/>
        </w:rPr>
        <w:t xml:space="preserve"> </w:t>
      </w:r>
      <w:r w:rsidR="00A1357F" w:rsidRPr="00B1422D">
        <w:rPr>
          <w:rFonts w:cs="Arial"/>
        </w:rPr>
        <w:t>(table 2)</w:t>
      </w:r>
      <w:r w:rsidR="00892FBF" w:rsidRPr="00B1422D">
        <w:rPr>
          <w:rFonts w:cs="Arial"/>
        </w:rPr>
        <w:t xml:space="preserve">. </w:t>
      </w:r>
      <w:r w:rsidR="00401D63" w:rsidRPr="00B1422D">
        <w:rPr>
          <w:rFonts w:cs="Arial"/>
        </w:rPr>
        <w:t>Mothers</w:t>
      </w:r>
      <w:r w:rsidR="00DE3920" w:rsidRPr="00B1422D">
        <w:rPr>
          <w:rFonts w:cs="Arial"/>
        </w:rPr>
        <w:t xml:space="preserve"> and grandmothers</w:t>
      </w:r>
      <w:r w:rsidR="00401D63" w:rsidRPr="00B1422D">
        <w:rPr>
          <w:rFonts w:cs="Arial"/>
        </w:rPr>
        <w:t xml:space="preserve">, particularly from the black community, would often pass on their fears of discrimination to their </w:t>
      </w:r>
      <w:r w:rsidR="00CD6511" w:rsidRPr="00B1422D">
        <w:rPr>
          <w:rFonts w:cs="Arial"/>
        </w:rPr>
        <w:t xml:space="preserve">adolescent daughters and highlight their scepticism </w:t>
      </w:r>
      <w:r w:rsidR="00DE3920" w:rsidRPr="00B1422D">
        <w:rPr>
          <w:rFonts w:cs="Arial"/>
        </w:rPr>
        <w:t>regarding LARC</w:t>
      </w:r>
      <w:r w:rsidR="00F04BA1" w:rsidRPr="00B1422D">
        <w:rPr>
          <w:rFonts w:cs="Arial"/>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rFonts w:cs="Arial"/>
        </w:rPr>
        <w:instrText xml:space="preserve"> ADDIN EN.CITE </w:instrText>
      </w:r>
      <w:r w:rsidR="001567A2">
        <w:rPr>
          <w:rFonts w:cs="Arial"/>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rFonts w:cs="Arial"/>
        </w:rPr>
        <w:instrText xml:space="preserve"> ADDIN EN.CITE.DATA </w:instrText>
      </w:r>
      <w:r w:rsidR="001567A2">
        <w:rPr>
          <w:rFonts w:cs="Arial"/>
        </w:rPr>
      </w:r>
      <w:r w:rsidR="001567A2">
        <w:rPr>
          <w:rFonts w:cs="Arial"/>
        </w:rPr>
        <w:fldChar w:fldCharType="end"/>
      </w:r>
      <w:r w:rsidR="00F04BA1" w:rsidRPr="00B1422D">
        <w:rPr>
          <w:rFonts w:cs="Arial"/>
        </w:rPr>
      </w:r>
      <w:r w:rsidR="00F04BA1" w:rsidRPr="00B1422D">
        <w:rPr>
          <w:rFonts w:cs="Arial"/>
        </w:rPr>
        <w:fldChar w:fldCharType="separate"/>
      </w:r>
      <w:r w:rsidR="001567A2">
        <w:rPr>
          <w:rFonts w:cs="Arial"/>
          <w:noProof/>
        </w:rPr>
        <w:t>(34)</w:t>
      </w:r>
      <w:r w:rsidR="00F04BA1" w:rsidRPr="00B1422D">
        <w:rPr>
          <w:rFonts w:cs="Arial"/>
        </w:rPr>
        <w:fldChar w:fldCharType="end"/>
      </w:r>
      <w:r w:rsidR="00487A44">
        <w:rPr>
          <w:rFonts w:cs="Arial"/>
        </w:rPr>
        <w:t>.</w:t>
      </w:r>
      <w:r w:rsidR="00DE3920" w:rsidRPr="00B1422D">
        <w:rPr>
          <w:rFonts w:cs="Arial"/>
        </w:rPr>
        <w:t xml:space="preserve"> There was a deep resistance towards the implant specifically, </w:t>
      </w:r>
      <w:r w:rsidR="00472F6E" w:rsidRPr="00B1422D">
        <w:rPr>
          <w:rFonts w:cs="Arial"/>
        </w:rPr>
        <w:t>as some black and Hispanic women believed they had been used as</w:t>
      </w:r>
      <w:r w:rsidR="003129D6" w:rsidRPr="00B1422D">
        <w:rPr>
          <w:rFonts w:cs="Arial"/>
        </w:rPr>
        <w:t xml:space="preserve"> </w:t>
      </w:r>
      <w:r w:rsidR="006813B3" w:rsidRPr="00B1422D">
        <w:rPr>
          <w:rFonts w:cs="Arial"/>
          <w:i/>
          <w:iCs/>
          <w:color w:val="0070C0"/>
        </w:rPr>
        <w:t>“</w:t>
      </w:r>
      <w:r w:rsidR="003129D6" w:rsidRPr="00B1422D">
        <w:rPr>
          <w:rFonts w:cs="Arial"/>
          <w:i/>
          <w:iCs/>
          <w:color w:val="0070C0"/>
        </w:rPr>
        <w:t xml:space="preserve">guinea </w:t>
      </w:r>
      <w:r w:rsidR="00297692" w:rsidRPr="00B1422D">
        <w:rPr>
          <w:rFonts w:cs="Arial"/>
          <w:i/>
          <w:iCs/>
          <w:color w:val="0070C0"/>
        </w:rPr>
        <w:t>pigs</w:t>
      </w:r>
      <w:r w:rsidR="00297692" w:rsidRPr="00B1422D">
        <w:rPr>
          <w:rFonts w:cs="Arial"/>
          <w:color w:val="0070C0"/>
        </w:rPr>
        <w:t>”</w:t>
      </w:r>
      <w:r w:rsidR="006813B3" w:rsidRPr="00B1422D">
        <w:rPr>
          <w:rFonts w:cs="Arial"/>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rFonts w:cs="Arial"/>
        </w:rPr>
        <w:instrText xml:space="preserve"> ADDIN EN.CITE </w:instrText>
      </w:r>
      <w:r w:rsidR="001567A2">
        <w:rPr>
          <w:rFonts w:cs="Arial"/>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rFonts w:cs="Arial"/>
        </w:rPr>
        <w:instrText xml:space="preserve"> ADDIN EN.CITE.DATA </w:instrText>
      </w:r>
      <w:r w:rsidR="001567A2">
        <w:rPr>
          <w:rFonts w:cs="Arial"/>
        </w:rPr>
      </w:r>
      <w:r w:rsidR="001567A2">
        <w:rPr>
          <w:rFonts w:cs="Arial"/>
        </w:rPr>
        <w:fldChar w:fldCharType="end"/>
      </w:r>
      <w:r w:rsidR="006813B3" w:rsidRPr="00B1422D">
        <w:rPr>
          <w:rFonts w:cs="Arial"/>
        </w:rPr>
      </w:r>
      <w:r w:rsidR="006813B3" w:rsidRPr="00B1422D">
        <w:rPr>
          <w:rFonts w:cs="Arial"/>
        </w:rPr>
        <w:fldChar w:fldCharType="separate"/>
      </w:r>
      <w:r w:rsidR="001567A2">
        <w:rPr>
          <w:rFonts w:cs="Arial"/>
          <w:noProof/>
        </w:rPr>
        <w:t>(34)</w:t>
      </w:r>
      <w:r w:rsidR="006813B3" w:rsidRPr="00B1422D">
        <w:rPr>
          <w:rFonts w:cs="Arial"/>
        </w:rPr>
        <w:fldChar w:fldCharType="end"/>
      </w:r>
      <w:r w:rsidR="0057009B" w:rsidRPr="00B1422D">
        <w:rPr>
          <w:rFonts w:cs="Arial"/>
        </w:rPr>
        <w:t xml:space="preserve"> in the past.</w:t>
      </w:r>
      <w:r w:rsidR="00F270AC" w:rsidRPr="00B1422D">
        <w:rPr>
          <w:rFonts w:cs="Arial"/>
        </w:rPr>
        <w:t xml:space="preserve"> </w:t>
      </w:r>
      <w:r w:rsidR="00472F6E" w:rsidRPr="00B1422D">
        <w:rPr>
          <w:rFonts w:cs="Arial"/>
        </w:rPr>
        <w:t>In a US study of urban adolescents, girls</w:t>
      </w:r>
      <w:r w:rsidR="00652FBD" w:rsidRPr="00B1422D">
        <w:rPr>
          <w:rFonts w:cs="Arial"/>
        </w:rPr>
        <w:t xml:space="preserve"> </w:t>
      </w:r>
      <w:r w:rsidR="00472F6E" w:rsidRPr="00B1422D">
        <w:rPr>
          <w:rFonts w:cs="Arial"/>
        </w:rPr>
        <w:t>feared that</w:t>
      </w:r>
      <w:r w:rsidR="00652FBD" w:rsidRPr="00B1422D">
        <w:rPr>
          <w:rFonts w:cs="Arial"/>
        </w:rPr>
        <w:t xml:space="preserve"> if they did choose to have an implant inserted</w:t>
      </w:r>
      <w:r w:rsidR="00DB614D" w:rsidRPr="00B1422D">
        <w:rPr>
          <w:rFonts w:cs="Arial"/>
        </w:rPr>
        <w:t xml:space="preserve">, </w:t>
      </w:r>
      <w:r w:rsidR="00472F6E" w:rsidRPr="00B1422D">
        <w:rPr>
          <w:rFonts w:cs="Arial"/>
        </w:rPr>
        <w:t>their peers</w:t>
      </w:r>
      <w:r w:rsidR="00DB614D" w:rsidRPr="00B1422D">
        <w:rPr>
          <w:rFonts w:cs="Arial"/>
        </w:rPr>
        <w:t xml:space="preserve"> would </w:t>
      </w:r>
      <w:r w:rsidR="00472F6E" w:rsidRPr="00B1422D">
        <w:rPr>
          <w:rFonts w:cs="Arial"/>
        </w:rPr>
        <w:t xml:space="preserve">accuse them </w:t>
      </w:r>
      <w:r w:rsidR="00470C69" w:rsidRPr="00B1422D">
        <w:rPr>
          <w:rFonts w:cs="Arial"/>
          <w:i/>
          <w:iCs/>
          <w:color w:val="0070C0"/>
        </w:rPr>
        <w:t>“</w:t>
      </w:r>
      <w:r w:rsidR="00DB614D" w:rsidRPr="00B1422D">
        <w:rPr>
          <w:rFonts w:cs="Arial"/>
          <w:i/>
          <w:iCs/>
          <w:color w:val="0070C0"/>
        </w:rPr>
        <w:t>of being a victim for letting doctors cut her up</w:t>
      </w:r>
      <w:r w:rsidR="00470C69" w:rsidRPr="00B1422D">
        <w:rPr>
          <w:rFonts w:cs="Arial"/>
          <w:i/>
          <w:iCs/>
          <w:color w:val="0070C0"/>
        </w:rPr>
        <w:t>”</w:t>
      </w:r>
      <w:r w:rsidR="00DB614D" w:rsidRPr="00B1422D">
        <w:rPr>
          <w:rFonts w:cs="Arial"/>
          <w:color w:val="0070C0"/>
        </w:rPr>
        <w:t xml:space="preserve"> </w:t>
      </w:r>
      <w:r w:rsidR="00470C69" w:rsidRPr="00B1422D">
        <w:rPr>
          <w:rFonts w:cs="Arial"/>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rFonts w:cs="Arial"/>
        </w:rPr>
        <w:instrText xml:space="preserve"> ADDIN EN.CITE </w:instrText>
      </w:r>
      <w:r w:rsidR="001567A2">
        <w:rPr>
          <w:rFonts w:cs="Arial"/>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rFonts w:cs="Arial"/>
        </w:rPr>
        <w:instrText xml:space="preserve"> ADDIN EN.CITE.DATA </w:instrText>
      </w:r>
      <w:r w:rsidR="001567A2">
        <w:rPr>
          <w:rFonts w:cs="Arial"/>
        </w:rPr>
      </w:r>
      <w:r w:rsidR="001567A2">
        <w:rPr>
          <w:rFonts w:cs="Arial"/>
        </w:rPr>
        <w:fldChar w:fldCharType="end"/>
      </w:r>
      <w:r w:rsidR="00470C69" w:rsidRPr="00B1422D">
        <w:rPr>
          <w:rFonts w:cs="Arial"/>
        </w:rPr>
      </w:r>
      <w:r w:rsidR="00470C69" w:rsidRPr="00B1422D">
        <w:rPr>
          <w:rFonts w:cs="Arial"/>
        </w:rPr>
        <w:fldChar w:fldCharType="separate"/>
      </w:r>
      <w:r w:rsidR="001567A2">
        <w:rPr>
          <w:rFonts w:cs="Arial"/>
          <w:noProof/>
        </w:rPr>
        <w:t>(34)</w:t>
      </w:r>
      <w:r w:rsidR="00470C69" w:rsidRPr="00B1422D">
        <w:rPr>
          <w:rFonts w:cs="Arial"/>
        </w:rPr>
        <w:fldChar w:fldCharType="end"/>
      </w:r>
      <w:r w:rsidR="00487A44">
        <w:rPr>
          <w:rFonts w:cs="Arial"/>
        </w:rPr>
        <w:t>.</w:t>
      </w:r>
      <w:r w:rsidR="00800F8A" w:rsidRPr="00B1422D">
        <w:rPr>
          <w:rFonts w:cs="Arial"/>
        </w:rPr>
        <w:t xml:space="preserve"> </w:t>
      </w:r>
      <w:r w:rsidR="00CB61EA" w:rsidRPr="00B1422D">
        <w:rPr>
          <w:rFonts w:cs="Arial"/>
        </w:rPr>
        <w:t>Participants</w:t>
      </w:r>
      <w:r w:rsidR="00CD139E" w:rsidRPr="00B1422D">
        <w:rPr>
          <w:rFonts w:cs="Arial"/>
        </w:rPr>
        <w:t xml:space="preserve"> mentioned being wary of clinicians and drug manufactures, </w:t>
      </w:r>
      <w:r w:rsidR="00CB61EA" w:rsidRPr="00B1422D">
        <w:rPr>
          <w:rFonts w:cs="Arial"/>
        </w:rPr>
        <w:t xml:space="preserve">as they believed they could have an ulterior motive, </w:t>
      </w:r>
      <w:r w:rsidR="009011F1" w:rsidRPr="00B1422D">
        <w:rPr>
          <w:rFonts w:cs="Arial"/>
        </w:rPr>
        <w:t xml:space="preserve">and would simply benefit themselves by prescribing </w:t>
      </w:r>
      <w:r w:rsidR="00800F8A" w:rsidRPr="00B1422D">
        <w:rPr>
          <w:rFonts w:cs="Arial"/>
        </w:rPr>
        <w:t>LARC</w:t>
      </w:r>
      <w:r w:rsidR="009011F1" w:rsidRPr="00B1422D">
        <w:rPr>
          <w:rFonts w:cs="Arial"/>
        </w:rPr>
        <w:t xml:space="preserve"> and performing procedures</w:t>
      </w:r>
      <w:r w:rsidR="00F80476" w:rsidRPr="00B1422D">
        <w:rPr>
          <w:rFonts w:cs="Arial"/>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rFonts w:cs="Arial"/>
        </w:rPr>
        <w:instrText xml:space="preserve"> ADDIN EN.CITE </w:instrText>
      </w:r>
      <w:r w:rsidR="001567A2">
        <w:rPr>
          <w:rFonts w:cs="Arial"/>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rFonts w:cs="Arial"/>
        </w:rPr>
        <w:instrText xml:space="preserve"> ADDIN EN.CITE.DATA </w:instrText>
      </w:r>
      <w:r w:rsidR="001567A2">
        <w:rPr>
          <w:rFonts w:cs="Arial"/>
        </w:rPr>
      </w:r>
      <w:r w:rsidR="001567A2">
        <w:rPr>
          <w:rFonts w:cs="Arial"/>
        </w:rPr>
        <w:fldChar w:fldCharType="end"/>
      </w:r>
      <w:r w:rsidR="00F80476" w:rsidRPr="00B1422D">
        <w:rPr>
          <w:rFonts w:cs="Arial"/>
        </w:rPr>
      </w:r>
      <w:r w:rsidR="00F80476" w:rsidRPr="00B1422D">
        <w:rPr>
          <w:rFonts w:cs="Arial"/>
        </w:rPr>
        <w:fldChar w:fldCharType="separate"/>
      </w:r>
      <w:r w:rsidR="001567A2">
        <w:rPr>
          <w:rFonts w:cs="Arial"/>
          <w:noProof/>
        </w:rPr>
        <w:t>(34)</w:t>
      </w:r>
      <w:r w:rsidR="00F80476" w:rsidRPr="00B1422D">
        <w:rPr>
          <w:rFonts w:cs="Arial"/>
        </w:rPr>
        <w:fldChar w:fldCharType="end"/>
      </w:r>
      <w:r w:rsidR="000971B6">
        <w:rPr>
          <w:rFonts w:cs="Arial"/>
        </w:rPr>
        <w:t>.</w:t>
      </w:r>
      <w:r w:rsidR="00FB6964" w:rsidRPr="00B1422D">
        <w:rPr>
          <w:rFonts w:cs="Arial"/>
        </w:rPr>
        <w:t xml:space="preserve"> </w:t>
      </w:r>
    </w:p>
    <w:p w14:paraId="1B3F63FD" w14:textId="77777777" w:rsidR="009D767A" w:rsidRPr="00B1422D" w:rsidRDefault="009D767A" w:rsidP="0093392E">
      <w:pPr>
        <w:pStyle w:val="Normal0"/>
        <w:rPr>
          <w:sz w:val="28"/>
          <w:szCs w:val="28"/>
        </w:rPr>
      </w:pPr>
    </w:p>
    <w:p w14:paraId="1131EBBF" w14:textId="138C5E9F" w:rsidR="005178A6" w:rsidRPr="00B1422D" w:rsidRDefault="007D2EE5" w:rsidP="00E12037">
      <w:pPr>
        <w:pStyle w:val="Heading3"/>
        <w:rPr>
          <w:rFonts w:ascii="Arial" w:hAnsi="Arial" w:cs="Arial"/>
        </w:rPr>
      </w:pPr>
      <w:bookmarkStart w:id="29" w:name="_Toc124113113"/>
      <w:r w:rsidRPr="00B1422D">
        <w:rPr>
          <w:rFonts w:ascii="Arial" w:hAnsi="Arial" w:cs="Arial"/>
        </w:rPr>
        <w:t>Misconceptions</w:t>
      </w:r>
      <w:bookmarkEnd w:id="29"/>
    </w:p>
    <w:p w14:paraId="7CCF2591" w14:textId="28A6C094" w:rsidR="002927B5" w:rsidRPr="00B1422D" w:rsidRDefault="007643E4" w:rsidP="00637F2C">
      <w:pPr>
        <w:rPr>
          <w:rFonts w:cs="Arial"/>
        </w:rPr>
      </w:pPr>
      <w:r w:rsidRPr="00B1422D">
        <w:rPr>
          <w:rFonts w:cs="Arial"/>
        </w:rPr>
        <w:t>Many women lack</w:t>
      </w:r>
      <w:r w:rsidR="00800F8A" w:rsidRPr="00B1422D">
        <w:rPr>
          <w:rFonts w:cs="Arial"/>
        </w:rPr>
        <w:t>ed</w:t>
      </w:r>
      <w:r w:rsidRPr="00B1422D">
        <w:rPr>
          <w:rFonts w:cs="Arial"/>
        </w:rPr>
        <w:t xml:space="preserve"> knowledge </w:t>
      </w:r>
      <w:r w:rsidR="00800F8A" w:rsidRPr="00B1422D">
        <w:rPr>
          <w:rFonts w:cs="Arial"/>
        </w:rPr>
        <w:t xml:space="preserve">about </w:t>
      </w:r>
      <w:r w:rsidRPr="00B1422D">
        <w:rPr>
          <w:rFonts w:cs="Arial"/>
        </w:rPr>
        <w:t xml:space="preserve">LARC, with one of the most prevalent misconceptions being </w:t>
      </w:r>
      <w:r w:rsidR="00FF74DD" w:rsidRPr="00B1422D">
        <w:rPr>
          <w:rFonts w:cs="Arial"/>
        </w:rPr>
        <w:t>that women would become sterile with LARC use</w:t>
      </w:r>
      <w:r w:rsidR="00A1357F" w:rsidRPr="00B1422D">
        <w:rPr>
          <w:rFonts w:cs="Arial"/>
        </w:rPr>
        <w:t xml:space="preserve"> (table 2)</w:t>
      </w:r>
      <w:r w:rsidR="00FF74DD" w:rsidRPr="00B1422D">
        <w:rPr>
          <w:rFonts w:cs="Arial"/>
        </w:rPr>
        <w:t>.</w:t>
      </w:r>
      <w:r w:rsidR="001D5E5E" w:rsidRPr="00B1422D">
        <w:rPr>
          <w:rFonts w:cs="Arial"/>
        </w:rPr>
        <w:t xml:space="preserve"> </w:t>
      </w:r>
      <w:r w:rsidR="00800F8A" w:rsidRPr="00B1422D">
        <w:rPr>
          <w:rFonts w:cs="Arial"/>
        </w:rPr>
        <w:t>Many believed</w:t>
      </w:r>
      <w:r w:rsidR="00831D29" w:rsidRPr="00B1422D">
        <w:rPr>
          <w:rFonts w:cs="Arial"/>
        </w:rPr>
        <w:t xml:space="preserve"> that the </w:t>
      </w:r>
      <w:r w:rsidR="00831D29" w:rsidRPr="00B1422D">
        <w:rPr>
          <w:rFonts w:cs="Arial"/>
        </w:rPr>
        <w:lastRenderedPageBreak/>
        <w:t>device could not be removed earlier than intended</w:t>
      </w:r>
      <w:r w:rsidR="00A51465" w:rsidRPr="00B1422D">
        <w:rPr>
          <w:rFonts w:cs="Arial"/>
        </w:rPr>
        <w:fldChar w:fldCharType="begin">
          <w:fldData xml:space="preserve">PEVuZE5vdGU+PENpdGU+PEF1dGhvcj5MaXZpbmdvb2Q8L0F1dGhvcj48WWVhcj4yMDIyPC9ZZWFy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</w:fldData>
        </w:fldChar>
      </w:r>
      <w:r w:rsidR="001567A2">
        <w:rPr>
          <w:rFonts w:cs="Arial"/>
        </w:rPr>
        <w:instrText xml:space="preserve"> ADDIN EN.CITE </w:instrText>
      </w:r>
      <w:r w:rsidR="001567A2">
        <w:rPr>
          <w:rFonts w:cs="Arial"/>
        </w:rPr>
        <w:fldChar w:fldCharType="begin">
          <w:fldData xml:space="preserve">PEVuZE5vdGU+PENpdGU+PEF1dGhvcj5MaXZpbmdvb2Q8L0F1dGhvcj48WWVhcj4yMDIyPC9ZZWFy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</w:fldData>
        </w:fldChar>
      </w:r>
      <w:r w:rsidR="001567A2">
        <w:rPr>
          <w:rFonts w:cs="Arial"/>
        </w:rPr>
        <w:instrText xml:space="preserve"> ADDIN EN.CITE.DATA </w:instrText>
      </w:r>
      <w:r w:rsidR="001567A2">
        <w:rPr>
          <w:rFonts w:cs="Arial"/>
        </w:rPr>
      </w:r>
      <w:r w:rsidR="001567A2">
        <w:rPr>
          <w:rFonts w:cs="Arial"/>
        </w:rPr>
        <w:fldChar w:fldCharType="end"/>
      </w:r>
      <w:r w:rsidR="00A51465" w:rsidRPr="00B1422D">
        <w:rPr>
          <w:rFonts w:cs="Arial"/>
        </w:rPr>
      </w:r>
      <w:r w:rsidR="00A51465" w:rsidRPr="00B1422D">
        <w:rPr>
          <w:rFonts w:cs="Arial"/>
        </w:rPr>
        <w:fldChar w:fldCharType="separate"/>
      </w:r>
      <w:r w:rsidR="001567A2">
        <w:rPr>
          <w:rFonts w:cs="Arial"/>
          <w:noProof/>
        </w:rPr>
        <w:t>(31, 36, 41)</w:t>
      </w:r>
      <w:r w:rsidR="00A51465" w:rsidRPr="00B1422D">
        <w:rPr>
          <w:rFonts w:cs="Arial"/>
        </w:rPr>
        <w:fldChar w:fldCharType="end"/>
      </w:r>
      <w:r w:rsidR="000971B6">
        <w:rPr>
          <w:rFonts w:cs="Arial"/>
        </w:rPr>
        <w:t>.</w:t>
      </w:r>
      <w:r w:rsidR="005F5E11" w:rsidRPr="00B1422D">
        <w:rPr>
          <w:rFonts w:cs="Arial"/>
        </w:rPr>
        <w:t xml:space="preserve"> </w:t>
      </w:r>
      <w:r w:rsidR="00800F8A" w:rsidRPr="00B1422D">
        <w:rPr>
          <w:rFonts w:cs="Arial"/>
        </w:rPr>
        <w:t>V</w:t>
      </w:r>
      <w:r w:rsidR="006F3BCC" w:rsidRPr="00B1422D">
        <w:rPr>
          <w:rFonts w:cs="Arial"/>
        </w:rPr>
        <w:t>arious participants</w:t>
      </w:r>
      <w:r w:rsidR="00800F8A" w:rsidRPr="00B1422D">
        <w:rPr>
          <w:rFonts w:cs="Arial"/>
        </w:rPr>
        <w:t xml:space="preserve"> claimed</w:t>
      </w:r>
      <w:r w:rsidR="00D411DF" w:rsidRPr="00B1422D">
        <w:rPr>
          <w:rFonts w:cs="Arial"/>
        </w:rPr>
        <w:t xml:space="preserve"> </w:t>
      </w:r>
      <w:r w:rsidR="004A2F69" w:rsidRPr="00B1422D">
        <w:rPr>
          <w:rFonts w:cs="Arial"/>
        </w:rPr>
        <w:t>that</w:t>
      </w:r>
      <w:r w:rsidR="006F3BCC" w:rsidRPr="00B1422D">
        <w:rPr>
          <w:rFonts w:cs="Arial"/>
        </w:rPr>
        <w:t xml:space="preserve"> the IUD</w:t>
      </w:r>
      <w:r w:rsidR="00D411DF" w:rsidRPr="00B1422D">
        <w:rPr>
          <w:rFonts w:cs="Arial"/>
        </w:rPr>
        <w:t xml:space="preserve"> could kill </w:t>
      </w:r>
      <w:r w:rsidR="009917F2" w:rsidRPr="00B1422D">
        <w:rPr>
          <w:rFonts w:cs="Arial"/>
        </w:rPr>
        <w:t>them</w:t>
      </w:r>
      <w:r w:rsidR="00D411DF" w:rsidRPr="00B1422D">
        <w:rPr>
          <w:rFonts w:cs="Arial"/>
        </w:rPr>
        <w:t xml:space="preserve">, </w:t>
      </w:r>
      <w:r w:rsidR="003C7513" w:rsidRPr="00B1422D">
        <w:rPr>
          <w:rFonts w:cs="Arial"/>
        </w:rPr>
        <w:t>cause cancer</w:t>
      </w:r>
      <w:r w:rsidR="007416C6" w:rsidRPr="00B1422D">
        <w:rPr>
          <w:rFonts w:cs="Arial"/>
        </w:rPr>
        <w:t xml:space="preserve"> and </w:t>
      </w:r>
      <w:r w:rsidR="002252CD" w:rsidRPr="00B1422D">
        <w:rPr>
          <w:rFonts w:cs="Arial"/>
        </w:rPr>
        <w:t>abortions</w:t>
      </w:r>
      <w:r w:rsidR="00CB0909" w:rsidRPr="00B1422D">
        <w:rPr>
          <w:rFonts w:cs="Arial"/>
        </w:rPr>
        <w:fldChar w:fldCharType="begin">
          <w:fldData xml:space="preserve">PEVuZE5vdGU+PENpdGU+PEF1dGhvcj5XaGl0ZTwvQXV0aG9yPjxZZWFyPjIwMTM8L1llYXI+PFJl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</w:fldData>
        </w:fldChar>
      </w:r>
      <w:r w:rsidR="001567A2">
        <w:rPr>
          <w:rFonts w:cs="Arial"/>
        </w:rPr>
        <w:instrText xml:space="preserve"> ADDIN EN.CITE </w:instrText>
      </w:r>
      <w:r w:rsidR="001567A2">
        <w:rPr>
          <w:rFonts w:cs="Arial"/>
        </w:rPr>
        <w:fldChar w:fldCharType="begin">
          <w:fldData xml:space="preserve">PEVuZE5vdGU+PENpdGU+PEF1dGhvcj5XaGl0ZTwvQXV0aG9yPjxZZWFyPjIwMTM8L1llYXI+PFJl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</w:fldData>
        </w:fldChar>
      </w:r>
      <w:r w:rsidR="001567A2">
        <w:rPr>
          <w:rFonts w:cs="Arial"/>
        </w:rPr>
        <w:instrText xml:space="preserve"> ADDIN EN.CITE.DATA </w:instrText>
      </w:r>
      <w:r w:rsidR="001567A2">
        <w:rPr>
          <w:rFonts w:cs="Arial"/>
        </w:rPr>
      </w:r>
      <w:r w:rsidR="001567A2">
        <w:rPr>
          <w:rFonts w:cs="Arial"/>
        </w:rPr>
        <w:fldChar w:fldCharType="end"/>
      </w:r>
      <w:r w:rsidR="00CB0909" w:rsidRPr="00B1422D">
        <w:rPr>
          <w:rFonts w:cs="Arial"/>
        </w:rPr>
      </w:r>
      <w:r w:rsidR="00CB0909" w:rsidRPr="00B1422D">
        <w:rPr>
          <w:rFonts w:cs="Arial"/>
        </w:rPr>
        <w:fldChar w:fldCharType="separate"/>
      </w:r>
      <w:r w:rsidR="001567A2">
        <w:rPr>
          <w:rFonts w:cs="Arial"/>
          <w:noProof/>
        </w:rPr>
        <w:t>(41)</w:t>
      </w:r>
      <w:r w:rsidR="00CB0909" w:rsidRPr="00B1422D">
        <w:rPr>
          <w:rFonts w:cs="Arial"/>
        </w:rPr>
        <w:fldChar w:fldCharType="end"/>
      </w:r>
      <w:r w:rsidR="003C7513" w:rsidRPr="00B1422D">
        <w:rPr>
          <w:rFonts w:cs="Arial"/>
        </w:rPr>
        <w:t xml:space="preserve"> </w:t>
      </w:r>
      <w:r w:rsidR="00800F8A" w:rsidRPr="00B1422D">
        <w:rPr>
          <w:rFonts w:cs="Arial"/>
        </w:rPr>
        <w:t>or even</w:t>
      </w:r>
      <w:r w:rsidR="00C5515E" w:rsidRPr="00B1422D">
        <w:rPr>
          <w:rFonts w:cs="Arial"/>
        </w:rPr>
        <w:t xml:space="preserve"> choke the foetus,</w:t>
      </w:r>
      <w:r w:rsidR="00C35BBE" w:rsidRPr="00B1422D">
        <w:rPr>
          <w:rFonts w:cs="Arial"/>
        </w:rPr>
        <w:fldChar w:fldCharType="begin">
          <w:fldData xml:space="preserve">PEVuZE5vdGU+PENpdGU+PEF1dGhvcj5HaWxsaWFtPC9BdXRob3I+PFllYXI+MjAwNDwvWWVhcj48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</w:fldData>
        </w:fldChar>
      </w:r>
      <w:r w:rsidR="001567A2">
        <w:rPr>
          <w:rFonts w:cs="Arial"/>
        </w:rPr>
        <w:instrText xml:space="preserve"> ADDIN EN.CITE </w:instrText>
      </w:r>
      <w:r w:rsidR="001567A2">
        <w:rPr>
          <w:rFonts w:cs="Arial"/>
        </w:rPr>
        <w:fldChar w:fldCharType="begin">
          <w:fldData xml:space="preserve">PEVuZE5vdGU+PENpdGU+PEF1dGhvcj5HaWxsaWFtPC9BdXRob3I+PFllYXI+MjAwNDwvWWVhcj48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</w:fldData>
        </w:fldChar>
      </w:r>
      <w:r w:rsidR="001567A2">
        <w:rPr>
          <w:rFonts w:cs="Arial"/>
        </w:rPr>
        <w:instrText xml:space="preserve"> ADDIN EN.CITE.DATA </w:instrText>
      </w:r>
      <w:r w:rsidR="001567A2">
        <w:rPr>
          <w:rFonts w:cs="Arial"/>
        </w:rPr>
      </w:r>
      <w:r w:rsidR="001567A2">
        <w:rPr>
          <w:rFonts w:cs="Arial"/>
        </w:rPr>
        <w:fldChar w:fldCharType="end"/>
      </w:r>
      <w:r w:rsidR="00C35BBE" w:rsidRPr="00B1422D">
        <w:rPr>
          <w:rFonts w:cs="Arial"/>
        </w:rPr>
      </w:r>
      <w:r w:rsidR="00C35BBE" w:rsidRPr="00B1422D">
        <w:rPr>
          <w:rFonts w:cs="Arial"/>
        </w:rPr>
        <w:fldChar w:fldCharType="separate"/>
      </w:r>
      <w:r w:rsidR="001567A2">
        <w:rPr>
          <w:rFonts w:cs="Arial"/>
          <w:noProof/>
        </w:rPr>
        <w:t>(29)</w:t>
      </w:r>
      <w:r w:rsidR="00C35BBE" w:rsidRPr="00B1422D">
        <w:rPr>
          <w:rFonts w:cs="Arial"/>
        </w:rPr>
        <w:fldChar w:fldCharType="end"/>
      </w:r>
      <w:r w:rsidR="00C5515E" w:rsidRPr="00B1422D">
        <w:rPr>
          <w:rFonts w:cs="Arial"/>
        </w:rPr>
        <w:t xml:space="preserve"> if pregnancy did occur.</w:t>
      </w:r>
      <w:r w:rsidR="00F41FC4" w:rsidRPr="00B1422D">
        <w:rPr>
          <w:rFonts w:cs="Arial"/>
        </w:rPr>
        <w:t xml:space="preserve"> </w:t>
      </w:r>
    </w:p>
    <w:p w14:paraId="30499EDD" w14:textId="77777777" w:rsidR="00611C2D" w:rsidRPr="00B1422D" w:rsidRDefault="00611C2D" w:rsidP="007D2EE5">
      <w:pPr>
        <w:rPr>
          <w:rFonts w:cs="Arial"/>
        </w:rPr>
      </w:pPr>
    </w:p>
    <w:p w14:paraId="6AA6B3B6" w14:textId="0093683E" w:rsidR="00A64970" w:rsidRPr="00B1422D" w:rsidRDefault="00A87967" w:rsidP="00E12037">
      <w:pPr>
        <w:pStyle w:val="Heading3"/>
        <w:rPr>
          <w:rFonts w:ascii="Arial" w:hAnsi="Arial" w:cs="Arial"/>
        </w:rPr>
      </w:pPr>
      <w:bookmarkStart w:id="30" w:name="_Toc124113114"/>
      <w:r w:rsidRPr="00B1422D">
        <w:rPr>
          <w:rFonts w:ascii="Arial" w:hAnsi="Arial" w:cs="Arial"/>
        </w:rPr>
        <w:t>Fertility Intentions</w:t>
      </w:r>
      <w:bookmarkEnd w:id="30"/>
    </w:p>
    <w:p w14:paraId="2C791E85" w14:textId="07B58804" w:rsidR="00DA4789" w:rsidRPr="00B1422D" w:rsidRDefault="00800F8A" w:rsidP="00637F2C">
      <w:pPr>
        <w:rPr>
          <w:rFonts w:cs="Arial"/>
          <w:i/>
          <w:iCs/>
        </w:rPr>
      </w:pPr>
      <w:r w:rsidRPr="00B1422D">
        <w:rPr>
          <w:rFonts w:cs="Arial"/>
        </w:rPr>
        <w:t>D</w:t>
      </w:r>
      <w:r w:rsidR="00295E15" w:rsidRPr="00B1422D">
        <w:rPr>
          <w:rFonts w:cs="Arial"/>
        </w:rPr>
        <w:t>esire to have more children</w:t>
      </w:r>
      <w:r w:rsidRPr="00B1422D">
        <w:rPr>
          <w:rFonts w:cs="Arial"/>
        </w:rPr>
        <w:t xml:space="preserve"> is a barrier to any contraception</w:t>
      </w:r>
      <w:r w:rsidR="00295E15" w:rsidRPr="00B1422D">
        <w:rPr>
          <w:rFonts w:cs="Arial"/>
        </w:rPr>
        <w:t>.</w:t>
      </w:r>
      <w:r w:rsidR="00637F2C" w:rsidRPr="00B1422D">
        <w:rPr>
          <w:rFonts w:cs="Arial"/>
        </w:rPr>
        <w:t xml:space="preserve"> </w:t>
      </w:r>
      <w:r w:rsidR="00EA6302" w:rsidRPr="00B1422D">
        <w:rPr>
          <w:rFonts w:cs="Arial"/>
        </w:rPr>
        <w:t>For example, i</w:t>
      </w:r>
      <w:r w:rsidR="00295E15" w:rsidRPr="00B1422D">
        <w:rPr>
          <w:rFonts w:cs="Arial"/>
        </w:rPr>
        <w:t xml:space="preserve">n Somalian culture </w:t>
      </w:r>
      <w:r w:rsidR="00E63806" w:rsidRPr="00B1422D">
        <w:rPr>
          <w:rFonts w:cs="Arial"/>
        </w:rPr>
        <w:t>there is a great expectation for couples to have as many children as possible</w:t>
      </w:r>
      <w:r w:rsidR="00A1357F" w:rsidRPr="00B1422D">
        <w:rPr>
          <w:rFonts w:cs="Arial"/>
        </w:rPr>
        <w:t xml:space="preserve"> (</w:t>
      </w:r>
      <w:r w:rsidR="00972548" w:rsidRPr="00B1422D">
        <w:rPr>
          <w:rFonts w:cs="Arial"/>
        </w:rPr>
        <w:t xml:space="preserve">table 2) </w:t>
      </w:r>
      <w:r w:rsidR="00E63806" w:rsidRPr="00B1422D">
        <w:rPr>
          <w:rFonts w:cs="Arial"/>
        </w:rPr>
        <w:t xml:space="preserve">as </w:t>
      </w:r>
      <w:r w:rsidR="00E63806" w:rsidRPr="00B1422D">
        <w:rPr>
          <w:rFonts w:cs="Arial"/>
          <w:i/>
          <w:iCs/>
          <w:color w:val="0070C0"/>
        </w:rPr>
        <w:t>‘children are seen as wealth’</w:t>
      </w:r>
      <w:r w:rsidR="004531D3" w:rsidRPr="00B1422D">
        <w:rPr>
          <w:rFonts w:cs="Arial"/>
        </w:rPr>
        <w:fldChar w:fldCharType="begin">
          <w:fldData xml:space="preserve">PEVuZE5vdGU+PENpdGU+PEF1dGhvcj5BZ2JlbWVudTwvQXV0aG9yPjxZZWFyPjIwMTg8L1llYXI+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</w:fldData>
        </w:fldChar>
      </w:r>
      <w:r w:rsidR="001567A2">
        <w:rPr>
          <w:rFonts w:cs="Arial"/>
        </w:rPr>
        <w:instrText xml:space="preserve"> ADDIN EN.CITE </w:instrText>
      </w:r>
      <w:r w:rsidR="001567A2">
        <w:rPr>
          <w:rFonts w:cs="Arial"/>
        </w:rPr>
        <w:fldChar w:fldCharType="begin">
          <w:fldData xml:space="preserve">PEVuZE5vdGU+PENpdGU+PEF1dGhvcj5BZ2JlbWVudTwvQXV0aG9yPjxZZWFyPjIwMTg8L1llYXI+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</w:fldData>
        </w:fldChar>
      </w:r>
      <w:r w:rsidR="001567A2">
        <w:rPr>
          <w:rFonts w:cs="Arial"/>
        </w:rPr>
        <w:instrText xml:space="preserve"> ADDIN EN.CITE.DATA </w:instrText>
      </w:r>
      <w:r w:rsidR="001567A2">
        <w:rPr>
          <w:rFonts w:cs="Arial"/>
        </w:rPr>
      </w:r>
      <w:r w:rsidR="001567A2">
        <w:rPr>
          <w:rFonts w:cs="Arial"/>
        </w:rPr>
        <w:fldChar w:fldCharType="end"/>
      </w:r>
      <w:r w:rsidR="004531D3" w:rsidRPr="00B1422D">
        <w:rPr>
          <w:rFonts w:cs="Arial"/>
        </w:rPr>
      </w:r>
      <w:r w:rsidR="004531D3" w:rsidRPr="00B1422D">
        <w:rPr>
          <w:rFonts w:cs="Arial"/>
        </w:rPr>
        <w:fldChar w:fldCharType="separate"/>
      </w:r>
      <w:r w:rsidR="001567A2">
        <w:rPr>
          <w:rFonts w:cs="Arial"/>
          <w:noProof/>
        </w:rPr>
        <w:t>(24)</w:t>
      </w:r>
      <w:r w:rsidR="004531D3" w:rsidRPr="00B1422D">
        <w:rPr>
          <w:rFonts w:cs="Arial"/>
        </w:rPr>
        <w:fldChar w:fldCharType="end"/>
      </w:r>
      <w:r w:rsidR="000971B6">
        <w:rPr>
          <w:rFonts w:cs="Arial"/>
        </w:rPr>
        <w:t>.</w:t>
      </w:r>
      <w:r w:rsidR="00E63806" w:rsidRPr="00B1422D">
        <w:rPr>
          <w:rFonts w:cs="Arial"/>
        </w:rPr>
        <w:t xml:space="preserve"> </w:t>
      </w:r>
      <w:r w:rsidR="009309DB" w:rsidRPr="00B1422D">
        <w:rPr>
          <w:rFonts w:cs="Arial"/>
        </w:rPr>
        <w:t>Conversely,</w:t>
      </w:r>
      <w:r w:rsidR="00616A75" w:rsidRPr="00B1422D">
        <w:rPr>
          <w:rFonts w:cs="Arial"/>
        </w:rPr>
        <w:t xml:space="preserve"> </w:t>
      </w:r>
      <w:r w:rsidR="00C75D36" w:rsidRPr="00B1422D">
        <w:rPr>
          <w:rFonts w:cs="Arial"/>
        </w:rPr>
        <w:t>some</w:t>
      </w:r>
      <w:r w:rsidR="00616A75" w:rsidRPr="00B1422D">
        <w:rPr>
          <w:rFonts w:cs="Arial"/>
        </w:rPr>
        <w:t xml:space="preserve"> choose not to have children during a </w:t>
      </w:r>
      <w:r w:rsidR="0026288B" w:rsidRPr="00B1422D">
        <w:rPr>
          <w:rFonts w:cs="Arial"/>
        </w:rPr>
        <w:t>certain</w:t>
      </w:r>
      <w:r w:rsidR="00616A75" w:rsidRPr="00B1422D">
        <w:rPr>
          <w:rFonts w:cs="Arial"/>
        </w:rPr>
        <w:t xml:space="preserve"> </w:t>
      </w:r>
      <w:r w:rsidR="00D7372A" w:rsidRPr="00B1422D">
        <w:rPr>
          <w:rFonts w:cs="Arial"/>
        </w:rPr>
        <w:t>time period</w:t>
      </w:r>
      <w:r w:rsidR="00FB0592" w:rsidRPr="00B1422D">
        <w:rPr>
          <w:rFonts w:cs="Arial"/>
        </w:rPr>
        <w:t>, so they can focus on other aspects of their life,</w:t>
      </w:r>
      <w:r w:rsidR="00113F48" w:rsidRPr="00B1422D">
        <w:rPr>
          <w:rFonts w:cs="Arial"/>
        </w:rPr>
        <w:fldChar w:fldCharType="begin">
          <w:fldData xml:space="preserve">PEVuZE5vdGU+PENpdGU+PEF1dGhvcj5Hb21lejwvQXV0aG9yPjxZZWFyPjIwMTg8L1llYXI+PFJl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=
</w:fldData>
        </w:fldChar>
      </w:r>
      <w:r w:rsidR="001567A2">
        <w:rPr>
          <w:rFonts w:cs="Arial"/>
        </w:rPr>
        <w:instrText xml:space="preserve"> ADDIN EN.CITE </w:instrText>
      </w:r>
      <w:r w:rsidR="001567A2">
        <w:rPr>
          <w:rFonts w:cs="Arial"/>
        </w:rPr>
        <w:fldChar w:fldCharType="begin">
          <w:fldData xml:space="preserve">PEVuZE5vdGU+PENpdGU+PEF1dGhvcj5Hb21lejwvQXV0aG9yPjxZZWFyPjIwMTg8L1llYXI+PFJl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=
</w:fldData>
        </w:fldChar>
      </w:r>
      <w:r w:rsidR="001567A2">
        <w:rPr>
          <w:rFonts w:cs="Arial"/>
        </w:rPr>
        <w:instrText xml:space="preserve"> ADDIN EN.CITE.DATA </w:instrText>
      </w:r>
      <w:r w:rsidR="001567A2">
        <w:rPr>
          <w:rFonts w:cs="Arial"/>
        </w:rPr>
      </w:r>
      <w:r w:rsidR="001567A2">
        <w:rPr>
          <w:rFonts w:cs="Arial"/>
        </w:rPr>
        <w:fldChar w:fldCharType="end"/>
      </w:r>
      <w:r w:rsidR="00113F48" w:rsidRPr="00B1422D">
        <w:rPr>
          <w:rFonts w:cs="Arial"/>
        </w:rPr>
      </w:r>
      <w:r w:rsidR="00113F48" w:rsidRPr="00B1422D">
        <w:rPr>
          <w:rFonts w:cs="Arial"/>
        </w:rPr>
        <w:fldChar w:fldCharType="separate"/>
      </w:r>
      <w:r w:rsidR="001567A2">
        <w:rPr>
          <w:rFonts w:cs="Arial"/>
          <w:noProof/>
        </w:rPr>
        <w:t>(31, 34, 36)</w:t>
      </w:r>
      <w:r w:rsidR="00113F48" w:rsidRPr="00B1422D">
        <w:rPr>
          <w:rFonts w:cs="Arial"/>
        </w:rPr>
        <w:fldChar w:fldCharType="end"/>
      </w:r>
      <w:r w:rsidR="00FB0592" w:rsidRPr="00B1422D">
        <w:rPr>
          <w:rFonts w:cs="Arial"/>
        </w:rPr>
        <w:t xml:space="preserve"> whilst other women choose to end childbearing completely.</w:t>
      </w:r>
      <w:r w:rsidR="00085D8C" w:rsidRPr="00B1422D">
        <w:rPr>
          <w:rFonts w:cs="Arial"/>
        </w:rPr>
        <w:t xml:space="preserve"> </w:t>
      </w:r>
      <w:r w:rsidR="00E403DE" w:rsidRPr="00B1422D">
        <w:rPr>
          <w:rFonts w:cs="Arial"/>
        </w:rPr>
        <w:t>Some Latina women</w:t>
      </w:r>
      <w:r w:rsidR="00085D8C" w:rsidRPr="00B1422D">
        <w:rPr>
          <w:rFonts w:cs="Arial"/>
        </w:rPr>
        <w:t xml:space="preserve"> who no longer wanted to bear children stated </w:t>
      </w:r>
      <w:r w:rsidR="003E117C" w:rsidRPr="00B1422D">
        <w:rPr>
          <w:rFonts w:cs="Arial"/>
        </w:rPr>
        <w:t>they</w:t>
      </w:r>
      <w:r w:rsidR="00085D8C" w:rsidRPr="00B1422D">
        <w:rPr>
          <w:rFonts w:cs="Arial"/>
        </w:rPr>
        <w:t xml:space="preserve"> w</w:t>
      </w:r>
      <w:r w:rsidR="003E117C" w:rsidRPr="00B1422D">
        <w:rPr>
          <w:rFonts w:cs="Arial"/>
        </w:rPr>
        <w:t>ere</w:t>
      </w:r>
      <w:r w:rsidR="00085D8C" w:rsidRPr="00B1422D">
        <w:rPr>
          <w:rFonts w:cs="Arial"/>
        </w:rPr>
        <w:t xml:space="preserve"> committed to getting a sterilisation as it was </w:t>
      </w:r>
      <w:r w:rsidR="00AE74FD" w:rsidRPr="00B1422D">
        <w:rPr>
          <w:rFonts w:cs="Arial"/>
          <w:color w:val="0070C0"/>
        </w:rPr>
        <w:t>“</w:t>
      </w:r>
      <w:r w:rsidR="00AE74FD" w:rsidRPr="00B1422D">
        <w:rPr>
          <w:rFonts w:cs="Arial"/>
          <w:i/>
          <w:iCs/>
          <w:color w:val="0070C0"/>
        </w:rPr>
        <w:t>100% effective”</w:t>
      </w:r>
      <w:r w:rsidR="00AE74FD" w:rsidRPr="004F2E15">
        <w:rPr>
          <w:rFonts w:cs="Arial"/>
        </w:rPr>
        <w:fldChar w:fldCharType="begin">
          <w:fldData xml:space="preserve">PEVuZE5vdGU+PENpdGU+PEF1dGhvcj5XaGl0ZTwvQXV0aG9yPjxZZWFyPjIwMTM8L1llYXI+PFJl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</w:fldData>
        </w:fldChar>
      </w:r>
      <w:r w:rsidR="001567A2" w:rsidRPr="004F2E15">
        <w:rPr>
          <w:rFonts w:cs="Arial"/>
        </w:rPr>
        <w:instrText xml:space="preserve"> ADDIN EN.CITE </w:instrText>
      </w:r>
      <w:r w:rsidR="001567A2" w:rsidRPr="004F2E15">
        <w:rPr>
          <w:rFonts w:cs="Arial"/>
        </w:rPr>
        <w:fldChar w:fldCharType="begin">
          <w:fldData xml:space="preserve">PEVuZE5vdGU+PENpdGU+PEF1dGhvcj5XaGl0ZTwvQXV0aG9yPjxZZWFyPjIwMTM8L1llYXI+PFJl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</w:fldData>
        </w:fldChar>
      </w:r>
      <w:r w:rsidR="001567A2" w:rsidRPr="004F2E15">
        <w:rPr>
          <w:rFonts w:cs="Arial"/>
        </w:rPr>
        <w:instrText xml:space="preserve"> ADDIN EN.CITE.DATA </w:instrText>
      </w:r>
      <w:r w:rsidR="001567A2" w:rsidRPr="004F2E15">
        <w:rPr>
          <w:rFonts w:cs="Arial"/>
        </w:rPr>
      </w:r>
      <w:r w:rsidR="001567A2" w:rsidRPr="004F2E15">
        <w:rPr>
          <w:rFonts w:cs="Arial"/>
        </w:rPr>
        <w:fldChar w:fldCharType="end"/>
      </w:r>
      <w:r w:rsidR="00AE74FD" w:rsidRPr="004F2E15">
        <w:rPr>
          <w:rFonts w:cs="Arial"/>
        </w:rPr>
      </w:r>
      <w:r w:rsidR="00AE74FD" w:rsidRPr="004F2E15">
        <w:rPr>
          <w:rFonts w:cs="Arial"/>
        </w:rPr>
        <w:fldChar w:fldCharType="separate"/>
      </w:r>
      <w:r w:rsidR="001567A2" w:rsidRPr="004F2E15">
        <w:rPr>
          <w:rFonts w:cs="Arial"/>
          <w:noProof/>
        </w:rPr>
        <w:t>(41)</w:t>
      </w:r>
      <w:r w:rsidR="00AE74FD" w:rsidRPr="004F2E15">
        <w:rPr>
          <w:rFonts w:cs="Arial"/>
        </w:rPr>
        <w:fldChar w:fldCharType="end"/>
      </w:r>
      <w:r w:rsidR="000971B6" w:rsidRPr="004F2E15">
        <w:rPr>
          <w:rFonts w:cs="Arial"/>
        </w:rPr>
        <w:t>.</w:t>
      </w:r>
    </w:p>
    <w:p w14:paraId="0972FFD4" w14:textId="77777777" w:rsidR="00F57347" w:rsidRPr="00B1422D" w:rsidRDefault="00F57347" w:rsidP="00E12037">
      <w:pPr>
        <w:rPr>
          <w:rFonts w:cs="Arial"/>
        </w:rPr>
      </w:pPr>
    </w:p>
    <w:p w14:paraId="01A36C58" w14:textId="3FED30B9" w:rsidR="003776AE" w:rsidRPr="00B1422D" w:rsidRDefault="004A15DD" w:rsidP="00E12037">
      <w:pPr>
        <w:pStyle w:val="Heading2"/>
        <w:rPr>
          <w:rFonts w:ascii="Arial" w:hAnsi="Arial" w:cs="Arial"/>
        </w:rPr>
      </w:pPr>
      <w:bookmarkStart w:id="31" w:name="_Toc124113115"/>
      <w:r w:rsidRPr="00B1422D">
        <w:rPr>
          <w:rFonts w:ascii="Arial" w:hAnsi="Arial" w:cs="Arial"/>
        </w:rPr>
        <w:t>External Influences</w:t>
      </w:r>
      <w:bookmarkEnd w:id="31"/>
    </w:p>
    <w:p w14:paraId="6F58E166" w14:textId="38D048CD" w:rsidR="004A15DD" w:rsidRPr="00B1422D" w:rsidRDefault="00C8587C" w:rsidP="00E12037">
      <w:pPr>
        <w:pStyle w:val="Heading3"/>
        <w:rPr>
          <w:rFonts w:ascii="Arial" w:hAnsi="Arial" w:cs="Arial"/>
        </w:rPr>
      </w:pPr>
      <w:bookmarkStart w:id="32" w:name="_Toc124113116"/>
      <w:r w:rsidRPr="00B1422D">
        <w:rPr>
          <w:rFonts w:ascii="Arial" w:hAnsi="Arial" w:cs="Arial"/>
        </w:rPr>
        <w:t>Partner</w:t>
      </w:r>
      <w:r w:rsidR="00BF1754" w:rsidRPr="00B1422D">
        <w:rPr>
          <w:rFonts w:ascii="Arial" w:hAnsi="Arial" w:cs="Arial"/>
        </w:rPr>
        <w:t>/Relationships</w:t>
      </w:r>
      <w:bookmarkEnd w:id="32"/>
    </w:p>
    <w:p w14:paraId="411F8542" w14:textId="17063E92" w:rsidR="00DA4789" w:rsidRPr="00B1422D" w:rsidRDefault="00231ED6" w:rsidP="00637F2C">
      <w:pPr>
        <w:rPr>
          <w:rFonts w:cs="Arial"/>
        </w:rPr>
      </w:pPr>
      <w:r w:rsidRPr="00B1422D">
        <w:rPr>
          <w:rFonts w:cs="Arial"/>
        </w:rPr>
        <w:t xml:space="preserve">Their </w:t>
      </w:r>
      <w:r w:rsidR="0075402F" w:rsidRPr="00B1422D">
        <w:rPr>
          <w:rFonts w:cs="Arial"/>
        </w:rPr>
        <w:t>p</w:t>
      </w:r>
      <w:r w:rsidR="00081FF1" w:rsidRPr="00B1422D">
        <w:rPr>
          <w:rFonts w:cs="Arial"/>
        </w:rPr>
        <w:t>artner’s attitude influenc</w:t>
      </w:r>
      <w:r w:rsidR="00800F8A" w:rsidRPr="00B1422D">
        <w:rPr>
          <w:rFonts w:cs="Arial"/>
        </w:rPr>
        <w:t>es</w:t>
      </w:r>
      <w:r w:rsidR="00081FF1" w:rsidRPr="00B1422D">
        <w:rPr>
          <w:rFonts w:cs="Arial"/>
        </w:rPr>
        <w:t xml:space="preserve"> contraceptive decisions made by women</w:t>
      </w:r>
      <w:r w:rsidR="00DA1AC8" w:rsidRPr="00B1422D">
        <w:rPr>
          <w:rFonts w:cs="Arial"/>
        </w:rPr>
        <w:t xml:space="preserve"> (table 2)</w:t>
      </w:r>
      <w:r w:rsidR="00CE1E5E" w:rsidRPr="00B1422D">
        <w:rPr>
          <w:rFonts w:cs="Arial"/>
        </w:rPr>
        <w:t>, and some women prefer to discuss with their partner before making a decision</w:t>
      </w:r>
      <w:r w:rsidR="0085148B" w:rsidRPr="00B1422D">
        <w:rPr>
          <w:rFonts w:cs="Arial"/>
        </w:rPr>
        <w:fldChar w:fldCharType="begin"/>
      </w:r>
      <w:r w:rsidR="001567A2">
        <w:rPr>
          <w:rFonts w:cs="Arial"/>
        </w:rPr>
        <w:instrText xml:space="preserve"> ADDIN EN.CITE &lt;EndNote&gt;&lt;Cite&gt;&lt;Author&gt;Gomez&lt;/Author&gt;&lt;Year&gt;2017&lt;/Year&gt;&lt;RecNum&gt;3036&lt;/RecNum&gt;&lt;DisplayText&gt;(30)&lt;/DisplayText&gt;&lt;record&gt;&lt;rec-number&gt;3036&lt;/rec-number&gt;&lt;foreign-keys&gt;&lt;key app="EN" db-id="p9wz5ppf2sezznewrrqvxxdwpxxvzx0dpad2" timestamp="1692272589"&gt;3036&lt;/key&gt;&lt;/foreign-keys&gt;&lt;ref-type name="Journal Article"&gt;17&lt;/ref-type&gt;&lt;contributors&gt;&lt;authors&gt;&lt;author&gt;Gomez, Anu Manchikanti&lt;/author&gt;&lt;author&gt;Wapman, Mikaela&lt;/author&gt;&lt;/authors&gt;&lt;/contributors&gt;&lt;titles&gt;&lt;title&gt;Under (implicit) pressure: young Black and Latina women&amp;apos;s perceptions of contraceptive care&lt;/title&gt;&lt;secondary-title&gt;Contraception&lt;/secondary-title&gt;&lt;/titles&gt;&lt;periodical&gt;&lt;full-title&gt;Contraception&lt;/full-title&gt;&lt;/periodical&gt;&lt;pages&gt;221-226&lt;/pages&gt;&lt;volume&gt;96&lt;/volume&gt;&lt;number&gt;4&lt;/number&gt;&lt;keywords&gt;&lt;keyword&gt;Healthcare disparities&lt;/keyword&gt;&lt;keyword&gt;Family planning care&lt;/keyword&gt;&lt;keyword&gt;Contraception&lt;/keyword&gt;&lt;keyword&gt;Young women&lt;/keyword&gt;&lt;keyword&gt;Qualitative research&lt;/keyword&gt;&lt;/keywords&gt;&lt;dates&gt;&lt;year&gt;2017&lt;/year&gt;&lt;pub-dates&gt;&lt;date&gt;2017/10/01/&lt;/date&gt;&lt;/pub-dates&gt;&lt;/dates&gt;&lt;isbn&gt;0010-7824&lt;/isbn&gt;&lt;urls&gt;&lt;related-urls&gt;&lt;url&gt;https://www.sciencedirect.com/science/article/pii/S0010782417302123&lt;/url&gt;&lt;/related-urls&gt;&lt;/urls&gt;&lt;electronic-resource-num&gt;https://doi.org/10.1016/j.contraception.2017.07.007&lt;/electronic-resource-num&gt;&lt;/record&gt;&lt;/Cite&gt;&lt;/EndNote&gt;</w:instrText>
      </w:r>
      <w:r w:rsidR="0085148B" w:rsidRPr="00B1422D">
        <w:rPr>
          <w:rFonts w:cs="Arial"/>
        </w:rPr>
        <w:fldChar w:fldCharType="separate"/>
      </w:r>
      <w:r w:rsidR="001567A2">
        <w:rPr>
          <w:rFonts w:cs="Arial"/>
          <w:noProof/>
        </w:rPr>
        <w:t>(30)</w:t>
      </w:r>
      <w:r w:rsidR="0085148B" w:rsidRPr="00B1422D">
        <w:rPr>
          <w:rFonts w:cs="Arial"/>
        </w:rPr>
        <w:fldChar w:fldCharType="end"/>
      </w:r>
      <w:r w:rsidR="00E40602" w:rsidRPr="00B1422D">
        <w:rPr>
          <w:rFonts w:cs="Arial"/>
        </w:rPr>
        <w:t xml:space="preserve">. </w:t>
      </w:r>
      <w:bookmarkStart w:id="33" w:name="_Hlk140956909"/>
      <w:r w:rsidR="00800F8A" w:rsidRPr="00B1422D">
        <w:rPr>
          <w:rFonts w:cs="Arial"/>
        </w:rPr>
        <w:t>S</w:t>
      </w:r>
      <w:r w:rsidR="00A24DFE" w:rsidRPr="00B1422D">
        <w:rPr>
          <w:rFonts w:cs="Arial"/>
        </w:rPr>
        <w:t>upportiv</w:t>
      </w:r>
      <w:r w:rsidR="00667A1D" w:rsidRPr="00B1422D">
        <w:rPr>
          <w:rFonts w:cs="Arial"/>
        </w:rPr>
        <w:t xml:space="preserve">e </w:t>
      </w:r>
      <w:r w:rsidR="00800F8A" w:rsidRPr="00B1422D">
        <w:rPr>
          <w:rFonts w:cs="Arial"/>
        </w:rPr>
        <w:t xml:space="preserve">partners </w:t>
      </w:r>
      <w:r w:rsidR="00667A1D" w:rsidRPr="00B1422D">
        <w:rPr>
          <w:rFonts w:cs="Arial"/>
        </w:rPr>
        <w:t>encouraged contraceptive use</w:t>
      </w:r>
      <w:r w:rsidR="00462A0C" w:rsidRPr="00B1422D">
        <w:rPr>
          <w:rFonts w:cs="Arial"/>
        </w:rPr>
        <w:t>,</w:t>
      </w:r>
      <w:r w:rsidR="00752308" w:rsidRPr="00B1422D">
        <w:rPr>
          <w:rFonts w:cs="Arial"/>
        </w:rPr>
        <w:t xml:space="preserve"> </w:t>
      </w:r>
      <w:r w:rsidR="00462A0C" w:rsidRPr="00B1422D">
        <w:rPr>
          <w:rFonts w:cs="Arial"/>
        </w:rPr>
        <w:t>with some</w:t>
      </w:r>
      <w:r w:rsidR="00667A1D" w:rsidRPr="00B1422D">
        <w:rPr>
          <w:rFonts w:cs="Arial"/>
        </w:rPr>
        <w:t xml:space="preserve"> </w:t>
      </w:r>
      <w:r w:rsidR="00462A0C" w:rsidRPr="00B1422D">
        <w:rPr>
          <w:rFonts w:cs="Arial"/>
        </w:rPr>
        <w:t>advocating</w:t>
      </w:r>
      <w:r w:rsidR="00667A1D" w:rsidRPr="00B1422D">
        <w:rPr>
          <w:rFonts w:cs="Arial"/>
        </w:rPr>
        <w:t xml:space="preserve"> for specific methods</w:t>
      </w:r>
      <w:r w:rsidR="00FC788F" w:rsidRPr="00B1422D">
        <w:rPr>
          <w:rFonts w:cs="Arial"/>
        </w:rPr>
        <w:t xml:space="preserve"> like LARC</w:t>
      </w:r>
      <w:r w:rsidR="006F5951" w:rsidRPr="00B1422D">
        <w:rPr>
          <w:rFonts w:cs="Arial"/>
        </w:rPr>
        <w:t>,</w:t>
      </w:r>
      <w:r w:rsidR="00FC788F" w:rsidRPr="00B1422D">
        <w:rPr>
          <w:rFonts w:cs="Arial"/>
        </w:rPr>
        <w:t xml:space="preserve"> </w:t>
      </w:r>
      <w:r w:rsidR="00667A1D" w:rsidRPr="00B1422D">
        <w:rPr>
          <w:rFonts w:cs="Arial"/>
        </w:rPr>
        <w:t xml:space="preserve">as they were concerned their partner would not remember </w:t>
      </w:r>
      <w:r w:rsidR="00EA2ED3" w:rsidRPr="00B1422D">
        <w:rPr>
          <w:rFonts w:cs="Arial"/>
        </w:rPr>
        <w:t>to take their pill</w:t>
      </w:r>
      <w:r w:rsidR="00745E1A" w:rsidRPr="00B1422D">
        <w:rPr>
          <w:rFonts w:cs="Arial"/>
        </w:rPr>
        <w:t>s or attend their appointments</w:t>
      </w:r>
      <w:r w:rsidR="006F5951" w:rsidRPr="00B1422D">
        <w:rPr>
          <w:rFonts w:cs="Arial"/>
        </w:rPr>
        <w:fldChar w:fldCharType="begin">
          <w:fldData xml:space="preserve">PEVuZE5vdGU+PENpdGU+PEF1dGhvcj5MZXdpczwvQXV0aG9yPjxZZWFyPjIwMTI8L1llYXI+PFJl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==
</w:fldData>
        </w:fldChar>
      </w:r>
      <w:r w:rsidR="001567A2">
        <w:rPr>
          <w:rFonts w:cs="Arial"/>
        </w:rPr>
        <w:instrText xml:space="preserve"> ADDIN EN.CITE </w:instrText>
      </w:r>
      <w:r w:rsidR="001567A2">
        <w:rPr>
          <w:rFonts w:cs="Arial"/>
        </w:rPr>
        <w:fldChar w:fldCharType="begin">
          <w:fldData xml:space="preserve">PEVuZE5vdGU+PENpdGU+PEF1dGhvcj5MZXdpczwvQXV0aG9yPjxZZWFyPjIwMTI8L1llYXI+PFJl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==
</w:fldData>
        </w:fldChar>
      </w:r>
      <w:r w:rsidR="001567A2">
        <w:rPr>
          <w:rFonts w:cs="Arial"/>
        </w:rPr>
        <w:instrText xml:space="preserve"> ADDIN EN.CITE.DATA </w:instrText>
      </w:r>
      <w:r w:rsidR="001567A2">
        <w:rPr>
          <w:rFonts w:cs="Arial"/>
        </w:rPr>
      </w:r>
      <w:r w:rsidR="001567A2">
        <w:rPr>
          <w:rFonts w:cs="Arial"/>
        </w:rPr>
        <w:fldChar w:fldCharType="end"/>
      </w:r>
      <w:r w:rsidR="006F5951" w:rsidRPr="00B1422D">
        <w:rPr>
          <w:rFonts w:cs="Arial"/>
        </w:rPr>
      </w:r>
      <w:r w:rsidR="006F5951" w:rsidRPr="00B1422D">
        <w:rPr>
          <w:rFonts w:cs="Arial"/>
        </w:rPr>
        <w:fldChar w:fldCharType="separate"/>
      </w:r>
      <w:r w:rsidR="001567A2">
        <w:rPr>
          <w:rFonts w:cs="Arial"/>
          <w:noProof/>
        </w:rPr>
        <w:t>(35)</w:t>
      </w:r>
      <w:r w:rsidR="006F5951" w:rsidRPr="00B1422D">
        <w:rPr>
          <w:rFonts w:cs="Arial"/>
        </w:rPr>
        <w:fldChar w:fldCharType="end"/>
      </w:r>
      <w:r w:rsidR="000971B6">
        <w:rPr>
          <w:rFonts w:cs="Arial"/>
        </w:rPr>
        <w:t>.</w:t>
      </w:r>
      <w:r w:rsidR="00745E1A" w:rsidRPr="00B1422D">
        <w:rPr>
          <w:rFonts w:cs="Arial"/>
        </w:rPr>
        <w:t xml:space="preserve"> </w:t>
      </w:r>
      <w:r w:rsidR="001B72A0" w:rsidRPr="00B1422D">
        <w:rPr>
          <w:rFonts w:cs="Arial"/>
        </w:rPr>
        <w:t xml:space="preserve">However, </w:t>
      </w:r>
      <w:r w:rsidR="0012012C" w:rsidRPr="00B1422D">
        <w:rPr>
          <w:rFonts w:cs="Arial"/>
        </w:rPr>
        <w:t xml:space="preserve">several </w:t>
      </w:r>
      <w:r w:rsidR="001B72A0" w:rsidRPr="00B1422D">
        <w:rPr>
          <w:rFonts w:cs="Arial"/>
        </w:rPr>
        <w:t>partners</w:t>
      </w:r>
      <w:r w:rsidR="00381097" w:rsidRPr="00B1422D">
        <w:rPr>
          <w:rFonts w:cs="Arial"/>
        </w:rPr>
        <w:t xml:space="preserve"> </w:t>
      </w:r>
      <w:r w:rsidR="00E72758" w:rsidRPr="00B1422D">
        <w:rPr>
          <w:rFonts w:cs="Arial"/>
        </w:rPr>
        <w:t xml:space="preserve">discouraged contraceptive use. </w:t>
      </w:r>
      <w:r w:rsidR="0032517D" w:rsidRPr="00B1422D">
        <w:rPr>
          <w:rFonts w:cs="Arial"/>
        </w:rPr>
        <w:t>Most</w:t>
      </w:r>
      <w:r w:rsidR="00E72758" w:rsidRPr="00B1422D">
        <w:rPr>
          <w:rFonts w:cs="Arial"/>
        </w:rPr>
        <w:t xml:space="preserve"> expressed concerns with </w:t>
      </w:r>
      <w:r w:rsidR="000748FF" w:rsidRPr="00B1422D">
        <w:rPr>
          <w:rFonts w:cs="Arial"/>
        </w:rPr>
        <w:t xml:space="preserve">potential </w:t>
      </w:r>
      <w:r w:rsidR="00E72758" w:rsidRPr="00B1422D">
        <w:rPr>
          <w:rFonts w:cs="Arial"/>
        </w:rPr>
        <w:t>side effects</w:t>
      </w:r>
      <w:r w:rsidR="008211AC" w:rsidRPr="00B1422D">
        <w:rPr>
          <w:rFonts w:cs="Arial"/>
        </w:rPr>
        <w:fldChar w:fldCharType="begin">
          <w:fldData xml:space="preserve">PEVuZE5vdGU+PENpdGU+PEF1dGhvcj5MZXdpczwvQXV0aG9yPjxZZWFyPjIwMTI8L1llYXI+PFJl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==
</w:fldData>
        </w:fldChar>
      </w:r>
      <w:r w:rsidR="001567A2">
        <w:rPr>
          <w:rFonts w:cs="Arial"/>
        </w:rPr>
        <w:instrText xml:space="preserve"> ADDIN EN.CITE </w:instrText>
      </w:r>
      <w:r w:rsidR="001567A2">
        <w:rPr>
          <w:rFonts w:cs="Arial"/>
        </w:rPr>
        <w:fldChar w:fldCharType="begin">
          <w:fldData xml:space="preserve">PEVuZE5vdGU+PENpdGU+PEF1dGhvcj5MZXdpczwvQXV0aG9yPjxZZWFyPjIwMTI8L1llYXI+PFJl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==
</w:fldData>
        </w:fldChar>
      </w:r>
      <w:r w:rsidR="001567A2">
        <w:rPr>
          <w:rFonts w:cs="Arial"/>
        </w:rPr>
        <w:instrText xml:space="preserve"> ADDIN EN.CITE.DATA </w:instrText>
      </w:r>
      <w:r w:rsidR="001567A2">
        <w:rPr>
          <w:rFonts w:cs="Arial"/>
        </w:rPr>
      </w:r>
      <w:r w:rsidR="001567A2">
        <w:rPr>
          <w:rFonts w:cs="Arial"/>
        </w:rPr>
        <w:fldChar w:fldCharType="end"/>
      </w:r>
      <w:r w:rsidR="008211AC" w:rsidRPr="00B1422D">
        <w:rPr>
          <w:rFonts w:cs="Arial"/>
        </w:rPr>
      </w:r>
      <w:r w:rsidR="008211AC" w:rsidRPr="00B1422D">
        <w:rPr>
          <w:rFonts w:cs="Arial"/>
        </w:rPr>
        <w:fldChar w:fldCharType="separate"/>
      </w:r>
      <w:r w:rsidR="001567A2">
        <w:rPr>
          <w:rFonts w:cs="Arial"/>
          <w:noProof/>
        </w:rPr>
        <w:t>(35)</w:t>
      </w:r>
      <w:r w:rsidR="008211AC" w:rsidRPr="00B1422D">
        <w:rPr>
          <w:rFonts w:cs="Arial"/>
        </w:rPr>
        <w:fldChar w:fldCharType="end"/>
      </w:r>
      <w:r w:rsidR="009751D5" w:rsidRPr="00B1422D">
        <w:rPr>
          <w:rFonts w:cs="Arial"/>
        </w:rPr>
        <w:t xml:space="preserve">, </w:t>
      </w:r>
      <w:r w:rsidR="0032517D" w:rsidRPr="00B1422D">
        <w:rPr>
          <w:rFonts w:cs="Arial"/>
        </w:rPr>
        <w:t xml:space="preserve">some </w:t>
      </w:r>
      <w:r w:rsidR="00CD2F4B" w:rsidRPr="00B1422D">
        <w:rPr>
          <w:rFonts w:cs="Arial"/>
        </w:rPr>
        <w:t xml:space="preserve">were uncomfortable </w:t>
      </w:r>
      <w:r w:rsidR="0032517D" w:rsidRPr="00B1422D">
        <w:rPr>
          <w:rFonts w:cs="Arial"/>
        </w:rPr>
        <w:t>with the idea of a foreign body</w:t>
      </w:r>
      <w:r w:rsidR="00796276" w:rsidRPr="00B1422D">
        <w:rPr>
          <w:rFonts w:cs="Arial"/>
        </w:rPr>
        <w:fldChar w:fldCharType="begin">
          <w:fldData xml:space="preserve">PEVuZE5vdGU+PENpdGU+PEF1dGhvcj5XZXN0b248L0F1dGhvcj48WWVhcj4yMDEyPC9ZZWFyPjxS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</w:fldData>
        </w:fldChar>
      </w:r>
      <w:r w:rsidR="001567A2">
        <w:rPr>
          <w:rFonts w:cs="Arial"/>
        </w:rPr>
        <w:instrText xml:space="preserve"> ADDIN EN.CITE </w:instrText>
      </w:r>
      <w:r w:rsidR="001567A2">
        <w:rPr>
          <w:rFonts w:cs="Arial"/>
        </w:rPr>
        <w:fldChar w:fldCharType="begin">
          <w:fldData xml:space="preserve">PEVuZE5vdGU+PENpdGU+PEF1dGhvcj5XZXN0b248L0F1dGhvcj48WWVhcj4yMDEyPC9ZZWFyPjxS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</w:fldData>
        </w:fldChar>
      </w:r>
      <w:r w:rsidR="001567A2">
        <w:rPr>
          <w:rFonts w:cs="Arial"/>
        </w:rPr>
        <w:instrText xml:space="preserve"> ADDIN EN.CITE.DATA </w:instrText>
      </w:r>
      <w:r w:rsidR="001567A2">
        <w:rPr>
          <w:rFonts w:cs="Arial"/>
        </w:rPr>
      </w:r>
      <w:r w:rsidR="001567A2">
        <w:rPr>
          <w:rFonts w:cs="Arial"/>
        </w:rPr>
        <w:fldChar w:fldCharType="end"/>
      </w:r>
      <w:r w:rsidR="00796276" w:rsidRPr="00B1422D">
        <w:rPr>
          <w:rFonts w:cs="Arial"/>
        </w:rPr>
      </w:r>
      <w:r w:rsidR="00796276" w:rsidRPr="00B1422D">
        <w:rPr>
          <w:rFonts w:cs="Arial"/>
        </w:rPr>
        <w:fldChar w:fldCharType="separate"/>
      </w:r>
      <w:r w:rsidR="001567A2">
        <w:rPr>
          <w:rFonts w:cs="Arial"/>
          <w:noProof/>
        </w:rPr>
        <w:t>(40)</w:t>
      </w:r>
      <w:r w:rsidR="00796276" w:rsidRPr="00B1422D">
        <w:rPr>
          <w:rFonts w:cs="Arial"/>
        </w:rPr>
        <w:fldChar w:fldCharType="end"/>
      </w:r>
      <w:r w:rsidR="0032517D" w:rsidRPr="00B1422D">
        <w:rPr>
          <w:rFonts w:cs="Arial"/>
        </w:rPr>
        <w:t xml:space="preserve">, </w:t>
      </w:r>
      <w:r w:rsidR="00002994" w:rsidRPr="00B1422D">
        <w:rPr>
          <w:rFonts w:cs="Arial"/>
        </w:rPr>
        <w:t>w</w:t>
      </w:r>
      <w:r w:rsidR="000748FF" w:rsidRPr="00B1422D">
        <w:rPr>
          <w:rFonts w:cs="Arial"/>
        </w:rPr>
        <w:t xml:space="preserve">hilst others were against </w:t>
      </w:r>
      <w:r w:rsidR="00800F8A" w:rsidRPr="00B1422D">
        <w:rPr>
          <w:rFonts w:cs="Arial"/>
        </w:rPr>
        <w:t xml:space="preserve">any </w:t>
      </w:r>
      <w:r w:rsidR="000748FF" w:rsidRPr="00B1422D">
        <w:rPr>
          <w:rFonts w:cs="Arial"/>
        </w:rPr>
        <w:t xml:space="preserve">contraceptive, </w:t>
      </w:r>
      <w:r w:rsidR="00E25A32" w:rsidRPr="00B1422D">
        <w:rPr>
          <w:rFonts w:cs="Arial"/>
        </w:rPr>
        <w:t xml:space="preserve">as they </w:t>
      </w:r>
      <w:r w:rsidR="00713AF2" w:rsidRPr="00B1422D">
        <w:rPr>
          <w:rFonts w:cs="Arial"/>
        </w:rPr>
        <w:t>want</w:t>
      </w:r>
      <w:r w:rsidR="00E25A32" w:rsidRPr="00B1422D">
        <w:rPr>
          <w:rFonts w:cs="Arial"/>
        </w:rPr>
        <w:t>ed</w:t>
      </w:r>
      <w:r w:rsidR="00713AF2" w:rsidRPr="00B1422D">
        <w:rPr>
          <w:rFonts w:cs="Arial"/>
        </w:rPr>
        <w:t xml:space="preserve"> to have </w:t>
      </w:r>
      <w:r w:rsidR="00800F8A" w:rsidRPr="00B1422D">
        <w:rPr>
          <w:rFonts w:cs="Arial"/>
        </w:rPr>
        <w:t xml:space="preserve">more </w:t>
      </w:r>
      <w:r w:rsidR="00713AF2" w:rsidRPr="00B1422D">
        <w:rPr>
          <w:rFonts w:cs="Arial"/>
        </w:rPr>
        <w:t>children</w:t>
      </w:r>
      <w:r w:rsidR="00684C77" w:rsidRPr="00B1422D">
        <w:rPr>
          <w:rFonts w:cs="Arial"/>
        </w:rPr>
        <w:fldChar w:fldCharType="begin">
          <w:fldData xml:space="preserve">PEVuZE5vdGU+PENpdGU+PEF1dGhvcj5BZ2JlbWVudTwvQXV0aG9yPjxZZWFyPjIwMTg8L1llYXI+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</w:fldData>
        </w:fldChar>
      </w:r>
      <w:r w:rsidR="001567A2">
        <w:rPr>
          <w:rFonts w:cs="Arial"/>
        </w:rPr>
        <w:instrText xml:space="preserve"> ADDIN EN.CITE </w:instrText>
      </w:r>
      <w:r w:rsidR="001567A2">
        <w:rPr>
          <w:rFonts w:cs="Arial"/>
        </w:rPr>
        <w:fldChar w:fldCharType="begin">
          <w:fldData xml:space="preserve">PEVuZE5vdGU+PENpdGU+PEF1dGhvcj5BZ2JlbWVudTwvQXV0aG9yPjxZZWFyPjIwMTg8L1llYXI+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</w:fldData>
        </w:fldChar>
      </w:r>
      <w:r w:rsidR="001567A2">
        <w:rPr>
          <w:rFonts w:cs="Arial"/>
        </w:rPr>
        <w:instrText xml:space="preserve"> ADDIN EN.CITE.DATA </w:instrText>
      </w:r>
      <w:r w:rsidR="001567A2">
        <w:rPr>
          <w:rFonts w:cs="Arial"/>
        </w:rPr>
      </w:r>
      <w:r w:rsidR="001567A2">
        <w:rPr>
          <w:rFonts w:cs="Arial"/>
        </w:rPr>
        <w:fldChar w:fldCharType="end"/>
      </w:r>
      <w:r w:rsidR="00684C77" w:rsidRPr="00B1422D">
        <w:rPr>
          <w:rFonts w:cs="Arial"/>
        </w:rPr>
      </w:r>
      <w:r w:rsidR="00684C77" w:rsidRPr="00B1422D">
        <w:rPr>
          <w:rFonts w:cs="Arial"/>
        </w:rPr>
        <w:fldChar w:fldCharType="separate"/>
      </w:r>
      <w:r w:rsidR="001567A2">
        <w:rPr>
          <w:rFonts w:cs="Arial"/>
          <w:noProof/>
        </w:rPr>
        <w:t>(24, 31, 34, 35)</w:t>
      </w:r>
      <w:r w:rsidR="00684C77" w:rsidRPr="00B1422D">
        <w:rPr>
          <w:rFonts w:cs="Arial"/>
        </w:rPr>
        <w:fldChar w:fldCharType="end"/>
      </w:r>
      <w:r w:rsidR="000971B6">
        <w:rPr>
          <w:rFonts w:cs="Arial"/>
        </w:rPr>
        <w:t>.</w:t>
      </w:r>
    </w:p>
    <w:bookmarkEnd w:id="33"/>
    <w:p w14:paraId="6E9F353A" w14:textId="77777777" w:rsidR="00DA4789" w:rsidRPr="00B1422D" w:rsidRDefault="00DA4789" w:rsidP="00637F2C">
      <w:pPr>
        <w:rPr>
          <w:rFonts w:cs="Arial"/>
        </w:rPr>
      </w:pPr>
    </w:p>
    <w:p w14:paraId="2EA4713B" w14:textId="3664EFF9" w:rsidR="00CA0447" w:rsidRPr="00B1422D" w:rsidRDefault="00BF6A2F" w:rsidP="00637F2C">
      <w:pPr>
        <w:rPr>
          <w:rFonts w:cs="Arial"/>
        </w:rPr>
      </w:pPr>
      <w:r w:rsidRPr="00B1422D">
        <w:rPr>
          <w:rFonts w:cs="Arial"/>
        </w:rPr>
        <w:t>A study of</w:t>
      </w:r>
      <w:r w:rsidR="00113717" w:rsidRPr="00B1422D">
        <w:rPr>
          <w:rFonts w:cs="Arial"/>
        </w:rPr>
        <w:t xml:space="preserve"> </w:t>
      </w:r>
      <w:r w:rsidRPr="00B1422D">
        <w:rPr>
          <w:rFonts w:cs="Arial"/>
        </w:rPr>
        <w:t xml:space="preserve">young </w:t>
      </w:r>
      <w:bookmarkStart w:id="34" w:name="_Hlk140957204"/>
      <w:r w:rsidR="00B40907" w:rsidRPr="00B1422D">
        <w:rPr>
          <w:rFonts w:cs="Arial"/>
        </w:rPr>
        <w:t xml:space="preserve">Latina, Black and Asian </w:t>
      </w:r>
      <w:bookmarkEnd w:id="34"/>
      <w:r w:rsidR="00DA1AC8" w:rsidRPr="00B1422D">
        <w:rPr>
          <w:rFonts w:cs="Arial"/>
        </w:rPr>
        <w:t xml:space="preserve">women </w:t>
      </w:r>
      <w:r w:rsidRPr="00B1422D">
        <w:rPr>
          <w:rFonts w:cs="Arial"/>
        </w:rPr>
        <w:t xml:space="preserve">in the US reported that some </w:t>
      </w:r>
      <w:r w:rsidR="00EA6302" w:rsidRPr="00B1422D">
        <w:rPr>
          <w:rFonts w:cs="Arial"/>
        </w:rPr>
        <w:t xml:space="preserve">had </w:t>
      </w:r>
      <w:r w:rsidR="00113717" w:rsidRPr="00B1422D">
        <w:rPr>
          <w:rFonts w:cs="Arial"/>
        </w:rPr>
        <w:t xml:space="preserve">their LARC devices </w:t>
      </w:r>
      <w:r w:rsidR="00EA6302" w:rsidRPr="00B1422D">
        <w:rPr>
          <w:rFonts w:cs="Arial"/>
        </w:rPr>
        <w:t xml:space="preserve">removed </w:t>
      </w:r>
      <w:r w:rsidR="00B219EC" w:rsidRPr="00B1422D">
        <w:rPr>
          <w:rFonts w:cs="Arial"/>
        </w:rPr>
        <w:t xml:space="preserve">when </w:t>
      </w:r>
      <w:r w:rsidR="00113717" w:rsidRPr="00B1422D">
        <w:rPr>
          <w:rFonts w:cs="Arial"/>
        </w:rPr>
        <w:t xml:space="preserve">they were not </w:t>
      </w:r>
      <w:r w:rsidR="004F6337" w:rsidRPr="00B1422D">
        <w:rPr>
          <w:rFonts w:cs="Arial"/>
        </w:rPr>
        <w:t>sexually active</w:t>
      </w:r>
      <w:r w:rsidR="006B5B84" w:rsidRPr="00B1422D">
        <w:rPr>
          <w:rFonts w:cs="Arial"/>
        </w:rPr>
        <w:t xml:space="preserve">. </w:t>
      </w:r>
      <w:r w:rsidR="001C6A5F" w:rsidRPr="00B1422D">
        <w:rPr>
          <w:rFonts w:cs="Arial"/>
        </w:rPr>
        <w:t>Conversely</w:t>
      </w:r>
      <w:r w:rsidR="006B5B84" w:rsidRPr="00B1422D">
        <w:rPr>
          <w:rFonts w:cs="Arial"/>
        </w:rPr>
        <w:t xml:space="preserve">, </w:t>
      </w:r>
      <w:r w:rsidRPr="00B1422D">
        <w:rPr>
          <w:rFonts w:cs="Arial"/>
        </w:rPr>
        <w:t xml:space="preserve">others </w:t>
      </w:r>
      <w:r w:rsidR="00E2460D" w:rsidRPr="00B1422D">
        <w:rPr>
          <w:rFonts w:cs="Arial"/>
        </w:rPr>
        <w:t>switched</w:t>
      </w:r>
      <w:r w:rsidR="00F50862" w:rsidRPr="00B1422D">
        <w:rPr>
          <w:rFonts w:cs="Arial"/>
        </w:rPr>
        <w:t xml:space="preserve"> to LARC</w:t>
      </w:r>
      <w:r w:rsidR="00E2460D" w:rsidRPr="00B1422D">
        <w:rPr>
          <w:rFonts w:cs="Arial"/>
        </w:rPr>
        <w:t xml:space="preserve"> </w:t>
      </w:r>
      <w:r w:rsidRPr="00B1422D">
        <w:rPr>
          <w:rFonts w:cs="Arial"/>
        </w:rPr>
        <w:t>when they were in a steady relationship and engaging in intercourse frequently</w:t>
      </w:r>
      <w:r w:rsidR="00C55131" w:rsidRPr="00B1422D">
        <w:rPr>
          <w:rFonts w:cs="Arial"/>
        </w:rPr>
        <w:fldChar w:fldCharType="begin">
          <w:fldData xml:space="preserve">PEVuZE5vdGU+PENpdGU+PEF1dGhvcj5CZXJnbGFzPC9BdXRob3I+PFllYXI+MjAyMTwvWWVhcj48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</w:fldData>
        </w:fldChar>
      </w:r>
      <w:r w:rsidR="001567A2">
        <w:rPr>
          <w:rFonts w:cs="Arial"/>
        </w:rPr>
        <w:instrText xml:space="preserve"> ADDIN EN.CITE </w:instrText>
      </w:r>
      <w:r w:rsidR="001567A2">
        <w:rPr>
          <w:rFonts w:cs="Arial"/>
        </w:rPr>
        <w:fldChar w:fldCharType="begin">
          <w:fldData xml:space="preserve">PEVuZE5vdGU+PENpdGU+PEF1dGhvcj5CZXJnbGFzPC9BdXRob3I+PFllYXI+MjAyMTwvWWVhcj48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</w:fldData>
        </w:fldChar>
      </w:r>
      <w:r w:rsidR="001567A2">
        <w:rPr>
          <w:rFonts w:cs="Arial"/>
        </w:rPr>
        <w:instrText xml:space="preserve"> ADDIN EN.CITE.DATA </w:instrText>
      </w:r>
      <w:r w:rsidR="001567A2">
        <w:rPr>
          <w:rFonts w:cs="Arial"/>
        </w:rPr>
      </w:r>
      <w:r w:rsidR="001567A2">
        <w:rPr>
          <w:rFonts w:cs="Arial"/>
        </w:rPr>
        <w:fldChar w:fldCharType="end"/>
      </w:r>
      <w:r w:rsidR="00C55131" w:rsidRPr="00B1422D">
        <w:rPr>
          <w:rFonts w:cs="Arial"/>
        </w:rPr>
      </w:r>
      <w:r w:rsidR="00C55131" w:rsidRPr="00B1422D">
        <w:rPr>
          <w:rFonts w:cs="Arial"/>
        </w:rPr>
        <w:fldChar w:fldCharType="separate"/>
      </w:r>
      <w:r w:rsidR="001567A2">
        <w:rPr>
          <w:rFonts w:cs="Arial"/>
          <w:noProof/>
        </w:rPr>
        <w:t>(26)</w:t>
      </w:r>
      <w:r w:rsidR="00C55131" w:rsidRPr="00B1422D">
        <w:rPr>
          <w:rFonts w:cs="Arial"/>
        </w:rPr>
        <w:fldChar w:fldCharType="end"/>
      </w:r>
      <w:r w:rsidR="000971B6">
        <w:rPr>
          <w:rFonts w:cs="Arial"/>
        </w:rPr>
        <w:t>.</w:t>
      </w:r>
      <w:r w:rsidR="006C0834" w:rsidRPr="00B1422D">
        <w:rPr>
          <w:rFonts w:cs="Arial"/>
        </w:rPr>
        <w:t xml:space="preserve"> </w:t>
      </w:r>
      <w:r w:rsidR="00A36EF4" w:rsidRPr="00B1422D">
        <w:rPr>
          <w:rFonts w:cs="Arial"/>
        </w:rPr>
        <w:t xml:space="preserve">Whilst many women chose to involve their partners in their contraceptive making decisions, </w:t>
      </w:r>
      <w:r w:rsidR="00FB2027" w:rsidRPr="00B1422D">
        <w:rPr>
          <w:rFonts w:cs="Arial"/>
        </w:rPr>
        <w:t xml:space="preserve">a few </w:t>
      </w:r>
      <w:r w:rsidR="00A36EF4" w:rsidRPr="00B1422D">
        <w:rPr>
          <w:rFonts w:cs="Arial"/>
        </w:rPr>
        <w:t xml:space="preserve">did not </w:t>
      </w:r>
      <w:r w:rsidR="009917F2" w:rsidRPr="00B1422D">
        <w:rPr>
          <w:rFonts w:cs="Arial"/>
        </w:rPr>
        <w:t>think this was</w:t>
      </w:r>
      <w:r w:rsidR="00A36EF4" w:rsidRPr="00B1422D">
        <w:rPr>
          <w:rFonts w:cs="Arial"/>
        </w:rPr>
        <w:t xml:space="preserve"> necessary</w:t>
      </w:r>
      <w:r w:rsidR="00996019" w:rsidRPr="00B1422D">
        <w:rPr>
          <w:rFonts w:cs="Arial"/>
        </w:rPr>
        <w:fldChar w:fldCharType="begin">
          <w:fldData xml:space="preserve">PEVuZE5vdGU+PENpdGU+PEF1dGhvcj5Eb2xhbjwvQXV0aG9yPjxZZWFyPjIwMjE8L1llYXI+PFJl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</w:fldData>
        </w:fldChar>
      </w:r>
      <w:r w:rsidR="001567A2">
        <w:rPr>
          <w:rFonts w:cs="Arial"/>
        </w:rPr>
        <w:instrText xml:space="preserve"> ADDIN EN.CITE </w:instrText>
      </w:r>
      <w:r w:rsidR="001567A2">
        <w:rPr>
          <w:rFonts w:cs="Arial"/>
        </w:rPr>
        <w:fldChar w:fldCharType="begin">
          <w:fldData xml:space="preserve">PEVuZE5vdGU+PENpdGU+PEF1dGhvcj5Eb2xhbjwvQXV0aG9yPjxZZWFyPjIwMjE8L1llYXI+PFJl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</w:fldData>
        </w:fldChar>
      </w:r>
      <w:r w:rsidR="001567A2">
        <w:rPr>
          <w:rFonts w:cs="Arial"/>
        </w:rPr>
        <w:instrText xml:space="preserve"> ADDIN EN.CITE.DATA </w:instrText>
      </w:r>
      <w:r w:rsidR="001567A2">
        <w:rPr>
          <w:rFonts w:cs="Arial"/>
        </w:rPr>
      </w:r>
      <w:r w:rsidR="001567A2">
        <w:rPr>
          <w:rFonts w:cs="Arial"/>
        </w:rPr>
        <w:fldChar w:fldCharType="end"/>
      </w:r>
      <w:r w:rsidR="00996019" w:rsidRPr="00B1422D">
        <w:rPr>
          <w:rFonts w:cs="Arial"/>
        </w:rPr>
      </w:r>
      <w:r w:rsidR="00996019" w:rsidRPr="00B1422D">
        <w:rPr>
          <w:rFonts w:cs="Arial"/>
        </w:rPr>
        <w:fldChar w:fldCharType="separate"/>
      </w:r>
      <w:r w:rsidR="001567A2">
        <w:rPr>
          <w:rFonts w:cs="Arial"/>
          <w:noProof/>
        </w:rPr>
        <w:t>(28, 34, 35, 40)</w:t>
      </w:r>
      <w:r w:rsidR="00996019" w:rsidRPr="00B1422D">
        <w:rPr>
          <w:rFonts w:cs="Arial"/>
        </w:rPr>
        <w:fldChar w:fldCharType="end"/>
      </w:r>
      <w:r w:rsidR="000971B6">
        <w:rPr>
          <w:rFonts w:cs="Arial"/>
        </w:rPr>
        <w:t>.</w:t>
      </w:r>
      <w:r w:rsidR="00A36EF4" w:rsidRPr="00B1422D">
        <w:rPr>
          <w:rFonts w:cs="Arial"/>
        </w:rPr>
        <w:t xml:space="preserve"> </w:t>
      </w:r>
      <w:r w:rsidR="009E6913" w:rsidRPr="00B1422D">
        <w:rPr>
          <w:rFonts w:cs="Arial"/>
        </w:rPr>
        <w:t>These wome</w:t>
      </w:r>
      <w:r w:rsidR="000971DE" w:rsidRPr="00B1422D">
        <w:rPr>
          <w:rFonts w:cs="Arial"/>
        </w:rPr>
        <w:t>n</w:t>
      </w:r>
      <w:r w:rsidR="00BB716C" w:rsidRPr="00B1422D">
        <w:rPr>
          <w:rFonts w:cs="Arial"/>
        </w:rPr>
        <w:t xml:space="preserve"> strongly valued their autonomy</w:t>
      </w:r>
      <w:r w:rsidR="00496369" w:rsidRPr="00B1422D">
        <w:rPr>
          <w:rFonts w:cs="Arial"/>
        </w:rPr>
        <w:t xml:space="preserve">, </w:t>
      </w:r>
      <w:r w:rsidR="00124EDF" w:rsidRPr="00B1422D">
        <w:rPr>
          <w:rFonts w:cs="Arial"/>
        </w:rPr>
        <w:t>and their partner’s opinions would not seem to influence</w:t>
      </w:r>
      <w:r w:rsidR="006C054D" w:rsidRPr="00B1422D">
        <w:rPr>
          <w:rFonts w:cs="Arial"/>
        </w:rPr>
        <w:t xml:space="preserve"> their choices. </w:t>
      </w:r>
    </w:p>
    <w:p w14:paraId="5278FA0C" w14:textId="77777777" w:rsidR="006C0834" w:rsidRPr="00B1422D" w:rsidRDefault="006C0834" w:rsidP="006C0834">
      <w:pPr>
        <w:rPr>
          <w:rFonts w:cs="Arial"/>
        </w:rPr>
      </w:pPr>
    </w:p>
    <w:p w14:paraId="592C9205" w14:textId="7B04A584" w:rsidR="000971DE" w:rsidRPr="00B1422D" w:rsidRDefault="00C13160" w:rsidP="00E12037">
      <w:pPr>
        <w:pStyle w:val="Heading3"/>
        <w:rPr>
          <w:rFonts w:ascii="Arial" w:hAnsi="Arial" w:cs="Arial"/>
        </w:rPr>
      </w:pPr>
      <w:bookmarkStart w:id="35" w:name="_Toc124113117"/>
      <w:r w:rsidRPr="00B1422D">
        <w:rPr>
          <w:rFonts w:ascii="Arial" w:hAnsi="Arial" w:cs="Arial"/>
        </w:rPr>
        <w:t>Family</w:t>
      </w:r>
      <w:r w:rsidR="004144F6" w:rsidRPr="00B1422D">
        <w:rPr>
          <w:rFonts w:ascii="Arial" w:hAnsi="Arial" w:cs="Arial"/>
        </w:rPr>
        <w:t xml:space="preserve"> </w:t>
      </w:r>
      <w:r w:rsidRPr="00B1422D">
        <w:rPr>
          <w:rFonts w:ascii="Arial" w:hAnsi="Arial" w:cs="Arial"/>
        </w:rPr>
        <w:t>/</w:t>
      </w:r>
      <w:r w:rsidR="004144F6" w:rsidRPr="00B1422D">
        <w:rPr>
          <w:rFonts w:ascii="Arial" w:hAnsi="Arial" w:cs="Arial"/>
        </w:rPr>
        <w:t xml:space="preserve"> </w:t>
      </w:r>
      <w:r w:rsidRPr="00B1422D">
        <w:rPr>
          <w:rFonts w:ascii="Arial" w:hAnsi="Arial" w:cs="Arial"/>
        </w:rPr>
        <w:t>Friends</w:t>
      </w:r>
      <w:bookmarkEnd w:id="35"/>
      <w:r w:rsidRPr="00B1422D">
        <w:rPr>
          <w:rFonts w:ascii="Arial" w:hAnsi="Arial" w:cs="Arial"/>
        </w:rPr>
        <w:t xml:space="preserve"> </w:t>
      </w:r>
    </w:p>
    <w:p w14:paraId="34292309" w14:textId="5956F49A" w:rsidR="00F77167" w:rsidRPr="00B1422D" w:rsidRDefault="00027302" w:rsidP="00775AB3">
      <w:pPr>
        <w:rPr>
          <w:rFonts w:cs="Arial"/>
        </w:rPr>
      </w:pPr>
      <w:r w:rsidRPr="00B1422D">
        <w:rPr>
          <w:rFonts w:cs="Arial"/>
        </w:rPr>
        <w:t xml:space="preserve">Many </w:t>
      </w:r>
      <w:r w:rsidR="00BF6A2F" w:rsidRPr="00B1422D">
        <w:rPr>
          <w:rFonts w:cs="Arial"/>
        </w:rPr>
        <w:t xml:space="preserve">studies reported that women </w:t>
      </w:r>
      <w:r w:rsidR="00A80486" w:rsidRPr="00B1422D">
        <w:rPr>
          <w:rFonts w:cs="Arial"/>
        </w:rPr>
        <w:t xml:space="preserve">obtained </w:t>
      </w:r>
      <w:r w:rsidR="006833F1" w:rsidRPr="00B1422D">
        <w:rPr>
          <w:rFonts w:cs="Arial"/>
        </w:rPr>
        <w:t>LARC-related information from family</w:t>
      </w:r>
      <w:r w:rsidR="004144F6" w:rsidRPr="00B1422D">
        <w:rPr>
          <w:rFonts w:cs="Arial"/>
        </w:rPr>
        <w:t xml:space="preserve"> or </w:t>
      </w:r>
      <w:r w:rsidR="006833F1" w:rsidRPr="00B1422D">
        <w:rPr>
          <w:rFonts w:cs="Arial"/>
        </w:rPr>
        <w:t xml:space="preserve">friends, who seemed to deeply influence their perceptions and choices. </w:t>
      </w:r>
      <w:r w:rsidR="00C35841" w:rsidRPr="00B1422D">
        <w:rPr>
          <w:rFonts w:cs="Arial"/>
        </w:rPr>
        <w:t>T</w:t>
      </w:r>
      <w:r w:rsidR="00556E3C" w:rsidRPr="00B1422D">
        <w:rPr>
          <w:rFonts w:cs="Arial"/>
        </w:rPr>
        <w:t>his can</w:t>
      </w:r>
      <w:r w:rsidR="00222A3B" w:rsidRPr="00B1422D">
        <w:rPr>
          <w:rFonts w:cs="Arial"/>
        </w:rPr>
        <w:t xml:space="preserve"> facilitate LARC uptake</w:t>
      </w:r>
      <w:r w:rsidR="00556E3C" w:rsidRPr="00B1422D">
        <w:rPr>
          <w:rFonts w:cs="Arial"/>
        </w:rPr>
        <w:t xml:space="preserve">, </w:t>
      </w:r>
      <w:r w:rsidR="00C35841" w:rsidRPr="00B1422D">
        <w:rPr>
          <w:rFonts w:cs="Arial"/>
        </w:rPr>
        <w:t xml:space="preserve">when </w:t>
      </w:r>
      <w:r w:rsidR="00556E3C" w:rsidRPr="00B1422D">
        <w:rPr>
          <w:rFonts w:cs="Arial"/>
        </w:rPr>
        <w:t>LARC methods are perceived favourably</w:t>
      </w:r>
      <w:r w:rsidR="00C35841" w:rsidRPr="00B1422D">
        <w:rPr>
          <w:rFonts w:cs="Arial"/>
        </w:rPr>
        <w:t>.</w:t>
      </w:r>
      <w:r w:rsidR="00556E3C" w:rsidRPr="00B1422D">
        <w:rPr>
          <w:rFonts w:cs="Arial"/>
        </w:rPr>
        <w:t xml:space="preserve"> </w:t>
      </w:r>
      <w:r w:rsidR="00C35841" w:rsidRPr="00B1422D">
        <w:rPr>
          <w:rFonts w:cs="Arial"/>
        </w:rPr>
        <w:t>For example, many</w:t>
      </w:r>
      <w:r w:rsidR="00411896" w:rsidRPr="00B1422D">
        <w:rPr>
          <w:rFonts w:cs="Arial"/>
        </w:rPr>
        <w:t xml:space="preserve"> Chinese </w:t>
      </w:r>
      <w:r w:rsidR="00C35841" w:rsidRPr="00B1422D">
        <w:rPr>
          <w:rFonts w:cs="Arial"/>
        </w:rPr>
        <w:t>participants</w:t>
      </w:r>
      <w:r w:rsidR="00F07CC0" w:rsidRPr="00B1422D">
        <w:rPr>
          <w:rFonts w:cs="Arial"/>
        </w:rPr>
        <w:t xml:space="preserve"> chose </w:t>
      </w:r>
      <w:r w:rsidR="004144F6" w:rsidRPr="00B1422D">
        <w:rPr>
          <w:rFonts w:cs="Arial"/>
        </w:rPr>
        <w:t>the IUD</w:t>
      </w:r>
      <w:r w:rsidR="00F07CC0" w:rsidRPr="00B1422D">
        <w:rPr>
          <w:rFonts w:cs="Arial"/>
        </w:rPr>
        <w:t xml:space="preserve"> as</w:t>
      </w:r>
      <w:r w:rsidR="0011039A" w:rsidRPr="00B1422D">
        <w:rPr>
          <w:rFonts w:cs="Arial"/>
        </w:rPr>
        <w:t xml:space="preserve"> friends had previously used it and perceived</w:t>
      </w:r>
      <w:r w:rsidR="00C35841" w:rsidRPr="00B1422D">
        <w:rPr>
          <w:rFonts w:cs="Arial"/>
        </w:rPr>
        <w:t xml:space="preserve"> it to</w:t>
      </w:r>
      <w:r w:rsidR="0011039A" w:rsidRPr="00B1422D">
        <w:rPr>
          <w:rFonts w:cs="Arial"/>
        </w:rPr>
        <w:t xml:space="preserve"> hav</w:t>
      </w:r>
      <w:r w:rsidR="00C35841" w:rsidRPr="00B1422D">
        <w:rPr>
          <w:rFonts w:cs="Arial"/>
        </w:rPr>
        <w:t>e</w:t>
      </w:r>
      <w:r w:rsidR="0011039A" w:rsidRPr="00B1422D">
        <w:rPr>
          <w:rFonts w:cs="Arial"/>
        </w:rPr>
        <w:t xml:space="preserve"> fewer </w:t>
      </w:r>
      <w:r w:rsidR="00C35841" w:rsidRPr="00B1422D">
        <w:rPr>
          <w:rFonts w:cs="Arial"/>
        </w:rPr>
        <w:t>side-</w:t>
      </w:r>
      <w:r w:rsidR="0011039A" w:rsidRPr="00B1422D">
        <w:rPr>
          <w:rFonts w:cs="Arial"/>
        </w:rPr>
        <w:t>effects than alternative methods</w:t>
      </w:r>
      <w:r w:rsidR="000F2BE3" w:rsidRPr="00B1422D">
        <w:rPr>
          <w:rFonts w:cs="Arial"/>
        </w:rPr>
        <w:fldChar w:fldCharType="begin"/>
      </w:r>
      <w:r w:rsidR="001567A2">
        <w:rPr>
          <w:rFonts w:cs="Arial"/>
        </w:rPr>
        <w:instrText xml:space="preserve"> ADDIN EN.CITE &lt;EndNote&gt;&lt;Cite&gt;&lt;Author&gt;Verran&lt;/Author&gt;&lt;Year&gt;2015&lt;/Year&gt;&lt;RecNum&gt;2999&lt;/RecNum&gt;&lt;DisplayText&gt;(39)&lt;/DisplayText&gt;&lt;record&gt;&lt;rec-number&gt;2999&lt;/rec-number&gt;&lt;foreign-keys&gt;&lt;key app="EN" db-id="p9wz5ppf2sezznewrrqvxxdwpxxvzx0dpad2" timestamp="1666991086"&gt;2999&lt;/key&gt;&lt;/foreign-keys&gt;&lt;ref-type name="Journal Article"&gt;17&lt;/ref-type&gt;&lt;contributors&gt;&lt;authors&gt;&lt;author&gt;Verran, Alice&lt;/author&gt;&lt;author&gt;Evans, Sarah&lt;/author&gt;&lt;author&gt;Lin, Daniel J&lt;/author&gt;&lt;author&gt;Griffiths, Frances&lt;/author&gt;&lt;/authors&gt;&lt;/contributors&gt;&lt;titles&gt;&lt;title&gt;The experiences and perceptions of family planning of female Chinese asylum seekers living in the UK&lt;/title&gt;&lt;secondary-title&gt;Journal of Family Planning and Reproductive Health Care&lt;/secondary-title&gt;&lt;/titles&gt;&lt;periodical&gt;&lt;full-title&gt;Journal of Family Planning and Reproductive Health Care&lt;/full-title&gt;&lt;/periodical&gt;&lt;pages&gt;122-127&lt;/pages&gt;&lt;volume&gt;41&lt;/volume&gt;&lt;number&gt;2&lt;/number&gt;&lt;dates&gt;&lt;year&gt;2015&lt;/year&gt;&lt;/dates&gt;&lt;urls&gt;&lt;related-urls&gt;&lt;url&gt;https://srh.bmj.com/content/familyplanning/41/2/122.full.pdf&lt;/url&gt;&lt;/related-urls&gt;&lt;/urls&gt;&lt;electronic-resource-num&gt;10.1136/jfprhc-2013-100764&lt;/electronic-resource-num&gt;&lt;/record&gt;&lt;/Cite&gt;&lt;/EndNote&gt;</w:instrText>
      </w:r>
      <w:r w:rsidR="000F2BE3" w:rsidRPr="00B1422D">
        <w:rPr>
          <w:rFonts w:cs="Arial"/>
        </w:rPr>
        <w:fldChar w:fldCharType="separate"/>
      </w:r>
      <w:r w:rsidR="001567A2">
        <w:rPr>
          <w:rFonts w:cs="Arial"/>
          <w:noProof/>
        </w:rPr>
        <w:t>(39)</w:t>
      </w:r>
      <w:r w:rsidR="000F2BE3" w:rsidRPr="00B1422D">
        <w:rPr>
          <w:rFonts w:cs="Arial"/>
        </w:rPr>
        <w:fldChar w:fldCharType="end"/>
      </w:r>
      <w:r w:rsidR="000971B6">
        <w:rPr>
          <w:rFonts w:cs="Arial"/>
        </w:rPr>
        <w:t>.</w:t>
      </w:r>
      <w:r w:rsidR="00170221" w:rsidRPr="00B1422D">
        <w:rPr>
          <w:rFonts w:cs="Arial"/>
        </w:rPr>
        <w:t xml:space="preserve">  </w:t>
      </w:r>
    </w:p>
    <w:p w14:paraId="7A08AF84" w14:textId="77777777" w:rsidR="006C0834" w:rsidRPr="00B1422D" w:rsidRDefault="006C0834" w:rsidP="00775AB3">
      <w:pPr>
        <w:rPr>
          <w:rFonts w:cs="Arial"/>
        </w:rPr>
      </w:pPr>
    </w:p>
    <w:p w14:paraId="5084EA37" w14:textId="33EE8E3B" w:rsidR="00AB6C99" w:rsidRPr="00B1422D" w:rsidRDefault="00C35841" w:rsidP="00775AB3">
      <w:pPr>
        <w:rPr>
          <w:rFonts w:cs="Arial"/>
        </w:rPr>
      </w:pPr>
      <w:r w:rsidRPr="00B1422D">
        <w:rPr>
          <w:rFonts w:cs="Arial"/>
        </w:rPr>
        <w:t>However, m</w:t>
      </w:r>
      <w:r w:rsidR="009378BC" w:rsidRPr="00B1422D">
        <w:rPr>
          <w:rFonts w:cs="Arial"/>
        </w:rPr>
        <w:t>any participants were persuaded by concerns raised by family/friends, wh</w:t>
      </w:r>
      <w:r w:rsidR="00A30E01" w:rsidRPr="00B1422D">
        <w:rPr>
          <w:rFonts w:cs="Arial"/>
        </w:rPr>
        <w:t xml:space="preserve">o were either sharing their own negative experiences, or expressing </w:t>
      </w:r>
      <w:r w:rsidR="00DE26C7" w:rsidRPr="00B1422D">
        <w:rPr>
          <w:rFonts w:cs="Arial"/>
        </w:rPr>
        <w:t xml:space="preserve">their general dislike </w:t>
      </w:r>
      <w:r w:rsidRPr="00B1422D">
        <w:rPr>
          <w:rFonts w:cs="Arial"/>
        </w:rPr>
        <w:t xml:space="preserve">of </w:t>
      </w:r>
      <w:r w:rsidR="00DE26C7" w:rsidRPr="00B1422D">
        <w:rPr>
          <w:rFonts w:cs="Arial"/>
        </w:rPr>
        <w:t>LARC</w:t>
      </w:r>
      <w:r w:rsidR="00DA1AC8" w:rsidRPr="00B1422D">
        <w:rPr>
          <w:rFonts w:cs="Arial"/>
        </w:rPr>
        <w:t xml:space="preserve"> (table 2)</w:t>
      </w:r>
      <w:r w:rsidR="005748DC" w:rsidRPr="00B1422D">
        <w:rPr>
          <w:rFonts w:cs="Arial"/>
        </w:rPr>
        <w:fldChar w:fldCharType="begin">
          <w:fldData xml:space="preserve">PEVuZE5vdGU+PENpdGU+PEF1dGhvcj5HaWxsaWFtPC9BdXRob3I+PFllYXI+MjAwNDwvWWVhcj48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Q2l0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</w:fldData>
        </w:fldChar>
      </w:r>
      <w:r w:rsidR="001567A2">
        <w:rPr>
          <w:rFonts w:cs="Arial"/>
        </w:rPr>
        <w:instrText xml:space="preserve"> ADDIN EN.CITE </w:instrText>
      </w:r>
      <w:r w:rsidR="001567A2">
        <w:rPr>
          <w:rFonts w:cs="Arial"/>
        </w:rPr>
        <w:fldChar w:fldCharType="begin">
          <w:fldData xml:space="preserve">PEVuZE5vdGU+PENpdGU+PEF1dGhvcj5HaWxsaWFtPC9BdXRob3I+PFllYXI+MjAwNDwvWWVhcj48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Q2l0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</w:fldData>
        </w:fldChar>
      </w:r>
      <w:r w:rsidR="001567A2">
        <w:rPr>
          <w:rFonts w:cs="Arial"/>
        </w:rPr>
        <w:instrText xml:space="preserve"> ADDIN EN.CITE.DATA </w:instrText>
      </w:r>
      <w:r w:rsidR="001567A2">
        <w:rPr>
          <w:rFonts w:cs="Arial"/>
        </w:rPr>
      </w:r>
      <w:r w:rsidR="001567A2">
        <w:rPr>
          <w:rFonts w:cs="Arial"/>
        </w:rPr>
        <w:fldChar w:fldCharType="end"/>
      </w:r>
      <w:r w:rsidR="005748DC" w:rsidRPr="00B1422D">
        <w:rPr>
          <w:rFonts w:cs="Arial"/>
        </w:rPr>
      </w:r>
      <w:r w:rsidR="005748DC" w:rsidRPr="00B1422D">
        <w:rPr>
          <w:rFonts w:cs="Arial"/>
        </w:rPr>
        <w:fldChar w:fldCharType="separate"/>
      </w:r>
      <w:r w:rsidR="001567A2">
        <w:rPr>
          <w:rFonts w:cs="Arial"/>
          <w:noProof/>
        </w:rPr>
        <w:t>(25, 29, 34, 36, 40)</w:t>
      </w:r>
      <w:r w:rsidR="005748DC" w:rsidRPr="00B1422D">
        <w:rPr>
          <w:rFonts w:cs="Arial"/>
        </w:rPr>
        <w:fldChar w:fldCharType="end"/>
      </w:r>
      <w:r w:rsidR="000971B6">
        <w:rPr>
          <w:rFonts w:cs="Arial"/>
        </w:rPr>
        <w:t>.</w:t>
      </w:r>
      <w:r w:rsidR="00DE26C7" w:rsidRPr="00B1422D">
        <w:rPr>
          <w:rFonts w:cs="Arial"/>
        </w:rPr>
        <w:t xml:space="preserve"> </w:t>
      </w:r>
      <w:r w:rsidRPr="00B1422D">
        <w:rPr>
          <w:rFonts w:cs="Arial"/>
        </w:rPr>
        <w:t>M</w:t>
      </w:r>
      <w:r w:rsidR="001E5821" w:rsidRPr="00B1422D">
        <w:rPr>
          <w:rFonts w:cs="Arial"/>
        </w:rPr>
        <w:t>any</w:t>
      </w:r>
      <w:r w:rsidRPr="00B1422D">
        <w:rPr>
          <w:rFonts w:cs="Arial"/>
        </w:rPr>
        <w:t xml:space="preserve"> </w:t>
      </w:r>
      <w:r w:rsidR="004C7F42" w:rsidRPr="00B1422D">
        <w:rPr>
          <w:rFonts w:cs="Arial"/>
        </w:rPr>
        <w:t>women seemed to put more weight on the opinions of family/friends than other sources, such as healthcare professionals</w:t>
      </w:r>
      <w:r w:rsidR="00B74F03" w:rsidRPr="00B1422D">
        <w:rPr>
          <w:rFonts w:cs="Arial"/>
        </w:rPr>
        <w:fldChar w:fldCharType="begin">
          <w:fldData xml:space="preserve">PEVuZE5vdGU+PENpdGU+PEF1dGhvcj5WZXJyYW48L0F1dGhvcj48WWVhcj4yMDE1PC9ZZWFyPjxS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</w:fldData>
        </w:fldChar>
      </w:r>
      <w:r w:rsidR="001567A2">
        <w:rPr>
          <w:rFonts w:cs="Arial"/>
        </w:rPr>
        <w:instrText xml:space="preserve"> ADDIN EN.CITE </w:instrText>
      </w:r>
      <w:r w:rsidR="001567A2">
        <w:rPr>
          <w:rFonts w:cs="Arial"/>
        </w:rPr>
        <w:fldChar w:fldCharType="begin">
          <w:fldData xml:space="preserve">PEVuZE5vdGU+PENpdGU+PEF1dGhvcj5WZXJyYW48L0F1dGhvcj48WWVhcj4yMDE1PC9ZZWFyPjxS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</w:fldData>
        </w:fldChar>
      </w:r>
      <w:r w:rsidR="001567A2">
        <w:rPr>
          <w:rFonts w:cs="Arial"/>
        </w:rPr>
        <w:instrText xml:space="preserve"> ADDIN EN.CITE.DATA </w:instrText>
      </w:r>
      <w:r w:rsidR="001567A2">
        <w:rPr>
          <w:rFonts w:cs="Arial"/>
        </w:rPr>
      </w:r>
      <w:r w:rsidR="001567A2">
        <w:rPr>
          <w:rFonts w:cs="Arial"/>
        </w:rPr>
        <w:fldChar w:fldCharType="end"/>
      </w:r>
      <w:r w:rsidR="00B74F03" w:rsidRPr="00B1422D">
        <w:rPr>
          <w:rFonts w:cs="Arial"/>
        </w:rPr>
      </w:r>
      <w:r w:rsidR="00B74F03" w:rsidRPr="00B1422D">
        <w:rPr>
          <w:rFonts w:cs="Arial"/>
        </w:rPr>
        <w:fldChar w:fldCharType="separate"/>
      </w:r>
      <w:r w:rsidR="001567A2">
        <w:rPr>
          <w:rFonts w:cs="Arial"/>
          <w:noProof/>
        </w:rPr>
        <w:t>(29, 39)</w:t>
      </w:r>
      <w:r w:rsidR="00B74F03" w:rsidRPr="00B1422D">
        <w:rPr>
          <w:rFonts w:cs="Arial"/>
        </w:rPr>
        <w:fldChar w:fldCharType="end"/>
      </w:r>
      <w:r w:rsidR="000971B6">
        <w:rPr>
          <w:rFonts w:cs="Arial"/>
        </w:rPr>
        <w:t>.</w:t>
      </w:r>
      <w:r w:rsidR="0086776D" w:rsidRPr="00B1422D">
        <w:rPr>
          <w:rFonts w:cs="Arial"/>
        </w:rPr>
        <w:t xml:space="preserve"> </w:t>
      </w:r>
      <w:r w:rsidR="00AB2482" w:rsidRPr="00B1422D">
        <w:rPr>
          <w:rFonts w:cs="Arial"/>
        </w:rPr>
        <w:t>We only found one quote</w:t>
      </w:r>
      <w:r w:rsidR="00EF654D" w:rsidRPr="00B1422D">
        <w:rPr>
          <w:rFonts w:cs="Arial"/>
        </w:rPr>
        <w:fldChar w:fldCharType="begin">
          <w:fldData xml:space="preserve">PEVuZE5vdGU+PENpdGU+PEF1dGhvcj5MaXZpbmdvb2Q8L0F1dGhvcj48WWVhcj4yMDIyPC9ZZWFy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</w:fldData>
        </w:fldChar>
      </w:r>
      <w:r w:rsidR="001567A2">
        <w:rPr>
          <w:rFonts w:cs="Arial"/>
        </w:rPr>
        <w:instrText xml:space="preserve"> ADDIN EN.CITE </w:instrText>
      </w:r>
      <w:r w:rsidR="001567A2">
        <w:rPr>
          <w:rFonts w:cs="Arial"/>
        </w:rPr>
        <w:fldChar w:fldCharType="begin">
          <w:fldData xml:space="preserve">PEVuZE5vdGU+PENpdGU+PEF1dGhvcj5MaXZpbmdvb2Q8L0F1dGhvcj48WWVhcj4yMDIyPC9ZZWFy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</w:fldData>
        </w:fldChar>
      </w:r>
      <w:r w:rsidR="001567A2">
        <w:rPr>
          <w:rFonts w:cs="Arial"/>
        </w:rPr>
        <w:instrText xml:space="preserve"> ADDIN EN.CITE.DATA </w:instrText>
      </w:r>
      <w:r w:rsidR="001567A2">
        <w:rPr>
          <w:rFonts w:cs="Arial"/>
        </w:rPr>
      </w:r>
      <w:r w:rsidR="001567A2">
        <w:rPr>
          <w:rFonts w:cs="Arial"/>
        </w:rPr>
        <w:fldChar w:fldCharType="end"/>
      </w:r>
      <w:r w:rsidR="00EF654D" w:rsidRPr="00B1422D">
        <w:rPr>
          <w:rFonts w:cs="Arial"/>
        </w:rPr>
      </w:r>
      <w:r w:rsidR="00EF654D" w:rsidRPr="00B1422D">
        <w:rPr>
          <w:rFonts w:cs="Arial"/>
        </w:rPr>
        <w:fldChar w:fldCharType="separate"/>
      </w:r>
      <w:r w:rsidR="001567A2">
        <w:rPr>
          <w:rFonts w:cs="Arial"/>
          <w:noProof/>
        </w:rPr>
        <w:t>(36)</w:t>
      </w:r>
      <w:r w:rsidR="00EF654D" w:rsidRPr="00B1422D">
        <w:rPr>
          <w:rFonts w:cs="Arial"/>
        </w:rPr>
        <w:fldChar w:fldCharType="end"/>
      </w:r>
      <w:r w:rsidR="00127283" w:rsidRPr="00B1422D">
        <w:rPr>
          <w:rFonts w:cs="Arial"/>
        </w:rPr>
        <w:t xml:space="preserve"> where a </w:t>
      </w:r>
      <w:r w:rsidR="00AB2482" w:rsidRPr="00B1422D">
        <w:rPr>
          <w:rFonts w:cs="Arial"/>
        </w:rPr>
        <w:t xml:space="preserve">woman </w:t>
      </w:r>
      <w:r w:rsidR="009C4244" w:rsidRPr="00B1422D">
        <w:rPr>
          <w:rFonts w:cs="Arial"/>
        </w:rPr>
        <w:t xml:space="preserve">said she would </w:t>
      </w:r>
      <w:r w:rsidR="00AB2482" w:rsidRPr="00B1422D">
        <w:rPr>
          <w:rFonts w:cs="Arial"/>
        </w:rPr>
        <w:t xml:space="preserve">actively seek advice </w:t>
      </w:r>
      <w:r w:rsidR="00BA4639" w:rsidRPr="00B1422D">
        <w:rPr>
          <w:rFonts w:cs="Arial"/>
        </w:rPr>
        <w:t xml:space="preserve">both </w:t>
      </w:r>
      <w:r w:rsidR="00AB2482" w:rsidRPr="00B1422D">
        <w:rPr>
          <w:rFonts w:cs="Arial"/>
        </w:rPr>
        <w:t xml:space="preserve">from </w:t>
      </w:r>
      <w:r w:rsidR="009C4244" w:rsidRPr="00B1422D">
        <w:rPr>
          <w:rFonts w:cs="Arial"/>
        </w:rPr>
        <w:t>female family</w:t>
      </w:r>
      <w:r w:rsidR="00866F9C" w:rsidRPr="00B1422D">
        <w:rPr>
          <w:rFonts w:cs="Arial"/>
        </w:rPr>
        <w:t>/friends</w:t>
      </w:r>
      <w:r w:rsidR="009C4244" w:rsidRPr="00B1422D">
        <w:rPr>
          <w:rFonts w:cs="Arial"/>
        </w:rPr>
        <w:t xml:space="preserve"> and </w:t>
      </w:r>
      <w:r w:rsidR="00AB2482" w:rsidRPr="00B1422D">
        <w:rPr>
          <w:rFonts w:cs="Arial"/>
        </w:rPr>
        <w:t xml:space="preserve">from </w:t>
      </w:r>
      <w:r w:rsidR="0092493B" w:rsidRPr="00B1422D">
        <w:rPr>
          <w:rFonts w:cs="Arial"/>
        </w:rPr>
        <w:t xml:space="preserve">her </w:t>
      </w:r>
      <w:r w:rsidR="009C4244" w:rsidRPr="00B1422D">
        <w:rPr>
          <w:rFonts w:cs="Arial"/>
        </w:rPr>
        <w:t>pharmacist</w:t>
      </w:r>
      <w:r w:rsidR="00AB2482" w:rsidRPr="00B1422D">
        <w:rPr>
          <w:rFonts w:cs="Arial"/>
        </w:rPr>
        <w:t xml:space="preserve"> (and in this case, the pharmacist was also a family friend)</w:t>
      </w:r>
      <w:r w:rsidR="00B0571A" w:rsidRPr="00B1422D">
        <w:rPr>
          <w:rFonts w:cs="Arial"/>
        </w:rPr>
        <w:t xml:space="preserve">. </w:t>
      </w:r>
    </w:p>
    <w:p w14:paraId="182769DC" w14:textId="77777777" w:rsidR="004946C5" w:rsidRPr="00B1422D" w:rsidRDefault="004946C5" w:rsidP="00960AF6">
      <w:pPr>
        <w:rPr>
          <w:rFonts w:cs="Arial"/>
          <w:b/>
          <w:bCs/>
          <w:sz w:val="24"/>
          <w:szCs w:val="24"/>
          <w:u w:val="single"/>
        </w:rPr>
      </w:pPr>
    </w:p>
    <w:p w14:paraId="6C3A9BC8" w14:textId="68E032AC" w:rsidR="00C13160" w:rsidRPr="00B1422D" w:rsidRDefault="00F36AB9" w:rsidP="00E12037">
      <w:pPr>
        <w:pStyle w:val="Heading3"/>
        <w:rPr>
          <w:rFonts w:ascii="Arial" w:hAnsi="Arial" w:cs="Arial"/>
        </w:rPr>
      </w:pPr>
      <w:bookmarkStart w:id="36" w:name="_Toc124113118"/>
      <w:r w:rsidRPr="00B1422D">
        <w:rPr>
          <w:rFonts w:ascii="Arial" w:hAnsi="Arial" w:cs="Arial"/>
        </w:rPr>
        <w:t>Healthcare professionals/services</w:t>
      </w:r>
      <w:bookmarkEnd w:id="36"/>
    </w:p>
    <w:p w14:paraId="2BC19B6E" w14:textId="61D336A3" w:rsidR="00AD1053" w:rsidRPr="00B1422D" w:rsidRDefault="008F5D53" w:rsidP="00775AB3">
      <w:pPr>
        <w:rPr>
          <w:rFonts w:cs="Arial"/>
          <w:sz w:val="20"/>
          <w:szCs w:val="20"/>
        </w:rPr>
      </w:pPr>
      <w:r w:rsidRPr="00B1422D">
        <w:rPr>
          <w:rFonts w:cs="Arial"/>
        </w:rPr>
        <w:t>Clinicians who provide</w:t>
      </w:r>
      <w:r w:rsidR="00C12AE5" w:rsidRPr="00B1422D">
        <w:rPr>
          <w:rFonts w:cs="Arial"/>
        </w:rPr>
        <w:t>d</w:t>
      </w:r>
      <w:r w:rsidRPr="00B1422D">
        <w:rPr>
          <w:rFonts w:cs="Arial"/>
        </w:rPr>
        <w:t xml:space="preserve"> accurate information, whilst caring for the patient’s needs and desires</w:t>
      </w:r>
      <w:r w:rsidR="00D85F52" w:rsidRPr="00B1422D">
        <w:rPr>
          <w:rFonts w:cs="Arial"/>
        </w:rPr>
        <w:t>,</w:t>
      </w:r>
      <w:r w:rsidRPr="00B1422D">
        <w:rPr>
          <w:rFonts w:cs="Arial"/>
        </w:rPr>
        <w:t xml:space="preserve"> were</w:t>
      </w:r>
      <w:r w:rsidR="00C12AE5" w:rsidRPr="00B1422D">
        <w:rPr>
          <w:rFonts w:cs="Arial"/>
        </w:rPr>
        <w:t xml:space="preserve"> seen as respected and trustworthy individuals</w:t>
      </w:r>
      <w:r w:rsidR="00873E1C" w:rsidRPr="00B1422D">
        <w:rPr>
          <w:rFonts w:cs="Arial"/>
        </w:rPr>
        <w:fldChar w:fldCharType="begin">
          <w:fldData xml:space="preserve">PEVuZE5vdGU+PENpdGU+PEF1dGhvcj5MaXZpbmdvb2Q8L0F1dGhvcj48WWVhcj4yMDIyPC9ZZWFy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</w:fldData>
        </w:fldChar>
      </w:r>
      <w:r w:rsidR="001567A2">
        <w:rPr>
          <w:rFonts w:cs="Arial"/>
        </w:rPr>
        <w:instrText xml:space="preserve"> ADDIN EN.CITE </w:instrText>
      </w:r>
      <w:r w:rsidR="001567A2">
        <w:rPr>
          <w:rFonts w:cs="Arial"/>
        </w:rPr>
        <w:fldChar w:fldCharType="begin">
          <w:fldData xml:space="preserve">PEVuZE5vdGU+PENpdGU+PEF1dGhvcj5MaXZpbmdvb2Q8L0F1dGhvcj48WWVhcj4yMDIyPC9ZZWFy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</w:fldData>
        </w:fldChar>
      </w:r>
      <w:r w:rsidR="001567A2">
        <w:rPr>
          <w:rFonts w:cs="Arial"/>
        </w:rPr>
        <w:instrText xml:space="preserve"> ADDIN EN.CITE.DATA </w:instrText>
      </w:r>
      <w:r w:rsidR="001567A2">
        <w:rPr>
          <w:rFonts w:cs="Arial"/>
        </w:rPr>
      </w:r>
      <w:r w:rsidR="001567A2">
        <w:rPr>
          <w:rFonts w:cs="Arial"/>
        </w:rPr>
        <w:fldChar w:fldCharType="end"/>
      </w:r>
      <w:r w:rsidR="00873E1C" w:rsidRPr="00B1422D">
        <w:rPr>
          <w:rFonts w:cs="Arial"/>
        </w:rPr>
      </w:r>
      <w:r w:rsidR="00873E1C" w:rsidRPr="00B1422D">
        <w:rPr>
          <w:rFonts w:cs="Arial"/>
        </w:rPr>
        <w:fldChar w:fldCharType="separate"/>
      </w:r>
      <w:r w:rsidR="001567A2">
        <w:rPr>
          <w:rFonts w:cs="Arial"/>
          <w:noProof/>
        </w:rPr>
        <w:t>(36, 38)</w:t>
      </w:r>
      <w:r w:rsidR="00873E1C" w:rsidRPr="00B1422D">
        <w:rPr>
          <w:rFonts w:cs="Arial"/>
        </w:rPr>
        <w:fldChar w:fldCharType="end"/>
      </w:r>
      <w:r w:rsidR="000971B6">
        <w:rPr>
          <w:rFonts w:cs="Arial"/>
        </w:rPr>
        <w:t>.</w:t>
      </w:r>
      <w:r w:rsidR="00C12AE5" w:rsidRPr="00B1422D">
        <w:rPr>
          <w:rFonts w:cs="Arial"/>
        </w:rPr>
        <w:t xml:space="preserve"> </w:t>
      </w:r>
      <w:r w:rsidR="00D85F52" w:rsidRPr="00B1422D">
        <w:rPr>
          <w:rFonts w:cs="Arial"/>
        </w:rPr>
        <w:t>Women</w:t>
      </w:r>
      <w:r w:rsidR="00A70CC4" w:rsidRPr="00B1422D">
        <w:rPr>
          <w:rFonts w:cs="Arial"/>
        </w:rPr>
        <w:t xml:space="preserve"> praised counselling they received </w:t>
      </w:r>
      <w:r w:rsidR="009917F2" w:rsidRPr="00B1422D">
        <w:rPr>
          <w:rFonts w:cs="Arial"/>
        </w:rPr>
        <w:t xml:space="preserve">from </w:t>
      </w:r>
      <w:r w:rsidR="00A70CC4" w:rsidRPr="00B1422D">
        <w:rPr>
          <w:rFonts w:cs="Arial"/>
        </w:rPr>
        <w:t xml:space="preserve">healthcare professionals who did </w:t>
      </w:r>
      <w:r w:rsidR="008E395F" w:rsidRPr="00B1422D">
        <w:rPr>
          <w:rFonts w:cs="Arial"/>
        </w:rPr>
        <w:t xml:space="preserve">not </w:t>
      </w:r>
      <w:r w:rsidR="00A70CC4" w:rsidRPr="00B1422D">
        <w:rPr>
          <w:rFonts w:cs="Arial"/>
        </w:rPr>
        <w:t>pressure them</w:t>
      </w:r>
      <w:r w:rsidR="00543FE3" w:rsidRPr="00B1422D">
        <w:rPr>
          <w:rFonts w:cs="Arial"/>
        </w:rPr>
        <w:t xml:space="preserve">, and conversely </w:t>
      </w:r>
      <w:r w:rsidR="009917F2" w:rsidRPr="00B1422D">
        <w:rPr>
          <w:rFonts w:cs="Arial"/>
        </w:rPr>
        <w:t xml:space="preserve">they </w:t>
      </w:r>
      <w:r w:rsidR="00543FE3" w:rsidRPr="00B1422D">
        <w:rPr>
          <w:rFonts w:cs="Arial"/>
        </w:rPr>
        <w:t xml:space="preserve">did not appreciate feeling “pushed” into </w:t>
      </w:r>
      <w:r w:rsidR="00AC6E21" w:rsidRPr="00B1422D">
        <w:rPr>
          <w:rFonts w:cs="Arial"/>
        </w:rPr>
        <w:t>accepting LARC</w:t>
      </w:r>
      <w:r w:rsidR="00543FE3" w:rsidRPr="00B1422D">
        <w:rPr>
          <w:rFonts w:cs="Arial"/>
        </w:rPr>
        <w:t xml:space="preserve">, particularly if immediate postpartum contraception was discussed </w:t>
      </w:r>
      <w:r w:rsidR="00AC6E21" w:rsidRPr="00B1422D">
        <w:rPr>
          <w:rFonts w:cs="Arial"/>
        </w:rPr>
        <w:t>during</w:t>
      </w:r>
      <w:r w:rsidR="00543FE3" w:rsidRPr="00B1422D">
        <w:rPr>
          <w:rFonts w:cs="Arial"/>
        </w:rPr>
        <w:t xml:space="preserve"> labour</w:t>
      </w:r>
      <w:r w:rsidR="00682E43" w:rsidRPr="00B1422D">
        <w:rPr>
          <w:rFonts w:cs="Arial"/>
        </w:rPr>
        <w:fldChar w:fldCharType="begin">
          <w:fldData xml:space="preserve">PEVuZE5vdGU+PENpdGU+PEF1dGhvcj5Tem5hamRlcjwvQXV0aG9yPjxZZWFyPjIwMjA8L1llYXI+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</w:fldData>
        </w:fldChar>
      </w:r>
      <w:r w:rsidR="001567A2">
        <w:rPr>
          <w:rFonts w:cs="Arial"/>
        </w:rPr>
        <w:instrText xml:space="preserve"> ADDIN EN.CITE </w:instrText>
      </w:r>
      <w:r w:rsidR="001567A2">
        <w:rPr>
          <w:rFonts w:cs="Arial"/>
        </w:rPr>
        <w:fldChar w:fldCharType="begin">
          <w:fldData xml:space="preserve">PEVuZE5vdGU+PENpdGU+PEF1dGhvcj5Tem5hamRlcjwvQXV0aG9yPjxZZWFyPjIwMjA8L1llYXI+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</w:fldData>
        </w:fldChar>
      </w:r>
      <w:r w:rsidR="001567A2">
        <w:rPr>
          <w:rFonts w:cs="Arial"/>
        </w:rPr>
        <w:instrText xml:space="preserve"> ADDIN EN.CITE.DATA </w:instrText>
      </w:r>
      <w:r w:rsidR="001567A2">
        <w:rPr>
          <w:rFonts w:cs="Arial"/>
        </w:rPr>
      </w:r>
      <w:r w:rsidR="001567A2">
        <w:rPr>
          <w:rFonts w:cs="Arial"/>
        </w:rPr>
        <w:fldChar w:fldCharType="end"/>
      </w:r>
      <w:r w:rsidR="00682E43" w:rsidRPr="00B1422D">
        <w:rPr>
          <w:rFonts w:cs="Arial"/>
        </w:rPr>
      </w:r>
      <w:r w:rsidR="00682E43" w:rsidRPr="00B1422D">
        <w:rPr>
          <w:rFonts w:cs="Arial"/>
        </w:rPr>
        <w:fldChar w:fldCharType="separate"/>
      </w:r>
      <w:r w:rsidR="001567A2">
        <w:rPr>
          <w:rFonts w:cs="Arial"/>
          <w:noProof/>
        </w:rPr>
        <w:t>(30, 37, 38)</w:t>
      </w:r>
      <w:r w:rsidR="00682E43" w:rsidRPr="00B1422D">
        <w:rPr>
          <w:rFonts w:cs="Arial"/>
        </w:rPr>
        <w:fldChar w:fldCharType="end"/>
      </w:r>
      <w:r w:rsidR="00814C05" w:rsidRPr="00B1422D">
        <w:rPr>
          <w:rFonts w:cs="Arial"/>
        </w:rPr>
        <w:t xml:space="preserve"> </w:t>
      </w:r>
      <w:r w:rsidR="00DA1AC8" w:rsidRPr="00B1422D">
        <w:rPr>
          <w:rFonts w:cs="Arial"/>
        </w:rPr>
        <w:t>(table 2)</w:t>
      </w:r>
      <w:r w:rsidR="00775AB3" w:rsidRPr="00B1422D">
        <w:rPr>
          <w:rFonts w:cs="Arial"/>
        </w:rPr>
        <w:t>.</w:t>
      </w:r>
    </w:p>
    <w:p w14:paraId="3EEBBDC2" w14:textId="77777777" w:rsidR="00AD1053" w:rsidRPr="00B1422D" w:rsidRDefault="00AD1053" w:rsidP="00775AB3">
      <w:pPr>
        <w:rPr>
          <w:rFonts w:cs="Arial"/>
        </w:rPr>
      </w:pPr>
    </w:p>
    <w:p w14:paraId="1CA31816" w14:textId="7EE3F6CF" w:rsidR="00D076C0" w:rsidRPr="00B1422D" w:rsidRDefault="00C35841" w:rsidP="00775AB3">
      <w:pPr>
        <w:rPr>
          <w:rFonts w:cs="Arial"/>
        </w:rPr>
      </w:pPr>
      <w:r w:rsidRPr="00B1422D">
        <w:rPr>
          <w:rFonts w:cs="Arial"/>
        </w:rPr>
        <w:lastRenderedPageBreak/>
        <w:t>Participants</w:t>
      </w:r>
      <w:r w:rsidR="00024149" w:rsidRPr="00B1422D">
        <w:rPr>
          <w:rFonts w:cs="Arial"/>
        </w:rPr>
        <w:t xml:space="preserve"> expect</w:t>
      </w:r>
      <w:r w:rsidRPr="00B1422D">
        <w:rPr>
          <w:rFonts w:cs="Arial"/>
        </w:rPr>
        <w:t>ed</w:t>
      </w:r>
      <w:r w:rsidR="00024149" w:rsidRPr="00B1422D">
        <w:rPr>
          <w:rFonts w:cs="Arial"/>
        </w:rPr>
        <w:t xml:space="preserve"> to receive </w:t>
      </w:r>
      <w:r w:rsidR="00DA1AC8" w:rsidRPr="00B1422D">
        <w:rPr>
          <w:rFonts w:cs="Arial"/>
        </w:rPr>
        <w:t xml:space="preserve">comprehensive </w:t>
      </w:r>
      <w:r w:rsidR="00024149" w:rsidRPr="00B1422D">
        <w:rPr>
          <w:rFonts w:cs="Arial"/>
        </w:rPr>
        <w:t>information, highlighting all the advantage</w:t>
      </w:r>
      <w:r w:rsidR="00776141" w:rsidRPr="00B1422D">
        <w:rPr>
          <w:rFonts w:cs="Arial"/>
        </w:rPr>
        <w:t>s/</w:t>
      </w:r>
      <w:r w:rsidR="00024149" w:rsidRPr="00B1422D">
        <w:rPr>
          <w:rFonts w:cs="Arial"/>
        </w:rPr>
        <w:t xml:space="preserve">disadvantages </w:t>
      </w:r>
      <w:r w:rsidR="00A27514" w:rsidRPr="00B1422D">
        <w:rPr>
          <w:rFonts w:cs="Arial"/>
        </w:rPr>
        <w:t>for</w:t>
      </w:r>
      <w:r w:rsidR="00024149" w:rsidRPr="00B1422D">
        <w:rPr>
          <w:rFonts w:cs="Arial"/>
        </w:rPr>
        <w:t xml:space="preserve"> the various contraceptive options available. </w:t>
      </w:r>
      <w:r w:rsidR="008A7C35" w:rsidRPr="00B1422D">
        <w:rPr>
          <w:rFonts w:cs="Arial"/>
        </w:rPr>
        <w:t>Hearing about possible side-effects did not necessarily deter women but helped them to balance the negatives against the positives</w:t>
      </w:r>
      <w:r w:rsidR="008A7C35" w:rsidRPr="00B1422D">
        <w:rPr>
          <w:rFonts w:cs="Arial"/>
        </w:rPr>
        <w:fldChar w:fldCharType="begin">
          <w:fldData xml:space="preserve">PEVuZE5vdGU+PENpdGU+PEF1dGhvcj5Eb3duZXk8L0F1dGhvcj48WWVhcj4yMDE3PC9ZZWFyPjxS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</w:fldData>
        </w:fldChar>
      </w:r>
      <w:r w:rsidR="001567A2">
        <w:rPr>
          <w:rFonts w:cs="Arial"/>
        </w:rPr>
        <w:instrText xml:space="preserve"> ADDIN EN.CITE </w:instrText>
      </w:r>
      <w:r w:rsidR="001567A2">
        <w:rPr>
          <w:rFonts w:cs="Arial"/>
        </w:rPr>
        <w:fldChar w:fldCharType="begin">
          <w:fldData xml:space="preserve">PEVuZE5vdGU+PENpdGU+PEF1dGhvcj5Eb3duZXk8L0F1dGhvcj48WWVhcj4yMDE3PC9ZZWFyPjxS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</w:fldData>
        </w:fldChar>
      </w:r>
      <w:r w:rsidR="001567A2">
        <w:rPr>
          <w:rFonts w:cs="Arial"/>
        </w:rPr>
        <w:instrText xml:space="preserve"> ADDIN EN.CITE.DATA </w:instrText>
      </w:r>
      <w:r w:rsidR="001567A2">
        <w:rPr>
          <w:rFonts w:cs="Arial"/>
        </w:rPr>
      </w:r>
      <w:r w:rsidR="001567A2">
        <w:rPr>
          <w:rFonts w:cs="Arial"/>
        </w:rPr>
        <w:fldChar w:fldCharType="end"/>
      </w:r>
      <w:r w:rsidR="008A7C35" w:rsidRPr="00B1422D">
        <w:rPr>
          <w:rFonts w:cs="Arial"/>
        </w:rPr>
      </w:r>
      <w:r w:rsidR="008A7C35" w:rsidRPr="00B1422D">
        <w:rPr>
          <w:rFonts w:cs="Arial"/>
        </w:rPr>
        <w:fldChar w:fldCharType="separate"/>
      </w:r>
      <w:r w:rsidR="001567A2">
        <w:rPr>
          <w:rFonts w:cs="Arial"/>
          <w:noProof/>
        </w:rPr>
        <w:t>(32)</w:t>
      </w:r>
      <w:r w:rsidR="008A7C35" w:rsidRPr="00B1422D">
        <w:rPr>
          <w:rFonts w:cs="Arial"/>
        </w:rPr>
        <w:fldChar w:fldCharType="end"/>
      </w:r>
      <w:r w:rsidR="008A7C35" w:rsidRPr="00B1422D">
        <w:rPr>
          <w:rFonts w:cs="Arial"/>
        </w:rPr>
        <w:t xml:space="preserve">. </w:t>
      </w:r>
      <w:r w:rsidR="00543FE3" w:rsidRPr="00B1422D">
        <w:rPr>
          <w:rFonts w:cs="Arial"/>
        </w:rPr>
        <w:t>In the case of immediate postpartum contraception, they preferred to discuss the options during the antenatal clinic</w:t>
      </w:r>
      <w:r w:rsidR="00C50E3C" w:rsidRPr="00B1422D">
        <w:rPr>
          <w:rFonts w:cs="Arial"/>
        </w:rPr>
        <w:fldChar w:fldCharType="begin"/>
      </w:r>
      <w:r w:rsidR="001567A2">
        <w:rPr>
          <w:rFonts w:cs="Arial"/>
        </w:rPr>
        <w:instrText xml:space="preserve"> ADDIN EN.CITE &lt;EndNote&gt;&lt;Cite&gt;&lt;Author&gt;Sznajder&lt;/Author&gt;&lt;Year&gt;2020&lt;/Year&gt;&lt;RecNum&gt;240&lt;/RecNum&gt;&lt;DisplayText&gt;(38)&lt;/DisplayText&gt;&lt;record&gt;&lt;rec-number&gt;240&lt;/rec-number&gt;&lt;foreign-keys&gt;&lt;key app="EN" db-id="0swzvs0rl5rzd9eesrr522wvv9x00safxp2t" timestamp="1690056877"&gt;240&lt;/key&gt;&lt;/foreign-keys&gt;&lt;ref-type name="Journal Article"&gt;17&lt;/ref-type&gt;&lt;contributors&gt;&lt;authors&gt;&lt;author&gt;Sznajder, Katharine&lt;/author&gt;&lt;author&gt;Carvajal, Diana N.&lt;/author&gt;&lt;author&gt;Sufrin, Carolyn&lt;/author&gt;&lt;/authors&gt;&lt;/contributors&gt;&lt;titles&gt;&lt;title&gt;Patient perceptions of immediate postpartum long-acting reversible contraception: A qualitative study&lt;/title&gt;&lt;secondary-title&gt;Contraception&lt;/secondary-title&gt;&lt;/titles&gt;&lt;periodical&gt;&lt;full-title&gt;Contraception&lt;/full-title&gt;&lt;/periodical&gt;&lt;pages&gt;21-25&lt;/pages&gt;&lt;volume&gt;101&lt;/volume&gt;&lt;number&gt;1&lt;/number&gt;&lt;keywords&gt;&lt;keyword&gt;Long-acting reversible contraception&lt;/keyword&gt;&lt;keyword&gt;LARC&lt;/keyword&gt;&lt;keyword&gt;Immediate postpartum LARC&lt;/keyword&gt;&lt;keyword&gt;Patient-centered outcomes&lt;/keyword&gt;&lt;keyword&gt;Qualitative research&lt;/keyword&gt;&lt;keyword&gt;Contraceptive counseling&lt;/keyword&gt;&lt;/keywords&gt;&lt;dates&gt;&lt;year&gt;2020&lt;/year&gt;&lt;pub-dates&gt;&lt;date&gt;2020/01/01/&lt;/date&gt;&lt;/pub-dates&gt;&lt;/dates&gt;&lt;isbn&gt;0010-7824&lt;/isbn&gt;&lt;urls&gt;&lt;related-urls&gt;&lt;url&gt;https://www.sciencedirect.com/science/article/pii/S0010782419304317&lt;/url&gt;&lt;/related-urls&gt;&lt;/urls&gt;&lt;electronic-resource-num&gt;https://doi.org/10.1016/j.contraception.2019.09.007&lt;/electronic-resource-num&gt;&lt;/record&gt;&lt;/Cite&gt;&lt;/EndNote&gt;</w:instrText>
      </w:r>
      <w:r w:rsidR="00C50E3C" w:rsidRPr="00B1422D">
        <w:rPr>
          <w:rFonts w:cs="Arial"/>
        </w:rPr>
        <w:fldChar w:fldCharType="separate"/>
      </w:r>
      <w:r w:rsidR="001567A2">
        <w:rPr>
          <w:rFonts w:cs="Arial"/>
          <w:noProof/>
        </w:rPr>
        <w:t>(38)</w:t>
      </w:r>
      <w:r w:rsidR="00C50E3C" w:rsidRPr="00B1422D">
        <w:rPr>
          <w:rFonts w:cs="Arial"/>
        </w:rPr>
        <w:fldChar w:fldCharType="end"/>
      </w:r>
      <w:r w:rsidR="000971B6">
        <w:rPr>
          <w:rFonts w:cs="Arial"/>
        </w:rPr>
        <w:t>.</w:t>
      </w:r>
      <w:r w:rsidR="00543FE3" w:rsidRPr="00B1422D">
        <w:rPr>
          <w:rFonts w:cs="Arial"/>
        </w:rPr>
        <w:t xml:space="preserve"> </w:t>
      </w:r>
      <w:r w:rsidR="002666C4" w:rsidRPr="00B1422D">
        <w:rPr>
          <w:rFonts w:cs="Arial"/>
        </w:rPr>
        <w:t>However, some</w:t>
      </w:r>
      <w:r w:rsidR="00D076C0" w:rsidRPr="00B1422D">
        <w:rPr>
          <w:rFonts w:cs="Arial"/>
        </w:rPr>
        <w:t xml:space="preserve"> women </w:t>
      </w:r>
      <w:r w:rsidR="002666C4" w:rsidRPr="00B1422D">
        <w:rPr>
          <w:rFonts w:cs="Arial"/>
        </w:rPr>
        <w:t xml:space="preserve">did not </w:t>
      </w:r>
      <w:r w:rsidR="00EE4100" w:rsidRPr="00B1422D">
        <w:rPr>
          <w:rFonts w:cs="Arial"/>
        </w:rPr>
        <w:t xml:space="preserve">receive all the </w:t>
      </w:r>
      <w:r w:rsidRPr="00B1422D">
        <w:rPr>
          <w:rFonts w:cs="Arial"/>
        </w:rPr>
        <w:t xml:space="preserve">necessary </w:t>
      </w:r>
      <w:r w:rsidR="00EE4100" w:rsidRPr="00B1422D">
        <w:rPr>
          <w:rFonts w:cs="Arial"/>
        </w:rPr>
        <w:t xml:space="preserve">information, particularly when it involved </w:t>
      </w:r>
      <w:r w:rsidR="00421BB0" w:rsidRPr="00B1422D">
        <w:rPr>
          <w:rFonts w:cs="Arial"/>
        </w:rPr>
        <w:t xml:space="preserve">the insertion/removal process of LARC devices. Many </w:t>
      </w:r>
      <w:r w:rsidR="00D076C0" w:rsidRPr="00B1422D">
        <w:rPr>
          <w:rFonts w:cs="Arial"/>
        </w:rPr>
        <w:t>participants</w:t>
      </w:r>
      <w:r w:rsidRPr="00B1422D">
        <w:rPr>
          <w:rFonts w:cs="Arial"/>
        </w:rPr>
        <w:t xml:space="preserve"> were concerned that the device could not be removed earlier than intended</w:t>
      </w:r>
      <w:r w:rsidR="009D2FEB" w:rsidRPr="00B1422D">
        <w:rPr>
          <w:rFonts w:cs="Arial"/>
        </w:rPr>
        <w:fldChar w:fldCharType="begin">
          <w:fldData xml:space="preserve">PEVuZE5vdGU+PENpdGU+PEF1dGhvcj5Db2F0ZXM8L0F1dGhvcj48WWVhcj4yMDE4PC9ZZWFyPjxS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==
</w:fldData>
        </w:fldChar>
      </w:r>
      <w:r w:rsidR="001567A2">
        <w:rPr>
          <w:rFonts w:cs="Arial"/>
        </w:rPr>
        <w:instrText xml:space="preserve"> ADDIN EN.CITE </w:instrText>
      </w:r>
      <w:r w:rsidR="001567A2">
        <w:rPr>
          <w:rFonts w:cs="Arial"/>
        </w:rPr>
        <w:fldChar w:fldCharType="begin">
          <w:fldData xml:space="preserve">PEVuZE5vdGU+PENpdGU+PEF1dGhvcj5Db2F0ZXM8L0F1dGhvcj48WWVhcj4yMDE4PC9ZZWFyPjxS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==
</w:fldData>
        </w:fldChar>
      </w:r>
      <w:r w:rsidR="001567A2">
        <w:rPr>
          <w:rFonts w:cs="Arial"/>
        </w:rPr>
        <w:instrText xml:space="preserve"> ADDIN EN.CITE.DATA </w:instrText>
      </w:r>
      <w:r w:rsidR="001567A2">
        <w:rPr>
          <w:rFonts w:cs="Arial"/>
        </w:rPr>
      </w:r>
      <w:r w:rsidR="001567A2">
        <w:rPr>
          <w:rFonts w:cs="Arial"/>
        </w:rPr>
        <w:fldChar w:fldCharType="end"/>
      </w:r>
      <w:r w:rsidR="009D2FEB" w:rsidRPr="00B1422D">
        <w:rPr>
          <w:rFonts w:cs="Arial"/>
        </w:rPr>
      </w:r>
      <w:r w:rsidR="009D2FEB" w:rsidRPr="00B1422D">
        <w:rPr>
          <w:rFonts w:cs="Arial"/>
        </w:rPr>
        <w:fldChar w:fldCharType="separate"/>
      </w:r>
      <w:r w:rsidR="001567A2">
        <w:rPr>
          <w:rFonts w:cs="Arial"/>
          <w:noProof/>
        </w:rPr>
        <w:t>(27, 31, 36, 41)</w:t>
      </w:r>
      <w:r w:rsidR="009D2FEB" w:rsidRPr="00B1422D">
        <w:rPr>
          <w:rFonts w:cs="Arial"/>
        </w:rPr>
        <w:fldChar w:fldCharType="end"/>
      </w:r>
      <w:r w:rsidR="00046CDC" w:rsidRPr="00B1422D">
        <w:rPr>
          <w:rFonts w:cs="Arial"/>
        </w:rPr>
        <w:t xml:space="preserve">. </w:t>
      </w:r>
      <w:r w:rsidR="00DA4DB7" w:rsidRPr="00B1422D">
        <w:rPr>
          <w:rFonts w:cs="Arial"/>
        </w:rPr>
        <w:t xml:space="preserve">Furthermore, </w:t>
      </w:r>
      <w:r w:rsidR="00E71278" w:rsidRPr="00B1422D">
        <w:rPr>
          <w:rFonts w:cs="Arial"/>
        </w:rPr>
        <w:t xml:space="preserve">some </w:t>
      </w:r>
      <w:r w:rsidR="00873A5E" w:rsidRPr="00B1422D">
        <w:rPr>
          <w:rFonts w:cs="Arial"/>
        </w:rPr>
        <w:t xml:space="preserve">participants were provided with inaccurate information by healthcare professionals </w:t>
      </w:r>
      <w:r w:rsidR="001C45F0" w:rsidRPr="00B1422D">
        <w:rPr>
          <w:rFonts w:cs="Arial"/>
        </w:rPr>
        <w:t xml:space="preserve">- </w:t>
      </w:r>
      <w:r w:rsidRPr="00B1422D">
        <w:rPr>
          <w:rFonts w:cs="Arial"/>
        </w:rPr>
        <w:t>o</w:t>
      </w:r>
      <w:r w:rsidR="001C45F0" w:rsidRPr="00B1422D">
        <w:rPr>
          <w:rFonts w:cs="Arial"/>
        </w:rPr>
        <w:t xml:space="preserve">ne </w:t>
      </w:r>
      <w:r w:rsidR="00752AD3" w:rsidRPr="00B1422D">
        <w:rPr>
          <w:rFonts w:cs="Arial"/>
        </w:rPr>
        <w:t>was told that</w:t>
      </w:r>
      <w:r w:rsidR="005C4B5D" w:rsidRPr="00B1422D">
        <w:rPr>
          <w:rFonts w:cs="Arial"/>
        </w:rPr>
        <w:t xml:space="preserve"> </w:t>
      </w:r>
      <w:r w:rsidR="001C45F0" w:rsidRPr="00B1422D">
        <w:rPr>
          <w:rFonts w:cs="Arial"/>
        </w:rPr>
        <w:t xml:space="preserve">the </w:t>
      </w:r>
      <w:r w:rsidR="008535C3" w:rsidRPr="00B1422D">
        <w:rPr>
          <w:rFonts w:cs="Arial"/>
        </w:rPr>
        <w:t>IUD could lead to yeast infections,</w:t>
      </w:r>
      <w:r w:rsidR="00697CE8" w:rsidRPr="00B1422D">
        <w:rPr>
          <w:rFonts w:cs="Arial"/>
        </w:rPr>
        <w:fldChar w:fldCharType="begin">
          <w:fldData xml:space="preserve">PEVuZE5vdGU+PENpdGU+PEF1dGhvcj5HaWxsaWFtPC9BdXRob3I+PFllYXI+MjAwNDwvWWVhcj48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</w:fldData>
        </w:fldChar>
      </w:r>
      <w:r w:rsidR="001567A2">
        <w:rPr>
          <w:rFonts w:cs="Arial"/>
        </w:rPr>
        <w:instrText xml:space="preserve"> ADDIN EN.CITE </w:instrText>
      </w:r>
      <w:r w:rsidR="001567A2">
        <w:rPr>
          <w:rFonts w:cs="Arial"/>
        </w:rPr>
        <w:fldChar w:fldCharType="begin">
          <w:fldData xml:space="preserve">PEVuZE5vdGU+PENpdGU+PEF1dGhvcj5HaWxsaWFtPC9BdXRob3I+PFllYXI+MjAwNDwvWWVhcj48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</w:fldData>
        </w:fldChar>
      </w:r>
      <w:r w:rsidR="001567A2">
        <w:rPr>
          <w:rFonts w:cs="Arial"/>
        </w:rPr>
        <w:instrText xml:space="preserve"> ADDIN EN.CITE.DATA </w:instrText>
      </w:r>
      <w:r w:rsidR="001567A2">
        <w:rPr>
          <w:rFonts w:cs="Arial"/>
        </w:rPr>
      </w:r>
      <w:r w:rsidR="001567A2">
        <w:rPr>
          <w:rFonts w:cs="Arial"/>
        </w:rPr>
        <w:fldChar w:fldCharType="end"/>
      </w:r>
      <w:r w:rsidR="00697CE8" w:rsidRPr="00B1422D">
        <w:rPr>
          <w:rFonts w:cs="Arial"/>
        </w:rPr>
      </w:r>
      <w:r w:rsidR="00697CE8" w:rsidRPr="00B1422D">
        <w:rPr>
          <w:rFonts w:cs="Arial"/>
        </w:rPr>
        <w:fldChar w:fldCharType="separate"/>
      </w:r>
      <w:r w:rsidR="001567A2">
        <w:rPr>
          <w:rFonts w:cs="Arial"/>
          <w:noProof/>
        </w:rPr>
        <w:t>(29)</w:t>
      </w:r>
      <w:r w:rsidR="00697CE8" w:rsidRPr="00B1422D">
        <w:rPr>
          <w:rFonts w:cs="Arial"/>
        </w:rPr>
        <w:fldChar w:fldCharType="end"/>
      </w:r>
      <w:r w:rsidR="008535C3" w:rsidRPr="00B1422D">
        <w:rPr>
          <w:rFonts w:cs="Arial"/>
        </w:rPr>
        <w:t xml:space="preserve"> whilst </w:t>
      </w:r>
      <w:r w:rsidR="001C45F0" w:rsidRPr="00B1422D">
        <w:rPr>
          <w:rFonts w:cs="Arial"/>
        </w:rPr>
        <w:t>another</w:t>
      </w:r>
      <w:r w:rsidR="005D6DE4" w:rsidRPr="00B1422D">
        <w:rPr>
          <w:rFonts w:cs="Arial"/>
        </w:rPr>
        <w:t xml:space="preserve"> </w:t>
      </w:r>
      <w:r w:rsidR="00752AD3" w:rsidRPr="00B1422D">
        <w:rPr>
          <w:rFonts w:cs="Arial"/>
        </w:rPr>
        <w:t xml:space="preserve">was </w:t>
      </w:r>
      <w:r w:rsidR="008535C3" w:rsidRPr="00B1422D">
        <w:rPr>
          <w:rFonts w:cs="Arial"/>
        </w:rPr>
        <w:t xml:space="preserve">incorrectly </w:t>
      </w:r>
      <w:r w:rsidR="00EC2317" w:rsidRPr="00B1422D">
        <w:rPr>
          <w:rFonts w:cs="Arial"/>
        </w:rPr>
        <w:t>informed sh</w:t>
      </w:r>
      <w:r w:rsidR="00EA02F8" w:rsidRPr="00B1422D">
        <w:rPr>
          <w:rFonts w:cs="Arial"/>
        </w:rPr>
        <w:t xml:space="preserve">e </w:t>
      </w:r>
      <w:r w:rsidR="00EC2317" w:rsidRPr="00B1422D">
        <w:rPr>
          <w:rFonts w:cs="Arial"/>
        </w:rPr>
        <w:t xml:space="preserve">was not eligible </w:t>
      </w:r>
      <w:r w:rsidR="00C8179D" w:rsidRPr="00B1422D">
        <w:rPr>
          <w:rFonts w:cs="Arial"/>
        </w:rPr>
        <w:t>for an IUD,</w:t>
      </w:r>
      <w:r w:rsidR="00431935" w:rsidRPr="00B1422D">
        <w:rPr>
          <w:rFonts w:cs="Arial"/>
        </w:rPr>
        <w:fldChar w:fldCharType="begin">
          <w:fldData xml:space="preserve">PEVuZE5vdGU+PENpdGU+PEF1dGhvcj5XZXN0b248L0F1dGhvcj48WWVhcj4yMDEyPC9ZZWFyPjxS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</w:fldData>
        </w:fldChar>
      </w:r>
      <w:r w:rsidR="001567A2">
        <w:rPr>
          <w:rFonts w:cs="Arial"/>
        </w:rPr>
        <w:instrText xml:space="preserve"> ADDIN EN.CITE </w:instrText>
      </w:r>
      <w:r w:rsidR="001567A2">
        <w:rPr>
          <w:rFonts w:cs="Arial"/>
        </w:rPr>
        <w:fldChar w:fldCharType="begin">
          <w:fldData xml:space="preserve">PEVuZE5vdGU+PENpdGU+PEF1dGhvcj5XZXN0b248L0F1dGhvcj48WWVhcj4yMDEyPC9ZZWFyPjxS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</w:fldData>
        </w:fldChar>
      </w:r>
      <w:r w:rsidR="001567A2">
        <w:rPr>
          <w:rFonts w:cs="Arial"/>
        </w:rPr>
        <w:instrText xml:space="preserve"> ADDIN EN.CITE.DATA </w:instrText>
      </w:r>
      <w:r w:rsidR="001567A2">
        <w:rPr>
          <w:rFonts w:cs="Arial"/>
        </w:rPr>
      </w:r>
      <w:r w:rsidR="001567A2">
        <w:rPr>
          <w:rFonts w:cs="Arial"/>
        </w:rPr>
        <w:fldChar w:fldCharType="end"/>
      </w:r>
      <w:r w:rsidR="00431935" w:rsidRPr="00B1422D">
        <w:rPr>
          <w:rFonts w:cs="Arial"/>
        </w:rPr>
      </w:r>
      <w:r w:rsidR="00431935" w:rsidRPr="00B1422D">
        <w:rPr>
          <w:rFonts w:cs="Arial"/>
        </w:rPr>
        <w:fldChar w:fldCharType="separate"/>
      </w:r>
      <w:r w:rsidR="001567A2">
        <w:rPr>
          <w:rFonts w:cs="Arial"/>
          <w:noProof/>
        </w:rPr>
        <w:t>(40)</w:t>
      </w:r>
      <w:r w:rsidR="00431935" w:rsidRPr="00B1422D">
        <w:rPr>
          <w:rFonts w:cs="Arial"/>
        </w:rPr>
        <w:fldChar w:fldCharType="end"/>
      </w:r>
      <w:r w:rsidR="00D5106A" w:rsidRPr="00B1422D">
        <w:rPr>
          <w:rFonts w:cs="Arial"/>
        </w:rPr>
        <w:t xml:space="preserve"> </w:t>
      </w:r>
      <w:r w:rsidR="00C8179D" w:rsidRPr="00B1422D">
        <w:rPr>
          <w:rFonts w:cs="Arial"/>
        </w:rPr>
        <w:t xml:space="preserve">as she was underage. </w:t>
      </w:r>
    </w:p>
    <w:p w14:paraId="0B7A3BD9" w14:textId="77777777" w:rsidR="00725DC0" w:rsidRPr="00B1422D" w:rsidRDefault="00725DC0" w:rsidP="00775AB3">
      <w:pPr>
        <w:rPr>
          <w:rFonts w:cs="Arial"/>
        </w:rPr>
      </w:pPr>
    </w:p>
    <w:p w14:paraId="369E5B9D" w14:textId="0A805D1C" w:rsidR="00985939" w:rsidRPr="00B1422D" w:rsidRDefault="00725DC0" w:rsidP="00775AB3">
      <w:pPr>
        <w:rPr>
          <w:rFonts w:cs="Arial"/>
        </w:rPr>
      </w:pPr>
      <w:r w:rsidRPr="00B1422D">
        <w:rPr>
          <w:rFonts w:cs="Arial"/>
        </w:rPr>
        <w:t>Cost and lack of health insurance</w:t>
      </w:r>
      <w:r w:rsidR="00D87584" w:rsidRPr="00B1422D">
        <w:rPr>
          <w:rFonts w:cs="Arial"/>
        </w:rPr>
        <w:fldChar w:fldCharType="begin">
          <w:fldData xml:space="preserve">PEVuZE5vdGU+PENpdGU+PEF1dGhvcj5HaWxsaWFtPC9BdXRob3I+PFllYXI+MjAwNDwvWWVhcj48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</w:fldData>
        </w:fldChar>
      </w:r>
      <w:r w:rsidR="001567A2">
        <w:rPr>
          <w:rFonts w:cs="Arial"/>
        </w:rPr>
        <w:instrText xml:space="preserve"> ADDIN EN.CITE </w:instrText>
      </w:r>
      <w:r w:rsidR="001567A2">
        <w:rPr>
          <w:rFonts w:cs="Arial"/>
        </w:rPr>
        <w:fldChar w:fldCharType="begin">
          <w:fldData xml:space="preserve">PEVuZE5vdGU+PENpdGU+PEF1dGhvcj5HaWxsaWFtPC9BdXRob3I+PFllYXI+MjAwNDwvWWVhcj48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</w:fldData>
        </w:fldChar>
      </w:r>
      <w:r w:rsidR="001567A2">
        <w:rPr>
          <w:rFonts w:cs="Arial"/>
        </w:rPr>
        <w:instrText xml:space="preserve"> ADDIN EN.CITE.DATA </w:instrText>
      </w:r>
      <w:r w:rsidR="001567A2">
        <w:rPr>
          <w:rFonts w:cs="Arial"/>
        </w:rPr>
      </w:r>
      <w:r w:rsidR="001567A2">
        <w:rPr>
          <w:rFonts w:cs="Arial"/>
        </w:rPr>
        <w:fldChar w:fldCharType="end"/>
      </w:r>
      <w:r w:rsidR="00D87584" w:rsidRPr="00B1422D">
        <w:rPr>
          <w:rFonts w:cs="Arial"/>
        </w:rPr>
      </w:r>
      <w:r w:rsidR="00D87584" w:rsidRPr="00B1422D">
        <w:rPr>
          <w:rFonts w:cs="Arial"/>
        </w:rPr>
        <w:fldChar w:fldCharType="separate"/>
      </w:r>
      <w:r w:rsidR="001567A2">
        <w:rPr>
          <w:rFonts w:cs="Arial"/>
          <w:noProof/>
        </w:rPr>
        <w:t>(29, 40, 41)</w:t>
      </w:r>
      <w:r w:rsidR="00D87584" w:rsidRPr="00B1422D">
        <w:rPr>
          <w:rFonts w:cs="Arial"/>
        </w:rPr>
        <w:fldChar w:fldCharType="end"/>
      </w:r>
      <w:r w:rsidRPr="00B1422D">
        <w:rPr>
          <w:rFonts w:cs="Arial"/>
        </w:rPr>
        <w:t xml:space="preserve"> was an issue in the </w:t>
      </w:r>
      <w:r w:rsidR="00C35841" w:rsidRPr="00B1422D">
        <w:rPr>
          <w:rFonts w:cs="Arial"/>
        </w:rPr>
        <w:t>USA</w:t>
      </w:r>
      <w:r w:rsidRPr="00B1422D">
        <w:rPr>
          <w:rFonts w:cs="Arial"/>
        </w:rPr>
        <w:t xml:space="preserve">. </w:t>
      </w:r>
      <w:r w:rsidR="0046282A" w:rsidRPr="00B1422D">
        <w:rPr>
          <w:rFonts w:cs="Arial"/>
        </w:rPr>
        <w:t>Some</w:t>
      </w:r>
      <w:r w:rsidR="002172DA" w:rsidRPr="00B1422D">
        <w:rPr>
          <w:rFonts w:cs="Arial"/>
        </w:rPr>
        <w:t xml:space="preserve"> </w:t>
      </w:r>
      <w:r w:rsidR="0046282A" w:rsidRPr="00B1422D">
        <w:rPr>
          <w:rFonts w:cs="Arial"/>
        </w:rPr>
        <w:t xml:space="preserve">mentioned </w:t>
      </w:r>
      <w:r w:rsidR="00C35841" w:rsidRPr="00B1422D">
        <w:rPr>
          <w:rFonts w:cs="Arial"/>
        </w:rPr>
        <w:t xml:space="preserve">that </w:t>
      </w:r>
      <w:r w:rsidR="0046282A" w:rsidRPr="00B1422D">
        <w:rPr>
          <w:rFonts w:cs="Arial"/>
        </w:rPr>
        <w:t>contraceptio</w:t>
      </w:r>
      <w:r w:rsidR="002172DA" w:rsidRPr="00B1422D">
        <w:rPr>
          <w:rFonts w:cs="Arial"/>
        </w:rPr>
        <w:t>n was not included in their insurance coverage</w:t>
      </w:r>
      <w:r w:rsidR="00C35841" w:rsidRPr="00B1422D">
        <w:rPr>
          <w:rFonts w:cs="Arial"/>
        </w:rPr>
        <w:t>,</w:t>
      </w:r>
      <w:r w:rsidR="002172DA" w:rsidRPr="00B1422D">
        <w:rPr>
          <w:rFonts w:cs="Arial"/>
        </w:rPr>
        <w:t xml:space="preserve"> </w:t>
      </w:r>
      <w:r w:rsidR="00C35841" w:rsidRPr="00B1422D">
        <w:rPr>
          <w:rFonts w:cs="Arial"/>
        </w:rPr>
        <w:t>so they</w:t>
      </w:r>
      <w:r w:rsidR="002172DA" w:rsidRPr="00B1422D">
        <w:rPr>
          <w:rFonts w:cs="Arial"/>
        </w:rPr>
        <w:t xml:space="preserve"> were restricted to using lower efficacy methods</w:t>
      </w:r>
      <w:r w:rsidR="005F39E4" w:rsidRPr="00B1422D">
        <w:rPr>
          <w:rFonts w:cs="Arial"/>
        </w:rPr>
        <w:fldChar w:fldCharType="begin">
          <w:fldData xml:space="preserve">PEVuZE5vdGU+PENpdGU+PEF1dGhvcj5HaWxsaWFtPC9BdXRob3I+PFllYXI+MjAwNDwvWWVhcj48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</w:fldData>
        </w:fldChar>
      </w:r>
      <w:r w:rsidR="001567A2">
        <w:rPr>
          <w:rFonts w:cs="Arial"/>
        </w:rPr>
        <w:instrText xml:space="preserve"> ADDIN EN.CITE </w:instrText>
      </w:r>
      <w:r w:rsidR="001567A2">
        <w:rPr>
          <w:rFonts w:cs="Arial"/>
        </w:rPr>
        <w:fldChar w:fldCharType="begin">
          <w:fldData xml:space="preserve">PEVuZE5vdGU+PENpdGU+PEF1dGhvcj5HaWxsaWFtPC9BdXRob3I+PFllYXI+MjAwNDwvWWVhcj48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</w:fldData>
        </w:fldChar>
      </w:r>
      <w:r w:rsidR="001567A2">
        <w:rPr>
          <w:rFonts w:cs="Arial"/>
        </w:rPr>
        <w:instrText xml:space="preserve"> ADDIN EN.CITE.DATA </w:instrText>
      </w:r>
      <w:r w:rsidR="001567A2">
        <w:rPr>
          <w:rFonts w:cs="Arial"/>
        </w:rPr>
      </w:r>
      <w:r w:rsidR="001567A2">
        <w:rPr>
          <w:rFonts w:cs="Arial"/>
        </w:rPr>
        <w:fldChar w:fldCharType="end"/>
      </w:r>
      <w:r w:rsidR="005F39E4" w:rsidRPr="00B1422D">
        <w:rPr>
          <w:rFonts w:cs="Arial"/>
        </w:rPr>
      </w:r>
      <w:r w:rsidR="005F39E4" w:rsidRPr="00B1422D">
        <w:rPr>
          <w:rFonts w:cs="Arial"/>
        </w:rPr>
        <w:fldChar w:fldCharType="separate"/>
      </w:r>
      <w:r w:rsidR="001567A2">
        <w:rPr>
          <w:rFonts w:cs="Arial"/>
          <w:noProof/>
        </w:rPr>
        <w:t>(29)</w:t>
      </w:r>
      <w:r w:rsidR="005F39E4" w:rsidRPr="00B1422D">
        <w:rPr>
          <w:rFonts w:cs="Arial"/>
        </w:rPr>
        <w:fldChar w:fldCharType="end"/>
      </w:r>
      <w:r w:rsidR="002172DA" w:rsidRPr="00B1422D">
        <w:rPr>
          <w:rFonts w:cs="Arial"/>
        </w:rPr>
        <w:t xml:space="preserve">, such as condoms, as </w:t>
      </w:r>
      <w:r w:rsidR="00DC1953" w:rsidRPr="00B1422D">
        <w:rPr>
          <w:rFonts w:cs="Arial"/>
        </w:rPr>
        <w:t xml:space="preserve">they could not afford </w:t>
      </w:r>
      <w:r w:rsidR="00C35841" w:rsidRPr="00B1422D">
        <w:rPr>
          <w:rFonts w:cs="Arial"/>
        </w:rPr>
        <w:t>LARC</w:t>
      </w:r>
      <w:r w:rsidR="00DC1953" w:rsidRPr="00B1422D">
        <w:rPr>
          <w:rFonts w:cs="Arial"/>
        </w:rPr>
        <w:t xml:space="preserve">. </w:t>
      </w:r>
      <w:r w:rsidR="00C35841" w:rsidRPr="00B1422D">
        <w:rPr>
          <w:rFonts w:cs="Arial"/>
        </w:rPr>
        <w:t>W</w:t>
      </w:r>
      <w:r w:rsidR="00AF740B" w:rsidRPr="00B1422D">
        <w:rPr>
          <w:rFonts w:cs="Arial"/>
        </w:rPr>
        <w:t xml:space="preserve">omen were </w:t>
      </w:r>
      <w:r w:rsidR="00C35841" w:rsidRPr="00B1422D">
        <w:rPr>
          <w:rFonts w:cs="Arial"/>
        </w:rPr>
        <w:t xml:space="preserve">also </w:t>
      </w:r>
      <w:r w:rsidR="00AF740B" w:rsidRPr="00B1422D">
        <w:rPr>
          <w:rFonts w:cs="Arial"/>
        </w:rPr>
        <w:t>told by healthcare providers that</w:t>
      </w:r>
      <w:r w:rsidR="004B2D02" w:rsidRPr="00B1422D">
        <w:rPr>
          <w:rFonts w:cs="Arial"/>
        </w:rPr>
        <w:t xml:space="preserve"> they would be charged for removal of the device</w:t>
      </w:r>
      <w:r w:rsidR="00657AF2" w:rsidRPr="00B1422D">
        <w:rPr>
          <w:rFonts w:cs="Arial"/>
        </w:rPr>
        <w:fldChar w:fldCharType="begin">
          <w:fldData xml:space="preserve">PEVuZE5vdGU+PENpdGU+PEF1dGhvcj5XaGl0ZTwvQXV0aG9yPjxZZWFyPjIwMTM8L1llYXI+PFJl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</w:fldData>
        </w:fldChar>
      </w:r>
      <w:r w:rsidR="001567A2">
        <w:rPr>
          <w:rFonts w:cs="Arial"/>
        </w:rPr>
        <w:instrText xml:space="preserve"> ADDIN EN.CITE </w:instrText>
      </w:r>
      <w:r w:rsidR="001567A2">
        <w:rPr>
          <w:rFonts w:cs="Arial"/>
        </w:rPr>
        <w:fldChar w:fldCharType="begin">
          <w:fldData xml:space="preserve">PEVuZE5vdGU+PENpdGU+PEF1dGhvcj5XaGl0ZTwvQXV0aG9yPjxZZWFyPjIwMTM8L1llYXI+PFJl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</w:fldData>
        </w:fldChar>
      </w:r>
      <w:r w:rsidR="001567A2">
        <w:rPr>
          <w:rFonts w:cs="Arial"/>
        </w:rPr>
        <w:instrText xml:space="preserve"> ADDIN EN.CITE.DATA </w:instrText>
      </w:r>
      <w:r w:rsidR="001567A2">
        <w:rPr>
          <w:rFonts w:cs="Arial"/>
        </w:rPr>
      </w:r>
      <w:r w:rsidR="001567A2">
        <w:rPr>
          <w:rFonts w:cs="Arial"/>
        </w:rPr>
        <w:fldChar w:fldCharType="end"/>
      </w:r>
      <w:r w:rsidR="00657AF2" w:rsidRPr="00B1422D">
        <w:rPr>
          <w:rFonts w:cs="Arial"/>
        </w:rPr>
      </w:r>
      <w:r w:rsidR="00657AF2" w:rsidRPr="00B1422D">
        <w:rPr>
          <w:rFonts w:cs="Arial"/>
        </w:rPr>
        <w:fldChar w:fldCharType="separate"/>
      </w:r>
      <w:r w:rsidR="001567A2">
        <w:rPr>
          <w:rFonts w:cs="Arial"/>
          <w:noProof/>
        </w:rPr>
        <w:t>(41)</w:t>
      </w:r>
      <w:r w:rsidR="00657AF2" w:rsidRPr="00B1422D">
        <w:rPr>
          <w:rFonts w:cs="Arial"/>
        </w:rPr>
        <w:fldChar w:fldCharType="end"/>
      </w:r>
      <w:r w:rsidR="00CF2C98">
        <w:rPr>
          <w:rFonts w:cs="Arial"/>
        </w:rPr>
        <w:t>.</w:t>
      </w:r>
      <w:r w:rsidR="00FD02AB" w:rsidRPr="00B1422D">
        <w:rPr>
          <w:rFonts w:cs="Arial"/>
        </w:rPr>
        <w:t xml:space="preserve"> </w:t>
      </w:r>
    </w:p>
    <w:p w14:paraId="37E08F95" w14:textId="77777777" w:rsidR="00003C66" w:rsidRPr="00B1422D" w:rsidRDefault="00003C66" w:rsidP="00775AB3">
      <w:pPr>
        <w:rPr>
          <w:rFonts w:cs="Arial"/>
        </w:rPr>
      </w:pPr>
    </w:p>
    <w:p w14:paraId="15BCFBA5" w14:textId="7378BD9E" w:rsidR="00561327" w:rsidRPr="00B1422D" w:rsidRDefault="009062B4" w:rsidP="00775AB3">
      <w:pPr>
        <w:rPr>
          <w:rFonts w:cs="Arial"/>
        </w:rPr>
      </w:pPr>
      <w:r w:rsidRPr="00B1422D">
        <w:rPr>
          <w:rFonts w:cs="Arial"/>
        </w:rPr>
        <w:t xml:space="preserve">Several Chinese </w:t>
      </w:r>
      <w:r w:rsidR="00C35841" w:rsidRPr="00B1422D">
        <w:rPr>
          <w:rFonts w:cs="Arial"/>
        </w:rPr>
        <w:t>women could not</w:t>
      </w:r>
      <w:r w:rsidR="00F9212A" w:rsidRPr="00B1422D">
        <w:rPr>
          <w:rFonts w:cs="Arial"/>
        </w:rPr>
        <w:t xml:space="preserve"> understand the information given by healthcare providers, due to language barriers</w:t>
      </w:r>
      <w:r w:rsidR="00FC429A" w:rsidRPr="00B1422D">
        <w:rPr>
          <w:rFonts w:cs="Arial"/>
        </w:rPr>
        <w:fldChar w:fldCharType="begin"/>
      </w:r>
      <w:r w:rsidR="001567A2">
        <w:rPr>
          <w:rFonts w:cs="Arial"/>
        </w:rPr>
        <w:instrText xml:space="preserve"> ADDIN EN.CITE &lt;EndNote&gt;&lt;Cite&gt;&lt;Author&gt;Verran&lt;/Author&gt;&lt;Year&gt;2015&lt;/Year&gt;&lt;RecNum&gt;2999&lt;/RecNum&gt;&lt;DisplayText&gt;(39)&lt;/DisplayText&gt;&lt;record&gt;&lt;rec-number&gt;2999&lt;/rec-number&gt;&lt;foreign-keys&gt;&lt;key app="EN" db-id="p9wz5ppf2sezznewrrqvxxdwpxxvzx0dpad2" timestamp="1666991086"&gt;2999&lt;/key&gt;&lt;/foreign-keys&gt;&lt;ref-type name="Journal Article"&gt;17&lt;/ref-type&gt;&lt;contributors&gt;&lt;authors&gt;&lt;author&gt;Verran, Alice&lt;/author&gt;&lt;author&gt;Evans, Sarah&lt;/author&gt;&lt;author&gt;Lin, Daniel J&lt;/author&gt;&lt;author&gt;Griffiths, Frances&lt;/author&gt;&lt;/authors&gt;&lt;/contributors&gt;&lt;titles&gt;&lt;title&gt;The experiences and perceptions of family planning of female Chinese asylum seekers living in the UK&lt;/title&gt;&lt;secondary-title&gt;Journal of Family Planning and Reproductive Health Care&lt;/secondary-title&gt;&lt;/titles&gt;&lt;periodical&gt;&lt;full-title&gt;Journal of Family Planning and Reproductive Health Care&lt;/full-title&gt;&lt;/periodical&gt;&lt;pages&gt;122-127&lt;/pages&gt;&lt;volume&gt;41&lt;/volume&gt;&lt;number&gt;2&lt;/number&gt;&lt;dates&gt;&lt;year&gt;2015&lt;/year&gt;&lt;/dates&gt;&lt;urls&gt;&lt;related-urls&gt;&lt;url&gt;https://srh.bmj.com/content/familyplanning/41/2/122.full.pdf&lt;/url&gt;&lt;/related-urls&gt;&lt;/urls&gt;&lt;electronic-resource-num&gt;10.1136/jfprhc-2013-100764&lt;/electronic-resource-num&gt;&lt;/record&gt;&lt;/Cite&gt;&lt;/EndNote&gt;</w:instrText>
      </w:r>
      <w:r w:rsidR="00FC429A" w:rsidRPr="00B1422D">
        <w:rPr>
          <w:rFonts w:cs="Arial"/>
        </w:rPr>
        <w:fldChar w:fldCharType="separate"/>
      </w:r>
      <w:r w:rsidR="001567A2">
        <w:rPr>
          <w:rFonts w:cs="Arial"/>
          <w:noProof/>
        </w:rPr>
        <w:t>(39)</w:t>
      </w:r>
      <w:r w:rsidR="00FC429A" w:rsidRPr="00B1422D">
        <w:rPr>
          <w:rFonts w:cs="Arial"/>
        </w:rPr>
        <w:fldChar w:fldCharType="end"/>
      </w:r>
      <w:r w:rsidR="00D20F40">
        <w:rPr>
          <w:rFonts w:cs="Arial"/>
        </w:rPr>
        <w:t>.</w:t>
      </w:r>
      <w:r w:rsidR="00617552" w:rsidRPr="00B1422D">
        <w:rPr>
          <w:rFonts w:cs="Arial"/>
        </w:rPr>
        <w:t xml:space="preserve"> </w:t>
      </w:r>
      <w:r w:rsidR="00F9212A" w:rsidRPr="00B1422D">
        <w:rPr>
          <w:rFonts w:cs="Arial"/>
        </w:rPr>
        <w:t xml:space="preserve">Many </w:t>
      </w:r>
      <w:r w:rsidR="00D30BC1" w:rsidRPr="00B1422D">
        <w:rPr>
          <w:rFonts w:cs="Arial"/>
        </w:rPr>
        <w:t xml:space="preserve">wished they had more knowledge regarding the side effects and </w:t>
      </w:r>
      <w:r w:rsidR="005D5E33" w:rsidRPr="00B1422D">
        <w:rPr>
          <w:rFonts w:cs="Arial"/>
        </w:rPr>
        <w:t xml:space="preserve">effects on menstruation, as these issues </w:t>
      </w:r>
      <w:r w:rsidR="004C460F" w:rsidRPr="00B1422D">
        <w:rPr>
          <w:rFonts w:cs="Arial"/>
        </w:rPr>
        <w:t>were important to them</w:t>
      </w:r>
      <w:r w:rsidR="00206D5E" w:rsidRPr="00B1422D">
        <w:rPr>
          <w:rFonts w:cs="Arial"/>
        </w:rPr>
        <w:t>; many also referred to social media to obtain knowledge about contraception</w:t>
      </w:r>
      <w:r w:rsidR="0020695E" w:rsidRPr="00B1422D">
        <w:rPr>
          <w:rFonts w:cs="Arial"/>
        </w:rPr>
        <w:fldChar w:fldCharType="begin">
          <w:fldData xml:space="preserve">PEVuZE5vdGU+PENpdGU+PEF1dGhvcj5Eb2xhbjwvQXV0aG9yPjxZZWFyPjIwMjE8L1llYXI+PFJl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</w:fldData>
        </w:fldChar>
      </w:r>
      <w:r w:rsidR="001567A2">
        <w:rPr>
          <w:rFonts w:cs="Arial"/>
        </w:rPr>
        <w:instrText xml:space="preserve"> ADDIN EN.CITE </w:instrText>
      </w:r>
      <w:r w:rsidR="001567A2">
        <w:rPr>
          <w:rFonts w:cs="Arial"/>
        </w:rPr>
        <w:fldChar w:fldCharType="begin">
          <w:fldData xml:space="preserve">PEVuZE5vdGU+PENpdGU+PEF1dGhvcj5Eb2xhbjwvQXV0aG9yPjxZZWFyPjIwMjE8L1llYXI+PFJl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</w:fldData>
        </w:fldChar>
      </w:r>
      <w:r w:rsidR="001567A2">
        <w:rPr>
          <w:rFonts w:cs="Arial"/>
        </w:rPr>
        <w:instrText xml:space="preserve"> ADDIN EN.CITE.DATA </w:instrText>
      </w:r>
      <w:r w:rsidR="001567A2">
        <w:rPr>
          <w:rFonts w:cs="Arial"/>
        </w:rPr>
      </w:r>
      <w:r w:rsidR="001567A2">
        <w:rPr>
          <w:rFonts w:cs="Arial"/>
        </w:rPr>
        <w:fldChar w:fldCharType="end"/>
      </w:r>
      <w:r w:rsidR="0020695E" w:rsidRPr="00B1422D">
        <w:rPr>
          <w:rFonts w:cs="Arial"/>
        </w:rPr>
      </w:r>
      <w:r w:rsidR="0020695E" w:rsidRPr="00B1422D">
        <w:rPr>
          <w:rFonts w:cs="Arial"/>
        </w:rPr>
        <w:fldChar w:fldCharType="separate"/>
      </w:r>
      <w:r w:rsidR="001567A2">
        <w:rPr>
          <w:rFonts w:cs="Arial"/>
          <w:noProof/>
        </w:rPr>
        <w:t>(28)</w:t>
      </w:r>
      <w:r w:rsidR="0020695E" w:rsidRPr="00B1422D">
        <w:rPr>
          <w:rFonts w:cs="Arial"/>
        </w:rPr>
        <w:fldChar w:fldCharType="end"/>
      </w:r>
      <w:r w:rsidR="00D20F40">
        <w:rPr>
          <w:rFonts w:cs="Arial"/>
        </w:rPr>
        <w:t>.</w:t>
      </w:r>
    </w:p>
    <w:p w14:paraId="37988410" w14:textId="77777777" w:rsidR="00C35841" w:rsidRPr="00B1422D" w:rsidRDefault="00C35841" w:rsidP="00775AB3">
      <w:pPr>
        <w:rPr>
          <w:rFonts w:cs="Arial"/>
        </w:rPr>
      </w:pPr>
    </w:p>
    <w:p w14:paraId="3DFD1A72" w14:textId="601A5514" w:rsidR="004A15DD" w:rsidRPr="00B1422D" w:rsidRDefault="00994643" w:rsidP="00E12037">
      <w:pPr>
        <w:pStyle w:val="Heading3"/>
        <w:rPr>
          <w:rFonts w:ascii="Arial" w:hAnsi="Arial" w:cs="Arial"/>
        </w:rPr>
      </w:pPr>
      <w:bookmarkStart w:id="37" w:name="_Toc124113119"/>
      <w:r w:rsidRPr="00B1422D">
        <w:rPr>
          <w:rFonts w:ascii="Arial" w:hAnsi="Arial" w:cs="Arial"/>
        </w:rPr>
        <w:t>Society</w:t>
      </w:r>
      <w:bookmarkEnd w:id="37"/>
    </w:p>
    <w:p w14:paraId="10959933" w14:textId="27D90376" w:rsidR="007D416A" w:rsidRPr="00B1422D" w:rsidRDefault="00EB7DCE" w:rsidP="00775AB3">
      <w:pPr>
        <w:rPr>
          <w:rFonts w:cs="Arial"/>
        </w:rPr>
      </w:pPr>
      <w:r w:rsidRPr="00B1422D">
        <w:rPr>
          <w:rFonts w:cs="Arial"/>
        </w:rPr>
        <w:t xml:space="preserve">Many </w:t>
      </w:r>
      <w:r w:rsidR="00916711" w:rsidRPr="00B1422D">
        <w:rPr>
          <w:rFonts w:cs="Arial"/>
        </w:rPr>
        <w:t>women were influenced by</w:t>
      </w:r>
      <w:r w:rsidR="0064634F" w:rsidRPr="00B1422D">
        <w:rPr>
          <w:rFonts w:cs="Arial"/>
        </w:rPr>
        <w:t xml:space="preserve"> </w:t>
      </w:r>
      <w:r w:rsidR="006D53E9" w:rsidRPr="00B1422D">
        <w:rPr>
          <w:rFonts w:cs="Arial"/>
        </w:rPr>
        <w:t>negative</w:t>
      </w:r>
      <w:r w:rsidR="0064634F" w:rsidRPr="00B1422D">
        <w:rPr>
          <w:rFonts w:cs="Arial"/>
        </w:rPr>
        <w:t xml:space="preserve"> </w:t>
      </w:r>
      <w:r w:rsidR="006D53E9" w:rsidRPr="00B1422D">
        <w:rPr>
          <w:rFonts w:cs="Arial"/>
        </w:rPr>
        <w:t xml:space="preserve">online </w:t>
      </w:r>
      <w:r w:rsidR="0064634F" w:rsidRPr="00B1422D">
        <w:rPr>
          <w:rFonts w:cs="Arial"/>
        </w:rPr>
        <w:t xml:space="preserve">accounts of </w:t>
      </w:r>
      <w:r w:rsidR="00C71335" w:rsidRPr="00B1422D">
        <w:rPr>
          <w:rFonts w:cs="Arial"/>
        </w:rPr>
        <w:t>other people’s LARC experiences</w:t>
      </w:r>
      <w:r w:rsidR="004447F2" w:rsidRPr="00B1422D">
        <w:rPr>
          <w:rFonts w:cs="Arial"/>
        </w:rPr>
        <w:fldChar w:fldCharType="begin">
          <w:fldData xml:space="preserve">PEVuZE5vdGU+PENpdGU+PEF1dGhvcj5MaXZpbmdvb2Q8L0F1dGhvcj48WWVhcj4yMDIyPC9ZZWFy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</w:fldData>
        </w:fldChar>
      </w:r>
      <w:r w:rsidR="001567A2">
        <w:rPr>
          <w:rFonts w:cs="Arial"/>
        </w:rPr>
        <w:instrText xml:space="preserve"> ADDIN EN.CITE </w:instrText>
      </w:r>
      <w:r w:rsidR="001567A2">
        <w:rPr>
          <w:rFonts w:cs="Arial"/>
        </w:rPr>
        <w:fldChar w:fldCharType="begin">
          <w:fldData xml:space="preserve">PEVuZE5vdGU+PENpdGU+PEF1dGhvcj5MaXZpbmdvb2Q8L0F1dGhvcj48WWVhcj4yMDIyPC9ZZWFy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</w:fldData>
        </w:fldChar>
      </w:r>
      <w:r w:rsidR="001567A2">
        <w:rPr>
          <w:rFonts w:cs="Arial"/>
        </w:rPr>
        <w:instrText xml:space="preserve"> ADDIN EN.CITE.DATA </w:instrText>
      </w:r>
      <w:r w:rsidR="001567A2">
        <w:rPr>
          <w:rFonts w:cs="Arial"/>
        </w:rPr>
      </w:r>
      <w:r w:rsidR="001567A2">
        <w:rPr>
          <w:rFonts w:cs="Arial"/>
        </w:rPr>
        <w:fldChar w:fldCharType="end"/>
      </w:r>
      <w:r w:rsidR="004447F2" w:rsidRPr="00B1422D">
        <w:rPr>
          <w:rFonts w:cs="Arial"/>
        </w:rPr>
      </w:r>
      <w:r w:rsidR="004447F2" w:rsidRPr="00B1422D">
        <w:rPr>
          <w:rFonts w:cs="Arial"/>
        </w:rPr>
        <w:fldChar w:fldCharType="separate"/>
      </w:r>
      <w:r w:rsidR="001567A2">
        <w:rPr>
          <w:rFonts w:cs="Arial"/>
          <w:noProof/>
        </w:rPr>
        <w:t>(36)</w:t>
      </w:r>
      <w:r w:rsidR="004447F2" w:rsidRPr="00B1422D">
        <w:rPr>
          <w:rFonts w:cs="Arial"/>
        </w:rPr>
        <w:fldChar w:fldCharType="end"/>
      </w:r>
      <w:r w:rsidR="004447F2" w:rsidRPr="00B1422D">
        <w:rPr>
          <w:rFonts w:cs="Arial"/>
        </w:rPr>
        <w:t>.</w:t>
      </w:r>
      <w:r w:rsidR="002B46A8" w:rsidRPr="00B1422D">
        <w:rPr>
          <w:rFonts w:cs="Arial"/>
        </w:rPr>
        <w:t xml:space="preserve"> </w:t>
      </w:r>
      <w:r w:rsidR="006D53E9" w:rsidRPr="00B1422D">
        <w:rPr>
          <w:rFonts w:cs="Arial"/>
        </w:rPr>
        <w:t>W</w:t>
      </w:r>
      <w:r w:rsidR="00FC2C0A" w:rsidRPr="00B1422D">
        <w:rPr>
          <w:rFonts w:cs="Arial"/>
        </w:rPr>
        <w:t xml:space="preserve">omen who </w:t>
      </w:r>
      <w:r w:rsidR="006D53E9" w:rsidRPr="00B1422D">
        <w:rPr>
          <w:rFonts w:cs="Arial"/>
        </w:rPr>
        <w:t>had</w:t>
      </w:r>
      <w:r w:rsidR="00FC2C0A" w:rsidRPr="00B1422D">
        <w:rPr>
          <w:rFonts w:cs="Arial"/>
        </w:rPr>
        <w:t xml:space="preserve"> </w:t>
      </w:r>
      <w:r w:rsidR="00AD622C" w:rsidRPr="00B1422D">
        <w:rPr>
          <w:rFonts w:cs="Arial"/>
        </w:rPr>
        <w:t>positive</w:t>
      </w:r>
      <w:r w:rsidR="0083553D" w:rsidRPr="00B1422D">
        <w:rPr>
          <w:rFonts w:cs="Arial"/>
        </w:rPr>
        <w:t xml:space="preserve"> experiences with LARC </w:t>
      </w:r>
      <w:r w:rsidR="00CE16F1" w:rsidRPr="00B1422D">
        <w:rPr>
          <w:rFonts w:cs="Arial"/>
        </w:rPr>
        <w:t>d</w:t>
      </w:r>
      <w:r w:rsidR="006D53E9" w:rsidRPr="00B1422D">
        <w:rPr>
          <w:rFonts w:cs="Arial"/>
        </w:rPr>
        <w:t>id</w:t>
      </w:r>
      <w:r w:rsidR="00E2099F" w:rsidRPr="00B1422D">
        <w:rPr>
          <w:rFonts w:cs="Arial"/>
        </w:rPr>
        <w:t xml:space="preserve"> </w:t>
      </w:r>
      <w:r w:rsidR="00CE16F1" w:rsidRPr="00B1422D">
        <w:rPr>
          <w:rFonts w:cs="Arial"/>
        </w:rPr>
        <w:t>n</w:t>
      </w:r>
      <w:r w:rsidR="00E2099F" w:rsidRPr="00B1422D">
        <w:rPr>
          <w:rFonts w:cs="Arial"/>
        </w:rPr>
        <w:t>o</w:t>
      </w:r>
      <w:r w:rsidR="00CE16F1" w:rsidRPr="00B1422D">
        <w:rPr>
          <w:rFonts w:cs="Arial"/>
        </w:rPr>
        <w:t xml:space="preserve">t </w:t>
      </w:r>
      <w:r w:rsidR="00B030DF" w:rsidRPr="00B1422D">
        <w:rPr>
          <w:rFonts w:cs="Arial"/>
        </w:rPr>
        <w:t xml:space="preserve">often </w:t>
      </w:r>
      <w:r w:rsidR="00CE16F1" w:rsidRPr="00B1422D">
        <w:rPr>
          <w:rFonts w:cs="Arial"/>
        </w:rPr>
        <w:t>shar</w:t>
      </w:r>
      <w:r w:rsidR="00B030DF" w:rsidRPr="00B1422D">
        <w:rPr>
          <w:rFonts w:cs="Arial"/>
        </w:rPr>
        <w:t>e</w:t>
      </w:r>
      <w:r w:rsidR="00CE16F1" w:rsidRPr="00B1422D">
        <w:rPr>
          <w:rFonts w:cs="Arial"/>
        </w:rPr>
        <w:t xml:space="preserve"> their experiences </w:t>
      </w:r>
      <w:r w:rsidR="001F0A14" w:rsidRPr="00B1422D">
        <w:rPr>
          <w:rFonts w:cs="Arial"/>
        </w:rPr>
        <w:t>with</w:t>
      </w:r>
      <w:r w:rsidR="00CE16F1" w:rsidRPr="00B1422D">
        <w:rPr>
          <w:rFonts w:cs="Arial"/>
        </w:rPr>
        <w:t xml:space="preserve"> others,</w:t>
      </w:r>
      <w:r w:rsidR="00DA1AC8" w:rsidRPr="00B1422D">
        <w:rPr>
          <w:rFonts w:cs="Arial"/>
        </w:rPr>
        <w:t xml:space="preserve"> whether online or in person</w:t>
      </w:r>
      <w:r w:rsidR="00E14B16" w:rsidRPr="00B1422D">
        <w:rPr>
          <w:rFonts w:cs="Arial"/>
        </w:rPr>
        <w:fldChar w:fldCharType="begin">
          <w:fldData xml:space="preserve">PEVuZE5vdGU+PENpdGU+PEF1dGhvcj5LdWlwZXI8L0F1dGhvcj48WWVhcj4xOTk3PC9ZZWFyPjxS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</w:fldData>
        </w:fldChar>
      </w:r>
      <w:r w:rsidR="001567A2">
        <w:rPr>
          <w:rFonts w:cs="Arial"/>
        </w:rPr>
        <w:instrText xml:space="preserve"> ADDIN EN.CITE </w:instrText>
      </w:r>
      <w:r w:rsidR="001567A2">
        <w:rPr>
          <w:rFonts w:cs="Arial"/>
        </w:rPr>
        <w:fldChar w:fldCharType="begin">
          <w:fldData xml:space="preserve">PEVuZE5vdGU+PENpdGU+PEF1dGhvcj5LdWlwZXI8L0F1dGhvcj48WWVhcj4xOTk3PC9ZZWFyPjxS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</w:fldData>
        </w:fldChar>
      </w:r>
      <w:r w:rsidR="001567A2">
        <w:rPr>
          <w:rFonts w:cs="Arial"/>
        </w:rPr>
        <w:instrText xml:space="preserve"> ADDIN EN.CITE.DATA </w:instrText>
      </w:r>
      <w:r w:rsidR="001567A2">
        <w:rPr>
          <w:rFonts w:cs="Arial"/>
        </w:rPr>
      </w:r>
      <w:r w:rsidR="001567A2">
        <w:rPr>
          <w:rFonts w:cs="Arial"/>
        </w:rPr>
        <w:fldChar w:fldCharType="end"/>
      </w:r>
      <w:r w:rsidR="00E14B16" w:rsidRPr="00B1422D">
        <w:rPr>
          <w:rFonts w:cs="Arial"/>
        </w:rPr>
      </w:r>
      <w:r w:rsidR="00E14B16" w:rsidRPr="00B1422D">
        <w:rPr>
          <w:rFonts w:cs="Arial"/>
        </w:rPr>
        <w:fldChar w:fldCharType="separate"/>
      </w:r>
      <w:r w:rsidR="001567A2">
        <w:rPr>
          <w:rFonts w:cs="Arial"/>
          <w:noProof/>
        </w:rPr>
        <w:t>(28, 34)</w:t>
      </w:r>
      <w:r w:rsidR="00E14B16" w:rsidRPr="00B1422D">
        <w:rPr>
          <w:rFonts w:cs="Arial"/>
        </w:rPr>
        <w:fldChar w:fldCharType="end"/>
      </w:r>
      <w:r w:rsidR="004771BA" w:rsidRPr="00B1422D">
        <w:rPr>
          <w:rFonts w:cs="Arial"/>
        </w:rPr>
        <w:t xml:space="preserve">. </w:t>
      </w:r>
    </w:p>
    <w:p w14:paraId="136142C1" w14:textId="77777777" w:rsidR="007D416A" w:rsidRPr="00B1422D" w:rsidRDefault="007D416A" w:rsidP="00775AB3">
      <w:pPr>
        <w:rPr>
          <w:rFonts w:cs="Arial"/>
        </w:rPr>
      </w:pPr>
    </w:p>
    <w:p w14:paraId="407F4B27" w14:textId="26765315" w:rsidR="004A15DD" w:rsidRPr="00B1422D" w:rsidRDefault="00862E7B" w:rsidP="00775AB3">
      <w:pPr>
        <w:rPr>
          <w:rFonts w:cs="Arial"/>
        </w:rPr>
      </w:pPr>
      <w:r w:rsidRPr="00B1422D">
        <w:rPr>
          <w:rFonts w:cs="Arial"/>
        </w:rPr>
        <w:t xml:space="preserve">A few </w:t>
      </w:r>
      <w:r w:rsidR="006D53E9" w:rsidRPr="00B1422D">
        <w:rPr>
          <w:rFonts w:cs="Arial"/>
        </w:rPr>
        <w:t xml:space="preserve">black and hispanic </w:t>
      </w:r>
      <w:r w:rsidR="00E74F3E" w:rsidRPr="00B1422D">
        <w:rPr>
          <w:rFonts w:cs="Arial"/>
        </w:rPr>
        <w:t xml:space="preserve">women, especially adolescents, </w:t>
      </w:r>
      <w:r w:rsidR="003B5741" w:rsidRPr="00B1422D">
        <w:rPr>
          <w:rFonts w:cs="Arial"/>
        </w:rPr>
        <w:t>reported or feared sexual harassment</w:t>
      </w:r>
      <w:r w:rsidR="005B3E20" w:rsidRPr="00B1422D">
        <w:rPr>
          <w:rFonts w:cs="Arial"/>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rFonts w:cs="Arial"/>
        </w:rPr>
        <w:instrText xml:space="preserve"> ADDIN EN.CITE </w:instrText>
      </w:r>
      <w:r w:rsidR="001567A2">
        <w:rPr>
          <w:rFonts w:cs="Arial"/>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rFonts w:cs="Arial"/>
        </w:rPr>
        <w:instrText xml:space="preserve"> ADDIN EN.CITE.DATA </w:instrText>
      </w:r>
      <w:r w:rsidR="001567A2">
        <w:rPr>
          <w:rFonts w:cs="Arial"/>
        </w:rPr>
      </w:r>
      <w:r w:rsidR="001567A2">
        <w:rPr>
          <w:rFonts w:cs="Arial"/>
        </w:rPr>
        <w:fldChar w:fldCharType="end"/>
      </w:r>
      <w:r w:rsidR="005B3E20" w:rsidRPr="00B1422D">
        <w:rPr>
          <w:rFonts w:cs="Arial"/>
        </w:rPr>
      </w:r>
      <w:r w:rsidR="005B3E20" w:rsidRPr="00B1422D">
        <w:rPr>
          <w:rFonts w:cs="Arial"/>
        </w:rPr>
        <w:fldChar w:fldCharType="separate"/>
      </w:r>
      <w:r w:rsidR="001567A2">
        <w:rPr>
          <w:rFonts w:cs="Arial"/>
          <w:noProof/>
        </w:rPr>
        <w:t>(34)</w:t>
      </w:r>
      <w:r w:rsidR="005B3E20" w:rsidRPr="00B1422D">
        <w:rPr>
          <w:rFonts w:cs="Arial"/>
        </w:rPr>
        <w:fldChar w:fldCharType="end"/>
      </w:r>
      <w:r w:rsidR="006D53E9" w:rsidRPr="00B1422D">
        <w:rPr>
          <w:rFonts w:cs="Arial"/>
        </w:rPr>
        <w:t xml:space="preserve"> </w:t>
      </w:r>
      <w:r w:rsidR="00E74F3E" w:rsidRPr="00B1422D">
        <w:rPr>
          <w:rFonts w:cs="Arial"/>
        </w:rPr>
        <w:t>because</w:t>
      </w:r>
      <w:r w:rsidR="003B5741" w:rsidRPr="00B1422D">
        <w:rPr>
          <w:rFonts w:cs="Arial"/>
        </w:rPr>
        <w:t xml:space="preserve"> the implant </w:t>
      </w:r>
      <w:r w:rsidR="00E74F3E" w:rsidRPr="00B1422D">
        <w:rPr>
          <w:rFonts w:cs="Arial"/>
        </w:rPr>
        <w:t xml:space="preserve">was </w:t>
      </w:r>
      <w:r w:rsidR="008F5350" w:rsidRPr="00B1422D">
        <w:rPr>
          <w:rFonts w:cs="Arial"/>
        </w:rPr>
        <w:t>potentially visible, which would</w:t>
      </w:r>
      <w:r w:rsidR="00666773" w:rsidRPr="00B1422D">
        <w:rPr>
          <w:rFonts w:cs="Arial"/>
        </w:rPr>
        <w:t xml:space="preserve"> indicate that </w:t>
      </w:r>
      <w:r w:rsidR="00DF71D4" w:rsidRPr="00B1422D">
        <w:rPr>
          <w:rFonts w:cs="Arial"/>
        </w:rPr>
        <w:t>she</w:t>
      </w:r>
      <w:r w:rsidR="00666773" w:rsidRPr="00B1422D">
        <w:rPr>
          <w:rFonts w:cs="Arial"/>
        </w:rPr>
        <w:t xml:space="preserve"> </w:t>
      </w:r>
      <w:r w:rsidR="00AC6E21" w:rsidRPr="00B1422D">
        <w:rPr>
          <w:rFonts w:cs="Arial"/>
        </w:rPr>
        <w:t xml:space="preserve">was </w:t>
      </w:r>
      <w:r w:rsidR="00666773" w:rsidRPr="00B1422D">
        <w:rPr>
          <w:rFonts w:cs="Arial"/>
        </w:rPr>
        <w:t>sexually active</w:t>
      </w:r>
      <w:r w:rsidR="006D53E9" w:rsidRPr="00B1422D">
        <w:rPr>
          <w:rFonts w:cs="Arial"/>
        </w:rPr>
        <w:t>, and so could be perceived as</w:t>
      </w:r>
      <w:r w:rsidR="00AE3D97" w:rsidRPr="00B1422D">
        <w:rPr>
          <w:rFonts w:cs="Arial"/>
        </w:rPr>
        <w:t xml:space="preserve"> promiscuous and possibly unfaithful to her partner</w:t>
      </w:r>
      <w:r w:rsidR="00D26CCD" w:rsidRPr="00B1422D">
        <w:rPr>
          <w:rFonts w:cs="Arial"/>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rFonts w:cs="Arial"/>
        </w:rPr>
        <w:instrText xml:space="preserve"> ADDIN EN.CITE </w:instrText>
      </w:r>
      <w:r w:rsidR="001567A2">
        <w:rPr>
          <w:rFonts w:cs="Arial"/>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rFonts w:cs="Arial"/>
        </w:rPr>
        <w:instrText xml:space="preserve"> ADDIN EN.CITE.DATA </w:instrText>
      </w:r>
      <w:r w:rsidR="001567A2">
        <w:rPr>
          <w:rFonts w:cs="Arial"/>
        </w:rPr>
      </w:r>
      <w:r w:rsidR="001567A2">
        <w:rPr>
          <w:rFonts w:cs="Arial"/>
        </w:rPr>
        <w:fldChar w:fldCharType="end"/>
      </w:r>
      <w:r w:rsidR="00D26CCD" w:rsidRPr="00B1422D">
        <w:rPr>
          <w:rFonts w:cs="Arial"/>
        </w:rPr>
      </w:r>
      <w:r w:rsidR="00D26CCD" w:rsidRPr="00B1422D">
        <w:rPr>
          <w:rFonts w:cs="Arial"/>
        </w:rPr>
        <w:fldChar w:fldCharType="separate"/>
      </w:r>
      <w:r w:rsidR="001567A2">
        <w:rPr>
          <w:rFonts w:cs="Arial"/>
          <w:noProof/>
        </w:rPr>
        <w:t>(34)</w:t>
      </w:r>
      <w:r w:rsidR="00D26CCD" w:rsidRPr="00B1422D">
        <w:rPr>
          <w:rFonts w:cs="Arial"/>
        </w:rPr>
        <w:fldChar w:fldCharType="end"/>
      </w:r>
      <w:r w:rsidR="00A26B7E">
        <w:rPr>
          <w:rFonts w:cs="Arial"/>
        </w:rPr>
        <w:t>.</w:t>
      </w:r>
      <w:r w:rsidR="00AE3D97" w:rsidRPr="00B1422D">
        <w:rPr>
          <w:rFonts w:cs="Arial"/>
        </w:rPr>
        <w:t xml:space="preserve"> These negative perceptions/experiences </w:t>
      </w:r>
      <w:r w:rsidR="00ED7077" w:rsidRPr="00B1422D">
        <w:rPr>
          <w:rFonts w:cs="Arial"/>
        </w:rPr>
        <w:t>c</w:t>
      </w:r>
      <w:r w:rsidR="00AE3D97" w:rsidRPr="00B1422D">
        <w:rPr>
          <w:rFonts w:cs="Arial"/>
        </w:rPr>
        <w:t>ould ultimately deter other women from using these devices.</w:t>
      </w:r>
      <w:r w:rsidR="00212CA3" w:rsidRPr="00B1422D">
        <w:rPr>
          <w:rFonts w:cs="Arial"/>
        </w:rPr>
        <w:t xml:space="preserve"> </w:t>
      </w:r>
      <w:r w:rsidR="00196157" w:rsidRPr="00B1422D">
        <w:rPr>
          <w:rFonts w:cs="Arial"/>
        </w:rPr>
        <w:t xml:space="preserve">Conversely, the </w:t>
      </w:r>
      <w:r w:rsidR="006D53E9" w:rsidRPr="00B1422D">
        <w:rPr>
          <w:rFonts w:cs="Arial"/>
        </w:rPr>
        <w:t>A</w:t>
      </w:r>
      <w:r w:rsidR="00196157" w:rsidRPr="00B1422D">
        <w:rPr>
          <w:rFonts w:cs="Arial"/>
        </w:rPr>
        <w:t xml:space="preserve">boriginal </w:t>
      </w:r>
      <w:r w:rsidR="00710E4A" w:rsidRPr="00B1422D">
        <w:rPr>
          <w:rFonts w:cs="Arial"/>
        </w:rPr>
        <w:t xml:space="preserve">community </w:t>
      </w:r>
      <w:r w:rsidR="00ED7077" w:rsidRPr="00B1422D">
        <w:rPr>
          <w:rFonts w:cs="Arial"/>
        </w:rPr>
        <w:t xml:space="preserve">in Australia </w:t>
      </w:r>
      <w:r w:rsidR="00E74F3E" w:rsidRPr="00B1422D">
        <w:rPr>
          <w:rFonts w:cs="Arial"/>
        </w:rPr>
        <w:t xml:space="preserve">were </w:t>
      </w:r>
      <w:r w:rsidR="00710E4A" w:rsidRPr="00B1422D">
        <w:rPr>
          <w:rFonts w:cs="Arial"/>
        </w:rPr>
        <w:t xml:space="preserve">not </w:t>
      </w:r>
      <w:r w:rsidR="00E74F3E" w:rsidRPr="00B1422D">
        <w:rPr>
          <w:rFonts w:cs="Arial"/>
        </w:rPr>
        <w:t>a</w:t>
      </w:r>
      <w:r w:rsidR="00710E4A" w:rsidRPr="00B1422D">
        <w:rPr>
          <w:rFonts w:cs="Arial"/>
        </w:rPr>
        <w:t>shame</w:t>
      </w:r>
      <w:r w:rsidR="00E74F3E" w:rsidRPr="00B1422D">
        <w:rPr>
          <w:rFonts w:cs="Arial"/>
        </w:rPr>
        <w:t>d</w:t>
      </w:r>
      <w:r w:rsidR="00710E4A" w:rsidRPr="00B1422D">
        <w:rPr>
          <w:rFonts w:cs="Arial"/>
        </w:rPr>
        <w:t xml:space="preserve"> </w:t>
      </w:r>
      <w:r w:rsidR="00E74F3E" w:rsidRPr="00B1422D">
        <w:rPr>
          <w:rFonts w:cs="Arial"/>
        </w:rPr>
        <w:t xml:space="preserve">to </w:t>
      </w:r>
      <w:r w:rsidR="00710E4A" w:rsidRPr="00B1422D">
        <w:rPr>
          <w:rFonts w:cs="Arial"/>
        </w:rPr>
        <w:t>hav</w:t>
      </w:r>
      <w:r w:rsidR="00E74F3E" w:rsidRPr="00B1422D">
        <w:rPr>
          <w:rFonts w:cs="Arial"/>
        </w:rPr>
        <w:t>e</w:t>
      </w:r>
      <w:r w:rsidR="00710E4A" w:rsidRPr="00B1422D">
        <w:rPr>
          <w:rFonts w:cs="Arial"/>
        </w:rPr>
        <w:t xml:space="preserve"> </w:t>
      </w:r>
      <w:r w:rsidR="00E74F3E" w:rsidRPr="00B1422D">
        <w:rPr>
          <w:rFonts w:cs="Arial"/>
        </w:rPr>
        <w:t xml:space="preserve">an </w:t>
      </w:r>
      <w:r w:rsidR="00710E4A" w:rsidRPr="00B1422D">
        <w:rPr>
          <w:rFonts w:cs="Arial"/>
        </w:rPr>
        <w:t>implant, nor did they report any unwanted attention</w:t>
      </w:r>
      <w:r w:rsidR="00710E4A" w:rsidRPr="00B1422D">
        <w:rPr>
          <w:rFonts w:cs="Arial"/>
        </w:rPr>
        <w:fldChar w:fldCharType="begin">
          <w:fldData xml:space="preserve">PEVuZE5vdGU+PENpdGU+PEF1dGhvcj5HcmlmZml0aHM8L0F1dGhvcj48WWVhcj4yMDE2PC9ZZWFy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</w:fldData>
        </w:fldChar>
      </w:r>
      <w:r w:rsidR="001567A2">
        <w:rPr>
          <w:rFonts w:cs="Arial"/>
        </w:rPr>
        <w:instrText xml:space="preserve"> ADDIN EN.CITE </w:instrText>
      </w:r>
      <w:r w:rsidR="001567A2">
        <w:rPr>
          <w:rFonts w:cs="Arial"/>
        </w:rPr>
        <w:fldChar w:fldCharType="begin">
          <w:fldData xml:space="preserve">PEVuZE5vdGU+PENpdGU+PEF1dGhvcj5HcmlmZml0aHM8L0F1dGhvcj48WWVhcj4yMDE2PC9ZZWFy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</w:fldData>
        </w:fldChar>
      </w:r>
      <w:r w:rsidR="001567A2">
        <w:rPr>
          <w:rFonts w:cs="Arial"/>
        </w:rPr>
        <w:instrText xml:space="preserve"> ADDIN EN.CITE.DATA </w:instrText>
      </w:r>
      <w:r w:rsidR="001567A2">
        <w:rPr>
          <w:rFonts w:cs="Arial"/>
        </w:rPr>
      </w:r>
      <w:r w:rsidR="001567A2">
        <w:rPr>
          <w:rFonts w:cs="Arial"/>
        </w:rPr>
        <w:fldChar w:fldCharType="end"/>
      </w:r>
      <w:r w:rsidR="00710E4A" w:rsidRPr="00B1422D">
        <w:rPr>
          <w:rFonts w:cs="Arial"/>
        </w:rPr>
      </w:r>
      <w:r w:rsidR="00710E4A" w:rsidRPr="00B1422D">
        <w:rPr>
          <w:rFonts w:cs="Arial"/>
        </w:rPr>
        <w:fldChar w:fldCharType="separate"/>
      </w:r>
      <w:r w:rsidR="001567A2">
        <w:rPr>
          <w:rFonts w:cs="Arial"/>
          <w:noProof/>
        </w:rPr>
        <w:t>(33)</w:t>
      </w:r>
      <w:r w:rsidR="00710E4A" w:rsidRPr="00B1422D">
        <w:rPr>
          <w:rFonts w:cs="Arial"/>
        </w:rPr>
        <w:fldChar w:fldCharType="end"/>
      </w:r>
      <w:r w:rsidR="00A26B7E">
        <w:rPr>
          <w:rFonts w:cs="Arial"/>
        </w:rPr>
        <w:t>.</w:t>
      </w:r>
    </w:p>
    <w:p w14:paraId="753B54DB" w14:textId="77777777" w:rsidR="00775AB3" w:rsidRPr="00B1422D" w:rsidRDefault="00775AB3" w:rsidP="00775AB3">
      <w:pPr>
        <w:rPr>
          <w:rFonts w:cs="Arial"/>
          <w:b/>
          <w:bCs/>
          <w:sz w:val="24"/>
          <w:szCs w:val="24"/>
          <w:u w:val="single"/>
        </w:rPr>
      </w:pPr>
    </w:p>
    <w:p w14:paraId="7C325E48" w14:textId="245E2412" w:rsidR="00F70DBF" w:rsidRPr="00B1422D" w:rsidRDefault="00173EAB" w:rsidP="00E12037">
      <w:pPr>
        <w:pStyle w:val="Heading1"/>
        <w:rPr>
          <w:rFonts w:ascii="Arial" w:hAnsi="Arial" w:cs="Arial"/>
        </w:rPr>
      </w:pPr>
      <w:bookmarkStart w:id="38" w:name="_Toc124113121"/>
      <w:r w:rsidRPr="00B1422D">
        <w:rPr>
          <w:rFonts w:ascii="Arial" w:hAnsi="Arial" w:cs="Arial"/>
        </w:rPr>
        <w:t>Importance of</w:t>
      </w:r>
      <w:r w:rsidR="00FD7DF1" w:rsidRPr="00B1422D">
        <w:rPr>
          <w:rFonts w:ascii="Arial" w:hAnsi="Arial" w:cs="Arial"/>
        </w:rPr>
        <w:t xml:space="preserve"> Inclusive</w:t>
      </w:r>
      <w:r w:rsidR="001553B6" w:rsidRPr="00B1422D">
        <w:rPr>
          <w:rFonts w:ascii="Arial" w:hAnsi="Arial" w:cs="Arial"/>
        </w:rPr>
        <w:t>, Respectful</w:t>
      </w:r>
      <w:r w:rsidRPr="00B1422D">
        <w:rPr>
          <w:rFonts w:ascii="Arial" w:hAnsi="Arial" w:cs="Arial"/>
        </w:rPr>
        <w:t xml:space="preserve"> Counselling</w:t>
      </w:r>
      <w:bookmarkEnd w:id="38"/>
    </w:p>
    <w:p w14:paraId="1E61720C" w14:textId="3D8D5518" w:rsidR="00CC6419" w:rsidRPr="00B1422D" w:rsidRDefault="00D854C6" w:rsidP="00CC6419">
      <w:pPr>
        <w:rPr>
          <w:rFonts w:cs="Arial"/>
        </w:rPr>
      </w:pPr>
      <w:r w:rsidRPr="00B1422D">
        <w:rPr>
          <w:rFonts w:cs="Arial"/>
        </w:rPr>
        <w:t>Concerns about</w:t>
      </w:r>
      <w:r w:rsidR="00FE60C2" w:rsidRPr="00B1422D">
        <w:rPr>
          <w:rFonts w:cs="Arial"/>
        </w:rPr>
        <w:t xml:space="preserve"> </w:t>
      </w:r>
      <w:r w:rsidR="00CD565C" w:rsidRPr="00B1422D">
        <w:rPr>
          <w:rFonts w:cs="Arial"/>
        </w:rPr>
        <w:t>side effects</w:t>
      </w:r>
      <w:r w:rsidR="00D538F0" w:rsidRPr="00B1422D">
        <w:rPr>
          <w:rFonts w:cs="Arial"/>
        </w:rPr>
        <w:t xml:space="preserve"> and removal of the device</w:t>
      </w:r>
      <w:r w:rsidR="00FE60C2" w:rsidRPr="00B1422D">
        <w:rPr>
          <w:rFonts w:cs="Arial"/>
        </w:rPr>
        <w:t xml:space="preserve"> were an important barrier</w:t>
      </w:r>
      <w:r w:rsidR="00D538F0" w:rsidRPr="00B1422D">
        <w:rPr>
          <w:rFonts w:cs="Arial"/>
        </w:rPr>
        <w:t xml:space="preserve">, </w:t>
      </w:r>
      <w:r w:rsidR="00CD565C" w:rsidRPr="00B1422D">
        <w:rPr>
          <w:rFonts w:cs="Arial"/>
        </w:rPr>
        <w:t>whether</w:t>
      </w:r>
      <w:r w:rsidR="003C0DB5" w:rsidRPr="00B1422D">
        <w:rPr>
          <w:rFonts w:cs="Arial"/>
        </w:rPr>
        <w:t xml:space="preserve"> </w:t>
      </w:r>
      <w:r w:rsidR="00E74F3E" w:rsidRPr="00B1422D">
        <w:rPr>
          <w:rFonts w:cs="Arial"/>
        </w:rPr>
        <w:t xml:space="preserve">as a result of </w:t>
      </w:r>
      <w:r w:rsidR="00C02316" w:rsidRPr="00B1422D">
        <w:rPr>
          <w:rFonts w:cs="Arial"/>
        </w:rPr>
        <w:t>misconceptions</w:t>
      </w:r>
      <w:r w:rsidR="00581293" w:rsidRPr="00B1422D">
        <w:rPr>
          <w:rFonts w:cs="Arial"/>
        </w:rPr>
        <w:fldChar w:fldCharType="begin">
          <w:fldData xml:space="preserve">PEVuZE5vdGU+PENpdGU+PEF1dGhvcj5MaXZpbmdvb2Q8L0F1dGhvcj48WWVhcj4yMDIyPC9ZZWFy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</w:fldData>
        </w:fldChar>
      </w:r>
      <w:r w:rsidR="001567A2">
        <w:rPr>
          <w:rFonts w:cs="Arial"/>
        </w:rPr>
        <w:instrText xml:space="preserve"> ADDIN EN.CITE </w:instrText>
      </w:r>
      <w:r w:rsidR="001567A2">
        <w:rPr>
          <w:rFonts w:cs="Arial"/>
        </w:rPr>
        <w:fldChar w:fldCharType="begin">
          <w:fldData xml:space="preserve">PEVuZE5vdGU+PENpdGU+PEF1dGhvcj5MaXZpbmdvb2Q8L0F1dGhvcj48WWVhcj4yMDIyPC9ZZWFy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</w:fldData>
        </w:fldChar>
      </w:r>
      <w:r w:rsidR="001567A2">
        <w:rPr>
          <w:rFonts w:cs="Arial"/>
        </w:rPr>
        <w:instrText xml:space="preserve"> ADDIN EN.CITE.DATA </w:instrText>
      </w:r>
      <w:r w:rsidR="001567A2">
        <w:rPr>
          <w:rFonts w:cs="Arial"/>
        </w:rPr>
      </w:r>
      <w:r w:rsidR="001567A2">
        <w:rPr>
          <w:rFonts w:cs="Arial"/>
        </w:rPr>
        <w:fldChar w:fldCharType="end"/>
      </w:r>
      <w:r w:rsidR="00581293" w:rsidRPr="00B1422D">
        <w:rPr>
          <w:rFonts w:cs="Arial"/>
        </w:rPr>
      </w:r>
      <w:r w:rsidR="00581293" w:rsidRPr="00B1422D">
        <w:rPr>
          <w:rFonts w:cs="Arial"/>
        </w:rPr>
        <w:fldChar w:fldCharType="separate"/>
      </w:r>
      <w:r w:rsidR="001567A2">
        <w:rPr>
          <w:rFonts w:cs="Arial"/>
          <w:noProof/>
        </w:rPr>
        <w:t>(24, 29, 34, 36, 40, 41)</w:t>
      </w:r>
      <w:r w:rsidR="00581293" w:rsidRPr="00B1422D">
        <w:rPr>
          <w:rFonts w:cs="Arial"/>
        </w:rPr>
        <w:fldChar w:fldCharType="end"/>
      </w:r>
      <w:r w:rsidR="00C02316" w:rsidRPr="00B1422D">
        <w:rPr>
          <w:rFonts w:cs="Arial"/>
        </w:rPr>
        <w:t>, negative</w:t>
      </w:r>
      <w:r w:rsidR="003C0DB5" w:rsidRPr="00B1422D">
        <w:rPr>
          <w:rFonts w:cs="Arial"/>
        </w:rPr>
        <w:t xml:space="preserve"> experiences with LARC</w:t>
      </w:r>
      <w:r w:rsidR="00260052" w:rsidRPr="00B1422D">
        <w:rPr>
          <w:rFonts w:cs="Arial"/>
        </w:rPr>
        <w:fldChar w:fldCharType="begin">
          <w:fldData xml:space="preserve">PEVuZE5vdGU+PENpdGU+PEF1dGhvcj5Tem5hamRlcjwvQXV0aG9yPjxZZWFyPjIwMjA8L1llYXI+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</w:fldData>
        </w:fldChar>
      </w:r>
      <w:r w:rsidR="001567A2">
        <w:rPr>
          <w:rFonts w:cs="Arial"/>
        </w:rPr>
        <w:instrText xml:space="preserve"> ADDIN EN.CITE </w:instrText>
      </w:r>
      <w:r w:rsidR="001567A2">
        <w:rPr>
          <w:rFonts w:cs="Arial"/>
        </w:rPr>
        <w:fldChar w:fldCharType="begin">
          <w:fldData xml:space="preserve">PEVuZE5vdGU+PENpdGU+PEF1dGhvcj5Tem5hamRlcjwvQXV0aG9yPjxZZWFyPjIwMjA8L1llYXI+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</w:fldData>
        </w:fldChar>
      </w:r>
      <w:r w:rsidR="001567A2">
        <w:rPr>
          <w:rFonts w:cs="Arial"/>
        </w:rPr>
        <w:instrText xml:space="preserve"> ADDIN EN.CITE.DATA </w:instrText>
      </w:r>
      <w:r w:rsidR="001567A2">
        <w:rPr>
          <w:rFonts w:cs="Arial"/>
        </w:rPr>
      </w:r>
      <w:r w:rsidR="001567A2">
        <w:rPr>
          <w:rFonts w:cs="Arial"/>
        </w:rPr>
        <w:fldChar w:fldCharType="end"/>
      </w:r>
      <w:r w:rsidR="00260052" w:rsidRPr="00B1422D">
        <w:rPr>
          <w:rFonts w:cs="Arial"/>
        </w:rPr>
      </w:r>
      <w:r w:rsidR="00260052" w:rsidRPr="00B1422D">
        <w:rPr>
          <w:rFonts w:cs="Arial"/>
        </w:rPr>
        <w:fldChar w:fldCharType="separate"/>
      </w:r>
      <w:r w:rsidR="001567A2">
        <w:rPr>
          <w:rFonts w:cs="Arial"/>
          <w:noProof/>
        </w:rPr>
        <w:t>(38, 41)</w:t>
      </w:r>
      <w:r w:rsidR="00260052" w:rsidRPr="00B1422D">
        <w:rPr>
          <w:rFonts w:cs="Arial"/>
        </w:rPr>
        <w:fldChar w:fldCharType="end"/>
      </w:r>
      <w:r w:rsidR="003C0DB5" w:rsidRPr="00B1422D">
        <w:rPr>
          <w:rFonts w:cs="Arial"/>
        </w:rPr>
        <w:t>, or language barriers</w:t>
      </w:r>
      <w:r w:rsidR="00365F1E" w:rsidRPr="00B1422D">
        <w:rPr>
          <w:rFonts w:cs="Arial"/>
        </w:rPr>
        <w:fldChar w:fldCharType="begin"/>
      </w:r>
      <w:r w:rsidR="001567A2">
        <w:rPr>
          <w:rFonts w:cs="Arial"/>
        </w:rPr>
        <w:instrText xml:space="preserve"> ADDIN EN.CITE &lt;EndNote&gt;&lt;Cite&gt;&lt;Author&gt;Verran&lt;/Author&gt;&lt;Year&gt;2015&lt;/Year&gt;&lt;RecNum&gt;2999&lt;/RecNum&gt;&lt;DisplayText&gt;(39)&lt;/DisplayText&gt;&lt;record&gt;&lt;rec-number&gt;2999&lt;/rec-number&gt;&lt;foreign-keys&gt;&lt;key app="EN" db-id="p9wz5ppf2sezznewrrqvxxdwpxxvzx0dpad2" timestamp="1666991086"&gt;2999&lt;/key&gt;&lt;/foreign-keys&gt;&lt;ref-type name="Journal Article"&gt;17&lt;/ref-type&gt;&lt;contributors&gt;&lt;authors&gt;&lt;author&gt;Verran, Alice&lt;/author&gt;&lt;author&gt;Evans, Sarah&lt;/author&gt;&lt;author&gt;Lin, Daniel J&lt;/author&gt;&lt;author&gt;Griffiths, Frances&lt;/author&gt;&lt;/authors&gt;&lt;/contributors&gt;&lt;titles&gt;&lt;title&gt;The experiences and perceptions of family planning of female Chinese asylum seekers living in the UK&lt;/title&gt;&lt;secondary-title&gt;Journal of Family Planning and Reproductive Health Care&lt;/secondary-title&gt;&lt;/titles&gt;&lt;periodical&gt;&lt;full-title&gt;Journal of Family Planning and Reproductive Health Care&lt;/full-title&gt;&lt;/periodical&gt;&lt;pages&gt;122-127&lt;/pages&gt;&lt;volume&gt;41&lt;/volume&gt;&lt;number&gt;2&lt;/number&gt;&lt;dates&gt;&lt;year&gt;2015&lt;/year&gt;&lt;/dates&gt;&lt;urls&gt;&lt;related-urls&gt;&lt;url&gt;https://srh.bmj.com/content/familyplanning/41/2/122.full.pdf&lt;/url&gt;&lt;/related-urls&gt;&lt;/urls&gt;&lt;electronic-resource-num&gt;10.1136/jfprhc-2013-100764&lt;/electronic-resource-num&gt;&lt;/record&gt;&lt;/Cite&gt;&lt;/EndNote&gt;</w:instrText>
      </w:r>
      <w:r w:rsidR="00365F1E" w:rsidRPr="00B1422D">
        <w:rPr>
          <w:rFonts w:cs="Arial"/>
        </w:rPr>
        <w:fldChar w:fldCharType="separate"/>
      </w:r>
      <w:r w:rsidR="001567A2">
        <w:rPr>
          <w:rFonts w:cs="Arial"/>
          <w:noProof/>
        </w:rPr>
        <w:t>(39)</w:t>
      </w:r>
      <w:r w:rsidR="00365F1E" w:rsidRPr="00B1422D">
        <w:rPr>
          <w:rFonts w:cs="Arial"/>
        </w:rPr>
        <w:fldChar w:fldCharType="end"/>
      </w:r>
      <w:r w:rsidR="003C0DB5" w:rsidRPr="00B1422D">
        <w:rPr>
          <w:rFonts w:cs="Arial"/>
        </w:rPr>
        <w:t xml:space="preserve"> in understanding the side effects. </w:t>
      </w:r>
      <w:r w:rsidR="00CC6419" w:rsidRPr="00B1422D">
        <w:rPr>
          <w:rFonts w:cs="Arial"/>
        </w:rPr>
        <w:t>If women are counselled correctly, they are better able to tolerate side effects</w:t>
      </w:r>
      <w:r w:rsidR="00CC6419" w:rsidRPr="00B1422D">
        <w:rPr>
          <w:rFonts w:cs="Arial"/>
        </w:rPr>
        <w:fldChar w:fldCharType="begin">
          <w:fldData xml:space="preserve">PEVuZE5vdGU+PENpdGU+PEF1dGhvcj5SaWNoYXJkczwvQXV0aG9yPjxZZWFyPjIwMjA8L1llYXI+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==
</w:fldData>
        </w:fldChar>
      </w:r>
      <w:r w:rsidR="001567A2">
        <w:rPr>
          <w:rFonts w:cs="Arial"/>
        </w:rPr>
        <w:instrText xml:space="preserve"> ADDIN EN.CITE </w:instrText>
      </w:r>
      <w:r w:rsidR="001567A2">
        <w:rPr>
          <w:rFonts w:cs="Arial"/>
        </w:rPr>
        <w:fldChar w:fldCharType="begin">
          <w:fldData xml:space="preserve">PEVuZE5vdGU+PENpdGU+PEF1dGhvcj5SaWNoYXJkczwvQXV0aG9yPjxZZWFyPjIwMjA8L1llYXI+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==
</w:fldData>
        </w:fldChar>
      </w:r>
      <w:r w:rsidR="001567A2">
        <w:rPr>
          <w:rFonts w:cs="Arial"/>
        </w:rPr>
        <w:instrText xml:space="preserve"> ADDIN EN.CITE.DATA </w:instrText>
      </w:r>
      <w:r w:rsidR="001567A2">
        <w:rPr>
          <w:rFonts w:cs="Arial"/>
        </w:rPr>
      </w:r>
      <w:r w:rsidR="001567A2">
        <w:rPr>
          <w:rFonts w:cs="Arial"/>
        </w:rPr>
        <w:fldChar w:fldCharType="end"/>
      </w:r>
      <w:r w:rsidR="00CC6419" w:rsidRPr="00B1422D">
        <w:rPr>
          <w:rFonts w:cs="Arial"/>
        </w:rPr>
      </w:r>
      <w:r w:rsidR="00CC6419" w:rsidRPr="00B1422D">
        <w:rPr>
          <w:rFonts w:cs="Arial"/>
        </w:rPr>
        <w:fldChar w:fldCharType="separate"/>
      </w:r>
      <w:r w:rsidR="001567A2">
        <w:rPr>
          <w:rFonts w:cs="Arial"/>
          <w:noProof/>
        </w:rPr>
        <w:t>(44)</w:t>
      </w:r>
      <w:r w:rsidR="00CC6419" w:rsidRPr="00B1422D">
        <w:rPr>
          <w:rFonts w:cs="Arial"/>
        </w:rPr>
        <w:fldChar w:fldCharType="end"/>
      </w:r>
      <w:r w:rsidR="00C066E9">
        <w:rPr>
          <w:rFonts w:cs="Arial"/>
        </w:rPr>
        <w:t>.</w:t>
      </w:r>
      <w:r w:rsidR="00075819" w:rsidRPr="00B1422D">
        <w:rPr>
          <w:rFonts w:cs="Arial"/>
        </w:rPr>
        <w:t xml:space="preserve"> Conversely, women who were not counselled about side-effects or felt pressured with insufficient information were likely to discontinue the LARC and may even become more reluctant to engage with health services</w:t>
      </w:r>
      <w:r w:rsidR="00075819" w:rsidRPr="00B1422D">
        <w:rPr>
          <w:rFonts w:cs="Arial"/>
        </w:rPr>
        <w:fldChar w:fldCharType="begin"/>
      </w:r>
      <w:r w:rsidR="001567A2">
        <w:rPr>
          <w:rFonts w:cs="Arial"/>
        </w:rPr>
        <w:instrText xml:space="preserve"> ADDIN EN.CITE &lt;EndNote&gt;&lt;Cite&gt;&lt;Author&gt;Gomez&lt;/Author&gt;&lt;Year&gt;2017&lt;/Year&gt;&lt;RecNum&gt;3036&lt;/RecNum&gt;&lt;DisplayText&gt;(30)&lt;/DisplayText&gt;&lt;record&gt;&lt;rec-number&gt;3036&lt;/rec-number&gt;&lt;foreign-keys&gt;&lt;key app="EN" db-id="p9wz5ppf2sezznewrrqvxxdwpxxvzx0dpad2" timestamp="1692272589"&gt;3036&lt;/key&gt;&lt;/foreign-keys&gt;&lt;ref-type name="Journal Article"&gt;17&lt;/ref-type&gt;&lt;contributors&gt;&lt;authors&gt;&lt;author&gt;Gomez, Anu Manchikanti&lt;/author&gt;&lt;author&gt;Wapman, Mikaela&lt;/author&gt;&lt;/authors&gt;&lt;/contributors&gt;&lt;titles&gt;&lt;title&gt;Under (implicit) pressure: young Black and Latina women&amp;apos;s perceptions of contraceptive care&lt;/title&gt;&lt;secondary-title&gt;Contraception&lt;/secondary-title&gt;&lt;/titles&gt;&lt;periodical&gt;&lt;full-title&gt;Contraception&lt;/full-title&gt;&lt;/periodical&gt;&lt;pages&gt;221-226&lt;/pages&gt;&lt;volume&gt;96&lt;/volume&gt;&lt;number&gt;4&lt;/number&gt;&lt;keywords&gt;&lt;keyword&gt;Healthcare disparities&lt;/keyword&gt;&lt;keyword&gt;Family planning care&lt;/keyword&gt;&lt;keyword&gt;Contraception&lt;/keyword&gt;&lt;keyword&gt;Young women&lt;/keyword&gt;&lt;keyword&gt;Qualitative research&lt;/keyword&gt;&lt;/keywords&gt;&lt;dates&gt;&lt;year&gt;2017&lt;/year&gt;&lt;pub-dates&gt;&lt;date&gt;2017/10/01/&lt;/date&gt;&lt;/pub-dates&gt;&lt;/dates&gt;&lt;isbn&gt;0010-7824&lt;/isbn&gt;&lt;urls&gt;&lt;related-urls&gt;&lt;url&gt;https://www.sciencedirect.com/science/article/pii/S0010782417302123&lt;/url&gt;&lt;/related-urls&gt;&lt;/urls&gt;&lt;electronic-resource-num&gt;https://doi.org/10.1016/j.contraception.2017.07.007&lt;/electronic-resource-num&gt;&lt;/record&gt;&lt;/Cite&gt;&lt;/EndNote&gt;</w:instrText>
      </w:r>
      <w:r w:rsidR="00075819" w:rsidRPr="00B1422D">
        <w:rPr>
          <w:rFonts w:cs="Arial"/>
        </w:rPr>
        <w:fldChar w:fldCharType="separate"/>
      </w:r>
      <w:r w:rsidR="001567A2">
        <w:rPr>
          <w:rFonts w:cs="Arial"/>
          <w:noProof/>
        </w:rPr>
        <w:t>(30)</w:t>
      </w:r>
      <w:r w:rsidR="00075819" w:rsidRPr="00B1422D">
        <w:rPr>
          <w:rFonts w:cs="Arial"/>
        </w:rPr>
        <w:fldChar w:fldCharType="end"/>
      </w:r>
      <w:r w:rsidR="00075819" w:rsidRPr="00B1422D">
        <w:rPr>
          <w:rFonts w:cs="Arial"/>
        </w:rPr>
        <w:t>.</w:t>
      </w:r>
    </w:p>
    <w:p w14:paraId="6C4B4A6D" w14:textId="20198800" w:rsidR="006035E2" w:rsidRPr="00B1422D" w:rsidRDefault="006035E2" w:rsidP="00775AB3">
      <w:pPr>
        <w:rPr>
          <w:rFonts w:cs="Arial"/>
        </w:rPr>
      </w:pPr>
    </w:p>
    <w:p w14:paraId="384E32B8" w14:textId="72064505" w:rsidR="00EE013F" w:rsidRPr="00B1422D" w:rsidRDefault="005A3C84" w:rsidP="00775AB3">
      <w:pPr>
        <w:rPr>
          <w:rFonts w:cs="Arial"/>
        </w:rPr>
      </w:pPr>
      <w:r w:rsidRPr="00B1422D">
        <w:rPr>
          <w:rFonts w:cs="Arial"/>
        </w:rPr>
        <w:t>D</w:t>
      </w:r>
      <w:r w:rsidR="00EE013F" w:rsidRPr="00B1422D">
        <w:rPr>
          <w:rFonts w:cs="Arial"/>
        </w:rPr>
        <w:t>ifferent women have different needs and desires regarding their contraceptive choices, therefore they should not feel pressured to use a certain method</w:t>
      </w:r>
      <w:r w:rsidR="00C50E3C" w:rsidRPr="00B1422D">
        <w:rPr>
          <w:rFonts w:cs="Arial"/>
        </w:rPr>
        <w:fldChar w:fldCharType="begin"/>
      </w:r>
      <w:r w:rsidR="001567A2">
        <w:rPr>
          <w:rFonts w:cs="Arial"/>
        </w:rPr>
        <w:instrText xml:space="preserve"> ADDIN EN.CITE &lt;EndNote&gt;&lt;Cite&gt;&lt;Author&gt;Sznajder&lt;/Author&gt;&lt;Year&gt;2020&lt;/Year&gt;&lt;RecNum&gt;240&lt;/RecNum&gt;&lt;DisplayText&gt;(38)&lt;/DisplayText&gt;&lt;record&gt;&lt;rec-number&gt;240&lt;/rec-number&gt;&lt;foreign-keys&gt;&lt;key app="EN" db-id="0swzvs0rl5rzd9eesrr522wvv9x00safxp2t" timestamp="1690056877"&gt;240&lt;/key&gt;&lt;/foreign-keys&gt;&lt;ref-type name="Journal Article"&gt;17&lt;/ref-type&gt;&lt;contributors&gt;&lt;authors&gt;&lt;author&gt;Sznajder, Katharine&lt;/author&gt;&lt;author&gt;Carvajal, Diana N.&lt;/author&gt;&lt;author&gt;Sufrin, Carolyn&lt;/author&gt;&lt;/authors&gt;&lt;/contributors&gt;&lt;titles&gt;&lt;title&gt;Patient perceptions of immediate postpartum long-acting reversible contraception: A qualitative study&lt;/title&gt;&lt;secondary-title&gt;Contraception&lt;/secondary-title&gt;&lt;/titles&gt;&lt;periodical&gt;&lt;full-title&gt;Contraception&lt;/full-title&gt;&lt;/periodical&gt;&lt;pages&gt;21-25&lt;/pages&gt;&lt;volume&gt;101&lt;/volume&gt;&lt;number&gt;1&lt;/number&gt;&lt;keywords&gt;&lt;keyword&gt;Long-acting reversible contraception&lt;/keyword&gt;&lt;keyword&gt;LARC&lt;/keyword&gt;&lt;keyword&gt;Immediate postpartum LARC&lt;/keyword&gt;&lt;keyword&gt;Patient-centered outcomes&lt;/keyword&gt;&lt;keyword&gt;Qualitative research&lt;/keyword&gt;&lt;keyword&gt;Contraceptive counseling&lt;/keyword&gt;&lt;/keywords&gt;&lt;dates&gt;&lt;year&gt;2020&lt;/year&gt;&lt;pub-dates&gt;&lt;date&gt;2020/01/01/&lt;/date&gt;&lt;/pub-dates&gt;&lt;/dates&gt;&lt;isbn&gt;0010-7824&lt;/isbn&gt;&lt;urls&gt;&lt;related-urls&gt;&lt;url&gt;https://www.sciencedirect.com/science/article/pii/S0010782419304317&lt;/url&gt;&lt;/related-urls&gt;&lt;/urls&gt;&lt;electronic-resource-num&gt;https://doi.org/10.1016/j.contraception.2019.09.007&lt;/electronic-resource-num&gt;&lt;/record&gt;&lt;/Cite&gt;&lt;/EndNote&gt;</w:instrText>
      </w:r>
      <w:r w:rsidR="00C50E3C" w:rsidRPr="00B1422D">
        <w:rPr>
          <w:rFonts w:cs="Arial"/>
        </w:rPr>
        <w:fldChar w:fldCharType="separate"/>
      </w:r>
      <w:r w:rsidR="001567A2">
        <w:rPr>
          <w:rFonts w:cs="Arial"/>
          <w:noProof/>
        </w:rPr>
        <w:t>(38)</w:t>
      </w:r>
      <w:r w:rsidR="00C50E3C" w:rsidRPr="00B1422D">
        <w:rPr>
          <w:rFonts w:cs="Arial"/>
        </w:rPr>
        <w:fldChar w:fldCharType="end"/>
      </w:r>
      <w:r w:rsidR="003B233C">
        <w:rPr>
          <w:rFonts w:cs="Arial"/>
        </w:rPr>
        <w:t>.</w:t>
      </w:r>
      <w:r w:rsidR="00EE013F" w:rsidRPr="00B1422D">
        <w:rPr>
          <w:rFonts w:cs="Arial"/>
        </w:rPr>
        <w:t xml:space="preserve"> </w:t>
      </w:r>
      <w:r w:rsidR="009917F2" w:rsidRPr="00B1422D">
        <w:rPr>
          <w:rFonts w:cs="Arial"/>
        </w:rPr>
        <w:t>I</w:t>
      </w:r>
      <w:r w:rsidR="00EE013F" w:rsidRPr="00B1422D">
        <w:rPr>
          <w:rFonts w:cs="Arial"/>
        </w:rPr>
        <w:t>t is crucial that healthcare professional</w:t>
      </w:r>
      <w:r w:rsidR="009917F2" w:rsidRPr="00B1422D">
        <w:rPr>
          <w:rFonts w:cs="Arial"/>
        </w:rPr>
        <w:t>s</w:t>
      </w:r>
      <w:r w:rsidR="00EE013F" w:rsidRPr="00B1422D">
        <w:rPr>
          <w:rFonts w:cs="Arial"/>
        </w:rPr>
        <w:t xml:space="preserve"> </w:t>
      </w:r>
      <w:r w:rsidR="009917F2" w:rsidRPr="00B1422D">
        <w:rPr>
          <w:rFonts w:cs="Arial"/>
        </w:rPr>
        <w:t>listen to women they are counselling, especially those from ethnic minorities who</w:t>
      </w:r>
      <w:r w:rsidR="00CD4188" w:rsidRPr="00B1422D">
        <w:rPr>
          <w:rFonts w:cs="Arial"/>
        </w:rPr>
        <w:t xml:space="preserve">se first language is different, </w:t>
      </w:r>
      <w:r w:rsidR="00EE013F" w:rsidRPr="00B1422D">
        <w:rPr>
          <w:rFonts w:cs="Arial"/>
        </w:rPr>
        <w:t xml:space="preserve">and </w:t>
      </w:r>
      <w:r w:rsidR="00E74F3E" w:rsidRPr="00B1422D">
        <w:rPr>
          <w:rFonts w:cs="Arial"/>
        </w:rPr>
        <w:t xml:space="preserve">address </w:t>
      </w:r>
      <w:r w:rsidR="00CD4188" w:rsidRPr="00B1422D">
        <w:rPr>
          <w:rFonts w:cs="Arial"/>
        </w:rPr>
        <w:t xml:space="preserve">their </w:t>
      </w:r>
      <w:r w:rsidR="00EE013F" w:rsidRPr="00B1422D">
        <w:rPr>
          <w:rFonts w:cs="Arial"/>
        </w:rPr>
        <w:t xml:space="preserve">concerns, whether using </w:t>
      </w:r>
      <w:r w:rsidR="00120EC7" w:rsidRPr="00B1422D">
        <w:rPr>
          <w:rFonts w:cs="Arial"/>
        </w:rPr>
        <w:t xml:space="preserve">interpreters </w:t>
      </w:r>
      <w:r w:rsidR="00EE013F" w:rsidRPr="00B1422D">
        <w:rPr>
          <w:rFonts w:cs="Arial"/>
        </w:rPr>
        <w:t xml:space="preserve">or providing resources in their </w:t>
      </w:r>
      <w:r w:rsidR="00CD4188" w:rsidRPr="00B1422D">
        <w:rPr>
          <w:rFonts w:cs="Arial"/>
        </w:rPr>
        <w:t xml:space="preserve">own </w:t>
      </w:r>
      <w:r w:rsidR="00EE013F" w:rsidRPr="00B1422D">
        <w:rPr>
          <w:rFonts w:cs="Arial"/>
        </w:rPr>
        <w:t xml:space="preserve">language. </w:t>
      </w:r>
    </w:p>
    <w:p w14:paraId="3A4BC26E" w14:textId="076ED127" w:rsidR="001553B6" w:rsidRPr="00B1422D" w:rsidRDefault="001553B6" w:rsidP="00775AB3">
      <w:pPr>
        <w:rPr>
          <w:rFonts w:cs="Arial"/>
        </w:rPr>
      </w:pPr>
    </w:p>
    <w:p w14:paraId="59047B7F" w14:textId="23F0B396" w:rsidR="001B21C4" w:rsidRPr="00B1422D" w:rsidRDefault="001553B6" w:rsidP="00775AB3">
      <w:pPr>
        <w:rPr>
          <w:rFonts w:cs="Arial"/>
        </w:rPr>
      </w:pPr>
      <w:r w:rsidRPr="00B1422D">
        <w:rPr>
          <w:rFonts w:cs="Arial"/>
        </w:rPr>
        <w:t xml:space="preserve">Furthermore, ethnic minority women greatly valued their autonomy and freedom to make their own reproductive decisions, whether using methods such as condoms, which could be used </w:t>
      </w:r>
      <w:r w:rsidR="00D25B92" w:rsidRPr="00B1422D">
        <w:rPr>
          <w:rFonts w:cs="Arial"/>
        </w:rPr>
        <w:t>spontaneously</w:t>
      </w:r>
      <w:r w:rsidRPr="00B1422D">
        <w:rPr>
          <w:rFonts w:cs="Arial"/>
        </w:rPr>
        <w:t xml:space="preserve">, </w:t>
      </w:r>
      <w:r w:rsidR="00DA1AC8" w:rsidRPr="00B1422D">
        <w:rPr>
          <w:rFonts w:cs="Arial"/>
        </w:rPr>
        <w:t>or</w:t>
      </w:r>
      <w:r w:rsidRPr="00B1422D">
        <w:rPr>
          <w:rFonts w:cs="Arial"/>
        </w:rPr>
        <w:t xml:space="preserve"> LARC methods such as the IUD to keep ‘in control of their own </w:t>
      </w:r>
      <w:r w:rsidRPr="00B1422D">
        <w:rPr>
          <w:rFonts w:cs="Arial"/>
        </w:rPr>
        <w:lastRenderedPageBreak/>
        <w:t>bodies’</w:t>
      </w:r>
      <w:r w:rsidRPr="00B1422D">
        <w:rPr>
          <w:rFonts w:cs="Arial"/>
        </w:rPr>
        <w:fldChar w:fldCharType="begin">
          <w:fldData xml:space="preserve">PEVuZE5vdGU+PENpdGU+PEF1dGhvcj5Eb2xhbjwvQXV0aG9yPjxZZWFyPjIwMjE8L1llYXI+PFJl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</w:fldData>
        </w:fldChar>
      </w:r>
      <w:r w:rsidR="001567A2">
        <w:rPr>
          <w:rFonts w:cs="Arial"/>
        </w:rPr>
        <w:instrText xml:space="preserve"> ADDIN EN.CITE </w:instrText>
      </w:r>
      <w:r w:rsidR="001567A2">
        <w:rPr>
          <w:rFonts w:cs="Arial"/>
        </w:rPr>
        <w:fldChar w:fldCharType="begin">
          <w:fldData xml:space="preserve">PEVuZE5vdGU+PENpdGU+PEF1dGhvcj5Eb2xhbjwvQXV0aG9yPjxZZWFyPjIwMjE8L1llYXI+PFJl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</w:fldData>
        </w:fldChar>
      </w:r>
      <w:r w:rsidR="001567A2">
        <w:rPr>
          <w:rFonts w:cs="Arial"/>
        </w:rPr>
        <w:instrText xml:space="preserve"> ADDIN EN.CITE.DATA </w:instrText>
      </w:r>
      <w:r w:rsidR="001567A2">
        <w:rPr>
          <w:rFonts w:cs="Arial"/>
        </w:rPr>
      </w:r>
      <w:r w:rsidR="001567A2">
        <w:rPr>
          <w:rFonts w:cs="Arial"/>
        </w:rPr>
        <w:fldChar w:fldCharType="end"/>
      </w:r>
      <w:r w:rsidRPr="00B1422D">
        <w:rPr>
          <w:rFonts w:cs="Arial"/>
        </w:rPr>
      </w:r>
      <w:r w:rsidRPr="00B1422D">
        <w:rPr>
          <w:rFonts w:cs="Arial"/>
        </w:rPr>
        <w:fldChar w:fldCharType="separate"/>
      </w:r>
      <w:r w:rsidR="001567A2">
        <w:rPr>
          <w:rFonts w:cs="Arial"/>
          <w:noProof/>
        </w:rPr>
        <w:t>(28, 34, 38, 40)</w:t>
      </w:r>
      <w:r w:rsidRPr="00B1422D">
        <w:rPr>
          <w:rFonts w:cs="Arial"/>
        </w:rPr>
        <w:fldChar w:fldCharType="end"/>
      </w:r>
      <w:r w:rsidR="009B019C">
        <w:rPr>
          <w:rFonts w:cs="Arial"/>
        </w:rPr>
        <w:t>.</w:t>
      </w:r>
      <w:r w:rsidRPr="00B1422D">
        <w:rPr>
          <w:rFonts w:cs="Arial"/>
        </w:rPr>
        <w:t xml:space="preserve"> However, </w:t>
      </w:r>
      <w:r w:rsidR="00AC6E21" w:rsidRPr="00B1422D">
        <w:rPr>
          <w:rFonts w:cs="Arial"/>
        </w:rPr>
        <w:t xml:space="preserve">some </w:t>
      </w:r>
      <w:r w:rsidR="00CC6419" w:rsidRPr="00B1422D">
        <w:rPr>
          <w:rFonts w:cs="Arial"/>
        </w:rPr>
        <w:t xml:space="preserve">studies in the USA reported </w:t>
      </w:r>
      <w:r w:rsidRPr="00B1422D">
        <w:rPr>
          <w:rFonts w:cs="Arial"/>
        </w:rPr>
        <w:t>distrust and suspicions of racial discrimination stem</w:t>
      </w:r>
      <w:r w:rsidR="00CC6419" w:rsidRPr="00B1422D">
        <w:rPr>
          <w:rFonts w:cs="Arial"/>
        </w:rPr>
        <w:t>ming</w:t>
      </w:r>
      <w:r w:rsidRPr="00B1422D">
        <w:rPr>
          <w:rFonts w:cs="Arial"/>
        </w:rPr>
        <w:t xml:space="preserve"> from the previous history of abuse that low income/women of colour have faced in a white medical system</w:t>
      </w:r>
      <w:r w:rsidR="007E29F1" w:rsidRPr="00B1422D">
        <w:rPr>
          <w:rFonts w:cs="Arial"/>
        </w:rPr>
        <w:fldChar w:fldCharType="begin">
          <w:fldData xml:space="preserve">PEVuZE5vdGU+PENpdGU+PEF1dGhvcj5LdWlwZXI8L0F1dGhvcj48WWVhcj4xOTk3PC9ZZWFyPjxS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</w:fldData>
        </w:fldChar>
      </w:r>
      <w:r w:rsidR="001567A2">
        <w:rPr>
          <w:rFonts w:cs="Arial"/>
        </w:rPr>
        <w:instrText xml:space="preserve"> ADDIN EN.CITE </w:instrText>
      </w:r>
      <w:r w:rsidR="001567A2">
        <w:rPr>
          <w:rFonts w:cs="Arial"/>
        </w:rPr>
        <w:fldChar w:fldCharType="begin">
          <w:fldData xml:space="preserve">PEVuZE5vdGU+PENpdGU+PEF1dGhvcj5LdWlwZXI8L0F1dGhvcj48WWVhcj4xOTk3PC9ZZWFyPjxS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</w:fldData>
        </w:fldChar>
      </w:r>
      <w:r w:rsidR="001567A2">
        <w:rPr>
          <w:rFonts w:cs="Arial"/>
        </w:rPr>
        <w:instrText xml:space="preserve"> ADDIN EN.CITE.DATA </w:instrText>
      </w:r>
      <w:r w:rsidR="001567A2">
        <w:rPr>
          <w:rFonts w:cs="Arial"/>
        </w:rPr>
      </w:r>
      <w:r w:rsidR="001567A2">
        <w:rPr>
          <w:rFonts w:cs="Arial"/>
        </w:rPr>
        <w:fldChar w:fldCharType="end"/>
      </w:r>
      <w:r w:rsidR="007E29F1" w:rsidRPr="00B1422D">
        <w:rPr>
          <w:rFonts w:cs="Arial"/>
        </w:rPr>
      </w:r>
      <w:r w:rsidR="007E29F1" w:rsidRPr="00B1422D">
        <w:rPr>
          <w:rFonts w:cs="Arial"/>
        </w:rPr>
        <w:fldChar w:fldCharType="separate"/>
      </w:r>
      <w:r w:rsidR="001567A2">
        <w:rPr>
          <w:rFonts w:cs="Arial"/>
          <w:noProof/>
        </w:rPr>
        <w:t>(34, 42)</w:t>
      </w:r>
      <w:r w:rsidR="007E29F1" w:rsidRPr="00B1422D">
        <w:rPr>
          <w:rFonts w:cs="Arial"/>
        </w:rPr>
        <w:fldChar w:fldCharType="end"/>
      </w:r>
      <w:r w:rsidR="009B019C">
        <w:rPr>
          <w:rFonts w:cs="Arial"/>
        </w:rPr>
        <w:t>.</w:t>
      </w:r>
      <w:r w:rsidRPr="00B1422D">
        <w:rPr>
          <w:rFonts w:cs="Arial"/>
        </w:rPr>
        <w:t xml:space="preserve"> </w:t>
      </w:r>
      <w:bookmarkStart w:id="39" w:name="_Hlk143075589"/>
      <w:r w:rsidR="00C46A1A" w:rsidRPr="00B1422D">
        <w:rPr>
          <w:rFonts w:cs="Arial"/>
        </w:rPr>
        <w:t>Ethnic minority w</w:t>
      </w:r>
      <w:r w:rsidR="00664714" w:rsidRPr="00B1422D">
        <w:rPr>
          <w:rFonts w:cs="Arial"/>
        </w:rPr>
        <w:t xml:space="preserve">omen </w:t>
      </w:r>
      <w:r w:rsidR="00C46A1A" w:rsidRPr="00B1422D">
        <w:rPr>
          <w:rFonts w:cs="Arial"/>
        </w:rPr>
        <w:t xml:space="preserve">in the USA </w:t>
      </w:r>
      <w:r w:rsidR="00664714" w:rsidRPr="00B1422D">
        <w:rPr>
          <w:rFonts w:cs="Arial"/>
        </w:rPr>
        <w:t xml:space="preserve">appeared to value the opinion and experiences of family/friends and other members </w:t>
      </w:r>
      <w:r w:rsidRPr="00B1422D">
        <w:rPr>
          <w:rFonts w:cs="Arial"/>
        </w:rPr>
        <w:t>of their community</w:t>
      </w:r>
      <w:r w:rsidR="00EF019C" w:rsidRPr="00B1422D">
        <w:rPr>
          <w:rFonts w:cs="Arial"/>
        </w:rPr>
        <w:t xml:space="preserve">, which were often negative, </w:t>
      </w:r>
      <w:r w:rsidR="00664714" w:rsidRPr="00B1422D">
        <w:rPr>
          <w:rFonts w:cs="Arial"/>
        </w:rPr>
        <w:t>over the views of healthcare professionals</w:t>
      </w:r>
      <w:bookmarkEnd w:id="39"/>
      <w:r w:rsidR="00664714" w:rsidRPr="00B1422D">
        <w:rPr>
          <w:rFonts w:cs="Arial"/>
        </w:rPr>
        <w:fldChar w:fldCharType="begin">
          <w:fldData xml:space="preserve">PEVuZE5vdGU+PENpdGU+PEF1dGhvcj5LdWlwZXI8L0F1dGhvcj48WWVhcj4xOTk3PC9ZZWFyPjxS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</w:fldData>
        </w:fldChar>
      </w:r>
      <w:r w:rsidR="001567A2">
        <w:rPr>
          <w:rFonts w:cs="Arial"/>
        </w:rPr>
        <w:instrText xml:space="preserve"> ADDIN EN.CITE </w:instrText>
      </w:r>
      <w:r w:rsidR="001567A2">
        <w:rPr>
          <w:rFonts w:cs="Arial"/>
        </w:rPr>
        <w:fldChar w:fldCharType="begin">
          <w:fldData xml:space="preserve">PEVuZE5vdGU+PENpdGU+PEF1dGhvcj5LdWlwZXI8L0F1dGhvcj48WWVhcj4xOTk3PC9ZZWFyPjxS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</w:fldData>
        </w:fldChar>
      </w:r>
      <w:r w:rsidR="001567A2">
        <w:rPr>
          <w:rFonts w:cs="Arial"/>
        </w:rPr>
        <w:instrText xml:space="preserve"> ADDIN EN.CITE.DATA </w:instrText>
      </w:r>
      <w:r w:rsidR="001567A2">
        <w:rPr>
          <w:rFonts w:cs="Arial"/>
        </w:rPr>
      </w:r>
      <w:r w:rsidR="001567A2">
        <w:rPr>
          <w:rFonts w:cs="Arial"/>
        </w:rPr>
        <w:fldChar w:fldCharType="end"/>
      </w:r>
      <w:r w:rsidR="00664714" w:rsidRPr="00B1422D">
        <w:rPr>
          <w:rFonts w:cs="Arial"/>
        </w:rPr>
      </w:r>
      <w:r w:rsidR="00664714" w:rsidRPr="00B1422D">
        <w:rPr>
          <w:rFonts w:cs="Arial"/>
        </w:rPr>
        <w:fldChar w:fldCharType="separate"/>
      </w:r>
      <w:r w:rsidR="001567A2">
        <w:rPr>
          <w:rFonts w:cs="Arial"/>
          <w:noProof/>
        </w:rPr>
        <w:t>(34, 42)</w:t>
      </w:r>
      <w:r w:rsidR="00664714" w:rsidRPr="00B1422D">
        <w:rPr>
          <w:rFonts w:cs="Arial"/>
        </w:rPr>
        <w:fldChar w:fldCharType="end"/>
      </w:r>
      <w:r w:rsidR="009B019C">
        <w:rPr>
          <w:rFonts w:cs="Arial"/>
        </w:rPr>
        <w:t>.</w:t>
      </w:r>
      <w:r w:rsidR="009866F7" w:rsidRPr="00B1422D">
        <w:rPr>
          <w:rFonts w:cs="Arial"/>
        </w:rPr>
        <w:t xml:space="preserve"> </w:t>
      </w:r>
      <w:bookmarkStart w:id="40" w:name="_Hlk143075529"/>
      <w:r w:rsidRPr="00B1422D">
        <w:rPr>
          <w:rFonts w:cs="Arial"/>
        </w:rPr>
        <w:t>Therefore</w:t>
      </w:r>
      <w:r w:rsidR="00664714" w:rsidRPr="00B1422D">
        <w:rPr>
          <w:rFonts w:cs="Arial"/>
        </w:rPr>
        <w:t xml:space="preserve">, it is </w:t>
      </w:r>
      <w:r w:rsidR="009A094D" w:rsidRPr="00B1422D">
        <w:rPr>
          <w:rFonts w:cs="Arial"/>
        </w:rPr>
        <w:t xml:space="preserve">also </w:t>
      </w:r>
      <w:r w:rsidR="00664714" w:rsidRPr="00B1422D">
        <w:rPr>
          <w:rFonts w:cs="Arial"/>
        </w:rPr>
        <w:t xml:space="preserve">important to </w:t>
      </w:r>
      <w:r w:rsidR="00C82262" w:rsidRPr="00B1422D">
        <w:rPr>
          <w:rFonts w:cs="Arial"/>
        </w:rPr>
        <w:t>provide accurate information and</w:t>
      </w:r>
      <w:r w:rsidR="009866F7" w:rsidRPr="00B1422D">
        <w:rPr>
          <w:rFonts w:cs="Arial"/>
        </w:rPr>
        <w:t xml:space="preserve"> counsel</w:t>
      </w:r>
      <w:r w:rsidR="00C82262" w:rsidRPr="00B1422D">
        <w:rPr>
          <w:rFonts w:cs="Arial"/>
        </w:rPr>
        <w:t>ling to</w:t>
      </w:r>
      <w:r w:rsidR="00664714" w:rsidRPr="00B1422D">
        <w:rPr>
          <w:rFonts w:cs="Arial"/>
        </w:rPr>
        <w:t xml:space="preserve"> </w:t>
      </w:r>
      <w:r w:rsidR="004547DB" w:rsidRPr="00B1422D">
        <w:rPr>
          <w:rFonts w:cs="Arial"/>
        </w:rPr>
        <w:t xml:space="preserve">male partners and </w:t>
      </w:r>
      <w:r w:rsidRPr="00B1422D">
        <w:rPr>
          <w:rFonts w:cs="Arial"/>
        </w:rPr>
        <w:t xml:space="preserve">community </w:t>
      </w:r>
      <w:r w:rsidR="00664714" w:rsidRPr="00B1422D">
        <w:rPr>
          <w:rFonts w:cs="Arial"/>
        </w:rPr>
        <w:t>members</w:t>
      </w:r>
      <w:bookmarkEnd w:id="40"/>
      <w:r w:rsidR="007E06F6" w:rsidRPr="00B1422D">
        <w:rPr>
          <w:rFonts w:cs="Arial"/>
        </w:rPr>
        <w:fldChar w:fldCharType="begin">
          <w:fldData xml:space="preserve">PEVuZE5vdGU+PENpdGU+PEF1dGhvcj5BZ2JlbWVudTwvQXV0aG9yPjxZZWFyPjIwMTg8L1llYXI+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</w:fldData>
        </w:fldChar>
      </w:r>
      <w:r w:rsidR="001567A2">
        <w:rPr>
          <w:rFonts w:cs="Arial"/>
        </w:rPr>
        <w:instrText xml:space="preserve"> ADDIN EN.CITE </w:instrText>
      </w:r>
      <w:r w:rsidR="001567A2">
        <w:rPr>
          <w:rFonts w:cs="Arial"/>
        </w:rPr>
        <w:fldChar w:fldCharType="begin">
          <w:fldData xml:space="preserve">PEVuZE5vdGU+PENpdGU+PEF1dGhvcj5BZ2JlbWVudTwvQXV0aG9yPjxZZWFyPjIwMTg8L1llYXI+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</w:fldData>
        </w:fldChar>
      </w:r>
      <w:r w:rsidR="001567A2">
        <w:rPr>
          <w:rFonts w:cs="Arial"/>
        </w:rPr>
        <w:instrText xml:space="preserve"> ADDIN EN.CITE.DATA </w:instrText>
      </w:r>
      <w:r w:rsidR="001567A2">
        <w:rPr>
          <w:rFonts w:cs="Arial"/>
        </w:rPr>
      </w:r>
      <w:r w:rsidR="001567A2">
        <w:rPr>
          <w:rFonts w:cs="Arial"/>
        </w:rPr>
        <w:fldChar w:fldCharType="end"/>
      </w:r>
      <w:r w:rsidR="007E06F6" w:rsidRPr="00B1422D">
        <w:rPr>
          <w:rFonts w:cs="Arial"/>
        </w:rPr>
      </w:r>
      <w:r w:rsidR="007E06F6" w:rsidRPr="00B1422D">
        <w:rPr>
          <w:rFonts w:cs="Arial"/>
        </w:rPr>
        <w:fldChar w:fldCharType="separate"/>
      </w:r>
      <w:r w:rsidR="001567A2">
        <w:rPr>
          <w:rFonts w:cs="Arial"/>
          <w:noProof/>
        </w:rPr>
        <w:t>(24, 28)</w:t>
      </w:r>
      <w:r w:rsidR="007E06F6" w:rsidRPr="00B1422D">
        <w:rPr>
          <w:rFonts w:cs="Arial"/>
        </w:rPr>
        <w:fldChar w:fldCharType="end"/>
      </w:r>
      <w:r w:rsidR="009B019C">
        <w:rPr>
          <w:rFonts w:cs="Arial"/>
        </w:rPr>
        <w:t>.</w:t>
      </w:r>
    </w:p>
    <w:p w14:paraId="6D5F56D3" w14:textId="77777777" w:rsidR="009743D3" w:rsidRPr="00B1422D" w:rsidRDefault="009743D3" w:rsidP="007E045B">
      <w:pPr>
        <w:rPr>
          <w:rFonts w:cs="Arial"/>
        </w:rPr>
      </w:pPr>
    </w:p>
    <w:p w14:paraId="2DB00B14" w14:textId="0EAD9B9F" w:rsidR="002D7808" w:rsidRPr="00B1422D" w:rsidRDefault="00665B1F" w:rsidP="00E12037">
      <w:pPr>
        <w:pStyle w:val="Heading1"/>
        <w:rPr>
          <w:rFonts w:ascii="Arial" w:hAnsi="Arial" w:cs="Arial"/>
        </w:rPr>
      </w:pPr>
      <w:bookmarkStart w:id="41" w:name="_Toc124113123"/>
      <w:r w:rsidRPr="00B1422D">
        <w:rPr>
          <w:rFonts w:ascii="Arial" w:hAnsi="Arial" w:cs="Arial"/>
        </w:rPr>
        <w:t>Discussion</w:t>
      </w:r>
      <w:bookmarkEnd w:id="41"/>
    </w:p>
    <w:p w14:paraId="3F3E3384" w14:textId="20060F87" w:rsidR="00F62899" w:rsidRPr="004F2E15" w:rsidRDefault="00F62899" w:rsidP="001162EB">
      <w:pPr>
        <w:pStyle w:val="Heading2"/>
        <w:rPr>
          <w:rFonts w:ascii="Arial" w:hAnsi="Arial" w:cs="Arial"/>
        </w:rPr>
      </w:pPr>
      <w:r w:rsidRPr="004F2E15">
        <w:rPr>
          <w:rFonts w:ascii="Arial" w:hAnsi="Arial" w:cs="Arial"/>
        </w:rPr>
        <w:t>Summary of findings, in comparison to the literature</w:t>
      </w:r>
    </w:p>
    <w:p w14:paraId="01F87358" w14:textId="6B9D2A07" w:rsidR="002C4738" w:rsidRPr="00B1422D" w:rsidRDefault="007735F6" w:rsidP="00593561">
      <w:pPr>
        <w:rPr>
          <w:rFonts w:cs="Arial"/>
        </w:rPr>
      </w:pPr>
      <w:r w:rsidRPr="00B1422D">
        <w:rPr>
          <w:rFonts w:cs="Arial"/>
        </w:rPr>
        <w:t xml:space="preserve">The major </w:t>
      </w:r>
      <w:r w:rsidR="0090207B" w:rsidRPr="00B1422D">
        <w:rPr>
          <w:rFonts w:cs="Arial"/>
        </w:rPr>
        <w:t>factors influencing ethnic minority women’s decisions on contraception were their perceptions</w:t>
      </w:r>
      <w:r w:rsidRPr="00B1422D">
        <w:rPr>
          <w:rFonts w:cs="Arial"/>
        </w:rPr>
        <w:t xml:space="preserve"> of </w:t>
      </w:r>
      <w:r w:rsidR="0090207B" w:rsidRPr="00B1422D">
        <w:rPr>
          <w:rFonts w:cs="Arial"/>
        </w:rPr>
        <w:t xml:space="preserve">the advantages and disadvantages of </w:t>
      </w:r>
      <w:r w:rsidRPr="00B1422D">
        <w:rPr>
          <w:rFonts w:cs="Arial"/>
        </w:rPr>
        <w:t xml:space="preserve">LARC </w:t>
      </w:r>
      <w:r w:rsidR="0090207B" w:rsidRPr="00B1422D">
        <w:rPr>
          <w:rFonts w:cs="Arial"/>
        </w:rPr>
        <w:t>and other</w:t>
      </w:r>
      <w:r w:rsidR="00491800" w:rsidRPr="00B1422D">
        <w:rPr>
          <w:rFonts w:cs="Arial"/>
        </w:rPr>
        <w:t xml:space="preserve"> methods;</w:t>
      </w:r>
      <w:r w:rsidRPr="00B1422D">
        <w:rPr>
          <w:rFonts w:cs="Arial"/>
        </w:rPr>
        <w:t xml:space="preserve"> </w:t>
      </w:r>
      <w:r w:rsidR="0090207B" w:rsidRPr="00B1422D">
        <w:rPr>
          <w:rFonts w:cs="Arial"/>
        </w:rPr>
        <w:t xml:space="preserve">their </w:t>
      </w:r>
      <w:r w:rsidR="00D97AF7" w:rsidRPr="00B1422D">
        <w:rPr>
          <w:rFonts w:cs="Arial"/>
        </w:rPr>
        <w:t xml:space="preserve">own </w:t>
      </w:r>
      <w:r w:rsidR="0090207B" w:rsidRPr="00B1422D">
        <w:rPr>
          <w:rFonts w:cs="Arial"/>
        </w:rPr>
        <w:t>i</w:t>
      </w:r>
      <w:r w:rsidRPr="00B1422D">
        <w:rPr>
          <w:rFonts w:cs="Arial"/>
        </w:rPr>
        <w:t>deas</w:t>
      </w:r>
      <w:r w:rsidR="0090207B" w:rsidRPr="00B1422D">
        <w:rPr>
          <w:rFonts w:cs="Arial"/>
        </w:rPr>
        <w:t>, c</w:t>
      </w:r>
      <w:r w:rsidRPr="00B1422D">
        <w:rPr>
          <w:rFonts w:cs="Arial"/>
        </w:rPr>
        <w:t>oncerns</w:t>
      </w:r>
      <w:r w:rsidR="0090207B" w:rsidRPr="00B1422D">
        <w:rPr>
          <w:rFonts w:cs="Arial"/>
        </w:rPr>
        <w:t xml:space="preserve"> and e</w:t>
      </w:r>
      <w:r w:rsidRPr="00B1422D">
        <w:rPr>
          <w:rFonts w:cs="Arial"/>
        </w:rPr>
        <w:t xml:space="preserve">xpectations; and </w:t>
      </w:r>
      <w:r w:rsidR="0090207B" w:rsidRPr="00B1422D">
        <w:rPr>
          <w:rFonts w:cs="Arial"/>
        </w:rPr>
        <w:t>e</w:t>
      </w:r>
      <w:r w:rsidR="00A3468A" w:rsidRPr="00B1422D">
        <w:rPr>
          <w:rFonts w:cs="Arial"/>
        </w:rPr>
        <w:t>xternal influences,</w:t>
      </w:r>
      <w:r w:rsidR="0090207B" w:rsidRPr="00B1422D">
        <w:rPr>
          <w:rFonts w:cs="Arial"/>
        </w:rPr>
        <w:t xml:space="preserve"> from their partner, family and community</w:t>
      </w:r>
      <w:r w:rsidR="00A3468A" w:rsidRPr="00B1422D">
        <w:rPr>
          <w:rFonts w:cs="Arial"/>
        </w:rPr>
        <w:t>.</w:t>
      </w:r>
      <w:r w:rsidR="009B019C">
        <w:rPr>
          <w:rFonts w:cs="Arial"/>
        </w:rPr>
        <w:t xml:space="preserve"> </w:t>
      </w:r>
      <w:r w:rsidR="004C40CF" w:rsidRPr="00B1422D">
        <w:rPr>
          <w:rFonts w:cs="Arial"/>
        </w:rPr>
        <w:t xml:space="preserve">There was a wide range of ethnic minority experiences with varying histories across different countries. </w:t>
      </w:r>
    </w:p>
    <w:p w14:paraId="5664C384" w14:textId="19A432EB" w:rsidR="009268B2" w:rsidRPr="00B1422D" w:rsidRDefault="009268B2" w:rsidP="00593561">
      <w:pPr>
        <w:rPr>
          <w:rFonts w:cs="Arial"/>
        </w:rPr>
      </w:pPr>
    </w:p>
    <w:p w14:paraId="6668011A" w14:textId="279CFD22" w:rsidR="00D97AF7" w:rsidRPr="00B1422D" w:rsidRDefault="007841E7" w:rsidP="00D97AF7">
      <w:pPr>
        <w:rPr>
          <w:rFonts w:cs="Arial"/>
        </w:rPr>
      </w:pPr>
      <w:bookmarkStart w:id="42" w:name="_Hlk143082884"/>
      <w:r w:rsidRPr="00B1422D">
        <w:rPr>
          <w:rFonts w:cs="Arial"/>
        </w:rPr>
        <w:t>Although only one included study specifically on LARC was based in the UK,</w:t>
      </w:r>
      <w:r w:rsidRPr="00B1422D">
        <w:rPr>
          <w:rFonts w:cs="Arial"/>
        </w:rPr>
        <w:fldChar w:fldCharType="begin"/>
      </w:r>
      <w:r w:rsidR="001567A2">
        <w:rPr>
          <w:rFonts w:cs="Arial"/>
        </w:rPr>
        <w:instrText xml:space="preserve"> ADDIN EN.CITE &lt;EndNote&gt;&lt;Cite&gt;&lt;Author&gt;Verran&lt;/Author&gt;&lt;Year&gt;2015&lt;/Year&gt;&lt;RecNum&gt;2999&lt;/RecNum&gt;&lt;DisplayText&gt;(39)&lt;/DisplayText&gt;&lt;record&gt;&lt;rec-number&gt;2999&lt;/rec-number&gt;&lt;foreign-keys&gt;&lt;key app="EN" db-id="p9wz5ppf2sezznewrrqvxxdwpxxvzx0dpad2" timestamp="1666991086"&gt;2999&lt;/key&gt;&lt;/foreign-keys&gt;&lt;ref-type name="Journal Article"&gt;17&lt;/ref-type&gt;&lt;contributors&gt;&lt;authors&gt;&lt;author&gt;Verran, Alice&lt;/author&gt;&lt;author&gt;Evans, Sarah&lt;/author&gt;&lt;author&gt;Lin, Daniel J&lt;/author&gt;&lt;author&gt;Griffiths, Frances&lt;/author&gt;&lt;/authors&gt;&lt;/contributors&gt;&lt;titles&gt;&lt;title&gt;The experiences and perceptions of family planning of female Chinese asylum seekers living in the UK&lt;/title&gt;&lt;secondary-title&gt;Journal of Family Planning and Reproductive Health Care&lt;/secondary-title&gt;&lt;/titles&gt;&lt;periodical&gt;&lt;full-title&gt;Journal of Family Planning and Reproductive Health Care&lt;/full-title&gt;&lt;/periodical&gt;&lt;pages&gt;122-127&lt;/pages&gt;&lt;volume&gt;41&lt;/volume&gt;&lt;number&gt;2&lt;/number&gt;&lt;dates&gt;&lt;year&gt;2015&lt;/year&gt;&lt;/dates&gt;&lt;urls&gt;&lt;related-urls&gt;&lt;url&gt;https://srh.bmj.com/content/familyplanning/41/2/122.full.pdf&lt;/url&gt;&lt;/related-urls&gt;&lt;/urls&gt;&lt;electronic-resource-num&gt;10.1136/jfprhc-2013-100764&lt;/electronic-resource-num&gt;&lt;/record&gt;&lt;/Cite&gt;&lt;/EndNote&gt;</w:instrText>
      </w:r>
      <w:r w:rsidRPr="00B1422D">
        <w:rPr>
          <w:rFonts w:cs="Arial"/>
        </w:rPr>
        <w:fldChar w:fldCharType="separate"/>
      </w:r>
      <w:r w:rsidR="001567A2">
        <w:rPr>
          <w:rFonts w:cs="Arial"/>
          <w:noProof/>
        </w:rPr>
        <w:t>(39)</w:t>
      </w:r>
      <w:r w:rsidRPr="00B1422D">
        <w:rPr>
          <w:rFonts w:cs="Arial"/>
        </w:rPr>
        <w:fldChar w:fldCharType="end"/>
      </w:r>
      <w:r w:rsidRPr="00B1422D">
        <w:rPr>
          <w:rFonts w:cs="Arial"/>
        </w:rPr>
        <w:t xml:space="preserve"> focussing on Chinese immigrants, other studies have explored the views of Pakistani women on contraception in general,</w:t>
      </w:r>
      <w:r w:rsidRPr="00B1422D">
        <w:rPr>
          <w:rFonts w:cs="Arial"/>
        </w:rPr>
        <w:fldChar w:fldCharType="begin">
          <w:fldData xml:space="preserve">PEVuZE5vdGU+PENpdGU+PEF1dGhvcj5HYWxsaW1vcmU8L0F1dGhvcj48WWVhcj4yMDIxPC9ZZWFy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</w:fldData>
        </w:fldChar>
      </w:r>
      <w:r w:rsidR="001567A2">
        <w:rPr>
          <w:rFonts w:cs="Arial"/>
        </w:rPr>
        <w:instrText xml:space="preserve"> ADDIN EN.CITE </w:instrText>
      </w:r>
      <w:r w:rsidR="001567A2">
        <w:rPr>
          <w:rFonts w:cs="Arial"/>
        </w:rPr>
        <w:fldChar w:fldCharType="begin">
          <w:fldData xml:space="preserve">PEVuZE5vdGU+PENpdGU+PEF1dGhvcj5HYWxsaW1vcmU8L0F1dGhvcj48WWVhcj4yMDIxPC9ZZWFy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</w:fldData>
        </w:fldChar>
      </w:r>
      <w:r w:rsidR="001567A2">
        <w:rPr>
          <w:rFonts w:cs="Arial"/>
        </w:rPr>
        <w:instrText xml:space="preserve"> ADDIN EN.CITE.DATA </w:instrText>
      </w:r>
      <w:r w:rsidR="001567A2">
        <w:rPr>
          <w:rFonts w:cs="Arial"/>
        </w:rPr>
      </w:r>
      <w:r w:rsidR="001567A2">
        <w:rPr>
          <w:rFonts w:cs="Arial"/>
        </w:rPr>
        <w:fldChar w:fldCharType="end"/>
      </w:r>
      <w:r w:rsidRPr="00B1422D">
        <w:rPr>
          <w:rFonts w:cs="Arial"/>
        </w:rPr>
      </w:r>
      <w:r w:rsidRPr="00B1422D">
        <w:rPr>
          <w:rFonts w:cs="Arial"/>
        </w:rPr>
        <w:fldChar w:fldCharType="separate"/>
      </w:r>
      <w:r w:rsidR="001567A2">
        <w:rPr>
          <w:rFonts w:cs="Arial"/>
          <w:noProof/>
        </w:rPr>
        <w:t>(45, 46)</w:t>
      </w:r>
      <w:r w:rsidRPr="00B1422D">
        <w:rPr>
          <w:rFonts w:cs="Arial"/>
        </w:rPr>
        <w:fldChar w:fldCharType="end"/>
      </w:r>
      <w:r w:rsidRPr="00B1422D">
        <w:rPr>
          <w:rFonts w:cs="Arial"/>
        </w:rPr>
        <w:t xml:space="preserve"> which also reported fear of side-effects and the influence of family. Pakistani women were receptive to antenatal discussions about postnatal contraception,</w:t>
      </w:r>
      <w:r w:rsidRPr="00B1422D">
        <w:rPr>
          <w:rFonts w:cs="Arial"/>
        </w:rPr>
        <w:fldChar w:fldCharType="begin">
          <w:fldData xml:space="preserve">PEVuZE5vdGU+PENpdGU+PEF1dGhvcj5HYWxsaW1vcmU8L0F1dGhvcj48WWVhcj4yMDIxPC9ZZWFy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</w:fldData>
        </w:fldChar>
      </w:r>
      <w:r w:rsidR="001567A2">
        <w:rPr>
          <w:rFonts w:cs="Arial"/>
        </w:rPr>
        <w:instrText xml:space="preserve"> ADDIN EN.CITE </w:instrText>
      </w:r>
      <w:r w:rsidR="001567A2">
        <w:rPr>
          <w:rFonts w:cs="Arial"/>
        </w:rPr>
        <w:fldChar w:fldCharType="begin">
          <w:fldData xml:space="preserve">PEVuZE5vdGU+PENpdGU+PEF1dGhvcj5HYWxsaW1vcmU8L0F1dGhvcj48WWVhcj4yMDIxPC9ZZWFy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</w:fldData>
        </w:fldChar>
      </w:r>
      <w:r w:rsidR="001567A2">
        <w:rPr>
          <w:rFonts w:cs="Arial"/>
        </w:rPr>
        <w:instrText xml:space="preserve"> ADDIN EN.CITE.DATA </w:instrText>
      </w:r>
      <w:r w:rsidR="001567A2">
        <w:rPr>
          <w:rFonts w:cs="Arial"/>
        </w:rPr>
      </w:r>
      <w:r w:rsidR="001567A2">
        <w:rPr>
          <w:rFonts w:cs="Arial"/>
        </w:rPr>
        <w:fldChar w:fldCharType="end"/>
      </w:r>
      <w:r w:rsidRPr="00B1422D">
        <w:rPr>
          <w:rFonts w:cs="Arial"/>
        </w:rPr>
      </w:r>
      <w:r w:rsidRPr="00B1422D">
        <w:rPr>
          <w:rFonts w:cs="Arial"/>
        </w:rPr>
        <w:fldChar w:fldCharType="separate"/>
      </w:r>
      <w:r w:rsidR="001567A2">
        <w:rPr>
          <w:rFonts w:cs="Arial"/>
          <w:noProof/>
        </w:rPr>
        <w:t>(45)</w:t>
      </w:r>
      <w:r w:rsidRPr="00B1422D">
        <w:rPr>
          <w:rFonts w:cs="Arial"/>
        </w:rPr>
        <w:fldChar w:fldCharType="end"/>
      </w:r>
      <w:r w:rsidRPr="00B1422D">
        <w:rPr>
          <w:rFonts w:cs="Arial"/>
        </w:rPr>
        <w:t xml:space="preserve"> so this should be provided more widely. </w:t>
      </w:r>
      <w:r w:rsidR="00D97AF7" w:rsidRPr="00B1422D">
        <w:rPr>
          <w:rFonts w:cs="Arial"/>
        </w:rPr>
        <w:t xml:space="preserve">Other qualitative studies </w:t>
      </w:r>
      <w:r w:rsidR="00D97AF7" w:rsidRPr="00B1422D">
        <w:rPr>
          <w:rFonts w:cs="Arial"/>
        </w:rPr>
        <w:fldChar w:fldCharType="begin">
          <w:fldData xml:space="preserve">PEVuZE5vdGU+PENpdGU+PEF1dGhvcj5aaGFuZzwvQXV0aG9yPjxZZWFyPjIwMjA8L1llYXI+PFJl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</w:fldData>
        </w:fldChar>
      </w:r>
      <w:r w:rsidR="001567A2">
        <w:rPr>
          <w:rFonts w:cs="Arial"/>
        </w:rPr>
        <w:instrText xml:space="preserve"> ADDIN EN.CITE </w:instrText>
      </w:r>
      <w:r w:rsidR="001567A2">
        <w:rPr>
          <w:rFonts w:cs="Arial"/>
        </w:rPr>
        <w:fldChar w:fldCharType="begin">
          <w:fldData xml:space="preserve">PEVuZE5vdGU+PENpdGU+PEF1dGhvcj5aaGFuZzwvQXV0aG9yPjxZZWFyPjIwMjA8L1llYXI+PFJl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</w:fldData>
        </w:fldChar>
      </w:r>
      <w:r w:rsidR="001567A2">
        <w:rPr>
          <w:rFonts w:cs="Arial"/>
        </w:rPr>
        <w:instrText xml:space="preserve"> ADDIN EN.CITE.DATA </w:instrText>
      </w:r>
      <w:r w:rsidR="001567A2">
        <w:rPr>
          <w:rFonts w:cs="Arial"/>
        </w:rPr>
      </w:r>
      <w:r w:rsidR="001567A2">
        <w:rPr>
          <w:rFonts w:cs="Arial"/>
        </w:rPr>
        <w:fldChar w:fldCharType="end"/>
      </w:r>
      <w:r w:rsidR="00D97AF7" w:rsidRPr="00B1422D">
        <w:rPr>
          <w:rFonts w:cs="Arial"/>
        </w:rPr>
      </w:r>
      <w:r w:rsidR="00D97AF7" w:rsidRPr="00B1422D">
        <w:rPr>
          <w:rFonts w:cs="Arial"/>
        </w:rPr>
        <w:fldChar w:fldCharType="separate"/>
      </w:r>
      <w:r w:rsidR="001567A2">
        <w:rPr>
          <w:rFonts w:cs="Arial"/>
          <w:noProof/>
        </w:rPr>
        <w:t>(47, 48)</w:t>
      </w:r>
      <w:r w:rsidR="00D97AF7" w:rsidRPr="00B1422D">
        <w:rPr>
          <w:rFonts w:cs="Arial"/>
        </w:rPr>
        <w:fldChar w:fldCharType="end"/>
      </w:r>
      <w:r w:rsidR="00D97AF7" w:rsidRPr="00B1422D">
        <w:rPr>
          <w:rFonts w:cs="Arial"/>
        </w:rPr>
        <w:t xml:space="preserve"> have investigated ethnic minority views on contraception in general. Some reported cessation of hormonal contraceptives due to side effects</w:t>
      </w:r>
      <w:r w:rsidR="00D97AF7" w:rsidRPr="00B1422D">
        <w:rPr>
          <w:rFonts w:cs="Arial"/>
        </w:rPr>
        <w:fldChar w:fldCharType="begin"/>
      </w:r>
      <w:r w:rsidR="001567A2">
        <w:rPr>
          <w:rFonts w:cs="Arial"/>
        </w:rPr>
        <w:instrText xml:space="preserve"> ADDIN EN.CITE &lt;EndNote&gt;&lt;Cite&gt;&lt;Author&gt;Gilliam&lt;/Author&gt;&lt;Year&gt;2009&lt;/Year&gt;&lt;RecNum&gt;3027&lt;/RecNum&gt;&lt;DisplayText&gt;(48)&lt;/DisplayText&gt;&lt;record&gt;&lt;rec-number&gt;3027&lt;/rec-number&gt;&lt;foreign-keys&gt;&lt;key app="EN" db-id="p9wz5ppf2sezznewrrqvxxdwpxxvzx0dpad2" timestamp="1671645757"&gt;3027&lt;/key&gt;&lt;/foreign-keys&gt;&lt;ref-type name="Journal Article"&gt;17&lt;/ref-type&gt;&lt;contributors&gt;&lt;authors&gt;&lt;author&gt;Gilliam, Melissa L.&lt;/author&gt;&lt;author&gt;Davis, Shawna D.&lt;/author&gt;&lt;author&gt;Neustadt, Amy B.&lt;/author&gt;&lt;author&gt;Levey, Elizabeth J.&lt;/author&gt;&lt;/authors&gt;&lt;/contributors&gt;&lt;titles&gt;&lt;title&gt;Contraceptive Attitudes among Inner-City African American Female Adolescents: Barriers to Effective Hormonal Contraceptive Use&lt;/title&gt;&lt;secondary-title&gt;Journal of Pediatric and Adolescent Gynecology&lt;/secondary-title&gt;&lt;/titles&gt;&lt;periodical&gt;&lt;full-title&gt;Journal of pediatric and adolescent gynecology&lt;/full-title&gt;&lt;/periodical&gt;&lt;pages&gt;97-104&lt;/pages&gt;&lt;volume&gt;22&lt;/volume&gt;&lt;number&gt;2&lt;/number&gt;&lt;keywords&gt;&lt;keyword&gt;Contraception&lt;/keyword&gt;&lt;keyword&gt;Adolescents&lt;/keyword&gt;&lt;keyword&gt;African American&lt;/keyword&gt;&lt;keyword&gt;Condoms&lt;/keyword&gt;&lt;keyword&gt;Hormonal contraception&lt;/keyword&gt;&lt;keyword&gt;Emergency contraception&lt;/keyword&gt;&lt;keyword&gt;Reproductive health&lt;/keyword&gt;&lt;keyword&gt;Qualitative&lt;/keyword&gt;&lt;keyword&gt;Family Planning&lt;/keyword&gt;&lt;/keywords&gt;&lt;dates&gt;&lt;year&gt;2009&lt;/year&gt;&lt;pub-dates&gt;&lt;date&gt;2009/04/01/&lt;/date&gt;&lt;/pub-dates&gt;&lt;/dates&gt;&lt;isbn&gt;1083-3188&lt;/isbn&gt;&lt;urls&gt;&lt;related-urls&gt;&lt;url&gt;https://www.sciencedirect.com/science/article/pii/S1083318808001903&lt;/url&gt;&lt;/related-urls&gt;&lt;/urls&gt;&lt;electronic-resource-num&gt;https://doi.org/10.1016/j.jpag.2008.05.008&lt;/electronic-resource-num&gt;&lt;/record&gt;&lt;/Cite&gt;&lt;/EndNote&gt;</w:instrText>
      </w:r>
      <w:r w:rsidR="00D97AF7" w:rsidRPr="00B1422D">
        <w:rPr>
          <w:rFonts w:cs="Arial"/>
        </w:rPr>
        <w:fldChar w:fldCharType="separate"/>
      </w:r>
      <w:r w:rsidR="001567A2">
        <w:rPr>
          <w:rFonts w:cs="Arial"/>
          <w:noProof/>
        </w:rPr>
        <w:t>(48)</w:t>
      </w:r>
      <w:r w:rsidR="00D97AF7" w:rsidRPr="00B1422D">
        <w:rPr>
          <w:rFonts w:cs="Arial"/>
        </w:rPr>
        <w:fldChar w:fldCharType="end"/>
      </w:r>
      <w:r w:rsidR="00D97AF7" w:rsidRPr="00B1422D">
        <w:rPr>
          <w:rFonts w:cs="Arial"/>
        </w:rPr>
        <w:t xml:space="preserve">, pressures from male </w:t>
      </w:r>
      <w:r w:rsidR="000E6EF0" w:rsidRPr="00B1422D">
        <w:rPr>
          <w:rFonts w:cs="Arial"/>
        </w:rPr>
        <w:t>partners</w:t>
      </w:r>
      <w:r w:rsidR="00D97AF7" w:rsidRPr="00B1422D">
        <w:rPr>
          <w:rFonts w:cs="Arial"/>
        </w:rPr>
        <w:t xml:space="preserve"> who wanted </w:t>
      </w:r>
      <w:r w:rsidR="000E6EF0" w:rsidRPr="00B1422D">
        <w:rPr>
          <w:rFonts w:cs="Arial"/>
        </w:rPr>
        <w:t xml:space="preserve">more </w:t>
      </w:r>
      <w:r w:rsidR="00D97AF7" w:rsidRPr="00B1422D">
        <w:rPr>
          <w:rFonts w:cs="Arial"/>
        </w:rPr>
        <w:t>children</w:t>
      </w:r>
      <w:r w:rsidR="00D97AF7" w:rsidRPr="00B1422D">
        <w:rPr>
          <w:rFonts w:cs="Arial"/>
        </w:rPr>
        <w:fldChar w:fldCharType="begin"/>
      </w:r>
      <w:r w:rsidR="001567A2">
        <w:rPr>
          <w:rFonts w:cs="Arial"/>
        </w:rPr>
        <w:instrText xml:space="preserve"> ADDIN EN.CITE &lt;EndNote&gt;&lt;Cite&gt;&lt;Author&gt;Gilliam&lt;/Author&gt;&lt;Year&gt;2009&lt;/Year&gt;&lt;RecNum&gt;3027&lt;/RecNum&gt;&lt;DisplayText&gt;(48)&lt;/DisplayText&gt;&lt;record&gt;&lt;rec-number&gt;3027&lt;/rec-number&gt;&lt;foreign-keys&gt;&lt;key app="EN" db-id="p9wz5ppf2sezznewrrqvxxdwpxxvzx0dpad2" timestamp="1671645757"&gt;3027&lt;/key&gt;&lt;/foreign-keys&gt;&lt;ref-type name="Journal Article"&gt;17&lt;/ref-type&gt;&lt;contributors&gt;&lt;authors&gt;&lt;author&gt;Gilliam, Melissa L.&lt;/author&gt;&lt;author&gt;Davis, Shawna D.&lt;/author&gt;&lt;author&gt;Neustadt, Amy B.&lt;/author&gt;&lt;author&gt;Levey, Elizabeth J.&lt;/author&gt;&lt;/authors&gt;&lt;/contributors&gt;&lt;titles&gt;&lt;title&gt;Contraceptive Attitudes among Inner-City African American Female Adolescents: Barriers to Effective Hormonal Contraceptive Use&lt;/title&gt;&lt;secondary-title&gt;Journal of Pediatric and Adolescent Gynecology&lt;/secondary-title&gt;&lt;/titles&gt;&lt;periodical&gt;&lt;full-title&gt;Journal of pediatric and adolescent gynecology&lt;/full-title&gt;&lt;/periodical&gt;&lt;pages&gt;97-104&lt;/pages&gt;&lt;volume&gt;22&lt;/volume&gt;&lt;number&gt;2&lt;/number&gt;&lt;keywords&gt;&lt;keyword&gt;Contraception&lt;/keyword&gt;&lt;keyword&gt;Adolescents&lt;/keyword&gt;&lt;keyword&gt;African American&lt;/keyword&gt;&lt;keyword&gt;Condoms&lt;/keyword&gt;&lt;keyword&gt;Hormonal contraception&lt;/keyword&gt;&lt;keyword&gt;Emergency contraception&lt;/keyword&gt;&lt;keyword&gt;Reproductive health&lt;/keyword&gt;&lt;keyword&gt;Qualitative&lt;/keyword&gt;&lt;keyword&gt;Family Planning&lt;/keyword&gt;&lt;/keywords&gt;&lt;dates&gt;&lt;year&gt;2009&lt;/year&gt;&lt;pub-dates&gt;&lt;date&gt;2009/04/01/&lt;/date&gt;&lt;/pub-dates&gt;&lt;/dates&gt;&lt;isbn&gt;1083-3188&lt;/isbn&gt;&lt;urls&gt;&lt;related-urls&gt;&lt;url&gt;https://www.sciencedirect.com/science/article/pii/S1083318808001903&lt;/url&gt;&lt;/related-urls&gt;&lt;/urls&gt;&lt;electronic-resource-num&gt;https://doi.org/10.1016/j.jpag.2008.05.008&lt;/electronic-resource-num&gt;&lt;/record&gt;&lt;/Cite&gt;&lt;/EndNote&gt;</w:instrText>
      </w:r>
      <w:r w:rsidR="00D97AF7" w:rsidRPr="00B1422D">
        <w:rPr>
          <w:rFonts w:cs="Arial"/>
        </w:rPr>
        <w:fldChar w:fldCharType="separate"/>
      </w:r>
      <w:r w:rsidR="001567A2">
        <w:rPr>
          <w:rFonts w:cs="Arial"/>
          <w:noProof/>
        </w:rPr>
        <w:t>(48)</w:t>
      </w:r>
      <w:r w:rsidR="00D97AF7" w:rsidRPr="00B1422D">
        <w:rPr>
          <w:rFonts w:cs="Arial"/>
        </w:rPr>
        <w:fldChar w:fldCharType="end"/>
      </w:r>
      <w:r w:rsidR="00D97AF7" w:rsidRPr="00B1422D">
        <w:rPr>
          <w:rFonts w:cs="Arial"/>
        </w:rPr>
        <w:t>, and preference for receiving and trusting information from family/friends rather than healthcare professionals</w:t>
      </w:r>
      <w:r w:rsidR="00D97AF7" w:rsidRPr="00B1422D">
        <w:rPr>
          <w:rFonts w:cs="Arial"/>
        </w:rPr>
        <w:fldChar w:fldCharType="begin">
          <w:fldData xml:space="preserve">PEVuZE5vdGU+PENpdGU+PEF1dGhvcj5aaGFuZzwvQXV0aG9yPjxZZWFyPjIwMjA8L1llYXI+PFJl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</w:fldData>
        </w:fldChar>
      </w:r>
      <w:r w:rsidR="001567A2">
        <w:rPr>
          <w:rFonts w:cs="Arial"/>
        </w:rPr>
        <w:instrText xml:space="preserve"> ADDIN EN.CITE </w:instrText>
      </w:r>
      <w:r w:rsidR="001567A2">
        <w:rPr>
          <w:rFonts w:cs="Arial"/>
        </w:rPr>
        <w:fldChar w:fldCharType="begin">
          <w:fldData xml:space="preserve">PEVuZE5vdGU+PENpdGU+PEF1dGhvcj5aaGFuZzwvQXV0aG9yPjxZZWFyPjIwMjA8L1llYXI+PFJl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</w:fldData>
        </w:fldChar>
      </w:r>
      <w:r w:rsidR="001567A2">
        <w:rPr>
          <w:rFonts w:cs="Arial"/>
        </w:rPr>
        <w:instrText xml:space="preserve"> ADDIN EN.CITE.DATA </w:instrText>
      </w:r>
      <w:r w:rsidR="001567A2">
        <w:rPr>
          <w:rFonts w:cs="Arial"/>
        </w:rPr>
      </w:r>
      <w:r w:rsidR="001567A2">
        <w:rPr>
          <w:rFonts w:cs="Arial"/>
        </w:rPr>
        <w:fldChar w:fldCharType="end"/>
      </w:r>
      <w:r w:rsidR="00D97AF7" w:rsidRPr="00B1422D">
        <w:rPr>
          <w:rFonts w:cs="Arial"/>
        </w:rPr>
      </w:r>
      <w:r w:rsidR="00D97AF7" w:rsidRPr="00B1422D">
        <w:rPr>
          <w:rFonts w:cs="Arial"/>
        </w:rPr>
        <w:fldChar w:fldCharType="separate"/>
      </w:r>
      <w:r w:rsidR="001567A2">
        <w:rPr>
          <w:rFonts w:cs="Arial"/>
          <w:noProof/>
        </w:rPr>
        <w:t>(47)</w:t>
      </w:r>
      <w:r w:rsidR="00D97AF7" w:rsidRPr="00B1422D">
        <w:rPr>
          <w:rFonts w:cs="Arial"/>
        </w:rPr>
        <w:fldChar w:fldCharType="end"/>
      </w:r>
      <w:r w:rsidR="009B019C">
        <w:rPr>
          <w:rFonts w:cs="Arial"/>
        </w:rPr>
        <w:t>.</w:t>
      </w:r>
      <w:r w:rsidR="00D97AF7" w:rsidRPr="00B1422D">
        <w:rPr>
          <w:rFonts w:cs="Arial"/>
        </w:rPr>
        <w:t xml:space="preserve"> Of particular concern, one study in the USA reported that health </w:t>
      </w:r>
      <w:r w:rsidRPr="00B1422D">
        <w:rPr>
          <w:rFonts w:cs="Arial"/>
        </w:rPr>
        <w:t>professionals</w:t>
      </w:r>
      <w:r w:rsidR="00D97AF7" w:rsidRPr="00B1422D">
        <w:rPr>
          <w:rFonts w:cs="Arial"/>
        </w:rPr>
        <w:t xml:space="preserve"> were providing incorrect information about the IUD in order to discourage black women from using it</w:t>
      </w:r>
      <w:r w:rsidR="00D97AF7" w:rsidRPr="00B1422D">
        <w:rPr>
          <w:rFonts w:cs="Arial"/>
        </w:rPr>
        <w:fldChar w:fldCharType="begin"/>
      </w:r>
      <w:r w:rsidR="001567A2">
        <w:rPr>
          <w:rFonts w:cs="Arial"/>
        </w:rPr>
        <w:instrText xml:space="preserve"> ADDIN EN.CITE &lt;EndNote&gt;&lt;Cite&gt;&lt;Author&gt;Logan&lt;/Author&gt;&lt;Year&gt;2021&lt;/Year&gt;&lt;RecNum&gt;247&lt;/RecNum&gt;&lt;DisplayText&gt;(49)&lt;/DisplayText&gt;&lt;record&gt;&lt;rec-number&gt;247&lt;/rec-number&gt;&lt;foreign-keys&gt;&lt;key app="EN" db-id="0swzvs0rl5rzd9eesrr522wvv9x00safxp2t" timestamp="1690132373"&gt;247&lt;/key&gt;&lt;/foreign-keys&gt;&lt;ref-type name="Journal Article"&gt;17&lt;/ref-type&gt;&lt;contributors&gt;&lt;authors&gt;&lt;author&gt;Logan, Rachel G.&lt;/author&gt;&lt;author&gt;Daley, Ellen M.&lt;/author&gt;&lt;author&gt;Vamos, Cheryl A.&lt;/author&gt;&lt;author&gt;Louis-Jacques, Adetola&lt;/author&gt;&lt;author&gt;Marhefka, Stephanie L.&lt;/author&gt;&lt;/authors&gt;&lt;/contributors&gt;&lt;titles&gt;&lt;title&gt;“When Is Health Care Actually Going to Be Care?” The Lived Experience of Family Planning Care Among Young Black Women&lt;/title&gt;&lt;secondary-title&gt;Qualitative Health Research&lt;/secondary-title&gt;&lt;/titles&gt;&lt;periodical&gt;&lt;full-title&gt;Qualitative Health Research&lt;/full-title&gt;&lt;/periodical&gt;&lt;pages&gt;1169-1182&lt;/pages&gt;&lt;volume&gt;31&lt;/volume&gt;&lt;number&gt;6&lt;/number&gt;&lt;keywords&gt;&lt;keyword&gt;African American,contraception,patient–provider interaction,health care inequities,phenomenology,cultural health capital,qualitative,methods,Southeastern U.S.&lt;/keyword&gt;&lt;/keywords&gt;&lt;dates&gt;&lt;year&gt;2021&lt;/year&gt;&lt;/dates&gt;&lt;accession-num&gt;33622078&lt;/accession-num&gt;&lt;urls&gt;&lt;related-urls&gt;&lt;url&gt;https://journals.sagepub.com/doi/abs/10.1177/1049732321993094&lt;/url&gt;&lt;/related-urls&gt;&lt;/urls&gt;&lt;electronic-resource-num&gt;10.1177/1049732321993094&lt;/electronic-resource-num&gt;&lt;/record&gt;&lt;/Cite&gt;&lt;/EndNote&gt;</w:instrText>
      </w:r>
      <w:r w:rsidR="00D97AF7" w:rsidRPr="00B1422D">
        <w:rPr>
          <w:rFonts w:cs="Arial"/>
        </w:rPr>
        <w:fldChar w:fldCharType="separate"/>
      </w:r>
      <w:r w:rsidR="001567A2">
        <w:rPr>
          <w:rFonts w:cs="Arial"/>
          <w:noProof/>
        </w:rPr>
        <w:t>(49)</w:t>
      </w:r>
      <w:r w:rsidR="00D97AF7" w:rsidRPr="00B1422D">
        <w:rPr>
          <w:rFonts w:cs="Arial"/>
        </w:rPr>
        <w:fldChar w:fldCharType="end"/>
      </w:r>
      <w:r w:rsidR="00D97AF7" w:rsidRPr="00B1422D">
        <w:rPr>
          <w:rFonts w:cs="Arial"/>
        </w:rPr>
        <w:t xml:space="preserve">. </w:t>
      </w:r>
    </w:p>
    <w:p w14:paraId="410D2E4E" w14:textId="77777777" w:rsidR="00D97AF7" w:rsidRPr="00B1422D" w:rsidRDefault="00D97AF7" w:rsidP="009268B2">
      <w:pPr>
        <w:pStyle w:val="NormalWeb"/>
        <w:spacing w:before="0" w:beforeAutospacing="0" w:after="0" w:afterAutospacing="0"/>
        <w:rPr>
          <w:rFonts w:ascii="Arial" w:hAnsi="Arial" w:cs="Arial"/>
          <w:color w:val="000000"/>
          <w:sz w:val="22"/>
          <w:szCs w:val="22"/>
        </w:rPr>
      </w:pPr>
    </w:p>
    <w:p w14:paraId="6303D732" w14:textId="595AF47B" w:rsidR="000E6EF0" w:rsidRPr="00B1422D" w:rsidRDefault="000E6EF0" w:rsidP="000E6EF0">
      <w:pPr>
        <w:pStyle w:val="NormalWeb"/>
        <w:spacing w:before="0" w:beforeAutospacing="0" w:after="0" w:afterAutospacing="0"/>
        <w:rPr>
          <w:rFonts w:ascii="Arial" w:hAnsi="Arial" w:cs="Arial"/>
          <w:color w:val="000000"/>
          <w:sz w:val="22"/>
          <w:szCs w:val="22"/>
        </w:rPr>
      </w:pPr>
      <w:r w:rsidRPr="00B1422D">
        <w:rPr>
          <w:rFonts w:ascii="Arial" w:hAnsi="Arial" w:cs="Arial"/>
          <w:color w:val="000000"/>
          <w:sz w:val="22"/>
          <w:szCs w:val="22"/>
        </w:rPr>
        <w:t xml:space="preserve">Studies in the general population have also found similar </w:t>
      </w:r>
      <w:r w:rsidR="008F29CA" w:rsidRPr="00B1422D">
        <w:rPr>
          <w:rFonts w:ascii="Arial" w:hAnsi="Arial" w:cs="Arial"/>
          <w:color w:val="000000"/>
          <w:sz w:val="22"/>
          <w:szCs w:val="22"/>
        </w:rPr>
        <w:t xml:space="preserve">barriers to the uptake of LARCs </w:t>
      </w:r>
      <w:r w:rsidRPr="00B1422D">
        <w:rPr>
          <w:rFonts w:ascii="Arial" w:hAnsi="Arial" w:cs="Arial"/>
          <w:color w:val="000000"/>
          <w:sz w:val="22"/>
          <w:szCs w:val="22"/>
        </w:rPr>
        <w:t>such as irregular bleeding</w:t>
      </w:r>
      <w:r w:rsidR="008F29CA" w:rsidRPr="00B1422D">
        <w:rPr>
          <w:rFonts w:ascii="Arial" w:hAnsi="Arial" w:cs="Arial"/>
          <w:color w:val="000000"/>
          <w:sz w:val="22"/>
          <w:szCs w:val="22"/>
        </w:rPr>
        <w:t>,</w:t>
      </w:r>
      <w:r w:rsidRPr="00B1422D">
        <w:rPr>
          <w:rFonts w:ascii="Arial" w:hAnsi="Arial" w:cs="Arial"/>
          <w:color w:val="000000"/>
          <w:sz w:val="22"/>
          <w:szCs w:val="22"/>
        </w:rPr>
        <w:t xml:space="preserve"> </w:t>
      </w:r>
      <w:r w:rsidR="008F29CA" w:rsidRPr="00B1422D">
        <w:rPr>
          <w:rFonts w:ascii="Arial" w:hAnsi="Arial" w:cs="Arial"/>
          <w:color w:val="000000"/>
          <w:sz w:val="22"/>
          <w:szCs w:val="22"/>
        </w:rPr>
        <w:t xml:space="preserve">misconceptions, </w:t>
      </w:r>
      <w:r w:rsidR="003C665B" w:rsidRPr="00B1422D">
        <w:rPr>
          <w:rFonts w:ascii="Arial" w:hAnsi="Arial" w:cs="Arial"/>
          <w:color w:val="000000"/>
          <w:sz w:val="22"/>
          <w:szCs w:val="22"/>
        </w:rPr>
        <w:t>and not wanting a foreign object</w:t>
      </w:r>
      <w:r w:rsidR="008F29CA" w:rsidRPr="00B1422D">
        <w:rPr>
          <w:rFonts w:ascii="Arial" w:hAnsi="Arial" w:cs="Arial"/>
          <w:color w:val="000000"/>
          <w:sz w:val="22"/>
          <w:szCs w:val="22"/>
        </w:rPr>
        <w:t xml:space="preserve"> </w:t>
      </w:r>
      <w:r w:rsidRPr="00B1422D">
        <w:rPr>
          <w:rFonts w:ascii="Arial" w:hAnsi="Arial" w:cs="Arial"/>
          <w:color w:val="000000"/>
          <w:sz w:val="22"/>
          <w:szCs w:val="22"/>
        </w:rPr>
        <w:t xml:space="preserve">to be </w:t>
      </w:r>
      <w:r w:rsidR="003C665B" w:rsidRPr="00B1422D">
        <w:rPr>
          <w:rFonts w:ascii="Arial" w:hAnsi="Arial" w:cs="Arial"/>
          <w:color w:val="000000"/>
          <w:sz w:val="22"/>
          <w:szCs w:val="22"/>
        </w:rPr>
        <w:t>inserted</w:t>
      </w:r>
      <w:r w:rsidR="008F29CA" w:rsidRPr="00B1422D">
        <w:rPr>
          <w:rFonts w:ascii="Arial" w:hAnsi="Arial" w:cs="Arial"/>
          <w:color w:val="000000"/>
          <w:sz w:val="22"/>
          <w:szCs w:val="22"/>
        </w:rPr>
        <w:fldChar w:fldCharType="begin">
          <w:fldData xml:space="preserve">PEVuZE5vdGU+PENpdGU+PEF1dGhvcj5HYXJyZXR0PC9BdXRob3I+PFllYXI+MjAxNTwvWWVhcj48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</w:fldData>
        </w:fldChar>
      </w:r>
      <w:r w:rsidR="001567A2">
        <w:rPr>
          <w:rFonts w:ascii="Arial" w:hAnsi="Arial" w:cs="Arial"/>
          <w:color w:val="000000"/>
          <w:sz w:val="22"/>
          <w:szCs w:val="22"/>
        </w:rPr>
        <w:instrText xml:space="preserve"> ADDIN EN.CITE </w:instrText>
      </w:r>
      <w:r w:rsidR="001567A2">
        <w:rPr>
          <w:rFonts w:ascii="Arial" w:hAnsi="Arial" w:cs="Arial"/>
          <w:color w:val="000000"/>
          <w:sz w:val="22"/>
          <w:szCs w:val="22"/>
        </w:rPr>
        <w:fldChar w:fldCharType="begin">
          <w:fldData xml:space="preserve">PEVuZE5vdGU+PENpdGU+PEF1dGhvcj5HYXJyZXR0PC9BdXRob3I+PFllYXI+MjAxNTwvWWVhcj48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</w:fldData>
        </w:fldChar>
      </w:r>
      <w:r w:rsidR="001567A2">
        <w:rPr>
          <w:rFonts w:ascii="Arial" w:hAnsi="Arial" w:cs="Arial"/>
          <w:color w:val="000000"/>
          <w:sz w:val="22"/>
          <w:szCs w:val="22"/>
        </w:rPr>
        <w:instrText xml:space="preserve"> ADDIN EN.CITE.DATA </w:instrText>
      </w:r>
      <w:r w:rsidR="001567A2">
        <w:rPr>
          <w:rFonts w:ascii="Arial" w:hAnsi="Arial" w:cs="Arial"/>
          <w:color w:val="000000"/>
          <w:sz w:val="22"/>
          <w:szCs w:val="22"/>
        </w:rPr>
      </w:r>
      <w:r w:rsidR="001567A2">
        <w:rPr>
          <w:rFonts w:ascii="Arial" w:hAnsi="Arial" w:cs="Arial"/>
          <w:color w:val="000000"/>
          <w:sz w:val="22"/>
          <w:szCs w:val="22"/>
        </w:rPr>
        <w:fldChar w:fldCharType="end"/>
      </w:r>
      <w:r w:rsidR="008F29CA" w:rsidRPr="00B1422D">
        <w:rPr>
          <w:rFonts w:ascii="Arial" w:hAnsi="Arial" w:cs="Arial"/>
          <w:color w:val="000000"/>
          <w:sz w:val="22"/>
          <w:szCs w:val="22"/>
        </w:rPr>
      </w:r>
      <w:r w:rsidR="008F29CA" w:rsidRPr="00B1422D">
        <w:rPr>
          <w:rFonts w:ascii="Arial" w:hAnsi="Arial" w:cs="Arial"/>
          <w:color w:val="000000"/>
          <w:sz w:val="22"/>
          <w:szCs w:val="22"/>
        </w:rPr>
        <w:fldChar w:fldCharType="separate"/>
      </w:r>
      <w:r w:rsidR="001567A2">
        <w:rPr>
          <w:rFonts w:ascii="Arial" w:hAnsi="Arial" w:cs="Arial"/>
          <w:noProof/>
          <w:color w:val="000000"/>
          <w:sz w:val="22"/>
          <w:szCs w:val="22"/>
        </w:rPr>
        <w:t>(50-52)</w:t>
      </w:r>
      <w:r w:rsidR="008F29CA" w:rsidRPr="00B1422D">
        <w:rPr>
          <w:rFonts w:ascii="Arial" w:hAnsi="Arial" w:cs="Arial"/>
          <w:color w:val="000000"/>
          <w:sz w:val="22"/>
          <w:szCs w:val="22"/>
        </w:rPr>
        <w:fldChar w:fldCharType="end"/>
      </w:r>
      <w:r w:rsidR="00DD0EAF" w:rsidRPr="00B1422D">
        <w:rPr>
          <w:rFonts w:ascii="Arial" w:hAnsi="Arial" w:cs="Arial"/>
          <w:color w:val="000000"/>
          <w:sz w:val="22"/>
          <w:szCs w:val="22"/>
        </w:rPr>
        <w:t xml:space="preserve">. </w:t>
      </w:r>
      <w:r w:rsidRPr="00B1422D">
        <w:rPr>
          <w:rFonts w:ascii="Arial" w:hAnsi="Arial" w:cs="Arial"/>
          <w:color w:val="000000"/>
          <w:sz w:val="22"/>
          <w:szCs w:val="22"/>
        </w:rPr>
        <w:t xml:space="preserve">Our review shows that women from ethnic minority backgrounds have additional concerns about irregular bleeding from LARC because </w:t>
      </w:r>
      <w:r w:rsidR="00ED7077" w:rsidRPr="00B1422D">
        <w:rPr>
          <w:rFonts w:ascii="Arial" w:hAnsi="Arial" w:cs="Arial"/>
          <w:color w:val="000000"/>
          <w:sz w:val="22"/>
          <w:szCs w:val="22"/>
        </w:rPr>
        <w:t>of specific</w:t>
      </w:r>
      <w:r w:rsidRPr="00B1422D">
        <w:rPr>
          <w:rFonts w:ascii="Arial" w:hAnsi="Arial" w:cs="Arial"/>
          <w:color w:val="000000"/>
          <w:sz w:val="22"/>
          <w:szCs w:val="22"/>
        </w:rPr>
        <w:t xml:space="preserve"> cultural </w:t>
      </w:r>
      <w:r w:rsidR="00ED7077" w:rsidRPr="00B1422D">
        <w:rPr>
          <w:rFonts w:ascii="Arial" w:hAnsi="Arial" w:cs="Arial"/>
          <w:color w:val="000000"/>
          <w:sz w:val="22"/>
          <w:szCs w:val="22"/>
        </w:rPr>
        <w:t xml:space="preserve">beliefs and </w:t>
      </w:r>
      <w:r w:rsidRPr="00B1422D">
        <w:rPr>
          <w:rFonts w:ascii="Arial" w:hAnsi="Arial" w:cs="Arial"/>
          <w:color w:val="000000"/>
          <w:sz w:val="22"/>
          <w:szCs w:val="22"/>
        </w:rPr>
        <w:t xml:space="preserve">restrictions being imposed on their activities. </w:t>
      </w:r>
      <w:r w:rsidR="005B4E40" w:rsidRPr="00B1422D">
        <w:rPr>
          <w:rFonts w:ascii="Arial" w:hAnsi="Arial" w:cs="Arial"/>
          <w:color w:val="000000"/>
          <w:sz w:val="22"/>
          <w:szCs w:val="22"/>
        </w:rPr>
        <w:t>Another study reports that Muslim Pakistani women felt unable to pray whilst bleeding</w:t>
      </w:r>
      <w:r w:rsidR="005B4E40" w:rsidRPr="00B1422D">
        <w:rPr>
          <w:rFonts w:ascii="Arial" w:hAnsi="Arial" w:cs="Arial"/>
          <w:color w:val="000000"/>
          <w:sz w:val="22"/>
          <w:szCs w:val="22"/>
        </w:rPr>
        <w:fldChar w:fldCharType="begin">
          <w:fldData xml:space="preserve">PEVuZE5vdGU+PENpdGU+PEF1dGhvcj5HYWxsaW1vcmU8L0F1dGhvcj48WWVhcj4yMDIxPC9ZZWFy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</w:fldData>
        </w:fldChar>
      </w:r>
      <w:r w:rsidR="001567A2">
        <w:rPr>
          <w:rFonts w:ascii="Arial" w:hAnsi="Arial" w:cs="Arial"/>
          <w:color w:val="000000"/>
          <w:sz w:val="22"/>
          <w:szCs w:val="22"/>
        </w:rPr>
        <w:instrText xml:space="preserve"> ADDIN EN.CITE </w:instrText>
      </w:r>
      <w:r w:rsidR="001567A2">
        <w:rPr>
          <w:rFonts w:ascii="Arial" w:hAnsi="Arial" w:cs="Arial"/>
          <w:color w:val="000000"/>
          <w:sz w:val="22"/>
          <w:szCs w:val="22"/>
        </w:rPr>
        <w:fldChar w:fldCharType="begin">
          <w:fldData xml:space="preserve">PEVuZE5vdGU+PENpdGU+PEF1dGhvcj5HYWxsaW1vcmU8L0F1dGhvcj48WWVhcj4yMDIxPC9ZZWFy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</w:fldData>
        </w:fldChar>
      </w:r>
      <w:r w:rsidR="001567A2">
        <w:rPr>
          <w:rFonts w:ascii="Arial" w:hAnsi="Arial" w:cs="Arial"/>
          <w:color w:val="000000"/>
          <w:sz w:val="22"/>
          <w:szCs w:val="22"/>
        </w:rPr>
        <w:instrText xml:space="preserve"> ADDIN EN.CITE.DATA </w:instrText>
      </w:r>
      <w:r w:rsidR="001567A2">
        <w:rPr>
          <w:rFonts w:ascii="Arial" w:hAnsi="Arial" w:cs="Arial"/>
          <w:color w:val="000000"/>
          <w:sz w:val="22"/>
          <w:szCs w:val="22"/>
        </w:rPr>
      </w:r>
      <w:r w:rsidR="001567A2">
        <w:rPr>
          <w:rFonts w:ascii="Arial" w:hAnsi="Arial" w:cs="Arial"/>
          <w:color w:val="000000"/>
          <w:sz w:val="22"/>
          <w:szCs w:val="22"/>
        </w:rPr>
        <w:fldChar w:fldCharType="end"/>
      </w:r>
      <w:r w:rsidR="005B4E40" w:rsidRPr="00B1422D">
        <w:rPr>
          <w:rFonts w:ascii="Arial" w:hAnsi="Arial" w:cs="Arial"/>
          <w:color w:val="000000"/>
          <w:sz w:val="22"/>
          <w:szCs w:val="22"/>
        </w:rPr>
      </w:r>
      <w:r w:rsidR="005B4E40" w:rsidRPr="00B1422D">
        <w:rPr>
          <w:rFonts w:ascii="Arial" w:hAnsi="Arial" w:cs="Arial"/>
          <w:color w:val="000000"/>
          <w:sz w:val="22"/>
          <w:szCs w:val="22"/>
        </w:rPr>
        <w:fldChar w:fldCharType="separate"/>
      </w:r>
      <w:r w:rsidR="001567A2">
        <w:rPr>
          <w:rFonts w:ascii="Arial" w:hAnsi="Arial" w:cs="Arial"/>
          <w:noProof/>
          <w:color w:val="000000"/>
          <w:sz w:val="22"/>
          <w:szCs w:val="22"/>
        </w:rPr>
        <w:t>(45)</w:t>
      </w:r>
      <w:r w:rsidR="005B4E40" w:rsidRPr="00B1422D">
        <w:rPr>
          <w:rFonts w:ascii="Arial" w:hAnsi="Arial" w:cs="Arial"/>
          <w:color w:val="000000"/>
          <w:sz w:val="22"/>
          <w:szCs w:val="22"/>
        </w:rPr>
        <w:fldChar w:fldCharType="end"/>
      </w:r>
      <w:r w:rsidR="009B019C">
        <w:rPr>
          <w:rFonts w:ascii="Arial" w:hAnsi="Arial" w:cs="Arial"/>
          <w:color w:val="000000"/>
          <w:sz w:val="22"/>
          <w:szCs w:val="22"/>
        </w:rPr>
        <w:t>.</w:t>
      </w:r>
    </w:p>
    <w:p w14:paraId="47AEFA9C" w14:textId="77777777" w:rsidR="00916711" w:rsidRPr="00B1422D" w:rsidRDefault="00916711" w:rsidP="009268B2">
      <w:pPr>
        <w:pStyle w:val="NormalWeb"/>
        <w:spacing w:before="0" w:beforeAutospacing="0" w:after="0" w:afterAutospacing="0"/>
        <w:rPr>
          <w:rFonts w:ascii="Arial" w:hAnsi="Arial" w:cs="Arial"/>
          <w:color w:val="000000"/>
          <w:sz w:val="22"/>
          <w:szCs w:val="22"/>
        </w:rPr>
      </w:pPr>
    </w:p>
    <w:p w14:paraId="09DB6EF1" w14:textId="1161E615" w:rsidR="00AA4555" w:rsidRPr="00B1422D" w:rsidRDefault="00131A29" w:rsidP="00916711">
      <w:pPr>
        <w:rPr>
          <w:rFonts w:cs="Arial"/>
          <w:color w:val="000000"/>
        </w:rPr>
      </w:pPr>
      <w:r w:rsidRPr="00B1422D">
        <w:rPr>
          <w:rFonts w:cs="Arial"/>
          <w:color w:val="000000"/>
        </w:rPr>
        <w:t>However, the major difference in ethnic minorities</w:t>
      </w:r>
      <w:r w:rsidR="00916711" w:rsidRPr="00B1422D">
        <w:rPr>
          <w:rFonts w:cs="Arial"/>
          <w:color w:val="000000"/>
        </w:rPr>
        <w:t>, especially in the USA,</w:t>
      </w:r>
      <w:r w:rsidRPr="00B1422D">
        <w:rPr>
          <w:rFonts w:cs="Arial"/>
          <w:color w:val="000000"/>
        </w:rPr>
        <w:t xml:space="preserve"> is their concern about racial discrimination. There have been documented forced sterilisation programs in the USA, Canada and China</w:t>
      </w:r>
      <w:r w:rsidR="00ED7077" w:rsidRPr="00B1422D">
        <w:rPr>
          <w:rFonts w:cs="Arial"/>
          <w:color w:val="000000"/>
        </w:rPr>
        <w:fldChar w:fldCharType="begin"/>
      </w:r>
      <w:r w:rsidR="001567A2">
        <w:rPr>
          <w:rFonts w:cs="Arial"/>
          <w:color w:val="000000"/>
        </w:rPr>
        <w:instrText xml:space="preserve"> ADDIN EN.CITE &lt;EndNote&gt;&lt;Cite&gt;&lt;Author&gt;American Public Health Association&lt;/Author&gt;&lt;Year&gt;2021&lt;/Year&gt;&lt;RecNum&gt;255&lt;/RecNum&gt;&lt;DisplayText&gt;(15)&lt;/DisplayText&gt;&lt;record&gt;&lt;rec-number&gt;255&lt;/rec-number&gt;&lt;foreign-keys&gt;&lt;key app="EN" db-id="0swzvs0rl5rzd9eesrr522wvv9x00safxp2t" timestamp="1692196795"&gt;255&lt;/key&gt;&lt;/foreign-keys&gt;&lt;ref-type name="Web Page"&gt;12&lt;/ref-type&gt;&lt;contributors&gt;&lt;authors&gt;&lt;author&gt;American Public Health Association,&lt;/author&gt;&lt;/authors&gt;&lt;/contributors&gt;&lt;titles&gt;&lt;title&gt;Opposing Coercion in Contraceptive Access and Care to Promote Reproductive Health Equity: Policy Number 202110.&lt;/title&gt;&lt;/titles&gt;&lt;number&gt;16/08/2023&lt;/number&gt;&lt;dates&gt;&lt;year&gt;2021&lt;/year&gt;&lt;/dates&gt;&lt;publisher&gt;American Public Health Association,&lt;/publisher&gt;&lt;urls&gt;&lt;related-urls&gt;&lt;url&gt;https://apha.org/Policies-and-Advocacy/Public-Health-Policy-Statements/Policy-Database/2022/01/07/Opposing-Coercion-in-Contraceptive-Access-and-Care-to-Promote-Reproductive-Health-Equity#:~:text=Contraceptive%20coercion%20refers%20to%20any,use%20contraception%20as%20they%20wish&lt;/url&gt;&lt;/related-urls&gt;&lt;/urls&gt;&lt;/record&gt;&lt;/Cite&gt;&lt;/EndNote&gt;</w:instrText>
      </w:r>
      <w:r w:rsidR="00ED7077" w:rsidRPr="00B1422D">
        <w:rPr>
          <w:rFonts w:cs="Arial"/>
          <w:color w:val="000000"/>
        </w:rPr>
        <w:fldChar w:fldCharType="separate"/>
      </w:r>
      <w:r w:rsidR="001567A2">
        <w:rPr>
          <w:rFonts w:cs="Arial"/>
          <w:noProof/>
          <w:color w:val="000000"/>
        </w:rPr>
        <w:t>(15)</w:t>
      </w:r>
      <w:r w:rsidR="00ED7077" w:rsidRPr="00B1422D">
        <w:rPr>
          <w:rFonts w:cs="Arial"/>
          <w:color w:val="000000"/>
        </w:rPr>
        <w:fldChar w:fldCharType="end"/>
      </w:r>
      <w:r w:rsidRPr="00B1422D">
        <w:rPr>
          <w:rFonts w:cs="Arial"/>
          <w:color w:val="000000"/>
        </w:rPr>
        <w:t xml:space="preserve">. Although these have now been outlawed across most </w:t>
      </w:r>
      <w:r w:rsidR="000E6EF0" w:rsidRPr="00B1422D">
        <w:rPr>
          <w:rFonts w:cs="Arial"/>
          <w:color w:val="000000"/>
        </w:rPr>
        <w:t>High-Income Countrie</w:t>
      </w:r>
      <w:r w:rsidRPr="00B1422D">
        <w:rPr>
          <w:rFonts w:cs="Arial"/>
          <w:color w:val="000000"/>
        </w:rPr>
        <w:t>s, there are still cases of reproductive coercion. For example, in the 1990s, the US government marketed Norplant to poor women of colour by incentivising its use with welfare benefits and covering its insertion</w:t>
      </w:r>
      <w:r w:rsidR="002965EB" w:rsidRPr="00B1422D">
        <w:rPr>
          <w:rFonts w:cs="Arial"/>
          <w:color w:val="000000"/>
        </w:rPr>
        <w:fldChar w:fldCharType="begin"/>
      </w:r>
      <w:r w:rsidR="001567A2">
        <w:rPr>
          <w:rFonts w:cs="Arial"/>
          <w:color w:val="000000"/>
        </w:rPr>
        <w:instrText xml:space="preserve"> ADDIN EN.CITE &lt;EndNote&gt;&lt;Cite&gt;&lt;Author&gt;Higgins&lt;/Author&gt;&lt;Year&gt;2014&lt;/Year&gt;&lt;RecNum&gt;253&lt;/RecNum&gt;&lt;DisplayText&gt;(14)&lt;/DisplayText&gt;&lt;record&gt;&lt;rec-number&gt;253&lt;/rec-number&gt;&lt;foreign-keys&gt;&lt;key app="EN" db-id="0swzvs0rl5rzd9eesrr522wvv9x00safxp2t" timestamp="1692196288"&gt;253&lt;/key&gt;&lt;/foreign-keys&gt;&lt;ref-type name="Journal Article"&gt;17&lt;/ref-type&gt;&lt;contributors&gt;&lt;authors&gt;&lt;author&gt;Higgins, Jenny A.&lt;/author&gt;&lt;/authors&gt;&lt;/contributors&gt;&lt;titles&gt;&lt;title&gt;Celebration meets caution: LARC&amp;apos;s boons, potential busts, and the benefits of a reproductive justice approach&lt;/title&gt;&lt;secondary-title&gt;Contraception&lt;/secondary-title&gt;&lt;/titles&gt;&lt;periodical&gt;&lt;full-title&gt;Contraception&lt;/full-title&gt;&lt;/periodical&gt;&lt;pages&gt;237-241&lt;/pages&gt;&lt;volume&gt;89&lt;/volume&gt;&lt;number&gt;4&lt;/number&gt;&lt;dates&gt;&lt;year&gt;2014&lt;/year&gt;&lt;pub-dates&gt;&lt;date&gt;2014/04/01/&lt;/date&gt;&lt;/pub-dates&gt;&lt;/dates&gt;&lt;isbn&gt;0010-7824&lt;/isbn&gt;&lt;urls&gt;&lt;related-urls&gt;&lt;url&gt;https://www.sciencedirect.com/science/article/pii/S0010782414000389&lt;/url&gt;&lt;/related-urls&gt;&lt;/urls&gt;&lt;electronic-resource-num&gt;https://doi.org/10.1016/j.contraception.2014.01.027&lt;/electronic-resource-num&gt;&lt;/record&gt;&lt;/Cite&gt;&lt;/EndNote&gt;</w:instrText>
      </w:r>
      <w:r w:rsidR="002965EB" w:rsidRPr="00B1422D">
        <w:rPr>
          <w:rFonts w:cs="Arial"/>
          <w:color w:val="000000"/>
        </w:rPr>
        <w:fldChar w:fldCharType="separate"/>
      </w:r>
      <w:r w:rsidR="001567A2">
        <w:rPr>
          <w:rFonts w:cs="Arial"/>
          <w:noProof/>
          <w:color w:val="000000"/>
        </w:rPr>
        <w:t>(14)</w:t>
      </w:r>
      <w:r w:rsidR="002965EB" w:rsidRPr="00B1422D">
        <w:rPr>
          <w:rFonts w:cs="Arial"/>
          <w:color w:val="000000"/>
        </w:rPr>
        <w:fldChar w:fldCharType="end"/>
      </w:r>
      <w:r w:rsidRPr="00B1422D">
        <w:rPr>
          <w:rFonts w:cs="Arial"/>
          <w:color w:val="000000"/>
        </w:rPr>
        <w:t>, but not its removal, under Medicaid</w:t>
      </w:r>
      <w:r w:rsidR="00AD0288" w:rsidRPr="00B1422D">
        <w:rPr>
          <w:rFonts w:cs="Arial"/>
          <w:color w:val="000000"/>
        </w:rPr>
        <w:t>.</w:t>
      </w:r>
      <w:r w:rsidRPr="00B1422D">
        <w:rPr>
          <w:rFonts w:cs="Arial"/>
          <w:color w:val="000000"/>
        </w:rPr>
        <w:t xml:space="preserve"> As recently as 2020, there have been reports of non-consensual hysterectomies being performed on detained immigrant women in Georgia</w:t>
      </w:r>
      <w:r w:rsidR="00D90D92" w:rsidRPr="00B1422D">
        <w:rPr>
          <w:rFonts w:cs="Arial"/>
          <w:color w:val="000000"/>
        </w:rPr>
        <w:t xml:space="preserve"> </w:t>
      </w:r>
      <w:r w:rsidRPr="00B1422D">
        <w:rPr>
          <w:rFonts w:cs="Arial"/>
          <w:color w:val="000000"/>
        </w:rPr>
        <w:t>(USA)</w:t>
      </w:r>
      <w:r w:rsidR="000E6EF0" w:rsidRPr="00B1422D">
        <w:rPr>
          <w:rFonts w:cs="Arial"/>
          <w:color w:val="000000"/>
        </w:rPr>
        <w:fldChar w:fldCharType="begin"/>
      </w:r>
      <w:r w:rsidR="001567A2">
        <w:rPr>
          <w:rFonts w:cs="Arial"/>
          <w:color w:val="000000"/>
        </w:rPr>
        <w:instrText xml:space="preserve"> ADDIN EN.CITE &lt;EndNote&gt;&lt;Cite&gt;&lt;Author&gt;American Public Health Association&lt;/Author&gt;&lt;Year&gt;2021&lt;/Year&gt;&lt;RecNum&gt;255&lt;/RecNum&gt;&lt;DisplayText&gt;(15)&lt;/DisplayText&gt;&lt;record&gt;&lt;rec-number&gt;255&lt;/rec-number&gt;&lt;foreign-keys&gt;&lt;key app="EN" db-id="0swzvs0rl5rzd9eesrr522wvv9x00safxp2t" timestamp="1692196795"&gt;255&lt;/key&gt;&lt;/foreign-keys&gt;&lt;ref-type name="Web Page"&gt;12&lt;/ref-type&gt;&lt;contributors&gt;&lt;authors&gt;&lt;author&gt;American Public Health Association,&lt;/author&gt;&lt;/authors&gt;&lt;/contributors&gt;&lt;titles&gt;&lt;title&gt;Opposing Coercion in Contraceptive Access and Care to Promote Reproductive Health Equity: Policy Number 202110.&lt;/title&gt;&lt;/titles&gt;&lt;number&gt;16/08/2023&lt;/number&gt;&lt;dates&gt;&lt;year&gt;2021&lt;/year&gt;&lt;/dates&gt;&lt;publisher&gt;American Public Health Association,&lt;/publisher&gt;&lt;urls&gt;&lt;related-urls&gt;&lt;url&gt;https://apha.org/Policies-and-Advocacy/Public-Health-Policy-Statements/Policy-Database/2022/01/07/Opposing-Coercion-in-Contraceptive-Access-and-Care-to-Promote-Reproductive-Health-Equity#:~:text=Contraceptive%20coercion%20refers%20to%20any,use%20contraception%20as%20they%20wish&lt;/url&gt;&lt;/related-urls&gt;&lt;/urls&gt;&lt;/record&gt;&lt;/Cite&gt;&lt;/EndNote&gt;</w:instrText>
      </w:r>
      <w:r w:rsidR="000E6EF0" w:rsidRPr="00B1422D">
        <w:rPr>
          <w:rFonts w:cs="Arial"/>
          <w:color w:val="000000"/>
        </w:rPr>
        <w:fldChar w:fldCharType="separate"/>
      </w:r>
      <w:r w:rsidR="001567A2">
        <w:rPr>
          <w:rFonts w:cs="Arial"/>
          <w:noProof/>
          <w:color w:val="000000"/>
        </w:rPr>
        <w:t>(15)</w:t>
      </w:r>
      <w:r w:rsidR="000E6EF0" w:rsidRPr="00B1422D">
        <w:rPr>
          <w:rFonts w:cs="Arial"/>
          <w:color w:val="000000"/>
        </w:rPr>
        <w:fldChar w:fldCharType="end"/>
      </w:r>
      <w:r w:rsidRPr="00B1422D">
        <w:rPr>
          <w:rFonts w:cs="Arial"/>
          <w:color w:val="000000"/>
        </w:rPr>
        <w:t>. </w:t>
      </w:r>
      <w:r w:rsidR="00D90D92" w:rsidRPr="00B1422D">
        <w:rPr>
          <w:rFonts w:cs="Arial"/>
          <w:color w:val="000000"/>
        </w:rPr>
        <w:t>Over 20% of African Americans believe the government's family planning policies are intended to control the number of black people</w:t>
      </w:r>
      <w:r w:rsidR="003C665B" w:rsidRPr="00B1422D">
        <w:rPr>
          <w:rFonts w:cs="Arial"/>
          <w:color w:val="000000"/>
        </w:rPr>
        <w:fldChar w:fldCharType="begin"/>
      </w:r>
      <w:r w:rsidR="001567A2">
        <w:rPr>
          <w:rFonts w:cs="Arial"/>
          <w:color w:val="000000"/>
        </w:rPr>
        <w:instrText xml:space="preserve"> ADDIN EN.CITE &lt;EndNote&gt;&lt;Cite&gt;&lt;Author&gt;Thorburn&lt;/Author&gt;&lt;Year&gt;2005&lt;/Year&gt;&lt;RecNum&gt;3031&lt;/RecNum&gt;&lt;DisplayText&gt;(53)&lt;/DisplayText&gt;&lt;record&gt;&lt;rec-number&gt;3031&lt;/rec-number&gt;&lt;foreign-keys&gt;&lt;key app="EN" db-id="p9wz5ppf2sezznewrrqvxxdwpxxvzx0dpad2" timestamp="1675888717"&gt;3031&lt;/key&gt;&lt;/foreign-keys&gt;&lt;ref-type name="Journal Article"&gt;17&lt;/ref-type&gt;&lt;contributors&gt;&lt;authors&gt;&lt;author&gt;Thorburn, Sheryl&lt;/author&gt;&lt;author&gt;Bogart, Laura M.&lt;/author&gt;&lt;/authors&gt;&lt;/contributors&gt;&lt;titles&gt;&lt;title&gt;Conspiracy Beliefs About Birth Control: Barriers to Pregnancy Prevention Among African Americans of Reproductive Age&lt;/title&gt;&lt;secondary-title&gt;Health Education &amp;amp; Behavior&lt;/secondary-title&gt;&lt;/titles&gt;&lt;periodical&gt;&lt;full-title&gt;Health Education &amp;amp; Behavior&lt;/full-title&gt;&lt;/periodical&gt;&lt;pages&gt;474-487&lt;/pages&gt;&lt;volume&gt;32&lt;/volume&gt;&lt;number&gt;4&lt;/number&gt;&lt;dates&gt;&lt;year&gt;2005&lt;/year&gt;&lt;pub-dates&gt;&lt;date&gt;2005/08/01&lt;/date&gt;&lt;/pub-dates&gt;&lt;/dates&gt;&lt;publisher&gt;SAGE Publications Inc&lt;/publisher&gt;&lt;isbn&gt;1090-1981&lt;/isbn&gt;&lt;urls&gt;&lt;related-urls&gt;&lt;url&gt;https://doi.org/10.1177/1090198105276220&lt;/url&gt;&lt;/related-urls&gt;&lt;/urls&gt;&lt;electronic-resource-num&gt;10.1177/1090198105276220&lt;/electronic-resource-num&gt;&lt;access-date&gt;2023/02/08&lt;/access-date&gt;&lt;/record&gt;&lt;/Cite&gt;&lt;/EndNote&gt;</w:instrText>
      </w:r>
      <w:r w:rsidR="003C665B" w:rsidRPr="00B1422D">
        <w:rPr>
          <w:rFonts w:cs="Arial"/>
          <w:color w:val="000000"/>
        </w:rPr>
        <w:fldChar w:fldCharType="separate"/>
      </w:r>
      <w:r w:rsidR="001567A2">
        <w:rPr>
          <w:rFonts w:cs="Arial"/>
          <w:noProof/>
          <w:color w:val="000000"/>
        </w:rPr>
        <w:t>(53)</w:t>
      </w:r>
      <w:r w:rsidR="003C665B" w:rsidRPr="00B1422D">
        <w:rPr>
          <w:rFonts w:cs="Arial"/>
          <w:color w:val="000000"/>
        </w:rPr>
        <w:fldChar w:fldCharType="end"/>
      </w:r>
      <w:r w:rsidR="00D90D92" w:rsidRPr="00B1422D">
        <w:rPr>
          <w:rFonts w:cs="Arial"/>
          <w:color w:val="000000"/>
        </w:rPr>
        <w:t xml:space="preserve">. As a result, more ethnic minority women feel safer gaining advice from people who are similar to them (such as family and friends), rather than health professionals in a system which is guilty of historical abuses. </w:t>
      </w:r>
      <w:r w:rsidR="00AA4555" w:rsidRPr="00B1422D">
        <w:rPr>
          <w:rFonts w:cs="Arial"/>
          <w:color w:val="000000"/>
        </w:rPr>
        <w:t>However, many ethnic minority women still appreciate counselling from healthcare professionals, particularly when they do not feel pressured to select a certain contraceptive</w:t>
      </w:r>
      <w:r w:rsidR="00B27CE7" w:rsidRPr="00B1422D">
        <w:rPr>
          <w:rFonts w:cs="Arial"/>
          <w:color w:val="000000"/>
        </w:rPr>
        <w:fldChar w:fldCharType="begin"/>
      </w:r>
      <w:r w:rsidR="001567A2">
        <w:rPr>
          <w:rFonts w:cs="Arial"/>
          <w:color w:val="000000"/>
        </w:rPr>
        <w:instrText xml:space="preserve"> ADDIN EN.CITE &lt;EndNote&gt;&lt;Cite&gt;&lt;Author&gt;Sznajder&lt;/Author&gt;&lt;Year&gt;2020&lt;/Year&gt;&lt;RecNum&gt;240&lt;/RecNum&gt;&lt;DisplayText&gt;(38)&lt;/DisplayText&gt;&lt;record&gt;&lt;rec-number&gt;240&lt;/rec-number&gt;&lt;foreign-keys&gt;&lt;key app="EN" db-id="0swzvs0rl5rzd9eesrr522wvv9x00safxp2t" timestamp="1690056877"&gt;240&lt;/key&gt;&lt;/foreign-keys&gt;&lt;ref-type name="Journal Article"&gt;17&lt;/ref-type&gt;&lt;contributors&gt;&lt;authors&gt;&lt;author&gt;Sznajder, Katharine&lt;/author&gt;&lt;author&gt;Carvajal, Diana N.&lt;/author&gt;&lt;author&gt;Sufrin, Carolyn&lt;/author&gt;&lt;/authors&gt;&lt;/contributors&gt;&lt;titles&gt;&lt;title&gt;Patient perceptions of immediate postpartum long-acting reversible contraception: A qualitative study&lt;/title&gt;&lt;secondary-title&gt;Contraception&lt;/secondary-title&gt;&lt;/titles&gt;&lt;periodical&gt;&lt;full-title&gt;Contraception&lt;/full-title&gt;&lt;/periodical&gt;&lt;pages&gt;21-25&lt;/pages&gt;&lt;volume&gt;101&lt;/volume&gt;&lt;number&gt;1&lt;/number&gt;&lt;keywords&gt;&lt;keyword&gt;Long-acting reversible contraception&lt;/keyword&gt;&lt;keyword&gt;LARC&lt;/keyword&gt;&lt;keyword&gt;Immediate postpartum LARC&lt;/keyword&gt;&lt;keyword&gt;Patient-centered outcomes&lt;/keyword&gt;&lt;keyword&gt;Qualitative research&lt;/keyword&gt;&lt;keyword&gt;Contraceptive counseling&lt;/keyword&gt;&lt;/keywords&gt;&lt;dates&gt;&lt;year&gt;2020&lt;/year&gt;&lt;pub-dates&gt;&lt;date&gt;2020/01/01/&lt;/date&gt;&lt;/pub-dates&gt;&lt;/dates&gt;&lt;isbn&gt;0010-7824&lt;/isbn&gt;&lt;urls&gt;&lt;related-urls&gt;&lt;url&gt;https://www.sciencedirect.com/science/article/pii/S0010782419304317&lt;/url&gt;&lt;/related-urls&gt;&lt;/urls&gt;&lt;electronic-resource-num&gt;https://doi.org/10.1016/j.contraception.2019.09.007&lt;/electronic-resource-num&gt;&lt;/record&gt;&lt;/Cite&gt;&lt;/EndNote&gt;</w:instrText>
      </w:r>
      <w:r w:rsidR="00B27CE7" w:rsidRPr="00B1422D">
        <w:rPr>
          <w:rFonts w:cs="Arial"/>
          <w:color w:val="000000"/>
        </w:rPr>
        <w:fldChar w:fldCharType="separate"/>
      </w:r>
      <w:r w:rsidR="001567A2">
        <w:rPr>
          <w:rFonts w:cs="Arial"/>
          <w:noProof/>
          <w:color w:val="000000"/>
        </w:rPr>
        <w:t>(38)</w:t>
      </w:r>
      <w:r w:rsidR="00B27CE7" w:rsidRPr="00B1422D">
        <w:rPr>
          <w:rFonts w:cs="Arial"/>
          <w:color w:val="000000"/>
        </w:rPr>
        <w:fldChar w:fldCharType="end"/>
      </w:r>
      <w:r w:rsidR="00AA4555" w:rsidRPr="00B1422D">
        <w:rPr>
          <w:rFonts w:cs="Arial"/>
          <w:color w:val="000000"/>
        </w:rPr>
        <w:t>.</w:t>
      </w:r>
    </w:p>
    <w:p w14:paraId="32D75423" w14:textId="77777777" w:rsidR="00AA4555" w:rsidRPr="00B1422D" w:rsidRDefault="00AA4555" w:rsidP="00916711">
      <w:pPr>
        <w:rPr>
          <w:rFonts w:cs="Arial"/>
          <w:color w:val="000000"/>
        </w:rPr>
      </w:pPr>
    </w:p>
    <w:p w14:paraId="55F7FA98" w14:textId="625CA537" w:rsidR="00916711" w:rsidRPr="00B1422D" w:rsidRDefault="00D90D92" w:rsidP="00916711">
      <w:pPr>
        <w:rPr>
          <w:rFonts w:cs="Arial"/>
        </w:rPr>
      </w:pPr>
      <w:r w:rsidRPr="00B1422D">
        <w:rPr>
          <w:rFonts w:cs="Arial"/>
          <w:color w:val="000000"/>
        </w:rPr>
        <w:t>In contrast, most Caucasian women listen to the opinions of healthcare professionals when discussing LARCs</w:t>
      </w:r>
      <w:r w:rsidR="00770766" w:rsidRPr="00B1422D">
        <w:rPr>
          <w:rFonts w:cs="Arial"/>
          <w:color w:val="000000"/>
        </w:rPr>
        <w:fldChar w:fldCharType="begin"/>
      </w:r>
      <w:r w:rsidR="001567A2">
        <w:rPr>
          <w:rFonts w:cs="Arial"/>
          <w:color w:val="000000"/>
        </w:rPr>
        <w:instrText xml:space="preserve"> ADDIN EN.CITE &lt;EndNote&gt;&lt;Cite&gt;&lt;Author&gt;Mahony&lt;/Author&gt;&lt;Year&gt;2021&lt;/Year&gt;&lt;RecNum&gt;931&lt;/RecNum&gt;&lt;DisplayText&gt;(54)&lt;/DisplayText&gt;&lt;record&gt;&lt;rec-number&gt;931&lt;/rec-number&gt;&lt;foreign-keys&gt;&lt;key app="EN" db-id="p9wz5ppf2sezznewrrqvxxdwpxxvzx0dpad2" timestamp="1663107813"&gt;931&lt;/key&gt;&lt;key app="ENWeb" db-id=""&gt;0&lt;/key&gt;&lt;/foreign-keys&gt;&lt;ref-type name="Journal Article"&gt;17&lt;/ref-type&gt;&lt;contributors&gt;&lt;authors&gt;&lt;author&gt;Mahony, Helen&lt;/author&gt;&lt;author&gt;Spinner, Chelse&lt;/author&gt;&lt;author&gt;Vamos, Cheryl A.&lt;/author&gt;&lt;author&gt;Daley, Ellen M.&lt;/author&gt;&lt;/authors&gt;&lt;/contributors&gt;&lt;auth-address&gt;College of Public Health, University of South Florida, Tampa, Florida.&lt;/auth-address&gt;&lt;titles&gt;&lt;title&gt;Social Network Influences on Young Women&amp;apos;s Choice to Use Long-Acting Reversible Contraception: A Systematic Review&lt;/title&gt;&lt;secondary-title&gt;Journal of midwifery &amp;amp; women&amp;apos;s health&lt;/secondary-title&gt;&lt;/titles&gt;&lt;periodical&gt;&lt;full-title&gt;Journal of midwifery &amp;amp; women&amp;apos;s health&lt;/full-title&gt;&lt;/periodical&gt;&lt;pages&gt;758-771&lt;/pages&gt;&lt;volume&gt;66&lt;/volume&gt;&lt;number&gt;6&lt;/number&gt;&lt;keywords&gt;&lt;keyword&gt;Long-Acting Reversible Contraception*&lt;/keyword&gt;&lt;keyword&gt;Humans&lt;/keyword&gt;&lt;keyword&gt;Social Networking&lt;/keyword&gt;&lt;keyword&gt;contraception&lt;/keyword&gt;&lt;keyword&gt;decision-making&lt;/keyword&gt;&lt;keyword&gt;female&lt;/keyword&gt;&lt;keyword&gt;intrauterine devices&lt;/keyword&gt;&lt;keyword&gt;long-acting reversible contraception&lt;/keyword&gt;&lt;/keywords&gt;&lt;dates&gt;&lt;year&gt;2021&lt;/year&gt;&lt;/dates&gt;&lt;pub-location&gt;United States&lt;/pub-location&gt;&lt;publisher&gt;Wiley&lt;/publisher&gt;&lt;isbn&gt;1542-2011&lt;/isbn&gt;&lt;accession-num&gt;34491002&lt;/accession-num&gt;&lt;urls&gt;&lt;related-urls&gt;&lt;url&gt;https://search.ebscohost.com/login.aspx?direct=true&amp;amp;db=cmedm&amp;amp;AN=34491002&amp;amp;site=ehost-live&lt;/url&gt;&lt;/related-urls&gt;&lt;/urls&gt;&lt;remote-database-name&gt;Medline/EBSCO&lt;/remote-database-name&gt;&lt;remote-database-provider&gt;EBSCOhost&lt;/remote-database-provider&gt;&lt;/record&gt;&lt;/Cite&gt;&lt;/EndNote&gt;</w:instrText>
      </w:r>
      <w:r w:rsidR="00770766" w:rsidRPr="00B1422D">
        <w:rPr>
          <w:rFonts w:cs="Arial"/>
          <w:color w:val="000000"/>
        </w:rPr>
        <w:fldChar w:fldCharType="separate"/>
      </w:r>
      <w:r w:rsidR="001567A2">
        <w:rPr>
          <w:rFonts w:cs="Arial"/>
          <w:noProof/>
          <w:color w:val="000000"/>
        </w:rPr>
        <w:t>(54)</w:t>
      </w:r>
      <w:r w:rsidR="00770766" w:rsidRPr="00B1422D">
        <w:rPr>
          <w:rFonts w:cs="Arial"/>
          <w:color w:val="000000"/>
        </w:rPr>
        <w:fldChar w:fldCharType="end"/>
      </w:r>
      <w:r w:rsidR="00770766" w:rsidRPr="00B1422D">
        <w:rPr>
          <w:rFonts w:cs="Arial"/>
          <w:color w:val="000000"/>
        </w:rPr>
        <w:t>.</w:t>
      </w:r>
      <w:r w:rsidRPr="00B1422D">
        <w:rPr>
          <w:rFonts w:cs="Arial"/>
        </w:rPr>
        <w:t xml:space="preserve"> </w:t>
      </w:r>
      <w:r w:rsidR="000E6EF0" w:rsidRPr="00B1422D">
        <w:rPr>
          <w:rFonts w:cs="Arial"/>
        </w:rPr>
        <w:t xml:space="preserve">Interestingly, </w:t>
      </w:r>
      <w:r w:rsidR="00F9423C" w:rsidRPr="00B1422D">
        <w:rPr>
          <w:rFonts w:cs="Arial"/>
        </w:rPr>
        <w:t>fear</w:t>
      </w:r>
      <w:r w:rsidR="00AA4555" w:rsidRPr="00B1422D">
        <w:rPr>
          <w:rFonts w:cs="Arial"/>
        </w:rPr>
        <w:t xml:space="preserve"> of coercion was </w:t>
      </w:r>
      <w:r w:rsidR="00F9423C" w:rsidRPr="00B1422D">
        <w:rPr>
          <w:rFonts w:cs="Arial"/>
        </w:rPr>
        <w:t>rarely</w:t>
      </w:r>
      <w:r w:rsidR="00AA4555" w:rsidRPr="00B1422D">
        <w:rPr>
          <w:rFonts w:cs="Arial"/>
        </w:rPr>
        <w:t xml:space="preserve"> mentioned by studies of Chinese women, although </w:t>
      </w:r>
      <w:r w:rsidR="000E6EF0" w:rsidRPr="00B1422D">
        <w:rPr>
          <w:rFonts w:cs="Arial"/>
        </w:rPr>
        <w:t xml:space="preserve">IUDs were previously mandatory after birth </w:t>
      </w:r>
      <w:r w:rsidR="00AA4555" w:rsidRPr="00B1422D">
        <w:rPr>
          <w:rFonts w:cs="Arial"/>
        </w:rPr>
        <w:t>in China</w:t>
      </w:r>
      <w:r w:rsidR="000E6EF0" w:rsidRPr="00B1422D">
        <w:rPr>
          <w:rFonts w:cs="Arial"/>
        </w:rPr>
        <w:t>.</w:t>
      </w:r>
      <w:r w:rsidR="00B27CE7" w:rsidRPr="00B1422D">
        <w:rPr>
          <w:rFonts w:cs="Arial"/>
        </w:rPr>
        <w:t xml:space="preserve"> Maybe this </w:t>
      </w:r>
      <w:r w:rsidR="00B27CE7" w:rsidRPr="00B1422D">
        <w:rPr>
          <w:rFonts w:cs="Arial"/>
        </w:rPr>
        <w:lastRenderedPageBreak/>
        <w:t>is because they were in a different country and realised that they were free to choose</w:t>
      </w:r>
      <w:r w:rsidR="00F9423C" w:rsidRPr="00B1422D">
        <w:rPr>
          <w:rFonts w:cs="Arial"/>
        </w:rPr>
        <w:fldChar w:fldCharType="begin"/>
      </w:r>
      <w:r w:rsidR="001567A2">
        <w:rPr>
          <w:rFonts w:cs="Arial"/>
        </w:rPr>
        <w:instrText xml:space="preserve"> ADDIN EN.CITE &lt;EndNote&gt;&lt;Cite&gt;&lt;Author&gt;Verran&lt;/Author&gt;&lt;Year&gt;2015&lt;/Year&gt;&lt;RecNum&gt;2999&lt;/RecNum&gt;&lt;DisplayText&gt;(39)&lt;/DisplayText&gt;&lt;record&gt;&lt;rec-number&gt;2999&lt;/rec-number&gt;&lt;foreign-keys&gt;&lt;key app="EN" db-id="p9wz5ppf2sezznewrrqvxxdwpxxvzx0dpad2" timestamp="1666991086"&gt;2999&lt;/key&gt;&lt;/foreign-keys&gt;&lt;ref-type name="Journal Article"&gt;17&lt;/ref-type&gt;&lt;contributors&gt;&lt;authors&gt;&lt;author&gt;Verran, Alice&lt;/author&gt;&lt;author&gt;Evans, Sarah&lt;/author&gt;&lt;author&gt;Lin, Daniel J&lt;/author&gt;&lt;author&gt;Griffiths, Frances&lt;/author&gt;&lt;/authors&gt;&lt;/contributors&gt;&lt;titles&gt;&lt;title&gt;The experiences and perceptions of family planning of female Chinese asylum seekers living in the UK&lt;/title&gt;&lt;secondary-title&gt;Journal of Family Planning and Reproductive Health Care&lt;/secondary-title&gt;&lt;/titles&gt;&lt;periodical&gt;&lt;full-title&gt;Journal of Family Planning and Reproductive Health Care&lt;/full-title&gt;&lt;/periodical&gt;&lt;pages&gt;122-127&lt;/pages&gt;&lt;volume&gt;41&lt;/volume&gt;&lt;number&gt;2&lt;/number&gt;&lt;dates&gt;&lt;year&gt;2015&lt;/year&gt;&lt;/dates&gt;&lt;urls&gt;&lt;related-urls&gt;&lt;url&gt;https://srh.bmj.com/content/familyplanning/41/2/122.full.pdf&lt;/url&gt;&lt;/related-urls&gt;&lt;/urls&gt;&lt;electronic-resource-num&gt;10.1136/jfprhc-2013-100764&lt;/electronic-resource-num&gt;&lt;/record&gt;&lt;/Cite&gt;&lt;/EndNote&gt;</w:instrText>
      </w:r>
      <w:r w:rsidR="00F9423C" w:rsidRPr="00B1422D">
        <w:rPr>
          <w:rFonts w:cs="Arial"/>
        </w:rPr>
        <w:fldChar w:fldCharType="separate"/>
      </w:r>
      <w:r w:rsidR="001567A2">
        <w:rPr>
          <w:rFonts w:cs="Arial"/>
          <w:noProof/>
        </w:rPr>
        <w:t>(39)</w:t>
      </w:r>
      <w:r w:rsidR="00F9423C" w:rsidRPr="00B1422D">
        <w:rPr>
          <w:rFonts w:cs="Arial"/>
        </w:rPr>
        <w:fldChar w:fldCharType="end"/>
      </w:r>
      <w:r w:rsidR="00B27CE7" w:rsidRPr="00B1422D">
        <w:rPr>
          <w:rFonts w:cs="Arial"/>
        </w:rPr>
        <w:t xml:space="preserve">. </w:t>
      </w:r>
      <w:r w:rsidR="000E6EF0" w:rsidRPr="00B1422D">
        <w:rPr>
          <w:rFonts w:cs="Arial"/>
        </w:rPr>
        <w:t xml:space="preserve"> </w:t>
      </w:r>
      <w:r w:rsidR="00F9423C" w:rsidRPr="00B1422D">
        <w:rPr>
          <w:rFonts w:cs="Arial"/>
        </w:rPr>
        <w:t xml:space="preserve">Many </w:t>
      </w:r>
      <w:r w:rsidR="00916711" w:rsidRPr="00B1422D">
        <w:rPr>
          <w:rFonts w:cs="Arial"/>
        </w:rPr>
        <w:t>Chinese migrant women viewed the IUD positively because they were familiar with it</w:t>
      </w:r>
      <w:r w:rsidR="00916711" w:rsidRPr="00B1422D">
        <w:rPr>
          <w:rFonts w:cs="Arial"/>
        </w:rPr>
        <w:fldChar w:fldCharType="begin">
          <w:fldData xml:space="preserve">PEVuZE5vdGU+PENpdGU+PEF1dGhvcj5WZXJyYW48L0F1dGhvcj48WWVhcj4yMDE1PC9ZZWFyPjxS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</w:fldData>
        </w:fldChar>
      </w:r>
      <w:r w:rsidR="001567A2">
        <w:rPr>
          <w:rFonts w:cs="Arial"/>
        </w:rPr>
        <w:instrText xml:space="preserve"> ADDIN EN.CITE </w:instrText>
      </w:r>
      <w:r w:rsidR="001567A2">
        <w:rPr>
          <w:rFonts w:cs="Arial"/>
        </w:rPr>
        <w:fldChar w:fldCharType="begin">
          <w:fldData xml:space="preserve">PEVuZE5vdGU+PENpdGU+PEF1dGhvcj5WZXJyYW48L0F1dGhvcj48WWVhcj4yMDE1PC9ZZWFyPjxS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</w:fldData>
        </w:fldChar>
      </w:r>
      <w:r w:rsidR="001567A2">
        <w:rPr>
          <w:rFonts w:cs="Arial"/>
        </w:rPr>
        <w:instrText xml:space="preserve"> ADDIN EN.CITE.DATA </w:instrText>
      </w:r>
      <w:r w:rsidR="001567A2">
        <w:rPr>
          <w:rFonts w:cs="Arial"/>
        </w:rPr>
      </w:r>
      <w:r w:rsidR="001567A2">
        <w:rPr>
          <w:rFonts w:cs="Arial"/>
        </w:rPr>
        <w:fldChar w:fldCharType="end"/>
      </w:r>
      <w:r w:rsidR="00916711" w:rsidRPr="00B1422D">
        <w:rPr>
          <w:rFonts w:cs="Arial"/>
        </w:rPr>
      </w:r>
      <w:r w:rsidR="00916711" w:rsidRPr="00B1422D">
        <w:rPr>
          <w:rFonts w:cs="Arial"/>
        </w:rPr>
        <w:fldChar w:fldCharType="separate"/>
      </w:r>
      <w:r w:rsidR="001567A2">
        <w:rPr>
          <w:rFonts w:cs="Arial"/>
          <w:noProof/>
        </w:rPr>
        <w:t>(28, 39)</w:t>
      </w:r>
      <w:r w:rsidR="00916711" w:rsidRPr="00B1422D">
        <w:rPr>
          <w:rFonts w:cs="Arial"/>
        </w:rPr>
        <w:fldChar w:fldCharType="end"/>
      </w:r>
      <w:r w:rsidR="00916711" w:rsidRPr="00B1422D">
        <w:rPr>
          <w:rFonts w:cs="Arial"/>
        </w:rPr>
        <w:t>, consistent with other studies from mainland China</w:t>
      </w:r>
      <w:r w:rsidR="00916711" w:rsidRPr="00B1422D">
        <w:rPr>
          <w:rFonts w:cs="Arial"/>
        </w:rPr>
        <w:fldChar w:fldCharType="begin"/>
      </w:r>
      <w:r w:rsidR="001567A2">
        <w:rPr>
          <w:rFonts w:cs="Arial"/>
        </w:rPr>
        <w:instrText xml:space="preserve"> ADDIN EN.CITE &lt;EndNote&gt;&lt;Cite&gt;&lt;Author&gt;Luo&lt;/Author&gt;&lt;Year&gt;2018&lt;/Year&gt;&lt;RecNum&gt;3015&lt;/RecNum&gt;&lt;DisplayText&gt;(55)&lt;/DisplayText&gt;&lt;record&gt;&lt;rec-number&gt;3015&lt;/rec-number&gt;&lt;foreign-keys&gt;&lt;key app="EN" db-id="p9wz5ppf2sezznewrrqvxxdwpxxvzx0dpad2" timestamp="1670433435"&gt;3015&lt;/key&gt;&lt;/foreign-keys&gt;&lt;ref-type name="Journal Article"&gt;17&lt;/ref-type&gt;&lt;contributors&gt;&lt;authors&gt;&lt;author&gt;Luo, Zhongchen&lt;/author&gt;&lt;author&gt;Gao, Lingling&lt;/author&gt;&lt;author&gt;Anguzu, Ronald&lt;/author&gt;&lt;author&gt;Zhao, Juanjuan&lt;/author&gt;&lt;/authors&gt;&lt;/contributors&gt;&lt;titles&gt;&lt;title&gt;Long-acting reversible contraceptive use in the post-abortion period among women seeking abortion in mainland China: intentions and barriers&lt;/title&gt;&lt;secondary-title&gt;Reproductive Health&lt;/secondary-title&gt;&lt;/titles&gt;&lt;periodical&gt;&lt;full-title&gt;Reproductive health&lt;/full-title&gt;&lt;/periodical&gt;&lt;pages&gt;85&lt;/pages&gt;&lt;volume&gt;15&lt;/volume&gt;&lt;number&gt;1&lt;/number&gt;&lt;dates&gt;&lt;year&gt;2018&lt;/year&gt;&lt;pub-dates&gt;&lt;date&gt;2018/05/24&lt;/date&gt;&lt;/pub-dates&gt;&lt;/dates&gt;&lt;isbn&gt;1742-4755&lt;/isbn&gt;&lt;urls&gt;&lt;related-urls&gt;&lt;url&gt;https://doi.org/10.1186/s12978-018-0543-2&lt;/url&gt;&lt;/related-urls&gt;&lt;/urls&gt;&lt;electronic-resource-num&gt;10.1186/s12978-018-0543-2&lt;/electronic-resource-num&gt;&lt;/record&gt;&lt;/Cite&gt;&lt;/EndNote&gt;</w:instrText>
      </w:r>
      <w:r w:rsidR="00916711" w:rsidRPr="00B1422D">
        <w:rPr>
          <w:rFonts w:cs="Arial"/>
        </w:rPr>
        <w:fldChar w:fldCharType="separate"/>
      </w:r>
      <w:r w:rsidR="001567A2">
        <w:rPr>
          <w:rFonts w:cs="Arial"/>
          <w:noProof/>
        </w:rPr>
        <w:t>(55)</w:t>
      </w:r>
      <w:r w:rsidR="00916711" w:rsidRPr="00B1422D">
        <w:rPr>
          <w:rFonts w:cs="Arial"/>
        </w:rPr>
        <w:fldChar w:fldCharType="end"/>
      </w:r>
      <w:r w:rsidR="009B019C">
        <w:rPr>
          <w:rFonts w:cs="Arial"/>
        </w:rPr>
        <w:t>.</w:t>
      </w:r>
      <w:r w:rsidR="00916711" w:rsidRPr="00B1422D">
        <w:rPr>
          <w:rFonts w:cs="Arial"/>
        </w:rPr>
        <w:t xml:space="preserve"> </w:t>
      </w:r>
    </w:p>
    <w:bookmarkEnd w:id="42"/>
    <w:p w14:paraId="11812578" w14:textId="7A84CC61" w:rsidR="002C4738" w:rsidRPr="00B1422D" w:rsidRDefault="002C4738" w:rsidP="00593561">
      <w:pPr>
        <w:rPr>
          <w:rFonts w:cs="Arial"/>
        </w:rPr>
      </w:pPr>
    </w:p>
    <w:p w14:paraId="53A1AE6E" w14:textId="156A966D" w:rsidR="00F62899" w:rsidRPr="004F2E15" w:rsidRDefault="00F62899" w:rsidP="003C665B">
      <w:pPr>
        <w:pStyle w:val="Heading2"/>
        <w:rPr>
          <w:rFonts w:ascii="Arial" w:hAnsi="Arial" w:cs="Arial"/>
        </w:rPr>
      </w:pPr>
      <w:r w:rsidRPr="004F2E15">
        <w:rPr>
          <w:rFonts w:ascii="Arial" w:hAnsi="Arial" w:cs="Arial"/>
        </w:rPr>
        <w:t>Strengths and limitations</w:t>
      </w:r>
    </w:p>
    <w:p w14:paraId="3F3705DA" w14:textId="4935665A" w:rsidR="006919B6" w:rsidRPr="00B1422D" w:rsidRDefault="0090207B" w:rsidP="009743D3">
      <w:pPr>
        <w:rPr>
          <w:rFonts w:cs="Arial"/>
        </w:rPr>
      </w:pPr>
      <w:r w:rsidRPr="00B1422D">
        <w:rPr>
          <w:rFonts w:cs="Arial"/>
        </w:rPr>
        <w:t>Strengths of t</w:t>
      </w:r>
      <w:r w:rsidR="00593561" w:rsidRPr="00B1422D">
        <w:rPr>
          <w:rFonts w:cs="Arial"/>
        </w:rPr>
        <w:t xml:space="preserve">his review </w:t>
      </w:r>
      <w:r w:rsidRPr="00B1422D">
        <w:rPr>
          <w:rFonts w:cs="Arial"/>
        </w:rPr>
        <w:t xml:space="preserve">include a comprehensive, </w:t>
      </w:r>
      <w:r w:rsidR="00593561" w:rsidRPr="00B1422D">
        <w:rPr>
          <w:rFonts w:cs="Arial"/>
        </w:rPr>
        <w:t xml:space="preserve">systematic </w:t>
      </w:r>
      <w:r w:rsidRPr="00B1422D">
        <w:rPr>
          <w:rFonts w:cs="Arial"/>
        </w:rPr>
        <w:t>search and</w:t>
      </w:r>
      <w:r w:rsidR="00593561" w:rsidRPr="00B1422D">
        <w:rPr>
          <w:rFonts w:cs="Arial"/>
        </w:rPr>
        <w:t xml:space="preserve"> screening. </w:t>
      </w:r>
      <w:r w:rsidRPr="00B1422D">
        <w:rPr>
          <w:rFonts w:cs="Arial"/>
        </w:rPr>
        <w:t xml:space="preserve">The focus on </w:t>
      </w:r>
      <w:r w:rsidR="00593561" w:rsidRPr="00B1422D">
        <w:rPr>
          <w:rFonts w:cs="Arial"/>
        </w:rPr>
        <w:t xml:space="preserve">qualitative studies allowed </w:t>
      </w:r>
      <w:r w:rsidRPr="00B1422D">
        <w:rPr>
          <w:rFonts w:cs="Arial"/>
        </w:rPr>
        <w:t>a deeper understanding of the factors important to</w:t>
      </w:r>
      <w:r w:rsidR="00593561" w:rsidRPr="00B1422D">
        <w:rPr>
          <w:rFonts w:cs="Arial"/>
        </w:rPr>
        <w:t xml:space="preserve"> ethnic minorities in high income countries.</w:t>
      </w:r>
      <w:r w:rsidR="007D3600" w:rsidRPr="00B1422D">
        <w:rPr>
          <w:rFonts w:cs="Arial"/>
        </w:rPr>
        <w:t xml:space="preserve"> </w:t>
      </w:r>
      <w:bookmarkStart w:id="43" w:name="_Hlk140955804"/>
      <w:r w:rsidRPr="00B1422D">
        <w:rPr>
          <w:rFonts w:cs="Arial"/>
        </w:rPr>
        <w:t xml:space="preserve">If </w:t>
      </w:r>
      <w:r w:rsidR="004B1CAB" w:rsidRPr="00B1422D">
        <w:rPr>
          <w:rFonts w:cs="Arial"/>
        </w:rPr>
        <w:t xml:space="preserve">the </w:t>
      </w:r>
      <w:r w:rsidRPr="00B1422D">
        <w:rPr>
          <w:rFonts w:cs="Arial"/>
        </w:rPr>
        <w:t>search</w:t>
      </w:r>
      <w:r w:rsidR="004B1CAB" w:rsidRPr="00B1422D">
        <w:rPr>
          <w:rFonts w:cs="Arial"/>
        </w:rPr>
        <w:t xml:space="preserve"> had been extend</w:t>
      </w:r>
      <w:r w:rsidRPr="00B1422D">
        <w:rPr>
          <w:rFonts w:cs="Arial"/>
        </w:rPr>
        <w:t>ed</w:t>
      </w:r>
      <w:r w:rsidR="00593561" w:rsidRPr="00B1422D">
        <w:rPr>
          <w:rFonts w:cs="Arial"/>
        </w:rPr>
        <w:t xml:space="preserve"> </w:t>
      </w:r>
      <w:r w:rsidR="004B1CAB" w:rsidRPr="00B1422D">
        <w:rPr>
          <w:rFonts w:cs="Arial"/>
        </w:rPr>
        <w:t xml:space="preserve">to </w:t>
      </w:r>
      <w:r w:rsidR="00593561" w:rsidRPr="00B1422D">
        <w:rPr>
          <w:rFonts w:cs="Arial"/>
        </w:rPr>
        <w:t>more databases</w:t>
      </w:r>
      <w:r w:rsidRPr="00B1422D">
        <w:rPr>
          <w:rFonts w:cs="Arial"/>
        </w:rPr>
        <w:t xml:space="preserve">, including </w:t>
      </w:r>
      <w:r w:rsidR="00593561" w:rsidRPr="00B1422D">
        <w:rPr>
          <w:rFonts w:cs="Arial"/>
        </w:rPr>
        <w:t>the grey literature</w:t>
      </w:r>
      <w:r w:rsidR="004B1CAB" w:rsidRPr="00B1422D">
        <w:rPr>
          <w:rFonts w:cs="Arial"/>
        </w:rPr>
        <w:t>, more studies may have been identified</w:t>
      </w:r>
      <w:r w:rsidR="00593561" w:rsidRPr="00B1422D">
        <w:rPr>
          <w:rFonts w:cs="Arial"/>
        </w:rPr>
        <w:t xml:space="preserve">. </w:t>
      </w:r>
      <w:bookmarkEnd w:id="43"/>
      <w:r w:rsidRPr="00B1422D">
        <w:rPr>
          <w:rFonts w:cs="Arial"/>
        </w:rPr>
        <w:t xml:space="preserve">A limitation of </w:t>
      </w:r>
      <w:r w:rsidR="00ED1AC6" w:rsidRPr="00B1422D">
        <w:rPr>
          <w:rFonts w:cs="Arial"/>
        </w:rPr>
        <w:t xml:space="preserve">most studies </w:t>
      </w:r>
      <w:r w:rsidRPr="00B1422D">
        <w:rPr>
          <w:rFonts w:cs="Arial"/>
        </w:rPr>
        <w:t xml:space="preserve">was that they </w:t>
      </w:r>
      <w:r w:rsidR="00ED1AC6" w:rsidRPr="00B1422D">
        <w:rPr>
          <w:rFonts w:cs="Arial"/>
        </w:rPr>
        <w:t>did not consider the relationship between the interviewer and interviewee</w:t>
      </w:r>
      <w:r w:rsidRPr="00B1422D">
        <w:rPr>
          <w:rFonts w:cs="Arial"/>
        </w:rPr>
        <w:t xml:space="preserve">, and a </w:t>
      </w:r>
      <w:r w:rsidR="00ED1AC6" w:rsidRPr="00B1422D">
        <w:rPr>
          <w:rFonts w:cs="Arial"/>
        </w:rPr>
        <w:t>mismatch in ethnicity may limit the richness of data. By not critically examining their own role, researchers did not consider the potential bias and influence they could have had over the participants</w:t>
      </w:r>
      <w:r w:rsidR="00AA4555" w:rsidRPr="00B1422D">
        <w:rPr>
          <w:rFonts w:cs="Arial"/>
        </w:rPr>
        <w:t xml:space="preserve"> and their interpretation of results</w:t>
      </w:r>
      <w:r w:rsidR="00ED1AC6" w:rsidRPr="00B1422D">
        <w:rPr>
          <w:rFonts w:cs="Arial"/>
        </w:rPr>
        <w:t xml:space="preserve">. </w:t>
      </w:r>
      <w:r w:rsidR="002A74E4" w:rsidRPr="00B1422D">
        <w:rPr>
          <w:rFonts w:cs="Arial"/>
        </w:rPr>
        <w:t xml:space="preserve">Furthermore, most of the studies were </w:t>
      </w:r>
      <w:r w:rsidR="004C40CF" w:rsidRPr="00B1422D">
        <w:rPr>
          <w:rFonts w:cs="Arial"/>
        </w:rPr>
        <w:t xml:space="preserve">conducted </w:t>
      </w:r>
      <w:r w:rsidR="002A74E4" w:rsidRPr="00B1422D">
        <w:rPr>
          <w:rFonts w:cs="Arial"/>
        </w:rPr>
        <w:t xml:space="preserve">in the US and therefore certain issues were specifically related to the structure </w:t>
      </w:r>
      <w:r w:rsidR="002F1344" w:rsidRPr="00B1422D">
        <w:rPr>
          <w:rFonts w:cs="Arial"/>
        </w:rPr>
        <w:t xml:space="preserve">and history </w:t>
      </w:r>
      <w:r w:rsidR="002A74E4" w:rsidRPr="00B1422D">
        <w:rPr>
          <w:rFonts w:cs="Arial"/>
        </w:rPr>
        <w:t xml:space="preserve">of the </w:t>
      </w:r>
      <w:r w:rsidR="004C40CF" w:rsidRPr="00B1422D">
        <w:rPr>
          <w:rFonts w:cs="Arial"/>
        </w:rPr>
        <w:t>US</w:t>
      </w:r>
      <w:r w:rsidR="002A74E4" w:rsidRPr="00B1422D">
        <w:rPr>
          <w:rFonts w:cs="Arial"/>
        </w:rPr>
        <w:t xml:space="preserve"> healthcare system.</w:t>
      </w:r>
      <w:r w:rsidR="004C40CF" w:rsidRPr="00B1422D">
        <w:rPr>
          <w:rFonts w:cs="Arial"/>
        </w:rPr>
        <w:t xml:space="preserve"> </w:t>
      </w:r>
    </w:p>
    <w:p w14:paraId="17A80E79" w14:textId="473EF681" w:rsidR="00F62899" w:rsidRPr="00B1422D" w:rsidRDefault="00F62899" w:rsidP="009743D3">
      <w:pPr>
        <w:rPr>
          <w:rFonts w:cs="Arial"/>
        </w:rPr>
      </w:pPr>
    </w:p>
    <w:p w14:paraId="07973067" w14:textId="4259A6AD" w:rsidR="00F62899" w:rsidRPr="00B1422D" w:rsidRDefault="00F62899" w:rsidP="004F2E15">
      <w:pPr>
        <w:pStyle w:val="Heading2"/>
      </w:pPr>
      <w:r w:rsidRPr="004F2E15">
        <w:rPr>
          <w:rFonts w:ascii="Arial" w:hAnsi="Arial" w:cs="Arial"/>
        </w:rPr>
        <w:t>Implications for policy and practice</w:t>
      </w:r>
    </w:p>
    <w:p w14:paraId="1D06FF96" w14:textId="5C0E100C" w:rsidR="00225CB7" w:rsidRPr="00B1422D" w:rsidRDefault="00225CB7" w:rsidP="009743D3">
      <w:pPr>
        <w:rPr>
          <w:rFonts w:cs="Arial"/>
        </w:rPr>
      </w:pPr>
      <w:r w:rsidRPr="00B1422D">
        <w:rPr>
          <w:rFonts w:cs="Arial"/>
        </w:rPr>
        <w:t>Paradoxically, the cost of LARC disproportionately affects ethnic minority women</w:t>
      </w:r>
      <w:r w:rsidR="001600DA" w:rsidRPr="00B1422D">
        <w:rPr>
          <w:rFonts w:cs="Arial"/>
        </w:rPr>
        <w:t xml:space="preserve"> in the USA</w:t>
      </w:r>
      <w:r w:rsidRPr="00B1422D">
        <w:rPr>
          <w:rFonts w:cs="Arial"/>
        </w:rPr>
        <w:t>, as they are more likely to have a low income and to lack health insurance</w:t>
      </w:r>
      <w:r w:rsidR="00942A83" w:rsidRPr="00B1422D">
        <w:rPr>
          <w:rFonts w:cs="Arial"/>
        </w:rPr>
        <w:fldChar w:fldCharType="begin"/>
      </w:r>
      <w:r w:rsidR="001567A2">
        <w:rPr>
          <w:rFonts w:cs="Arial"/>
        </w:rPr>
        <w:instrText xml:space="preserve"> ADDIN EN.CITE &lt;EndNote&gt;&lt;Cite&gt;&lt;Author&gt;KFF&lt;/Author&gt;&lt;Year&gt;2022&lt;/Year&gt;&lt;RecNum&gt;3034&lt;/RecNum&gt;&lt;DisplayText&gt;(56)&lt;/DisplayText&gt;&lt;record&gt;&lt;rec-number&gt;3034&lt;/rec-number&gt;&lt;foreign-keys&gt;&lt;key app="EN" db-id="p9wz5ppf2sezznewrrqvxxdwpxxvzx0dpad2" timestamp="1675889008"&gt;3034&lt;/key&gt;&lt;/foreign-keys&gt;&lt;ref-type name="Web Page"&gt;12&lt;/ref-type&gt;&lt;contributors&gt;&lt;authors&gt;&lt;author&gt;KFF&lt;/author&gt;&lt;/authors&gt;&lt;/contributors&gt;&lt;titles&gt;&lt;title&gt;Health Coverage by Race and Ethnicity, 2010-2021&lt;/title&gt;&lt;/titles&gt;&lt;volume&gt;2022&lt;/volume&gt;&lt;dates&gt;&lt;year&gt;2022&lt;/year&gt;&lt;/dates&gt;&lt;urls&gt;&lt;related-urls&gt;&lt;url&gt;https://www.kff.org/racial-equity-and-health-policy/issue-brief/health-coverage-by-race-and-ethnicity/&lt;/url&gt;&lt;/related-urls&gt;&lt;/urls&gt;&lt;/record&gt;&lt;/Cite&gt;&lt;/EndNote&gt;</w:instrText>
      </w:r>
      <w:r w:rsidR="00942A83" w:rsidRPr="00B1422D">
        <w:rPr>
          <w:rFonts w:cs="Arial"/>
        </w:rPr>
        <w:fldChar w:fldCharType="separate"/>
      </w:r>
      <w:r w:rsidR="001567A2">
        <w:rPr>
          <w:rFonts w:cs="Arial"/>
          <w:noProof/>
        </w:rPr>
        <w:t>(56)</w:t>
      </w:r>
      <w:r w:rsidR="00942A83" w:rsidRPr="00B1422D">
        <w:rPr>
          <w:rFonts w:cs="Arial"/>
        </w:rPr>
        <w:fldChar w:fldCharType="end"/>
      </w:r>
      <w:r w:rsidR="00F22F54">
        <w:rPr>
          <w:rFonts w:cs="Arial"/>
        </w:rPr>
        <w:t>.</w:t>
      </w:r>
      <w:r w:rsidRPr="00B1422D">
        <w:rPr>
          <w:rFonts w:cs="Arial"/>
        </w:rPr>
        <w:t xml:space="preserve"> </w:t>
      </w:r>
      <w:r w:rsidR="003B0969" w:rsidRPr="00B1422D">
        <w:rPr>
          <w:rFonts w:cs="Arial"/>
        </w:rPr>
        <w:t>T</w:t>
      </w:r>
      <w:r w:rsidRPr="00B1422D">
        <w:rPr>
          <w:rFonts w:cs="Arial"/>
        </w:rPr>
        <w:t>he 2012 Affordable Care Act (ACA)</w:t>
      </w:r>
      <w:r w:rsidRPr="00B1422D">
        <w:rPr>
          <w:rFonts w:cs="Arial"/>
        </w:rPr>
        <w:fldChar w:fldCharType="begin"/>
      </w:r>
      <w:r w:rsidR="001567A2">
        <w:rPr>
          <w:rFonts w:cs="Arial"/>
        </w:rPr>
        <w:instrText xml:space="preserve"> ADDIN EN.CITE &lt;EndNote&gt;&lt;Cite&gt;&lt;Author&gt;Snyder&lt;/Author&gt;&lt;Year&gt;2018&lt;/Year&gt;&lt;RecNum&gt;3016&lt;/RecNum&gt;&lt;DisplayText&gt;(57)&lt;/DisplayText&gt;&lt;record&gt;&lt;rec-number&gt;3016&lt;/rec-number&gt;&lt;foreign-keys&gt;&lt;key app="EN" db-id="p9wz5ppf2sezznewrrqvxxdwpxxvzx0dpad2" timestamp="1670843425"&gt;3016&lt;/key&gt;&lt;/foreign-keys&gt;&lt;ref-type name="Journal Article"&gt;17&lt;/ref-type&gt;&lt;contributors&gt;&lt;authors&gt;&lt;author&gt;Snyder, Ashley H.&lt;/author&gt;&lt;author&gt;Weisman, Carol S.&lt;/author&gt;&lt;author&gt;Liu, Guodong&lt;/author&gt;&lt;author&gt;Leslie, Douglas&lt;/author&gt;&lt;author&gt;Chuang, Cynthia H.&lt;/author&gt;&lt;/authors&gt;&lt;/contributors&gt;&lt;titles&gt;&lt;title&gt;The Impact of the Affordable Care Act on Contraceptive Use and Costs among Privately Insured Women&lt;/title&gt;&lt;secondary-title&gt;Women&amp;apos;s Health Issues&lt;/secondary-title&gt;&lt;/titles&gt;&lt;periodical&gt;&lt;full-title&gt;Women&amp;apos;s Health Issues&lt;/full-title&gt;&lt;/periodical&gt;&lt;pages&gt;219-223&lt;/pages&gt;&lt;volume&gt;28&lt;/volume&gt;&lt;number&gt;3&lt;/number&gt;&lt;dates&gt;&lt;year&gt;2018&lt;/year&gt;&lt;pub-dates&gt;&lt;date&gt;2018/05/01/&lt;/date&gt;&lt;/pub-dates&gt;&lt;/dates&gt;&lt;isbn&gt;1049-3867&lt;/isbn&gt;&lt;urls&gt;&lt;related-urls&gt;&lt;url&gt;https://www.sciencedirect.com/science/article/pii/S1049386717305273&lt;/url&gt;&lt;/related-urls&gt;&lt;/urls&gt;&lt;electronic-resource-num&gt;https://doi.org/10.1016/j.whi.2018.01.005&lt;/electronic-resource-num&gt;&lt;/record&gt;&lt;/Cite&gt;&lt;/EndNote&gt;</w:instrText>
      </w:r>
      <w:r w:rsidRPr="00B1422D">
        <w:rPr>
          <w:rFonts w:cs="Arial"/>
        </w:rPr>
        <w:fldChar w:fldCharType="separate"/>
      </w:r>
      <w:r w:rsidR="001567A2">
        <w:rPr>
          <w:rFonts w:cs="Arial"/>
          <w:noProof/>
        </w:rPr>
        <w:t>(57)</w:t>
      </w:r>
      <w:r w:rsidRPr="00B1422D">
        <w:rPr>
          <w:rFonts w:cs="Arial"/>
        </w:rPr>
        <w:fldChar w:fldCharType="end"/>
      </w:r>
      <w:r w:rsidRPr="00B1422D">
        <w:rPr>
          <w:rFonts w:cs="Arial"/>
        </w:rPr>
        <w:t xml:space="preserve"> required private health insurance plans to cover all contraceptive methods without cost sharing. However this did not help women without any insurance</w:t>
      </w:r>
      <w:r w:rsidRPr="00B1422D">
        <w:rPr>
          <w:rFonts w:cs="Arial"/>
        </w:rPr>
        <w:fldChar w:fldCharType="begin"/>
      </w:r>
      <w:r w:rsidR="001567A2">
        <w:rPr>
          <w:rFonts w:cs="Arial"/>
        </w:rPr>
        <w:instrText xml:space="preserve"> ADDIN EN.CITE &lt;EndNote&gt;&lt;Cite&gt;&lt;Author&gt;Snyder&lt;/Author&gt;&lt;Year&gt;2018&lt;/Year&gt;&lt;RecNum&gt;3016&lt;/RecNum&gt;&lt;DisplayText&gt;(57)&lt;/DisplayText&gt;&lt;record&gt;&lt;rec-number&gt;3016&lt;/rec-number&gt;&lt;foreign-keys&gt;&lt;key app="EN" db-id="p9wz5ppf2sezznewrrqvxxdwpxxvzx0dpad2" timestamp="1670843425"&gt;3016&lt;/key&gt;&lt;/foreign-keys&gt;&lt;ref-type name="Journal Article"&gt;17&lt;/ref-type&gt;&lt;contributors&gt;&lt;authors&gt;&lt;author&gt;Snyder, Ashley H.&lt;/author&gt;&lt;author&gt;Weisman, Carol S.&lt;/author&gt;&lt;author&gt;Liu, Guodong&lt;/author&gt;&lt;author&gt;Leslie, Douglas&lt;/author&gt;&lt;author&gt;Chuang, Cynthia H.&lt;/author&gt;&lt;/authors&gt;&lt;/contributors&gt;&lt;titles&gt;&lt;title&gt;The Impact of the Affordable Care Act on Contraceptive Use and Costs among Privately Insured Women&lt;/title&gt;&lt;secondary-title&gt;Women&amp;apos;s Health Issues&lt;/secondary-title&gt;&lt;/titles&gt;&lt;periodical&gt;&lt;full-title&gt;Women&amp;apos;s Health Issues&lt;/full-title&gt;&lt;/periodical&gt;&lt;pages&gt;219-223&lt;/pages&gt;&lt;volume&gt;28&lt;/volume&gt;&lt;number&gt;3&lt;/number&gt;&lt;dates&gt;&lt;year&gt;2018&lt;/year&gt;&lt;pub-dates&gt;&lt;date&gt;2018/05/01/&lt;/date&gt;&lt;/pub-dates&gt;&lt;/dates&gt;&lt;isbn&gt;1049-3867&lt;/isbn&gt;&lt;urls&gt;&lt;related-urls&gt;&lt;url&gt;https://www.sciencedirect.com/science/article/pii/S1049386717305273&lt;/url&gt;&lt;/related-urls&gt;&lt;/urls&gt;&lt;electronic-resource-num&gt;https://doi.org/10.1016/j.whi.2018.01.005&lt;/electronic-resource-num&gt;&lt;/record&gt;&lt;/Cite&gt;&lt;/EndNote&gt;</w:instrText>
      </w:r>
      <w:r w:rsidRPr="00B1422D">
        <w:rPr>
          <w:rFonts w:cs="Arial"/>
        </w:rPr>
        <w:fldChar w:fldCharType="separate"/>
      </w:r>
      <w:r w:rsidR="001567A2">
        <w:rPr>
          <w:rFonts w:cs="Arial"/>
          <w:noProof/>
        </w:rPr>
        <w:t>(57)</w:t>
      </w:r>
      <w:r w:rsidRPr="00B1422D">
        <w:rPr>
          <w:rFonts w:cs="Arial"/>
        </w:rPr>
        <w:fldChar w:fldCharType="end"/>
      </w:r>
      <w:r w:rsidR="00F22F54">
        <w:rPr>
          <w:rFonts w:cs="Arial"/>
        </w:rPr>
        <w:t>.</w:t>
      </w:r>
      <w:r w:rsidRPr="00B1422D">
        <w:rPr>
          <w:rFonts w:cs="Arial"/>
        </w:rPr>
        <w:t xml:space="preserve"> </w:t>
      </w:r>
      <w:r w:rsidR="003B0969" w:rsidRPr="00B1422D">
        <w:rPr>
          <w:rFonts w:cs="Arial"/>
        </w:rPr>
        <w:t>T</w:t>
      </w:r>
      <w:r w:rsidRPr="00B1422D">
        <w:rPr>
          <w:rFonts w:cs="Arial"/>
        </w:rPr>
        <w:t xml:space="preserve">he healthcare system </w:t>
      </w:r>
      <w:r w:rsidR="003B0969" w:rsidRPr="00B1422D">
        <w:rPr>
          <w:rFonts w:cs="Arial"/>
        </w:rPr>
        <w:t>should offer</w:t>
      </w:r>
      <w:r w:rsidRPr="00B1422D">
        <w:rPr>
          <w:rFonts w:cs="Arial"/>
        </w:rPr>
        <w:t xml:space="preserve"> all contraceptive options </w:t>
      </w:r>
      <w:r w:rsidR="003B0969" w:rsidRPr="00B1422D">
        <w:rPr>
          <w:rFonts w:cs="Arial"/>
        </w:rPr>
        <w:t>free of charge, to maximise choice for all</w:t>
      </w:r>
      <w:r w:rsidRPr="00B1422D">
        <w:rPr>
          <w:rFonts w:cs="Arial"/>
        </w:rPr>
        <w:t xml:space="preserve"> women in their reproductive decision making. </w:t>
      </w:r>
    </w:p>
    <w:p w14:paraId="4782D8FC" w14:textId="77777777" w:rsidR="0001255C" w:rsidRPr="00B1422D" w:rsidRDefault="0001255C" w:rsidP="009743D3">
      <w:pPr>
        <w:rPr>
          <w:rFonts w:cs="Arial"/>
        </w:rPr>
      </w:pPr>
    </w:p>
    <w:p w14:paraId="136C4B79" w14:textId="1E6DA80A" w:rsidR="00F62899" w:rsidRPr="00B1422D" w:rsidRDefault="00AA2FE3" w:rsidP="006027A7">
      <w:pPr>
        <w:rPr>
          <w:rFonts w:cs="Arial"/>
        </w:rPr>
      </w:pPr>
      <w:r w:rsidRPr="00B1422D">
        <w:rPr>
          <w:rFonts w:cs="Arial"/>
        </w:rPr>
        <w:t xml:space="preserve">All studies in this review mentioned side effects as a factor </w:t>
      </w:r>
      <w:r w:rsidR="003B0969" w:rsidRPr="00B1422D">
        <w:rPr>
          <w:rFonts w:cs="Arial"/>
        </w:rPr>
        <w:t xml:space="preserve">influencing </w:t>
      </w:r>
      <w:r w:rsidRPr="00B1422D">
        <w:rPr>
          <w:rFonts w:cs="Arial"/>
        </w:rPr>
        <w:t xml:space="preserve">LARC usage, therefore </w:t>
      </w:r>
      <w:r w:rsidR="00B40907" w:rsidRPr="00B1422D">
        <w:rPr>
          <w:rFonts w:cs="Arial"/>
        </w:rPr>
        <w:t xml:space="preserve">respectful, inclusive </w:t>
      </w:r>
      <w:r w:rsidRPr="00B1422D">
        <w:rPr>
          <w:rFonts w:cs="Arial"/>
        </w:rPr>
        <w:t>counselling</w:t>
      </w:r>
      <w:r w:rsidR="00C62C4A" w:rsidRPr="00B1422D">
        <w:rPr>
          <w:rFonts w:cs="Arial"/>
        </w:rPr>
        <w:t xml:space="preserve"> is required to </w:t>
      </w:r>
      <w:r w:rsidR="003B0969" w:rsidRPr="00B1422D">
        <w:rPr>
          <w:rFonts w:cs="Arial"/>
        </w:rPr>
        <w:t xml:space="preserve">prepare women </w:t>
      </w:r>
      <w:r w:rsidR="00C62C4A" w:rsidRPr="00B1422D">
        <w:rPr>
          <w:rFonts w:cs="Arial"/>
        </w:rPr>
        <w:t>and to dispel any misconceptions</w:t>
      </w:r>
      <w:r w:rsidR="00B40907" w:rsidRPr="00B1422D">
        <w:rPr>
          <w:rFonts w:cs="Arial"/>
        </w:rPr>
        <w:t xml:space="preserve"> which</w:t>
      </w:r>
      <w:r w:rsidR="00C62C4A" w:rsidRPr="00B1422D">
        <w:rPr>
          <w:rFonts w:cs="Arial"/>
        </w:rPr>
        <w:t xml:space="preserve"> they</w:t>
      </w:r>
      <w:r w:rsidR="00B40907" w:rsidRPr="00B1422D">
        <w:rPr>
          <w:rFonts w:cs="Arial"/>
        </w:rPr>
        <w:t xml:space="preserve"> or their partners</w:t>
      </w:r>
      <w:r w:rsidR="00C62C4A" w:rsidRPr="00B1422D">
        <w:rPr>
          <w:rFonts w:cs="Arial"/>
        </w:rPr>
        <w:t xml:space="preserve"> may have. </w:t>
      </w:r>
      <w:r w:rsidR="004C40CF" w:rsidRPr="00B1422D">
        <w:rPr>
          <w:rFonts w:cs="Arial"/>
        </w:rPr>
        <w:t xml:space="preserve">Contraceptive counselling must </w:t>
      </w:r>
      <w:r w:rsidR="00D707E0" w:rsidRPr="00B1422D">
        <w:rPr>
          <w:rFonts w:cs="Arial"/>
        </w:rPr>
        <w:t>provide comprehensive, accurate information about the full range of contraceptive options and their potential side-effects</w:t>
      </w:r>
      <w:r w:rsidR="000F517F" w:rsidRPr="00B1422D">
        <w:rPr>
          <w:rFonts w:cs="Arial"/>
        </w:rPr>
        <w:t xml:space="preserve">, so that women are </w:t>
      </w:r>
      <w:r w:rsidR="006B61F1" w:rsidRPr="00B1422D">
        <w:rPr>
          <w:rFonts w:cs="Arial"/>
        </w:rPr>
        <w:t>fully informed to</w:t>
      </w:r>
      <w:r w:rsidR="002913F1" w:rsidRPr="00B1422D">
        <w:rPr>
          <w:rFonts w:cs="Arial"/>
        </w:rPr>
        <w:t xml:space="preserve"> make a decision best suited for them</w:t>
      </w:r>
      <w:r w:rsidR="002913F1" w:rsidRPr="00B1422D">
        <w:rPr>
          <w:rFonts w:cs="Arial"/>
        </w:rPr>
        <w:fldChar w:fldCharType="begin"/>
      </w:r>
      <w:r w:rsidR="001567A2">
        <w:rPr>
          <w:rFonts w:cs="Arial"/>
        </w:rPr>
        <w:instrText xml:space="preserve"> ADDIN EN.CITE &lt;EndNote&gt;&lt;Cite&gt;&lt;Author&gt;Higgins&lt;/Author&gt;&lt;Year&gt;2014&lt;/Year&gt;&lt;RecNum&gt;253&lt;/RecNum&gt;&lt;DisplayText&gt;(14)&lt;/DisplayText&gt;&lt;record&gt;&lt;rec-number&gt;253&lt;/rec-number&gt;&lt;foreign-keys&gt;&lt;key app="EN" db-id="0swzvs0rl5rzd9eesrr522wvv9x00safxp2t" timestamp="1692196288"&gt;253&lt;/key&gt;&lt;/foreign-keys&gt;&lt;ref-type name="Journal Article"&gt;17&lt;/ref-type&gt;&lt;contributors&gt;&lt;authors&gt;&lt;author&gt;Higgins, Jenny A.&lt;/author&gt;&lt;/authors&gt;&lt;/contributors&gt;&lt;titles&gt;&lt;title&gt;Celebration meets caution: LARC&amp;apos;s boons, potential busts, and the benefits of a reproductive justice approach&lt;/title&gt;&lt;secondary-title&gt;Contraception&lt;/secondary-title&gt;&lt;/titles&gt;&lt;periodical&gt;&lt;full-title&gt;Contraception&lt;/full-title&gt;&lt;/periodical&gt;&lt;pages&gt;237-241&lt;/pages&gt;&lt;volume&gt;89&lt;/volume&gt;&lt;number&gt;4&lt;/number&gt;&lt;dates&gt;&lt;year&gt;2014&lt;/year&gt;&lt;pub-dates&gt;&lt;date&gt;2014/04/01/&lt;/date&gt;&lt;/pub-dates&gt;&lt;/dates&gt;&lt;isbn&gt;0010-7824&lt;/isbn&gt;&lt;urls&gt;&lt;related-urls&gt;&lt;url&gt;https://www.sciencedirect.com/science/article/pii/S0010782414000389&lt;/url&gt;&lt;/related-urls&gt;&lt;/urls&gt;&lt;electronic-resource-num&gt;https://doi.org/10.1016/j.contraception.2014.01.027&lt;/electronic-resource-num&gt;&lt;/record&gt;&lt;/Cite&gt;&lt;/EndNote&gt;</w:instrText>
      </w:r>
      <w:r w:rsidR="002913F1" w:rsidRPr="00B1422D">
        <w:rPr>
          <w:rFonts w:cs="Arial"/>
        </w:rPr>
        <w:fldChar w:fldCharType="separate"/>
      </w:r>
      <w:r w:rsidR="001567A2">
        <w:rPr>
          <w:rFonts w:cs="Arial"/>
          <w:noProof/>
        </w:rPr>
        <w:t>(14)</w:t>
      </w:r>
      <w:r w:rsidR="002913F1" w:rsidRPr="00B1422D">
        <w:rPr>
          <w:rFonts w:cs="Arial"/>
        </w:rPr>
        <w:fldChar w:fldCharType="end"/>
      </w:r>
      <w:r w:rsidR="00F22F54">
        <w:rPr>
          <w:rFonts w:cs="Arial"/>
        </w:rPr>
        <w:t>.</w:t>
      </w:r>
      <w:r w:rsidR="004C40CF" w:rsidRPr="00B1422D">
        <w:rPr>
          <w:rFonts w:cs="Arial"/>
        </w:rPr>
        <w:t xml:space="preserve"> </w:t>
      </w:r>
      <w:r w:rsidR="00D707E0" w:rsidRPr="00B1422D">
        <w:rPr>
          <w:rFonts w:cs="Arial"/>
        </w:rPr>
        <w:t>As women from</w:t>
      </w:r>
      <w:r w:rsidR="00FA5834" w:rsidRPr="00B1422D">
        <w:rPr>
          <w:rFonts w:cs="Arial"/>
        </w:rPr>
        <w:t xml:space="preserve"> ethnic minorities </w:t>
      </w:r>
      <w:r w:rsidR="00D707E0" w:rsidRPr="00B1422D">
        <w:rPr>
          <w:rFonts w:cs="Arial"/>
        </w:rPr>
        <w:t>particularly value their partners’ opinions, it is especially important to consider providing couples’ counselling</w:t>
      </w:r>
      <w:r w:rsidR="00F9423C" w:rsidRPr="00B1422D">
        <w:rPr>
          <w:rFonts w:cs="Arial"/>
        </w:rPr>
        <w:t>,</w:t>
      </w:r>
      <w:r w:rsidR="00D707E0" w:rsidRPr="00B1422D">
        <w:rPr>
          <w:rFonts w:cs="Arial"/>
        </w:rPr>
        <w:t xml:space="preserve"> </w:t>
      </w:r>
      <w:r w:rsidR="00F9423C" w:rsidRPr="00B1422D">
        <w:rPr>
          <w:rFonts w:cs="Arial"/>
        </w:rPr>
        <w:t>not only</w:t>
      </w:r>
      <w:r w:rsidR="00D707E0" w:rsidRPr="00B1422D">
        <w:rPr>
          <w:rFonts w:cs="Arial"/>
        </w:rPr>
        <w:t xml:space="preserve"> individual counselling for the woman alone. </w:t>
      </w:r>
      <w:r w:rsidR="00C4618D" w:rsidRPr="00B1422D">
        <w:rPr>
          <w:rFonts w:cs="Arial"/>
        </w:rPr>
        <w:t>Many studies have found that interventions involving couples are more effective than those focussed on individual women</w:t>
      </w:r>
      <w:r w:rsidR="00C4618D" w:rsidRPr="00B1422D">
        <w:rPr>
          <w:rFonts w:cs="Arial"/>
        </w:rPr>
        <w:fldChar w:fldCharType="begin">
          <w:fldData xml:space="preserve">PEVuZE5vdGU+PENpdGU+PEF1dGhvcj5BcmRlbi1DbG9zZTwvQXV0aG9yPjxZZWFyPjIwMTc8L1ll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</w:fldData>
        </w:fldChar>
      </w:r>
      <w:r w:rsidR="001567A2">
        <w:rPr>
          <w:rFonts w:cs="Arial"/>
        </w:rPr>
        <w:instrText xml:space="preserve"> ADDIN EN.CITE </w:instrText>
      </w:r>
      <w:r w:rsidR="001567A2">
        <w:rPr>
          <w:rFonts w:cs="Arial"/>
        </w:rPr>
        <w:fldChar w:fldCharType="begin">
          <w:fldData xml:space="preserve">PEVuZE5vdGU+PENpdGU+PEF1dGhvcj5BcmRlbi1DbG9zZTwvQXV0aG9yPjxZZWFyPjIwMTc8L1ll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</w:fldData>
        </w:fldChar>
      </w:r>
      <w:r w:rsidR="001567A2">
        <w:rPr>
          <w:rFonts w:cs="Arial"/>
        </w:rPr>
        <w:instrText xml:space="preserve"> ADDIN EN.CITE.DATA </w:instrText>
      </w:r>
      <w:r w:rsidR="001567A2">
        <w:rPr>
          <w:rFonts w:cs="Arial"/>
        </w:rPr>
      </w:r>
      <w:r w:rsidR="001567A2">
        <w:rPr>
          <w:rFonts w:cs="Arial"/>
        </w:rPr>
        <w:fldChar w:fldCharType="end"/>
      </w:r>
      <w:r w:rsidR="00C4618D" w:rsidRPr="00B1422D">
        <w:rPr>
          <w:rFonts w:cs="Arial"/>
        </w:rPr>
      </w:r>
      <w:r w:rsidR="00C4618D" w:rsidRPr="00B1422D">
        <w:rPr>
          <w:rFonts w:cs="Arial"/>
        </w:rPr>
        <w:fldChar w:fldCharType="separate"/>
      </w:r>
      <w:r w:rsidR="001567A2">
        <w:rPr>
          <w:rFonts w:cs="Arial"/>
          <w:noProof/>
        </w:rPr>
        <w:t>(58)</w:t>
      </w:r>
      <w:r w:rsidR="00C4618D" w:rsidRPr="00B1422D">
        <w:rPr>
          <w:rFonts w:cs="Arial"/>
        </w:rPr>
        <w:fldChar w:fldCharType="end"/>
      </w:r>
      <w:r w:rsidR="00180456">
        <w:rPr>
          <w:rFonts w:cs="Arial"/>
        </w:rPr>
        <w:t>.</w:t>
      </w:r>
      <w:r w:rsidR="00C4618D" w:rsidRPr="00B1422D">
        <w:rPr>
          <w:rFonts w:cs="Arial"/>
        </w:rPr>
        <w:t xml:space="preserve"> Couples’ counselling improve</w:t>
      </w:r>
      <w:r w:rsidR="00654A9A" w:rsidRPr="00B1422D">
        <w:rPr>
          <w:rFonts w:cs="Arial"/>
        </w:rPr>
        <w:t>d</w:t>
      </w:r>
      <w:r w:rsidR="00C4618D" w:rsidRPr="00B1422D">
        <w:rPr>
          <w:rFonts w:cs="Arial"/>
        </w:rPr>
        <w:t xml:space="preserve"> uptake of contrac</w:t>
      </w:r>
      <w:r w:rsidR="00654A9A" w:rsidRPr="00B1422D">
        <w:rPr>
          <w:rFonts w:cs="Arial"/>
        </w:rPr>
        <w:t>eption in Egypt</w:t>
      </w:r>
      <w:r w:rsidR="00654A9A" w:rsidRPr="00B1422D">
        <w:rPr>
          <w:rFonts w:cs="Arial"/>
        </w:rPr>
        <w:fldChar w:fldCharType="begin"/>
      </w:r>
      <w:r w:rsidR="001567A2">
        <w:rPr>
          <w:rFonts w:cs="Arial"/>
        </w:rPr>
        <w:instrText xml:space="preserve"> ADDIN EN.CITE &lt;EndNote&gt;&lt;Cite&gt;&lt;Author&gt;Soliman&lt;/Author&gt;&lt;Year&gt;1999&lt;/Year&gt;&lt;RecNum&gt;93&lt;/RecNum&gt;&lt;DisplayText&gt;(59)&lt;/DisplayText&gt;&lt;record&gt;&lt;rec-number&gt;93&lt;/rec-number&gt;&lt;foreign-keys&gt;&lt;key app="EN" db-id="0swzvs0rl5rzd9eesrr522wvv9x00safxp2t" timestamp="1546528925"&gt;93&lt;/key&gt;&lt;/foreign-keys&gt;&lt;ref-type name="Journal Article"&gt;17&lt;/ref-type&gt;&lt;contributors&gt;&lt;authors&gt;&lt;author&gt;Soliman, MH&lt;/author&gt;&lt;/authors&gt;&lt;/contributors&gt;&lt;titles&gt;&lt;title&gt;Impact of antenatal counselling on couples’ knowledge and practice of contraception in Mansoura, Egypt&lt;/title&gt;&lt;secondary-title&gt;East Mediterr Health J&lt;/secondary-title&gt;&lt;/titles&gt;&lt;periodical&gt;&lt;full-title&gt;East Mediterr Health J&lt;/full-title&gt;&lt;/periodical&gt;&lt;pages&gt;1002-1013&lt;/pages&gt;&lt;volume&gt;5&lt;/volume&gt;&lt;number&gt;5&lt;/number&gt;&lt;dates&gt;&lt;year&gt;1999&lt;/year&gt;&lt;/dates&gt;&lt;urls&gt;&lt;related-urls&gt;&lt;url&gt;http://www.emro.who.int/emhj-list/emhj-volume-5-1999/vol5-issue5.html&lt;/url&gt;&lt;/related-urls&gt;&lt;/urls&gt;&lt;/record&gt;&lt;/Cite&gt;&lt;/EndNote&gt;</w:instrText>
      </w:r>
      <w:r w:rsidR="00654A9A" w:rsidRPr="00B1422D">
        <w:rPr>
          <w:rFonts w:cs="Arial"/>
        </w:rPr>
        <w:fldChar w:fldCharType="separate"/>
      </w:r>
      <w:r w:rsidR="001567A2">
        <w:rPr>
          <w:rFonts w:cs="Arial"/>
          <w:noProof/>
        </w:rPr>
        <w:t>(59)</w:t>
      </w:r>
      <w:r w:rsidR="00654A9A" w:rsidRPr="00B1422D">
        <w:rPr>
          <w:rFonts w:cs="Arial"/>
        </w:rPr>
        <w:fldChar w:fldCharType="end"/>
      </w:r>
      <w:r w:rsidR="00654A9A" w:rsidRPr="00B1422D">
        <w:rPr>
          <w:rFonts w:cs="Arial"/>
        </w:rPr>
        <w:t xml:space="preserve"> and Pakistan</w:t>
      </w:r>
      <w:r w:rsidR="00654A9A" w:rsidRPr="00B1422D">
        <w:rPr>
          <w:rFonts w:cs="Arial"/>
        </w:rPr>
        <w:fldChar w:fldCharType="begin"/>
      </w:r>
      <w:r w:rsidR="001567A2">
        <w:rPr>
          <w:rFonts w:cs="Arial"/>
        </w:rPr>
        <w:instrText xml:space="preserve"> ADDIN EN.CITE &lt;EndNote&gt;&lt;Cite&gt;&lt;Author&gt;Saeed&lt;/Author&gt;&lt;Year&gt;2008&lt;/Year&gt;&lt;RecNum&gt;91&lt;/RecNum&gt;&lt;DisplayText&gt;(60)&lt;/DisplayText&gt;&lt;record&gt;&lt;rec-number&gt;91&lt;/rec-number&gt;&lt;foreign-keys&gt;&lt;key app="EN" db-id="0swzvs0rl5rzd9eesrr522wvv9x00safxp2t" timestamp="1546528659"&gt;91&lt;/key&gt;&lt;/foreign-keys&gt;&lt;ref-type name="Journal Article"&gt;17&lt;/ref-type&gt;&lt;contributors&gt;&lt;authors&gt;&lt;author&gt;Saeed, Gulshan Ara&lt;/author&gt;&lt;author&gt;Fakhar, Shazia&lt;/author&gt;&lt;author&gt;Rahim, Faisal&lt;/author&gt;&lt;author&gt;Tabassum, Sabir&lt;/author&gt;&lt;/authors&gt;&lt;/contributors&gt;&lt;titles&gt;&lt;title&gt;Change in trend of contraceptive uptake — effect of educational leaflets and counseling&lt;/title&gt;&lt;secondary-title&gt;Contraception&lt;/secondary-title&gt;&lt;/titles&gt;&lt;periodical&gt;&lt;full-title&gt;Contraception&lt;/full-title&gt;&lt;/periodical&gt;&lt;pages&gt;377-381&lt;/pages&gt;&lt;volume&gt;77&lt;/volume&gt;&lt;number&gt;5&lt;/number&gt;&lt;keywords&gt;&lt;keyword&gt;Postnatal&lt;/keyword&gt;&lt;keyword&gt;Knowledge&lt;/keyword&gt;&lt;keyword&gt;Contraception&lt;/keyword&gt;&lt;keyword&gt;Educational leaflets&lt;/keyword&gt;&lt;keyword&gt;Counseling&lt;/keyword&gt;&lt;/keywords&gt;&lt;dates&gt;&lt;year&gt;2008&lt;/year&gt;&lt;pub-dates&gt;&lt;date&gt;2008/05/01/&lt;/date&gt;&lt;/pub-dates&gt;&lt;/dates&gt;&lt;isbn&gt;0010-7824&lt;/isbn&gt;&lt;urls&gt;&lt;related-urls&gt;&lt;url&gt;http://www.sciencedirect.com/science/article/pii/S0010782408000590&lt;/url&gt;&lt;/related-urls&gt;&lt;/urls&gt;&lt;electronic-resource-num&gt;https://doi.org/10.1016/j.contraception.2008.01.011&lt;/electronic-resource-num&gt;&lt;/record&gt;&lt;/Cite&gt;&lt;/EndNote&gt;</w:instrText>
      </w:r>
      <w:r w:rsidR="00654A9A" w:rsidRPr="00B1422D">
        <w:rPr>
          <w:rFonts w:cs="Arial"/>
        </w:rPr>
        <w:fldChar w:fldCharType="separate"/>
      </w:r>
      <w:r w:rsidR="001567A2">
        <w:rPr>
          <w:rFonts w:cs="Arial"/>
          <w:noProof/>
        </w:rPr>
        <w:t>(60)</w:t>
      </w:r>
      <w:r w:rsidR="00654A9A" w:rsidRPr="00B1422D">
        <w:rPr>
          <w:rFonts w:cs="Arial"/>
        </w:rPr>
        <w:fldChar w:fldCharType="end"/>
      </w:r>
      <w:r w:rsidR="00D707E0" w:rsidRPr="00B1422D">
        <w:rPr>
          <w:rFonts w:cs="Arial"/>
        </w:rPr>
        <w:t>.</w:t>
      </w:r>
      <w:r w:rsidR="00654A9A" w:rsidRPr="00B1422D">
        <w:rPr>
          <w:rFonts w:cs="Arial"/>
        </w:rPr>
        <w:t xml:space="preserve"> </w:t>
      </w:r>
    </w:p>
    <w:p w14:paraId="3BF3A547" w14:textId="77777777" w:rsidR="00F62899" w:rsidRPr="00B1422D" w:rsidRDefault="00F62899" w:rsidP="006027A7">
      <w:pPr>
        <w:rPr>
          <w:rFonts w:cs="Arial"/>
        </w:rPr>
      </w:pPr>
    </w:p>
    <w:p w14:paraId="095F07DA" w14:textId="77777777" w:rsidR="00F62899" w:rsidRPr="004F2E15" w:rsidRDefault="00F62899" w:rsidP="00F62899">
      <w:pPr>
        <w:pStyle w:val="Heading2"/>
        <w:rPr>
          <w:rFonts w:ascii="Arial" w:hAnsi="Arial" w:cs="Arial"/>
        </w:rPr>
      </w:pPr>
      <w:r w:rsidRPr="004F2E15">
        <w:rPr>
          <w:rFonts w:ascii="Arial" w:hAnsi="Arial" w:cs="Arial"/>
        </w:rPr>
        <w:t>Priorities for future research</w:t>
      </w:r>
    </w:p>
    <w:p w14:paraId="142344B1" w14:textId="3447F6A5" w:rsidR="006C2A98" w:rsidRPr="00B1422D" w:rsidRDefault="007841E7" w:rsidP="00972894">
      <w:pPr>
        <w:rPr>
          <w:rFonts w:cs="Arial"/>
        </w:rPr>
      </w:pPr>
      <w:r w:rsidRPr="00B1422D">
        <w:rPr>
          <w:rFonts w:cs="Arial"/>
        </w:rPr>
        <w:t>In the UK, f</w:t>
      </w:r>
      <w:r w:rsidR="006848AB" w:rsidRPr="00B1422D">
        <w:rPr>
          <w:rFonts w:cs="Arial"/>
        </w:rPr>
        <w:t xml:space="preserve">urther research is needed on </w:t>
      </w:r>
      <w:r w:rsidR="005245CD" w:rsidRPr="00B1422D">
        <w:rPr>
          <w:rFonts w:cs="Arial"/>
        </w:rPr>
        <w:t xml:space="preserve">the views of large </w:t>
      </w:r>
      <w:r w:rsidR="006848AB" w:rsidRPr="00B1422D">
        <w:rPr>
          <w:rFonts w:cs="Arial"/>
        </w:rPr>
        <w:t>ethnic minorities</w:t>
      </w:r>
      <w:r w:rsidR="007C66CA" w:rsidRPr="00B1422D">
        <w:rPr>
          <w:rFonts w:cs="Arial"/>
        </w:rPr>
        <w:t>, particularly</w:t>
      </w:r>
      <w:r w:rsidR="00E33F40" w:rsidRPr="00B1422D">
        <w:rPr>
          <w:rFonts w:cs="Arial"/>
        </w:rPr>
        <w:t xml:space="preserve"> </w:t>
      </w:r>
      <w:r w:rsidR="007C66CA" w:rsidRPr="00B1422D">
        <w:rPr>
          <w:rFonts w:cs="Arial"/>
        </w:rPr>
        <w:t>Asian groups</w:t>
      </w:r>
      <w:r w:rsidR="00A9541A" w:rsidRPr="00B1422D">
        <w:rPr>
          <w:rFonts w:cs="Arial"/>
        </w:rPr>
        <w:t>, who have much lower uptake of LARC compared to White and Black women</w:t>
      </w:r>
      <w:r w:rsidR="00A9541A" w:rsidRPr="00B1422D">
        <w:rPr>
          <w:rFonts w:cs="Arial"/>
        </w:rPr>
        <w:fldChar w:fldCharType="begin"/>
      </w:r>
      <w:r w:rsidR="001567A2">
        <w:rPr>
          <w:rFonts w:cs="Arial"/>
        </w:rPr>
        <w:instrText xml:space="preserve"> ADDIN EN.CITE &lt;EndNote&gt;&lt;Cite&gt;&lt;Author&gt;French&lt;/Author&gt;&lt;Year&gt;2020&lt;/Year&gt;&lt;RecNum&gt;209&lt;/RecNum&gt;&lt;DisplayText&gt;(11)&lt;/DisplayText&gt;&lt;record&gt;&lt;rec-number&gt;209&lt;/rec-number&gt;&lt;foreign-keys&gt;&lt;key app="EN" db-id="0swzvs0rl5rzd9eesrr522wvv9x00safxp2t" timestamp="1674744785"&gt;209&lt;/key&gt;&lt;/foreign-keys&gt;&lt;ref-type name="Journal Article"&gt;17&lt;/ref-type&gt;&lt;contributors&gt;&lt;authors&gt;&lt;author&gt;French, Rebecca S&lt;/author&gt;&lt;author&gt;Gibson, Lorna&lt;/author&gt;&lt;author&gt;Geary, Rebecca&lt;/author&gt;&lt;author&gt;Glasier, Anna&lt;/author&gt;&lt;author&gt;Wellings, Kaye&lt;/author&gt;&lt;/authors&gt;&lt;/contributors&gt;&lt;titles&gt;&lt;title&gt;Changes in the prevalence and profile of users of contraception in Britain 2000–2010: evidence from two National Surveys of Sexual Attitudes and Lifestyles&lt;/title&gt;&lt;secondary-title&gt;BMJ Sexual &amp;amp; Reproductive Health&lt;/secondary-title&gt;&lt;/titles&gt;&lt;periodical&gt;&lt;full-title&gt;BMJ Sexual &amp;amp; Reproductive Health&lt;/full-title&gt;&lt;/periodical&gt;&lt;pages&gt;200-209&lt;/pages&gt;&lt;volume&gt;46&lt;/volume&gt;&lt;number&gt;3&lt;/number&gt;&lt;dates&gt;&lt;year&gt;2020&lt;/year&gt;&lt;/dates&gt;&lt;urls&gt;&lt;related-urls&gt;&lt;url&gt;https://srh.bmj.com/content/familyplanning/46/3/200.full.pdf&lt;/url&gt;&lt;/related-urls&gt;&lt;/urls&gt;&lt;electronic-resource-num&gt;10.1136/bmjsrh-2019-200474&lt;/electronic-resource-num&gt;&lt;/record&gt;&lt;/Cite&gt;&lt;/EndNote&gt;</w:instrText>
      </w:r>
      <w:r w:rsidR="00A9541A" w:rsidRPr="00B1422D">
        <w:rPr>
          <w:rFonts w:cs="Arial"/>
        </w:rPr>
        <w:fldChar w:fldCharType="separate"/>
      </w:r>
      <w:r w:rsidR="001567A2">
        <w:rPr>
          <w:rFonts w:cs="Arial"/>
          <w:noProof/>
        </w:rPr>
        <w:t>(11)</w:t>
      </w:r>
      <w:r w:rsidR="00A9541A" w:rsidRPr="00B1422D">
        <w:rPr>
          <w:rFonts w:cs="Arial"/>
        </w:rPr>
        <w:fldChar w:fldCharType="end"/>
      </w:r>
      <w:r w:rsidR="00E33F40" w:rsidRPr="00B1422D">
        <w:rPr>
          <w:rFonts w:cs="Arial"/>
        </w:rPr>
        <w:t xml:space="preserve">. </w:t>
      </w:r>
      <w:r w:rsidR="00654A9A" w:rsidRPr="00B1422D">
        <w:rPr>
          <w:rFonts w:cs="Arial"/>
        </w:rPr>
        <w:t>I</w:t>
      </w:r>
      <w:r w:rsidR="008779C9" w:rsidRPr="00B1422D">
        <w:rPr>
          <w:rFonts w:cs="Arial"/>
        </w:rPr>
        <w:t>t would be int</w:t>
      </w:r>
      <w:r w:rsidR="00A34B25" w:rsidRPr="00B1422D">
        <w:rPr>
          <w:rFonts w:cs="Arial"/>
        </w:rPr>
        <w:t xml:space="preserve">eresting to </w:t>
      </w:r>
      <w:r w:rsidR="00654A9A" w:rsidRPr="00B1422D">
        <w:rPr>
          <w:rFonts w:cs="Arial"/>
        </w:rPr>
        <w:t xml:space="preserve">understand </w:t>
      </w:r>
      <w:r w:rsidR="00A34B25" w:rsidRPr="00B1422D">
        <w:rPr>
          <w:rFonts w:cs="Arial"/>
        </w:rPr>
        <w:t xml:space="preserve">their opinions </w:t>
      </w:r>
      <w:r w:rsidR="00654A9A" w:rsidRPr="00B1422D">
        <w:rPr>
          <w:rFonts w:cs="Arial"/>
        </w:rPr>
        <w:t xml:space="preserve">on </w:t>
      </w:r>
      <w:r w:rsidR="00AA251B" w:rsidRPr="00B1422D">
        <w:rPr>
          <w:rFonts w:cs="Arial"/>
        </w:rPr>
        <w:t xml:space="preserve">issues </w:t>
      </w:r>
      <w:r w:rsidR="00654A9A" w:rsidRPr="00B1422D">
        <w:rPr>
          <w:rFonts w:cs="Arial"/>
        </w:rPr>
        <w:t>such as</w:t>
      </w:r>
      <w:r w:rsidR="001563BF" w:rsidRPr="00B1422D">
        <w:rPr>
          <w:rFonts w:cs="Arial"/>
        </w:rPr>
        <w:t xml:space="preserve"> </w:t>
      </w:r>
      <w:r w:rsidR="00654A9A" w:rsidRPr="00B1422D">
        <w:rPr>
          <w:rFonts w:cs="Arial"/>
        </w:rPr>
        <w:t>how</w:t>
      </w:r>
      <w:r w:rsidR="001563BF" w:rsidRPr="00B1422D">
        <w:rPr>
          <w:rFonts w:cs="Arial"/>
        </w:rPr>
        <w:t xml:space="preserve"> to tackle poor partner cooperation regarding contraception</w:t>
      </w:r>
      <w:r w:rsidR="007C739F" w:rsidRPr="00B1422D">
        <w:rPr>
          <w:rFonts w:cs="Arial"/>
        </w:rPr>
        <w:t>, and how they would feel about receiving counselling from health professionals who are also members of their community, or at least are themselves from ethnic minority groups</w:t>
      </w:r>
      <w:r w:rsidR="00654A9A" w:rsidRPr="00B1422D">
        <w:rPr>
          <w:rFonts w:cs="Arial"/>
        </w:rPr>
        <w:t>.</w:t>
      </w:r>
      <w:r w:rsidR="001563BF" w:rsidRPr="00B1422D">
        <w:rPr>
          <w:rFonts w:cs="Arial"/>
        </w:rPr>
        <w:t xml:space="preserve"> </w:t>
      </w:r>
      <w:r w:rsidR="00E70EB2" w:rsidRPr="00B1422D">
        <w:rPr>
          <w:rFonts w:cs="Arial"/>
        </w:rPr>
        <w:t xml:space="preserve">This would help </w:t>
      </w:r>
      <w:r w:rsidR="00654A9A" w:rsidRPr="00B1422D">
        <w:rPr>
          <w:rFonts w:cs="Arial"/>
        </w:rPr>
        <w:t>to co-develop</w:t>
      </w:r>
      <w:r w:rsidR="00E70EB2" w:rsidRPr="00B1422D">
        <w:rPr>
          <w:rFonts w:cs="Arial"/>
        </w:rPr>
        <w:t xml:space="preserve"> interventions </w:t>
      </w:r>
      <w:r w:rsidR="00654A9A" w:rsidRPr="00B1422D">
        <w:rPr>
          <w:rFonts w:cs="Arial"/>
        </w:rPr>
        <w:t>such as couples’ counselling</w:t>
      </w:r>
      <w:r w:rsidR="00654A9A" w:rsidRPr="00B1422D">
        <w:rPr>
          <w:rFonts w:cs="Arial"/>
        </w:rPr>
        <w:fldChar w:fldCharType="begin"/>
      </w:r>
      <w:r w:rsidR="001567A2">
        <w:rPr>
          <w:rFonts w:cs="Arial"/>
        </w:rPr>
        <w:instrText xml:space="preserve"> ADDIN EN.CITE &lt;EndNote&gt;&lt;Cite&gt;&lt;Author&gt;Mubangizi&lt;/Author&gt;&lt;Year&gt;2022&lt;/Year&gt;&lt;RecNum&gt;233&lt;/RecNum&gt;&lt;DisplayText&gt;(61)&lt;/DisplayText&gt;&lt;record&gt;&lt;rec-number&gt;233&lt;/rec-number&gt;&lt;foreign-keys&gt;&lt;key app="EN" db-id="twwwap05l2fww9e90auvaepc2wrwtatv29zs" timestamp="1672845813"&gt;233&lt;/key&gt;&lt;/foreign-keys&gt;&lt;ref-type name="Journal Article"&gt;17&lt;/ref-type&gt;&lt;contributors&gt;&lt;authors&gt;&lt;author&gt;Mubangizi, Vincent&lt;/author&gt;&lt;author&gt;McGrath, Nuala&lt;/author&gt;&lt;author&gt;Kabakyenga, Jerome Kahuma&lt;/author&gt;&lt;author&gt;Muller, Ingrid&lt;/author&gt;&lt;author&gt;Stuart, Beth L.&lt;/author&gt;&lt;author&gt;Raftery, James P.&lt;/author&gt;&lt;author&gt;Natukunda, Sylvia&lt;/author&gt;&lt;author&gt;Ngonzi, Joseph&lt;/author&gt;&lt;author&gt;Goodhart, Clare&lt;/author&gt;&lt;author&gt;Willcox, Merlin Luke&lt;/author&gt;&lt;/authors&gt;&lt;/contributors&gt;&lt;titles&gt;&lt;title&gt;Antenatal couples’ counselling in Uganda (ACCU): study protocol for a randomised controlled feasibility trial&lt;/title&gt;&lt;secondary-title&gt;Pilot and Feasibility Studies&lt;/secondary-title&gt;&lt;/titles&gt;&lt;periodical&gt;&lt;full-title&gt;Pilot and Feasibility Studies&lt;/full-title&gt;&lt;/periodical&gt;&lt;pages&gt;97&lt;/pages&gt;&lt;volume&gt;8&lt;/volume&gt;&lt;number&gt;1&lt;/number&gt;&lt;dates&gt;&lt;year&gt;2022&lt;/year&gt;&lt;pub-dates&gt;&lt;date&gt;2022/04/29&lt;/date&gt;&lt;/pub-dates&gt;&lt;/dates&gt;&lt;isbn&gt;2055-5784&lt;/isbn&gt;&lt;urls&gt;&lt;related-urls&gt;&lt;url&gt;https://doi.org/10.1186/s40814-022-01049-5&lt;/url&gt;&lt;/related-urls&gt;&lt;/urls&gt;&lt;electronic-resource-num&gt;10.1186/s40814-022-01049-5&lt;/electronic-resource-num&gt;&lt;/record&gt;&lt;/Cite&gt;&lt;/EndNote&gt;</w:instrText>
      </w:r>
      <w:r w:rsidR="00654A9A" w:rsidRPr="00B1422D">
        <w:rPr>
          <w:rFonts w:cs="Arial"/>
        </w:rPr>
        <w:fldChar w:fldCharType="separate"/>
      </w:r>
      <w:r w:rsidR="001567A2">
        <w:rPr>
          <w:rFonts w:cs="Arial"/>
          <w:noProof/>
        </w:rPr>
        <w:t>(61)</w:t>
      </w:r>
      <w:r w:rsidR="00654A9A" w:rsidRPr="00B1422D">
        <w:rPr>
          <w:rFonts w:cs="Arial"/>
        </w:rPr>
        <w:fldChar w:fldCharType="end"/>
      </w:r>
      <w:r w:rsidR="006C2A98" w:rsidRPr="00B1422D">
        <w:rPr>
          <w:rFonts w:cs="Arial"/>
        </w:rPr>
        <w:t>, to assist women and their partners to find contraceptive methods that align with their needs and preferences.</w:t>
      </w:r>
    </w:p>
    <w:p w14:paraId="70F02DA2" w14:textId="38C9CFCD" w:rsidR="00F62899" w:rsidRPr="00B1422D" w:rsidRDefault="00F62899" w:rsidP="00972894">
      <w:pPr>
        <w:rPr>
          <w:rFonts w:cs="Arial"/>
        </w:rPr>
      </w:pPr>
    </w:p>
    <w:p w14:paraId="665A5371" w14:textId="47CDF7C6" w:rsidR="006C2A98" w:rsidRPr="00B1422D" w:rsidRDefault="007841E7" w:rsidP="00972894">
      <w:pPr>
        <w:rPr>
          <w:rFonts w:cs="Arial"/>
        </w:rPr>
      </w:pPr>
      <w:r w:rsidRPr="00B1422D">
        <w:rPr>
          <w:rFonts w:cs="Arial"/>
        </w:rPr>
        <w:t>Couples’ counselling should be trialled more widely, including during the antenatal period to discuss immediate post-partum family planning</w:t>
      </w:r>
      <w:r w:rsidRPr="00B1422D">
        <w:rPr>
          <w:rFonts w:cs="Arial"/>
        </w:rPr>
        <w:fldChar w:fldCharType="begin"/>
      </w:r>
      <w:r w:rsidR="001567A2">
        <w:rPr>
          <w:rFonts w:cs="Arial"/>
        </w:rPr>
        <w:instrText xml:space="preserve"> ADDIN EN.CITE &lt;EndNote&gt;&lt;Cite&gt;&lt;Author&gt;Mubangizi&lt;/Author&gt;&lt;Year&gt;2022&lt;/Year&gt;&lt;RecNum&gt;233&lt;/RecNum&gt;&lt;DisplayText&gt;(61)&lt;/DisplayText&gt;&lt;record&gt;&lt;rec-number&gt;233&lt;/rec-number&gt;&lt;foreign-keys&gt;&lt;key app="EN" db-id="twwwap05l2fww9e90auvaepc2wrwtatv29zs" timestamp="1672845813"&gt;233&lt;/key&gt;&lt;/foreign-keys&gt;&lt;ref-type name="Journal Article"&gt;17&lt;/ref-type&gt;&lt;contributors&gt;&lt;authors&gt;&lt;author&gt;Mubangizi, Vincent&lt;/author&gt;&lt;author&gt;McGrath, Nuala&lt;/author&gt;&lt;author&gt;Kabakyenga, Jerome Kahuma&lt;/author&gt;&lt;author&gt;Muller, Ingrid&lt;/author&gt;&lt;author&gt;Stuart, Beth L.&lt;/author&gt;&lt;author&gt;Raftery, James P.&lt;/author&gt;&lt;author&gt;Natukunda, Sylvia&lt;/author&gt;&lt;author&gt;Ngonzi, Joseph&lt;/author&gt;&lt;author&gt;Goodhart, Clare&lt;/author&gt;&lt;author&gt;Willcox, Merlin Luke&lt;/author&gt;&lt;/authors&gt;&lt;/contributors&gt;&lt;titles&gt;&lt;title&gt;Antenatal couples’ counselling in Uganda (ACCU): study protocol for a randomised controlled feasibility trial&lt;/title&gt;&lt;secondary-title&gt;Pilot and Feasibility Studies&lt;/secondary-title&gt;&lt;/titles&gt;&lt;periodical&gt;&lt;full-title&gt;Pilot and Feasibility Studies&lt;/full-title&gt;&lt;/periodical&gt;&lt;pages&gt;97&lt;/pages&gt;&lt;volume&gt;8&lt;/volume&gt;&lt;number&gt;1&lt;/number&gt;&lt;dates&gt;&lt;year&gt;2022&lt;/year&gt;&lt;pub-dates&gt;&lt;date&gt;2022/04/29&lt;/date&gt;&lt;/pub-dates&gt;&lt;/dates&gt;&lt;isbn&gt;2055-5784&lt;/isbn&gt;&lt;urls&gt;&lt;related-urls&gt;&lt;url&gt;https://doi.org/10.1186/s40814-022-01049-5&lt;/url&gt;&lt;/related-urls&gt;&lt;/urls&gt;&lt;electronic-resource-num&gt;10.1186/s40814-022-01049-5&lt;/electronic-resource-num&gt;&lt;/record&gt;&lt;/Cite&gt;&lt;/EndNote&gt;</w:instrText>
      </w:r>
      <w:r w:rsidRPr="00B1422D">
        <w:rPr>
          <w:rFonts w:cs="Arial"/>
        </w:rPr>
        <w:fldChar w:fldCharType="separate"/>
      </w:r>
      <w:r w:rsidR="001567A2">
        <w:rPr>
          <w:rFonts w:cs="Arial"/>
          <w:noProof/>
        </w:rPr>
        <w:t>(61)</w:t>
      </w:r>
      <w:r w:rsidRPr="00B1422D">
        <w:rPr>
          <w:rFonts w:cs="Arial"/>
        </w:rPr>
        <w:fldChar w:fldCharType="end"/>
      </w:r>
      <w:r w:rsidR="00180456">
        <w:rPr>
          <w:rFonts w:cs="Arial"/>
        </w:rPr>
        <w:t>.</w:t>
      </w:r>
      <w:r w:rsidRPr="00B1422D">
        <w:rPr>
          <w:rFonts w:cs="Arial"/>
        </w:rPr>
        <w:t xml:space="preserve"> Outcome measures should include not only uptake of different contraceptive methods, but also person-centred metrics such as  contraceptive access, autonomy, and satisfaction.</w:t>
      </w:r>
    </w:p>
    <w:p w14:paraId="57072852" w14:textId="77777777" w:rsidR="00180F7C" w:rsidRPr="00B1422D" w:rsidRDefault="00180F7C" w:rsidP="00972894">
      <w:pPr>
        <w:rPr>
          <w:rFonts w:cs="Arial"/>
        </w:rPr>
      </w:pPr>
    </w:p>
    <w:p w14:paraId="6B885C30" w14:textId="3A8FD142" w:rsidR="00BE0060" w:rsidRPr="00B1422D" w:rsidRDefault="004037C7" w:rsidP="00E12037">
      <w:pPr>
        <w:pStyle w:val="Heading1"/>
        <w:rPr>
          <w:rFonts w:ascii="Arial" w:hAnsi="Arial" w:cs="Arial"/>
        </w:rPr>
      </w:pPr>
      <w:bookmarkStart w:id="44" w:name="_Toc124113129"/>
      <w:r w:rsidRPr="00B1422D">
        <w:rPr>
          <w:rFonts w:ascii="Arial" w:hAnsi="Arial" w:cs="Arial"/>
        </w:rPr>
        <w:lastRenderedPageBreak/>
        <w:t>Conclusion</w:t>
      </w:r>
      <w:bookmarkEnd w:id="44"/>
    </w:p>
    <w:p w14:paraId="3029BB9A" w14:textId="051172BE" w:rsidR="009B2D2B" w:rsidRPr="00B1422D" w:rsidRDefault="00F97E4E" w:rsidP="009D42B8">
      <w:pPr>
        <w:spacing w:line="259" w:lineRule="auto"/>
        <w:rPr>
          <w:rFonts w:cs="Arial"/>
        </w:rPr>
      </w:pPr>
      <w:r w:rsidRPr="00B1422D">
        <w:rPr>
          <w:rFonts w:cs="Arial"/>
        </w:rPr>
        <w:t xml:space="preserve">Inclusive, respectful </w:t>
      </w:r>
      <w:r w:rsidR="00E52324" w:rsidRPr="00B1422D">
        <w:rPr>
          <w:rFonts w:cs="Arial"/>
        </w:rPr>
        <w:t xml:space="preserve">counselling and </w:t>
      </w:r>
      <w:r w:rsidRPr="00B1422D">
        <w:rPr>
          <w:rFonts w:cs="Arial"/>
        </w:rPr>
        <w:t xml:space="preserve">improved </w:t>
      </w:r>
      <w:r w:rsidR="00E52324" w:rsidRPr="00B1422D">
        <w:rPr>
          <w:rFonts w:cs="Arial"/>
        </w:rPr>
        <w:t xml:space="preserve">access </w:t>
      </w:r>
      <w:r w:rsidRPr="00B1422D">
        <w:rPr>
          <w:rFonts w:cs="Arial"/>
        </w:rPr>
        <w:t>are</w:t>
      </w:r>
      <w:r w:rsidR="004276FC" w:rsidRPr="00B1422D">
        <w:rPr>
          <w:rFonts w:cs="Arial"/>
        </w:rPr>
        <w:t xml:space="preserve"> required to improve</w:t>
      </w:r>
      <w:r w:rsidR="005A5C1A" w:rsidRPr="00B1422D">
        <w:rPr>
          <w:rFonts w:cs="Arial"/>
        </w:rPr>
        <w:t xml:space="preserve"> LARC usage amongst ethnic minorities. </w:t>
      </w:r>
      <w:r w:rsidRPr="00B1422D">
        <w:rPr>
          <w:rFonts w:cs="Arial"/>
        </w:rPr>
        <w:t xml:space="preserve">Counselling should include male partners and other influential family and community members. </w:t>
      </w:r>
      <w:bookmarkStart w:id="45" w:name="_Hlk140990380"/>
      <w:r w:rsidR="002954A1" w:rsidRPr="00B1422D">
        <w:rPr>
          <w:rFonts w:cs="Arial"/>
        </w:rPr>
        <w:t xml:space="preserve">Further research is needed to develop and evaluate customised counselling on contraception options, including LARC, for couples from ethnic minorities, whose needs and concerns may differ from the white majority population. </w:t>
      </w:r>
      <w:bookmarkEnd w:id="45"/>
    </w:p>
    <w:p w14:paraId="74A4904A" w14:textId="77777777" w:rsidR="00551673" w:rsidRPr="00B1422D" w:rsidRDefault="00551673" w:rsidP="009D42B8">
      <w:pPr>
        <w:spacing w:line="259" w:lineRule="auto"/>
        <w:rPr>
          <w:rFonts w:cs="Arial"/>
        </w:rPr>
      </w:pPr>
    </w:p>
    <w:p w14:paraId="0E88C2A2" w14:textId="4FBFB2F1" w:rsidR="00084A56" w:rsidRPr="005D21AC" w:rsidRDefault="00551673" w:rsidP="004F2E15">
      <w:pPr>
        <w:pStyle w:val="Heading1"/>
        <w:rPr>
          <w:rFonts w:cs="Arial"/>
        </w:rPr>
      </w:pPr>
      <w:r w:rsidRPr="004F2E15">
        <w:rPr>
          <w:rFonts w:ascii="Arial" w:hAnsi="Arial" w:cs="Arial"/>
        </w:rPr>
        <w:t>Footnotes</w:t>
      </w:r>
    </w:p>
    <w:p w14:paraId="71AFD62C" w14:textId="6EC786AD" w:rsidR="00084A56" w:rsidRPr="005D21AC" w:rsidRDefault="00084A56" w:rsidP="004F2E15">
      <w:pPr>
        <w:pStyle w:val="Heading2"/>
        <w:rPr>
          <w:rFonts w:cs="Arial"/>
        </w:rPr>
      </w:pPr>
      <w:r w:rsidRPr="004F2E15">
        <w:rPr>
          <w:rFonts w:ascii="Arial" w:hAnsi="Arial" w:cs="Arial"/>
        </w:rPr>
        <w:t>Ethics statement</w:t>
      </w:r>
    </w:p>
    <w:p w14:paraId="6D7DD0E5" w14:textId="7C968DB5" w:rsidR="00084A56" w:rsidRPr="00B1422D" w:rsidRDefault="00084A56" w:rsidP="009D42B8">
      <w:pPr>
        <w:spacing w:line="259" w:lineRule="auto"/>
        <w:rPr>
          <w:rFonts w:cs="Arial"/>
        </w:rPr>
      </w:pPr>
      <w:r w:rsidRPr="00B1422D">
        <w:rPr>
          <w:rFonts w:cs="Arial"/>
        </w:rPr>
        <w:t xml:space="preserve">Not applicable. No ethical approval required. </w:t>
      </w:r>
    </w:p>
    <w:p w14:paraId="6B11BD5C" w14:textId="77777777" w:rsidR="00537956" w:rsidRPr="00B1422D" w:rsidRDefault="00537956" w:rsidP="009D42B8">
      <w:pPr>
        <w:spacing w:line="259" w:lineRule="auto"/>
        <w:rPr>
          <w:rFonts w:cs="Arial"/>
        </w:rPr>
      </w:pPr>
    </w:p>
    <w:p w14:paraId="2A0604CA" w14:textId="77777777" w:rsidR="009D42B8" w:rsidRPr="004F2E15" w:rsidRDefault="009D42B8" w:rsidP="004F2E15">
      <w:pPr>
        <w:pStyle w:val="Heading2"/>
        <w:rPr>
          <w:rFonts w:ascii="Arial" w:hAnsi="Arial" w:cs="Arial"/>
        </w:rPr>
      </w:pPr>
      <w:bookmarkStart w:id="46" w:name="_Toc124113089"/>
      <w:r w:rsidRPr="004F2E15">
        <w:rPr>
          <w:rFonts w:ascii="Arial" w:hAnsi="Arial" w:cs="Arial"/>
        </w:rPr>
        <w:t>Acknowledgments</w:t>
      </w:r>
      <w:bookmarkEnd w:id="46"/>
    </w:p>
    <w:p w14:paraId="4807716B" w14:textId="3362B933" w:rsidR="009D42B8" w:rsidRPr="00B1422D" w:rsidRDefault="009631AB" w:rsidP="009D42B8">
      <w:pPr>
        <w:spacing w:line="259" w:lineRule="auto"/>
        <w:rPr>
          <w:rFonts w:cs="Arial"/>
        </w:rPr>
      </w:pPr>
      <w:r w:rsidRPr="00B1422D">
        <w:rPr>
          <w:rFonts w:cs="Arial"/>
        </w:rPr>
        <w:t>The authors</w:t>
      </w:r>
      <w:r w:rsidR="009D42B8" w:rsidRPr="00B1422D">
        <w:rPr>
          <w:rFonts w:cs="Arial"/>
        </w:rPr>
        <w:t xml:space="preserve"> would like to thank Paula Sands, who helped with the search strategy and gaining access to papers. </w:t>
      </w:r>
    </w:p>
    <w:p w14:paraId="1A6DD943" w14:textId="77777777" w:rsidR="005F2FFD" w:rsidRPr="00B1422D" w:rsidRDefault="005F2FFD" w:rsidP="009D42B8">
      <w:pPr>
        <w:spacing w:line="259" w:lineRule="auto"/>
        <w:rPr>
          <w:rFonts w:cs="Arial"/>
        </w:rPr>
      </w:pPr>
    </w:p>
    <w:p w14:paraId="2CD963AE" w14:textId="6DE9A853" w:rsidR="005F2FFD" w:rsidRPr="005D21AC" w:rsidRDefault="005F2FFD" w:rsidP="004F2E15">
      <w:pPr>
        <w:pStyle w:val="Heading2"/>
        <w:rPr>
          <w:rFonts w:cs="Arial"/>
        </w:rPr>
      </w:pPr>
      <w:r w:rsidRPr="004F2E15">
        <w:rPr>
          <w:rFonts w:ascii="Arial" w:hAnsi="Arial" w:cs="Arial"/>
        </w:rPr>
        <w:t xml:space="preserve">Contributors </w:t>
      </w:r>
    </w:p>
    <w:p w14:paraId="348DA82F" w14:textId="1F04CBE7" w:rsidR="002958FC" w:rsidRPr="00B1422D" w:rsidRDefault="005F2FFD" w:rsidP="002958FC">
      <w:pPr>
        <w:rPr>
          <w:rFonts w:cs="Arial"/>
        </w:rPr>
      </w:pPr>
      <w:r w:rsidRPr="00B1422D">
        <w:rPr>
          <w:rFonts w:cs="Arial"/>
        </w:rPr>
        <w:t>SA is the guarantor of this paper and responsible for the overall content. The study was conceived and planned by</w:t>
      </w:r>
      <w:r w:rsidR="00A46D49" w:rsidRPr="00B1422D">
        <w:rPr>
          <w:rFonts w:cs="Arial"/>
        </w:rPr>
        <w:t xml:space="preserve"> MLW and SA. Under the guidance and instruction of MLW, SA and AMD conceptualised and conducted the initial literature search, and jointly screened the search results. SA conducted the data extraction and </w:t>
      </w:r>
      <w:r w:rsidR="002958FC" w:rsidRPr="00B1422D">
        <w:rPr>
          <w:rFonts w:cs="Arial"/>
        </w:rPr>
        <w:t xml:space="preserve">thematic analysis of findings from 15 papers, with supervision and input from MLW. MC screened and conducted data extraction and thematic analysis of 4 additional references, under the supervision of MW. SA wrote the original draft, and all authors reviewed and revised the draft. MC, SA and MW edited the paper to incorporate the peer reviewers’ feedback. All authors read and approved the final version. </w:t>
      </w:r>
    </w:p>
    <w:p w14:paraId="758F4365" w14:textId="77777777" w:rsidR="002958FC" w:rsidRPr="00B1422D" w:rsidRDefault="002958FC" w:rsidP="002958FC">
      <w:pPr>
        <w:rPr>
          <w:rFonts w:cs="Arial"/>
        </w:rPr>
      </w:pPr>
    </w:p>
    <w:p w14:paraId="6B45AD99" w14:textId="7FE18FAB" w:rsidR="002958FC" w:rsidRPr="005D21AC" w:rsidRDefault="002958FC" w:rsidP="004F2E15">
      <w:pPr>
        <w:pStyle w:val="Heading2"/>
        <w:rPr>
          <w:rFonts w:cs="Arial"/>
        </w:rPr>
      </w:pPr>
      <w:r w:rsidRPr="004F2E15">
        <w:rPr>
          <w:rFonts w:ascii="Arial" w:hAnsi="Arial" w:cs="Arial"/>
        </w:rPr>
        <w:t>Funding</w:t>
      </w:r>
    </w:p>
    <w:p w14:paraId="7EB510AB" w14:textId="77777777" w:rsidR="00860ECE" w:rsidRPr="00B1422D" w:rsidRDefault="002958FC" w:rsidP="00860ECE">
      <w:pPr>
        <w:rPr>
          <w:rFonts w:cs="Arial"/>
        </w:rPr>
      </w:pPr>
      <w:r w:rsidRPr="00B1422D">
        <w:rPr>
          <w:rFonts w:cs="Arial"/>
        </w:rPr>
        <w:t>MLW’s salary was funded by NIHR (grant NIHR302412).</w:t>
      </w:r>
      <w:r w:rsidR="00860ECE" w:rsidRPr="00B1422D">
        <w:rPr>
          <w:rFonts w:cs="Arial"/>
        </w:rPr>
        <w:t xml:space="preserve"> We did not receive a specific grant for this research from any funding agency in the public, commercial or not-for-profit sectors.</w:t>
      </w:r>
    </w:p>
    <w:p w14:paraId="036F418F" w14:textId="034D76C5" w:rsidR="002958FC" w:rsidRPr="00B1422D" w:rsidRDefault="002958FC" w:rsidP="002958FC">
      <w:pPr>
        <w:rPr>
          <w:rFonts w:cs="Arial"/>
        </w:rPr>
      </w:pPr>
    </w:p>
    <w:p w14:paraId="127B29B5" w14:textId="4466BFDC" w:rsidR="00112966" w:rsidRPr="005D21AC" w:rsidRDefault="00112966" w:rsidP="004F2E15">
      <w:pPr>
        <w:pStyle w:val="Heading2"/>
        <w:rPr>
          <w:rFonts w:cs="Arial"/>
        </w:rPr>
      </w:pPr>
      <w:r w:rsidRPr="004F2E15">
        <w:rPr>
          <w:rFonts w:ascii="Arial" w:hAnsi="Arial" w:cs="Arial"/>
        </w:rPr>
        <w:t xml:space="preserve">Competing Interests </w:t>
      </w:r>
    </w:p>
    <w:p w14:paraId="642B4F6E" w14:textId="352B4033" w:rsidR="00112966" w:rsidRPr="00B1422D" w:rsidRDefault="00112966" w:rsidP="002958FC">
      <w:pPr>
        <w:rPr>
          <w:rFonts w:cs="Arial"/>
        </w:rPr>
      </w:pPr>
      <w:r w:rsidRPr="00B1422D">
        <w:rPr>
          <w:rFonts w:cs="Arial"/>
        </w:rPr>
        <w:t xml:space="preserve">No competing interests. </w:t>
      </w:r>
    </w:p>
    <w:p w14:paraId="597677D3" w14:textId="3979D191" w:rsidR="005F2FFD" w:rsidRPr="000C2450" w:rsidRDefault="005F2FFD" w:rsidP="009D42B8">
      <w:pPr>
        <w:spacing w:line="259" w:lineRule="auto"/>
        <w:rPr>
          <w:rFonts w:cs="Arial"/>
        </w:rPr>
      </w:pPr>
    </w:p>
    <w:p w14:paraId="21289469" w14:textId="77777777" w:rsidR="00F97E4E" w:rsidRPr="000C2450" w:rsidRDefault="00F97E4E" w:rsidP="009631AB">
      <w:pPr>
        <w:pStyle w:val="Heading1"/>
        <w:rPr>
          <w:rFonts w:ascii="Arial" w:hAnsi="Arial" w:cs="Arial"/>
        </w:rPr>
      </w:pPr>
      <w:bookmarkStart w:id="47" w:name="_Toc124113130"/>
      <w:r w:rsidRPr="000C2450">
        <w:rPr>
          <w:rFonts w:ascii="Arial" w:hAnsi="Arial" w:cs="Arial"/>
        </w:rPr>
        <w:br w:type="page"/>
      </w:r>
    </w:p>
    <w:p w14:paraId="78669209" w14:textId="78BDB729" w:rsidR="00245124" w:rsidRPr="000C2450" w:rsidRDefault="002D7808" w:rsidP="00E12037">
      <w:pPr>
        <w:pStyle w:val="Heading1"/>
        <w:rPr>
          <w:rFonts w:ascii="Arial" w:hAnsi="Arial" w:cs="Arial"/>
        </w:rPr>
      </w:pPr>
      <w:r w:rsidRPr="000C2450">
        <w:rPr>
          <w:rFonts w:ascii="Arial" w:hAnsi="Arial" w:cs="Arial"/>
        </w:rPr>
        <w:lastRenderedPageBreak/>
        <w:t>References</w:t>
      </w:r>
      <w:bookmarkEnd w:id="47"/>
    </w:p>
    <w:p w14:paraId="6DCD9AEE" w14:textId="77777777" w:rsidR="00AD01B4" w:rsidRPr="002526ED" w:rsidRDefault="00AD01B4" w:rsidP="00AD01B4">
      <w:pPr>
        <w:rPr>
          <w:rFonts w:cs="Arial"/>
        </w:rPr>
      </w:pPr>
    </w:p>
    <w:p w14:paraId="2DDA04E2" w14:textId="77777777" w:rsidR="00A53848" w:rsidRPr="00A53848" w:rsidRDefault="00245124" w:rsidP="00A53848">
      <w:pPr>
        <w:pStyle w:val="EndNoteBibliography"/>
      </w:pPr>
      <w:r w:rsidRPr="002526ED">
        <w:rPr>
          <w:rFonts w:ascii="Arial" w:hAnsi="Arial" w:cs="Arial"/>
        </w:rPr>
        <w:fldChar w:fldCharType="begin"/>
      </w:r>
      <w:r w:rsidRPr="002526ED">
        <w:rPr>
          <w:rFonts w:ascii="Arial" w:hAnsi="Arial" w:cs="Arial"/>
        </w:rPr>
        <w:instrText xml:space="preserve"> ADDIN EN.REFLIST </w:instrText>
      </w:r>
      <w:r w:rsidRPr="002526ED">
        <w:rPr>
          <w:rFonts w:ascii="Arial" w:hAnsi="Arial" w:cs="Arial"/>
        </w:rPr>
        <w:fldChar w:fldCharType="separate"/>
      </w:r>
      <w:r w:rsidR="00A53848" w:rsidRPr="00A53848">
        <w:t>1.</w:t>
      </w:r>
      <w:r w:rsidR="00A53848" w:rsidRPr="00A53848">
        <w:tab/>
        <w:t>Patel KCR, Hanif W. Ethnic health inequalities in the NHS. BMJ. 2022;376:o607.</w:t>
      </w:r>
    </w:p>
    <w:p w14:paraId="041FD165" w14:textId="77777777" w:rsidR="00A53848" w:rsidRPr="00A53848" w:rsidRDefault="00A53848" w:rsidP="00A53848">
      <w:pPr>
        <w:pStyle w:val="EndNoteBibliography"/>
      </w:pPr>
      <w:r w:rsidRPr="00A53848">
        <w:t>2.</w:t>
      </w:r>
      <w:r w:rsidRPr="00A53848">
        <w:tab/>
        <w:t>Knight M, Bunch K, Kenyon S, Tuffnell D, Kurinczuk JJ. A national population-based cohort study to investigate inequalities in maternal mortality in the United Kingdom, 2009-17. Paediatric and Perinatal Epidemiology. 2020;34(4):392-8.</w:t>
      </w:r>
    </w:p>
    <w:p w14:paraId="3E78A316" w14:textId="77777777" w:rsidR="00A53848" w:rsidRPr="00A53848" w:rsidRDefault="00A53848" w:rsidP="00A53848">
      <w:pPr>
        <w:pStyle w:val="EndNoteBibliography"/>
      </w:pPr>
      <w:r w:rsidRPr="00A53848">
        <w:t>3.</w:t>
      </w:r>
      <w:r w:rsidRPr="00A53848">
        <w:tab/>
        <w:t>Singh GK. Trends and Social Inequalities in Maternal Mortality in the United States, 1969-2018. International Journal of Maternal and Child Health and AIDS (IJMA). 2020;10(1):29-42.</w:t>
      </w:r>
    </w:p>
    <w:p w14:paraId="5250BCB6" w14:textId="40498180" w:rsidR="00A53848" w:rsidRPr="00A53848" w:rsidRDefault="00A53848" w:rsidP="00A53848">
      <w:pPr>
        <w:pStyle w:val="EndNoteBibliography"/>
      </w:pPr>
      <w:r w:rsidRPr="00A53848">
        <w:t>4.</w:t>
      </w:r>
      <w:r w:rsidRPr="00A53848">
        <w:tab/>
        <w:t xml:space="preserve">Office for National Statistics. Population of England and Wales 2022 [Available from: </w:t>
      </w:r>
      <w:hyperlink r:id="rId8" w:history="1">
        <w:r w:rsidRPr="00A53848">
          <w:rPr>
            <w:rStyle w:val="Hyperlink"/>
          </w:rPr>
          <w:t>https://www.ethnicity-facts-figures.service.gov.uk/uk-population-by-ethnicity/national-and-regional-populations/population-of-england-and-wales/latest</w:t>
        </w:r>
      </w:hyperlink>
      <w:r w:rsidRPr="00A53848">
        <w:t>.</w:t>
      </w:r>
    </w:p>
    <w:p w14:paraId="4C00863D" w14:textId="7E66417E" w:rsidR="00A53848" w:rsidRPr="00A53848" w:rsidRDefault="00A53848" w:rsidP="00A53848">
      <w:pPr>
        <w:pStyle w:val="EndNoteBibliography"/>
      </w:pPr>
      <w:r w:rsidRPr="00A53848">
        <w:t>5.</w:t>
      </w:r>
      <w:r w:rsidRPr="00A53848">
        <w:tab/>
        <w:t xml:space="preserve">United States Census Bureau. Population Estimates 2022 [Available from: </w:t>
      </w:r>
      <w:hyperlink r:id="rId9" w:history="1">
        <w:r w:rsidRPr="00A53848">
          <w:rPr>
            <w:rStyle w:val="Hyperlink"/>
          </w:rPr>
          <w:t>https://www.census.gov/quickfacts/fact/table/US/PST045222</w:t>
        </w:r>
      </w:hyperlink>
      <w:r w:rsidRPr="00A53848">
        <w:t>.</w:t>
      </w:r>
    </w:p>
    <w:p w14:paraId="3D4F221B" w14:textId="77777777" w:rsidR="00A53848" w:rsidRPr="00A53848" w:rsidRDefault="00A53848" w:rsidP="00A53848">
      <w:pPr>
        <w:pStyle w:val="EndNoteBibliography"/>
      </w:pPr>
      <w:r w:rsidRPr="00A53848">
        <w:t>6.</w:t>
      </w:r>
      <w:r w:rsidRPr="00A53848">
        <w:tab/>
        <w:t>Finer LB, Zolna MR. Unintended pregnancy in the United States: incidence and disparities, 2006. Contraception. 2011;84(5):478-85.</w:t>
      </w:r>
    </w:p>
    <w:p w14:paraId="1219CE66" w14:textId="77777777" w:rsidR="00A53848" w:rsidRPr="00A53848" w:rsidRDefault="00A53848" w:rsidP="00A53848">
      <w:pPr>
        <w:pStyle w:val="EndNoteBibliography"/>
      </w:pPr>
      <w:r w:rsidRPr="00A53848">
        <w:t>7.</w:t>
      </w:r>
      <w:r w:rsidRPr="00A53848">
        <w:tab/>
        <w:t>Nelson HD, Darney BG, Ahrens K, Burgess A, Jungbauer RM, Cantor A, et al. Associations of Unintended Pregnancy With Maternal and Infant Health Outcomes: A Systematic Review and Meta-analysis. Jama. 2022;328(17):1714-29.</w:t>
      </w:r>
    </w:p>
    <w:p w14:paraId="5BD78F8E" w14:textId="77777777" w:rsidR="00A53848" w:rsidRPr="00A53848" w:rsidRDefault="00A53848" w:rsidP="00A53848">
      <w:pPr>
        <w:pStyle w:val="EndNoteBibliography"/>
      </w:pPr>
      <w:r w:rsidRPr="00A53848">
        <w:t>8.</w:t>
      </w:r>
      <w:r w:rsidRPr="00A53848">
        <w:tab/>
        <w:t>Hussaini KS, Ritenour D, Coonrod DV. Interpregnancy Intervals and the Risk for Infant Mortality: A Case Control Study of Arizona Infants 2003–2007. Maternal and Child Health Journal. 2013;17(4):646-53.</w:t>
      </w:r>
    </w:p>
    <w:p w14:paraId="5F27E460" w14:textId="77777777" w:rsidR="00A53848" w:rsidRPr="00A53848" w:rsidRDefault="00A53848" w:rsidP="00A53848">
      <w:pPr>
        <w:pStyle w:val="EndNoteBibliography"/>
      </w:pPr>
      <w:r w:rsidRPr="00A53848">
        <w:t>9.</w:t>
      </w:r>
      <w:r w:rsidRPr="00A53848">
        <w:tab/>
        <w:t>Dehlendorf C, Park SY, Emeremni CA, Comer D, Vincett K, Borrero S. Racial/ethnic disparities in contraceptive use: variation by age and women's reproductive experiences. American Journal of Obstetrics &amp; Gynecology. 2014;210(6):526.e1-.e9.</w:t>
      </w:r>
    </w:p>
    <w:p w14:paraId="441C93D8" w14:textId="77777777" w:rsidR="00A53848" w:rsidRPr="00A53848" w:rsidRDefault="00A53848" w:rsidP="00A53848">
      <w:pPr>
        <w:pStyle w:val="EndNoteBibliography"/>
      </w:pPr>
      <w:r w:rsidRPr="00A53848">
        <w:t>10.</w:t>
      </w:r>
      <w:r w:rsidRPr="00A53848">
        <w:tab/>
        <w:t>Kopp Kallner H. Benefits of reversible contraception. F1000Res. 2018;7.</w:t>
      </w:r>
    </w:p>
    <w:p w14:paraId="091790DE" w14:textId="77777777" w:rsidR="00A53848" w:rsidRPr="00A53848" w:rsidRDefault="00A53848" w:rsidP="00A53848">
      <w:pPr>
        <w:pStyle w:val="EndNoteBibliography"/>
      </w:pPr>
      <w:r w:rsidRPr="00A53848">
        <w:t>11.</w:t>
      </w:r>
      <w:r w:rsidRPr="00A53848">
        <w:tab/>
        <w:t>French RS, Gibson L, Geary R, Glasier A, Wellings K. Changes in the prevalence and profile of users of contraception in Britain 2000–2010: evidence from two National Surveys of Sexual Attitudes and Lifestyles. BMJ Sexual &amp; Reproductive Health. 2020;46(3):200-9.</w:t>
      </w:r>
    </w:p>
    <w:p w14:paraId="7173B6B0" w14:textId="77777777" w:rsidR="00A53848" w:rsidRPr="00A53848" w:rsidRDefault="00A53848" w:rsidP="00A53848">
      <w:pPr>
        <w:pStyle w:val="EndNoteBibliography"/>
      </w:pPr>
      <w:r w:rsidRPr="00A53848">
        <w:t>12.</w:t>
      </w:r>
      <w:r w:rsidRPr="00A53848">
        <w:tab/>
        <w:t>Ricciotti HA, Dodge LE, Ramirez CI, Barnes K, Hacker MR. Long-acting reversible contraceptive use in urban women from a title X-supported Boston community health center. Journal of primary care &amp; community health. 2015;6(2):111-5.</w:t>
      </w:r>
    </w:p>
    <w:p w14:paraId="7F1BD19A" w14:textId="77777777" w:rsidR="00A53848" w:rsidRPr="00A53848" w:rsidRDefault="00A53848" w:rsidP="00A53848">
      <w:pPr>
        <w:pStyle w:val="EndNoteBibliography"/>
      </w:pPr>
      <w:r w:rsidRPr="00A53848">
        <w:t>13.</w:t>
      </w:r>
      <w:r w:rsidRPr="00A53848">
        <w:tab/>
        <w:t>Gomez AM, Fuentes L, Allina A. Women or LARC First? Reproductive Autonomy And the Promotion of Long-Acting Reversible Contraceptive Methods. Perspectives on Sexual and Reproductive Health. 2014;46(3):171-5.</w:t>
      </w:r>
    </w:p>
    <w:p w14:paraId="668FDC30" w14:textId="77777777" w:rsidR="00A53848" w:rsidRPr="00A53848" w:rsidRDefault="00A53848" w:rsidP="00A53848">
      <w:pPr>
        <w:pStyle w:val="EndNoteBibliography"/>
      </w:pPr>
      <w:r w:rsidRPr="00A53848">
        <w:t>14.</w:t>
      </w:r>
      <w:r w:rsidRPr="00A53848">
        <w:tab/>
        <w:t>Higgins JA. Celebration meets caution: LARC's boons, potential busts, and the benefits of a reproductive justice approach. Contraception. 2014;89(4):237-41.</w:t>
      </w:r>
    </w:p>
    <w:p w14:paraId="7B62DAAD" w14:textId="23EEBF4B" w:rsidR="00A53848" w:rsidRPr="00A53848" w:rsidRDefault="00A53848" w:rsidP="00A53848">
      <w:pPr>
        <w:pStyle w:val="EndNoteBibliography"/>
      </w:pPr>
      <w:r w:rsidRPr="00A53848">
        <w:t>15.</w:t>
      </w:r>
      <w:r w:rsidRPr="00A53848">
        <w:tab/>
        <w:t xml:space="preserve">American Public Health Association. Opposing Coercion in Contraceptive Access and Care to Promote Reproductive Health Equity: Policy Number 202110.: American Public Health Association,; 2021 [Available from: </w:t>
      </w:r>
      <w:hyperlink r:id="rId10" w:anchor=":~:text=Contraceptive%20coercion%20refers%20to%20any,use%20contraception%20as%20they%20wish" w:history="1">
        <w:r w:rsidRPr="00A53848">
          <w:rPr>
            <w:rStyle w:val="Hyperlink"/>
          </w:rPr>
          <w:t>https://apha.org/Policies-and-Advocacy/Public-Health-Policy-Statements/Policy-Database/2022/01/07/Opposing-Coercion-in-Contraceptive-Access-and-Care-to-Promote-Reproductive-Health-Equity#:~:text=Contraceptive%20coercion%20refers%20to%20any,use%20contraception%20as%20they%20wish</w:t>
        </w:r>
      </w:hyperlink>
      <w:r w:rsidRPr="00A53848">
        <w:t>.</w:t>
      </w:r>
    </w:p>
    <w:p w14:paraId="3F1E5C6C" w14:textId="65203462" w:rsidR="00A53848" w:rsidRPr="00A53848" w:rsidRDefault="00A53848" w:rsidP="00A53848">
      <w:pPr>
        <w:pStyle w:val="EndNoteBibliography"/>
      </w:pPr>
      <w:r w:rsidRPr="00A53848">
        <w:t>16.</w:t>
      </w:r>
      <w:r w:rsidRPr="00A53848">
        <w:tab/>
        <w:t xml:space="preserve">Ahmed S, McLoughlin Dymond A, Willcox M. PROSPERO - International Prospective Register of Systematic Reviews 2022 [Available from: </w:t>
      </w:r>
      <w:hyperlink r:id="rId11" w:anchor="searchadvanced" w:history="1">
        <w:r w:rsidRPr="00A53848">
          <w:rPr>
            <w:rStyle w:val="Hyperlink"/>
          </w:rPr>
          <w:t>https://www.crd.york.ac.uk/PROSPERO/#searchadvanced</w:t>
        </w:r>
      </w:hyperlink>
      <w:r w:rsidRPr="00A53848">
        <w:t>.</w:t>
      </w:r>
    </w:p>
    <w:p w14:paraId="24BBE9BD" w14:textId="41B75525" w:rsidR="00A53848" w:rsidRPr="00A53848" w:rsidRDefault="00A53848" w:rsidP="00A53848">
      <w:pPr>
        <w:pStyle w:val="EndNoteBibliography"/>
      </w:pPr>
      <w:r w:rsidRPr="00A53848">
        <w:t>17.</w:t>
      </w:r>
      <w:r w:rsidRPr="00A53848">
        <w:tab/>
        <w:t xml:space="preserve">BMC Medical Research Methodology. Table 1 Enhancing transparency in reporting the synthesis of qualitative research: the ENTREQ statement  [Available from: </w:t>
      </w:r>
      <w:hyperlink r:id="rId12" w:history="1">
        <w:r w:rsidRPr="00A53848">
          <w:rPr>
            <w:rStyle w:val="Hyperlink"/>
          </w:rPr>
          <w:t>https://bmcmedresmethodol.biomedcentral.com/articles/10.1186/1471-2288-12-181/tables/1</w:t>
        </w:r>
      </w:hyperlink>
      <w:r w:rsidRPr="00A53848">
        <w:t>.</w:t>
      </w:r>
    </w:p>
    <w:p w14:paraId="790D0F15" w14:textId="77777777" w:rsidR="00A53848" w:rsidRPr="00A53848" w:rsidRDefault="00A53848" w:rsidP="00A53848">
      <w:pPr>
        <w:pStyle w:val="EndNoteBibliography"/>
      </w:pPr>
      <w:r w:rsidRPr="00A53848">
        <w:t>18.</w:t>
      </w:r>
      <w:r w:rsidRPr="00A53848">
        <w:tab/>
        <w:t>The EndNote Team. Endnote. EndNote X9 ed. Philadelphia, PA: Clarivate; 2013.</w:t>
      </w:r>
    </w:p>
    <w:p w14:paraId="32F096C0" w14:textId="77777777" w:rsidR="00A53848" w:rsidRPr="00A53848" w:rsidRDefault="00A53848" w:rsidP="00A53848">
      <w:pPr>
        <w:pStyle w:val="EndNoteBibliography"/>
      </w:pPr>
      <w:r w:rsidRPr="00A53848">
        <w:lastRenderedPageBreak/>
        <w:t>19.</w:t>
      </w:r>
      <w:r w:rsidRPr="00A53848">
        <w:tab/>
        <w:t>Ouzzani M, Hammady H, Fedorowicz Z, Elmagarmid A. Rayyan—a web and mobile app for systematic reviews. Systematic Reviews. 2016;5(1):210.</w:t>
      </w:r>
    </w:p>
    <w:p w14:paraId="76E85BDA" w14:textId="3B96822A" w:rsidR="00A53848" w:rsidRPr="00A53848" w:rsidRDefault="00A53848" w:rsidP="00A53848">
      <w:pPr>
        <w:pStyle w:val="EndNoteBibliography"/>
      </w:pPr>
      <w:r w:rsidRPr="00A53848">
        <w:t>20.</w:t>
      </w:r>
      <w:r w:rsidRPr="00A53848">
        <w:tab/>
        <w:t xml:space="preserve">World Bank. New World Bank country classifications by income level: 2022-2023 2022 [Available from: </w:t>
      </w:r>
      <w:hyperlink r:id="rId13" w:history="1">
        <w:r w:rsidRPr="00A53848">
          <w:rPr>
            <w:rStyle w:val="Hyperlink"/>
          </w:rPr>
          <w:t>https://blogs.worldbank.org/opendata/new-world-bank-country-classifications-income-level-2022-2023</w:t>
        </w:r>
      </w:hyperlink>
      <w:r w:rsidRPr="00A53848">
        <w:t>.</w:t>
      </w:r>
    </w:p>
    <w:p w14:paraId="317A71E6" w14:textId="5F082FE1" w:rsidR="00A53848" w:rsidRPr="00A53848" w:rsidRDefault="00A53848" w:rsidP="00A53848">
      <w:pPr>
        <w:pStyle w:val="EndNoteBibliography"/>
      </w:pPr>
      <w:r w:rsidRPr="00A53848">
        <w:t>21.</w:t>
      </w:r>
      <w:r w:rsidRPr="00A53848">
        <w:tab/>
        <w:t xml:space="preserve">CASP - Critical Appraisal Skills Programme. CASP Checklists 2022 [Available from: </w:t>
      </w:r>
      <w:hyperlink r:id="rId14" w:history="1">
        <w:r w:rsidRPr="00A53848">
          <w:rPr>
            <w:rStyle w:val="Hyperlink"/>
          </w:rPr>
          <w:t>https://casp-uk.net/casp-tools-checklists/</w:t>
        </w:r>
      </w:hyperlink>
      <w:r w:rsidRPr="00A53848">
        <w:t>.</w:t>
      </w:r>
    </w:p>
    <w:p w14:paraId="0C63F714" w14:textId="77777777" w:rsidR="00A53848" w:rsidRPr="00A53848" w:rsidRDefault="00A53848" w:rsidP="00A53848">
      <w:pPr>
        <w:pStyle w:val="EndNoteBibliography"/>
      </w:pPr>
      <w:r w:rsidRPr="00A53848">
        <w:t>22.</w:t>
      </w:r>
      <w:r w:rsidRPr="00A53848">
        <w:tab/>
        <w:t>QSR International Pty Ltd. NVivo (Version 12). 2018.</w:t>
      </w:r>
    </w:p>
    <w:p w14:paraId="142F6E90" w14:textId="77777777" w:rsidR="00A53848" w:rsidRPr="00A53848" w:rsidRDefault="00A53848" w:rsidP="00A53848">
      <w:pPr>
        <w:pStyle w:val="EndNoteBibliography"/>
      </w:pPr>
      <w:r w:rsidRPr="00A53848">
        <w:t>23.</w:t>
      </w:r>
      <w:r w:rsidRPr="00A53848">
        <w:tab/>
        <w:t>Thomas J, Harden A. Methods for the thematic synthesis of qualitative research in systematic reviews. BMC Medical Research Methodology. 2008;8(1):45.</w:t>
      </w:r>
    </w:p>
    <w:p w14:paraId="038581C1" w14:textId="77777777" w:rsidR="00A53848" w:rsidRPr="00A53848" w:rsidRDefault="00A53848" w:rsidP="00A53848">
      <w:pPr>
        <w:pStyle w:val="EndNoteBibliography"/>
      </w:pPr>
      <w:r w:rsidRPr="00A53848">
        <w:t>24.</w:t>
      </w:r>
      <w:r w:rsidRPr="00A53848">
        <w:tab/>
        <w:t>Agbemenu K, Volpe EM, Dyer E. Reproductive health decision‐making among US‐dwelling Somali Bantu refugee women: A qualitative study. Journal of Clinical Nursing (John Wiley &amp; Sons, Inc). 2018;27(17-18):3355-62.</w:t>
      </w:r>
    </w:p>
    <w:p w14:paraId="1E2FA290" w14:textId="77777777" w:rsidR="00A53848" w:rsidRPr="00A53848" w:rsidRDefault="00A53848" w:rsidP="00A53848">
      <w:pPr>
        <w:pStyle w:val="EndNoteBibliography"/>
      </w:pPr>
      <w:r w:rsidRPr="00A53848">
        <w:t>25.</w:t>
      </w:r>
      <w:r w:rsidRPr="00A53848">
        <w:tab/>
        <w:t>Amico JR, Bennett AH, Karasz A, Gold M. "She just told me to leave it": Women's experiences discussing early elective IUD removal. Contraception. 2016;94(4):357-61.</w:t>
      </w:r>
    </w:p>
    <w:p w14:paraId="16560210" w14:textId="77777777" w:rsidR="00A53848" w:rsidRPr="00A53848" w:rsidRDefault="00A53848" w:rsidP="00A53848">
      <w:pPr>
        <w:pStyle w:val="EndNoteBibliography"/>
      </w:pPr>
      <w:r w:rsidRPr="00A53848">
        <w:t>26.</w:t>
      </w:r>
      <w:r w:rsidRPr="00A53848">
        <w:tab/>
        <w:t>Berglas NF, Kimport K, Mays A, Kaller S, Biggs MA. "It's Worked Well for Me": Young Women's Reasons for Choosing Lower-Efficacy Contraceptive Methods. Journal of Pediatric and Adolescent Gynecology. 2021;34(3):341-7.</w:t>
      </w:r>
    </w:p>
    <w:p w14:paraId="084728D6" w14:textId="77777777" w:rsidR="00A53848" w:rsidRPr="00A53848" w:rsidRDefault="00A53848" w:rsidP="00A53848">
      <w:pPr>
        <w:pStyle w:val="EndNoteBibliography"/>
      </w:pPr>
      <w:r w:rsidRPr="00A53848">
        <w:t>27.</w:t>
      </w:r>
      <w:r w:rsidRPr="00A53848">
        <w:tab/>
        <w:t>Coates C, Gordon CM, Simpson T. A Qualitative Study Exploring Contraceptive Practices and Barriers to Long-Acting Reversible Contraceptive Use in a Sample of Adolescents Living in the Southern United States. Journal of pediatric and adolescent gynecology. 2018;31(6):605-9.</w:t>
      </w:r>
    </w:p>
    <w:p w14:paraId="543C7904" w14:textId="77777777" w:rsidR="00A53848" w:rsidRPr="00A53848" w:rsidRDefault="00A53848" w:rsidP="00A53848">
      <w:pPr>
        <w:pStyle w:val="EndNoteBibliography"/>
      </w:pPr>
      <w:r w:rsidRPr="00A53848">
        <w:t>28.</w:t>
      </w:r>
      <w:r w:rsidRPr="00A53848">
        <w:tab/>
        <w:t>Dolan H, Li M, Bateson D, Thompson R, Tam CWM, Bonner C, et al. 'Every medicine is part poison': a qualitative inquiry into the perceptions and experiences of choosing contraceptive methods of migrant Chinese women living in Australia. BMC women's health. 2021;21(1):100.</w:t>
      </w:r>
    </w:p>
    <w:p w14:paraId="136A3DCD" w14:textId="77777777" w:rsidR="00A53848" w:rsidRPr="00A53848" w:rsidRDefault="00A53848" w:rsidP="00A53848">
      <w:pPr>
        <w:pStyle w:val="EndNoteBibliography"/>
      </w:pPr>
      <w:r w:rsidRPr="00A53848">
        <w:t>29.</w:t>
      </w:r>
      <w:r w:rsidRPr="00A53848">
        <w:tab/>
        <w:t>Gilliam ML, Warden M, Goldstein C, Tapia B. Concerns about contraceptive side effects among young Latinas: a focus-group approach. Contraception. 2004;70(4):299-305.</w:t>
      </w:r>
    </w:p>
    <w:p w14:paraId="1FA4B06A" w14:textId="77777777" w:rsidR="00A53848" w:rsidRPr="00A53848" w:rsidRDefault="00A53848" w:rsidP="00A53848">
      <w:pPr>
        <w:pStyle w:val="EndNoteBibliography"/>
      </w:pPr>
      <w:r w:rsidRPr="00A53848">
        <w:t>30.</w:t>
      </w:r>
      <w:r w:rsidRPr="00A53848">
        <w:tab/>
        <w:t>Gomez AM, Wapman M. Under (implicit) pressure: young Black and Latina women's perceptions of contraceptive care. Contraception. 2017;96(4):221-6.</w:t>
      </w:r>
    </w:p>
    <w:p w14:paraId="1541FA30" w14:textId="77777777" w:rsidR="00A53848" w:rsidRPr="00A53848" w:rsidRDefault="00A53848" w:rsidP="00A53848">
      <w:pPr>
        <w:pStyle w:val="EndNoteBibliography"/>
      </w:pPr>
      <w:r w:rsidRPr="00A53848">
        <w:t>31.</w:t>
      </w:r>
      <w:r w:rsidRPr="00A53848">
        <w:tab/>
        <w:t>Gomez AM, Mann ES, Torres V. 'It would have control over me instead of me having control': intrauterine devices and the meaning of reproductive freedom. Critical Public Health. 2018;28(2):190-200.</w:t>
      </w:r>
    </w:p>
    <w:p w14:paraId="1E66C9A4" w14:textId="77777777" w:rsidR="00A53848" w:rsidRPr="00A53848" w:rsidRDefault="00A53848" w:rsidP="00A53848">
      <w:pPr>
        <w:pStyle w:val="EndNoteBibliography"/>
      </w:pPr>
      <w:r w:rsidRPr="00A53848">
        <w:t>32.</w:t>
      </w:r>
      <w:r w:rsidRPr="00A53848">
        <w:tab/>
        <w:t>Downey MM, Arteaga S, Villaseñor E, Gomez AM. More Than a Destination: Contraceptive Decision Making as a Journey. Women's Health Issues. 2017;27(5):539-45.</w:t>
      </w:r>
    </w:p>
    <w:p w14:paraId="006305FF" w14:textId="77777777" w:rsidR="00A53848" w:rsidRPr="00A53848" w:rsidRDefault="00A53848" w:rsidP="00A53848">
      <w:pPr>
        <w:pStyle w:val="EndNoteBibliography"/>
      </w:pPr>
      <w:r w:rsidRPr="00A53848">
        <w:t>33.</w:t>
      </w:r>
      <w:r w:rsidRPr="00A53848">
        <w:tab/>
        <w:t>Griffiths EK, Marley JV, Friello D, Atkinson DN. Uptake of long-acting, reversible contraception in three remote Aboriginal communities: a population-based study. The Medical journal of Australia. 2016;205(1):21-5.</w:t>
      </w:r>
    </w:p>
    <w:p w14:paraId="2B803E75" w14:textId="77777777" w:rsidR="00A53848" w:rsidRPr="00A53848" w:rsidRDefault="00A53848" w:rsidP="00A53848">
      <w:pPr>
        <w:pStyle w:val="EndNoteBibliography"/>
      </w:pPr>
      <w:r w:rsidRPr="00A53848">
        <w:t>34.</w:t>
      </w:r>
      <w:r w:rsidRPr="00A53848">
        <w:tab/>
        <w:t>Kuiper H, Miller S, Martinez E, Loeb L, Darney P. Urban adolescent females' views on the implant and contraceptive decision-making: a double paradox. Fam Plann Perspect. 1997;29(4):167-72.</w:t>
      </w:r>
    </w:p>
    <w:p w14:paraId="146BDD1D" w14:textId="77777777" w:rsidR="00A53848" w:rsidRPr="00A53848" w:rsidRDefault="00A53848" w:rsidP="00A53848">
      <w:pPr>
        <w:pStyle w:val="EndNoteBibliography"/>
      </w:pPr>
      <w:r w:rsidRPr="00A53848">
        <w:t>35.</w:t>
      </w:r>
      <w:r w:rsidRPr="00A53848">
        <w:tab/>
        <w:t>Lewis DA, Martins SL, Gilliam ML. Partner roles in contraceptive use: what do adolescent mothers say? Journal of pediatric and adolescent gynecology. 2012;25(6):396-400.</w:t>
      </w:r>
    </w:p>
    <w:p w14:paraId="616A1DF7" w14:textId="77777777" w:rsidR="00A53848" w:rsidRPr="00A53848" w:rsidRDefault="00A53848" w:rsidP="00A53848">
      <w:pPr>
        <w:pStyle w:val="EndNoteBibliography"/>
      </w:pPr>
      <w:r w:rsidRPr="00A53848">
        <w:t>36.</w:t>
      </w:r>
      <w:r w:rsidRPr="00A53848">
        <w:tab/>
        <w:t>Livingood WC, Bull KL, Biegner S, Kaunitz AM, Howard L, Jefferson V, et al. Incorporating Black women's perspectives into long-acting reversible contraception implementation. F&amp;S reports. 2022;3(2 Suppl):80-90.</w:t>
      </w:r>
    </w:p>
    <w:p w14:paraId="723DC825" w14:textId="77777777" w:rsidR="00A53848" w:rsidRPr="00A53848" w:rsidRDefault="00A53848" w:rsidP="00A53848">
      <w:pPr>
        <w:pStyle w:val="EndNoteBibliography"/>
      </w:pPr>
      <w:r w:rsidRPr="00A53848">
        <w:t>37.</w:t>
      </w:r>
      <w:r w:rsidRPr="00A53848">
        <w:tab/>
        <w:t>Mann ES, White AL, Rogers PL, Gomez AM. Patients' experiences with South Carolina's immediate postpartum Long-acting reversible contraception Medicaid policy. Contraception. 2019;100(2):165-71.</w:t>
      </w:r>
    </w:p>
    <w:p w14:paraId="3427A6BC" w14:textId="77777777" w:rsidR="00A53848" w:rsidRPr="00A53848" w:rsidRDefault="00A53848" w:rsidP="00A53848">
      <w:pPr>
        <w:pStyle w:val="EndNoteBibliography"/>
      </w:pPr>
      <w:r w:rsidRPr="00A53848">
        <w:t>38.</w:t>
      </w:r>
      <w:r w:rsidRPr="00A53848">
        <w:tab/>
        <w:t>Sznajder K, Carvajal DN, Sufrin C. Patient perceptions of immediate postpartum long-acting reversible contraception: A qualitative study. Contraception. 2020;101(1):21-5.</w:t>
      </w:r>
    </w:p>
    <w:p w14:paraId="12A6D1C7" w14:textId="77777777" w:rsidR="00A53848" w:rsidRPr="00A53848" w:rsidRDefault="00A53848" w:rsidP="00A53848">
      <w:pPr>
        <w:pStyle w:val="EndNoteBibliography"/>
      </w:pPr>
      <w:r w:rsidRPr="00A53848">
        <w:t>39.</w:t>
      </w:r>
      <w:r w:rsidRPr="00A53848">
        <w:tab/>
        <w:t>Verran A, Evans S, Lin DJ, Griffiths F. The experiences and perceptions of family planning of female Chinese asylum seekers living in the UK. Journal of Family Planning and Reproductive Health Care. 2015;41(2):122-7.</w:t>
      </w:r>
    </w:p>
    <w:p w14:paraId="66476D22" w14:textId="77777777" w:rsidR="00A53848" w:rsidRPr="00A53848" w:rsidRDefault="00A53848" w:rsidP="00A53848">
      <w:pPr>
        <w:pStyle w:val="EndNoteBibliography"/>
      </w:pPr>
      <w:r w:rsidRPr="00A53848">
        <w:lastRenderedPageBreak/>
        <w:t>40.</w:t>
      </w:r>
      <w:r w:rsidRPr="00A53848">
        <w:tab/>
        <w:t>Weston MRS, Martins SL, Neustadt AB, Gilliam ML. Factors influencing uptake of intrauterine devices among postpartum adolescents: a qualitative study. American journal of obstetrics and gynecology. 2012;206(1):40.e1-7.</w:t>
      </w:r>
    </w:p>
    <w:p w14:paraId="0049BB32" w14:textId="77777777" w:rsidR="00A53848" w:rsidRPr="00A53848" w:rsidRDefault="00A53848" w:rsidP="00A53848">
      <w:pPr>
        <w:pStyle w:val="EndNoteBibliography"/>
      </w:pPr>
      <w:r w:rsidRPr="00A53848">
        <w:t>41.</w:t>
      </w:r>
      <w:r w:rsidRPr="00A53848">
        <w:tab/>
        <w:t>White K, Hopkins K, Potter JE, Grossman D. Knowledge and attitudes about long-acting reversible contraception among Latina women who desire sterilization. Women's health issues : official publication of the Jacobs Institute of Women's Health. 2013;23(4):e257-e63.</w:t>
      </w:r>
    </w:p>
    <w:p w14:paraId="7D213416" w14:textId="77777777" w:rsidR="00A53848" w:rsidRPr="00A53848" w:rsidRDefault="00A53848" w:rsidP="00A53848">
      <w:pPr>
        <w:pStyle w:val="EndNoteBibliography"/>
      </w:pPr>
      <w:r w:rsidRPr="00A53848">
        <w:t>42.</w:t>
      </w:r>
      <w:r w:rsidRPr="00A53848">
        <w:tab/>
        <w:t>White K, Bowen J, Coley A, Marvel A, Walters J, Vater S, et al. Assessing Delaware Parents' Knowledge, Attitudes and Preferences About Long Acting Reversible Contraceptives for Teens Using Participatory Action Research. Delaware journal of public health. 2018;4(5):24-30.</w:t>
      </w:r>
    </w:p>
    <w:p w14:paraId="62BB2C78" w14:textId="77777777" w:rsidR="00A53848" w:rsidRPr="00A53848" w:rsidRDefault="00A53848" w:rsidP="00A53848">
      <w:pPr>
        <w:pStyle w:val="EndNoteBibliography"/>
      </w:pPr>
      <w:r w:rsidRPr="00A53848">
        <w:t>43.</w:t>
      </w:r>
      <w:r w:rsidRPr="00A53848">
        <w:tab/>
        <w:t>Potter JE, Hubert C, White K. The Availability and Use of Postpartum LARC in Mexico and Among Hispanics in the United States. Maternal and child health journal. 2017;21(9):1744-52.</w:t>
      </w:r>
    </w:p>
    <w:p w14:paraId="11996A26" w14:textId="77777777" w:rsidR="00A53848" w:rsidRPr="00A53848" w:rsidRDefault="00A53848" w:rsidP="00A53848">
      <w:pPr>
        <w:pStyle w:val="EndNoteBibliography"/>
      </w:pPr>
      <w:r w:rsidRPr="00A53848">
        <w:t>44.</w:t>
      </w:r>
      <w:r w:rsidRPr="00A53848">
        <w:tab/>
        <w:t>Richards MJ, Coleman-Minahan K, Sheeder J. Long-Acting Reversible Contraceptive Attitudes and Acceptability in Adolescents and Young Adults: A Key to Patient-Centered Contraceptive Counseling. J Pediatr Adolesc Gynecol. 2020;33(6):673-80.</w:t>
      </w:r>
    </w:p>
    <w:p w14:paraId="0FFB01E9" w14:textId="77777777" w:rsidR="00A53848" w:rsidRPr="00A53848" w:rsidRDefault="00A53848" w:rsidP="00A53848">
      <w:pPr>
        <w:pStyle w:val="EndNoteBibliography"/>
      </w:pPr>
      <w:r w:rsidRPr="00A53848">
        <w:t>45.</w:t>
      </w:r>
      <w:r w:rsidRPr="00A53848">
        <w:tab/>
        <w:t>Gallimore A, Irshad T, Cooper M, Cameron S. Influence of culture, religion and experience on the decision of Pakistani women in Lothian, Scotland to use postnatal contraception: a qualitative study. BMJ sexual &amp; reproductive health. 2021;47(1):43-8.</w:t>
      </w:r>
    </w:p>
    <w:p w14:paraId="252909AE" w14:textId="77777777" w:rsidR="00A53848" w:rsidRPr="00A53848" w:rsidRDefault="00A53848" w:rsidP="00A53848">
      <w:pPr>
        <w:pStyle w:val="EndNoteBibliography"/>
      </w:pPr>
      <w:r w:rsidRPr="00A53848">
        <w:t>46.</w:t>
      </w:r>
      <w:r w:rsidRPr="00A53848">
        <w:tab/>
        <w:t>Lowe P, Griffiths F, Sidhu R. ‘I got pregnant, I was so like ... crying inside ...’: experiences of women of Pakistani ancestry seeking contraception in the UK. Diversity in Health and Social Care. 2007;4:69-76.</w:t>
      </w:r>
    </w:p>
    <w:p w14:paraId="47C8254C" w14:textId="77777777" w:rsidR="00A53848" w:rsidRPr="00A53848" w:rsidRDefault="00A53848" w:rsidP="00A53848">
      <w:pPr>
        <w:pStyle w:val="EndNoteBibliography"/>
      </w:pPr>
      <w:r w:rsidRPr="00A53848">
        <w:t>47.</w:t>
      </w:r>
      <w:r w:rsidRPr="00A53848">
        <w:tab/>
        <w:t>Zhang Y, McCoy EE, Roda S, Phillips W, Godfrey E. A Qualitative Exploration of Somali Refugee Women’s Experiences with Family Planning in the U.S. Journal of Immigrant and Minority Health. 2020;22(1):66-73.</w:t>
      </w:r>
    </w:p>
    <w:p w14:paraId="46C0BFD4" w14:textId="77777777" w:rsidR="00A53848" w:rsidRPr="00A53848" w:rsidRDefault="00A53848" w:rsidP="00A53848">
      <w:pPr>
        <w:pStyle w:val="EndNoteBibliography"/>
      </w:pPr>
      <w:r w:rsidRPr="00A53848">
        <w:t>48.</w:t>
      </w:r>
      <w:r w:rsidRPr="00A53848">
        <w:tab/>
        <w:t>Gilliam ML, Davis SD, Neustadt AB, Levey EJ. Contraceptive Attitudes among Inner-City African American Female Adolescents: Barriers to Effective Hormonal Contraceptive Use. Journal of Pediatric and Adolescent Gynecology. 2009;22(2):97-104.</w:t>
      </w:r>
    </w:p>
    <w:p w14:paraId="7EC58DEA" w14:textId="77777777" w:rsidR="00A53848" w:rsidRPr="00A53848" w:rsidRDefault="00A53848" w:rsidP="00A53848">
      <w:pPr>
        <w:pStyle w:val="EndNoteBibliography"/>
      </w:pPr>
      <w:r w:rsidRPr="00A53848">
        <w:t>49.</w:t>
      </w:r>
      <w:r w:rsidRPr="00A53848">
        <w:tab/>
        <w:t>Logan RG, Daley EM, Vamos CA, Louis-Jacques A, Marhefka SL. “When Is Health Care Actually Going to Be Care?” The Lived Experience of Family Planning Care Among Young Black Women. Qualitative Health Research. 2021;31(6):1169-82.</w:t>
      </w:r>
    </w:p>
    <w:p w14:paraId="377B2D86" w14:textId="77777777" w:rsidR="00A53848" w:rsidRPr="00A53848" w:rsidRDefault="00A53848" w:rsidP="00A53848">
      <w:pPr>
        <w:pStyle w:val="EndNoteBibliography"/>
      </w:pPr>
      <w:r w:rsidRPr="00A53848">
        <w:t>50.</w:t>
      </w:r>
      <w:r w:rsidRPr="00A53848">
        <w:tab/>
        <w:t>Garrett CC, Keogh LA, Kavanagh A, Tomnay J, Hocking JS. Understanding the low uptake of long-acting reversible contraception by young women in Australia: a qualitative study. BMC Women's Health. 2015;15(1):72-.</w:t>
      </w:r>
    </w:p>
    <w:p w14:paraId="3B7E27A8" w14:textId="77777777" w:rsidR="00A53848" w:rsidRPr="00A53848" w:rsidRDefault="00A53848" w:rsidP="00A53848">
      <w:pPr>
        <w:pStyle w:val="EndNoteBibliography"/>
      </w:pPr>
      <w:r w:rsidRPr="00A53848">
        <w:t>51.</w:t>
      </w:r>
      <w:r w:rsidRPr="00A53848">
        <w:tab/>
        <w:t>Sundstrom B, Baker-Whitcomb A, DeMaria AL. A qualitative analysis of long-acting reversible contraception. Maternal and child health journal. 2015;19(7):1507-14.</w:t>
      </w:r>
    </w:p>
    <w:p w14:paraId="78DC4EDA" w14:textId="77777777" w:rsidR="00A53848" w:rsidRPr="00A53848" w:rsidRDefault="00A53848" w:rsidP="00A53848">
      <w:pPr>
        <w:pStyle w:val="EndNoteBibliography"/>
      </w:pPr>
      <w:r w:rsidRPr="00A53848">
        <w:t>52.</w:t>
      </w:r>
      <w:r w:rsidRPr="00A53848">
        <w:tab/>
        <w:t>Hall KS, Ela E, Zochowski MK, Caldwell A, Moniz M, McAndrew L, et al. &amp;#x201c;I don't know enough to feel comfortable using them:&amp;#x201d; Women's knowledge of and perceived barriers to long-acting reversible contraceptives on a college campus. Contraception. 2016;93(6):556-64.</w:t>
      </w:r>
    </w:p>
    <w:p w14:paraId="7CB7E80F" w14:textId="77777777" w:rsidR="00A53848" w:rsidRPr="00A53848" w:rsidRDefault="00A53848" w:rsidP="00A53848">
      <w:pPr>
        <w:pStyle w:val="EndNoteBibliography"/>
      </w:pPr>
      <w:r w:rsidRPr="00A53848">
        <w:t>53.</w:t>
      </w:r>
      <w:r w:rsidRPr="00A53848">
        <w:tab/>
        <w:t>Thorburn S, Bogart LM. Conspiracy Beliefs About Birth Control: Barriers to Pregnancy Prevention Among African Americans of Reproductive Age. Health Education &amp; Behavior. 2005;32(4):474-87.</w:t>
      </w:r>
    </w:p>
    <w:p w14:paraId="7089766B" w14:textId="77777777" w:rsidR="00A53848" w:rsidRPr="00A53848" w:rsidRDefault="00A53848" w:rsidP="00A53848">
      <w:pPr>
        <w:pStyle w:val="EndNoteBibliography"/>
      </w:pPr>
      <w:r w:rsidRPr="00A53848">
        <w:t>54.</w:t>
      </w:r>
      <w:r w:rsidRPr="00A53848">
        <w:tab/>
        <w:t>Mahony H, Spinner C, Vamos CA, Daley EM. Social Network Influences on Young Women's Choice to Use Long-Acting Reversible Contraception: A Systematic Review. Journal of midwifery &amp; women's health. 2021;66(6):758-71.</w:t>
      </w:r>
    </w:p>
    <w:p w14:paraId="249925B0" w14:textId="77777777" w:rsidR="00A53848" w:rsidRPr="00A53848" w:rsidRDefault="00A53848" w:rsidP="00A53848">
      <w:pPr>
        <w:pStyle w:val="EndNoteBibliography"/>
      </w:pPr>
      <w:r w:rsidRPr="00A53848">
        <w:t>55.</w:t>
      </w:r>
      <w:r w:rsidRPr="00A53848">
        <w:tab/>
        <w:t>Luo Z, Gao L, Anguzu R, Zhao J. Long-acting reversible contraceptive use in the post-abortion period among women seeking abortion in mainland China: intentions and barriers. Reproductive Health. 2018;15(1):85.</w:t>
      </w:r>
    </w:p>
    <w:p w14:paraId="08DD98A9" w14:textId="184433D0" w:rsidR="00A53848" w:rsidRPr="00A53848" w:rsidRDefault="00A53848" w:rsidP="00A53848">
      <w:pPr>
        <w:pStyle w:val="EndNoteBibliography"/>
      </w:pPr>
      <w:r w:rsidRPr="00A53848">
        <w:t>56.</w:t>
      </w:r>
      <w:r w:rsidRPr="00A53848">
        <w:tab/>
        <w:t xml:space="preserve">KFF. Health Coverage by Race and Ethnicity, 2010-2021 2022 [Available from: </w:t>
      </w:r>
      <w:hyperlink r:id="rId15" w:history="1">
        <w:r w:rsidRPr="00A53848">
          <w:rPr>
            <w:rStyle w:val="Hyperlink"/>
          </w:rPr>
          <w:t>https://www.kff.org/racial-equity-and-health-policy/issue-brief/health-coverage-by-race-and-ethnicity/</w:t>
        </w:r>
      </w:hyperlink>
      <w:r w:rsidRPr="00A53848">
        <w:t>.</w:t>
      </w:r>
    </w:p>
    <w:p w14:paraId="051EFCA8" w14:textId="77777777" w:rsidR="00A53848" w:rsidRPr="00A53848" w:rsidRDefault="00A53848" w:rsidP="00A53848">
      <w:pPr>
        <w:pStyle w:val="EndNoteBibliography"/>
      </w:pPr>
      <w:r w:rsidRPr="00A53848">
        <w:t>57.</w:t>
      </w:r>
      <w:r w:rsidRPr="00A53848">
        <w:tab/>
        <w:t>Snyder AH, Weisman CS, Liu G, Leslie D, Chuang CH. The Impact of the Affordable Care Act on Contraceptive Use and Costs among Privately Insured Women. Women's Health Issues. 2018;28(3):219-23.</w:t>
      </w:r>
    </w:p>
    <w:p w14:paraId="16ADCA59" w14:textId="77777777" w:rsidR="00A53848" w:rsidRPr="00A53848" w:rsidRDefault="00A53848" w:rsidP="00A53848">
      <w:pPr>
        <w:pStyle w:val="EndNoteBibliography"/>
      </w:pPr>
      <w:r w:rsidRPr="00A53848">
        <w:lastRenderedPageBreak/>
        <w:t>58.</w:t>
      </w:r>
      <w:r w:rsidRPr="00A53848">
        <w:tab/>
        <w:t>Arden-Close E, McGrath N. Health behaviour change interventions for couples: A systematic review. British journal of health psychology. 2017;22(2):215-37.</w:t>
      </w:r>
    </w:p>
    <w:p w14:paraId="22F193DC" w14:textId="77777777" w:rsidR="00A53848" w:rsidRPr="00A53848" w:rsidRDefault="00A53848" w:rsidP="00A53848">
      <w:pPr>
        <w:pStyle w:val="EndNoteBibliography"/>
      </w:pPr>
      <w:r w:rsidRPr="00A53848">
        <w:t>59.</w:t>
      </w:r>
      <w:r w:rsidRPr="00A53848">
        <w:tab/>
        <w:t>Soliman M. Impact of antenatal counselling on couples’ knowledge and practice of contraception in Mansoura, Egypt. East Mediterr Health J. 1999;5(5):1002-13.</w:t>
      </w:r>
    </w:p>
    <w:p w14:paraId="3DBB5C05" w14:textId="77777777" w:rsidR="00A53848" w:rsidRPr="00A53848" w:rsidRDefault="00A53848" w:rsidP="00A53848">
      <w:pPr>
        <w:pStyle w:val="EndNoteBibliography"/>
      </w:pPr>
      <w:r w:rsidRPr="00A53848">
        <w:t>60.</w:t>
      </w:r>
      <w:r w:rsidRPr="00A53848">
        <w:tab/>
        <w:t>Saeed GA, Fakhar S, Rahim F, Tabassum S. Change in trend of contraceptive uptake — effect of educational leaflets and counseling. Contraception. 2008;77(5):377-81.</w:t>
      </w:r>
    </w:p>
    <w:p w14:paraId="0EE9DBF6" w14:textId="77777777" w:rsidR="00A53848" w:rsidRPr="00A53848" w:rsidRDefault="00A53848" w:rsidP="00A53848">
      <w:pPr>
        <w:pStyle w:val="EndNoteBibliography"/>
      </w:pPr>
      <w:r w:rsidRPr="00A53848">
        <w:t>61.</w:t>
      </w:r>
      <w:r w:rsidRPr="00A53848">
        <w:tab/>
        <w:t>Mubangizi V, McGrath N, Kabakyenga JK, Muller I, Stuart BL, Raftery JP, et al. Antenatal couples’ counselling in Uganda (ACCU): study protocol for a randomised controlled feasibility trial. Pilot and Feasibility Studies. 2022;8(1):97.</w:t>
      </w:r>
    </w:p>
    <w:p w14:paraId="7DD85FAB" w14:textId="2CAA8FDE" w:rsidR="002530FB" w:rsidRDefault="00245124" w:rsidP="004F2E15">
      <w:pPr>
        <w:sectPr w:rsidR="002530FB" w:rsidSect="00AB1129">
          <w:footerReference w:type="default" r:id="rId16"/>
          <w:pgSz w:w="11906" w:h="16838"/>
          <w:pgMar w:top="1440" w:right="1440" w:bottom="1418" w:left="1440" w:header="708" w:footer="708" w:gutter="0"/>
          <w:cols w:space="708"/>
          <w:docGrid w:linePitch="360"/>
        </w:sectPr>
      </w:pPr>
      <w:r w:rsidRPr="002526ED">
        <w:rPr>
          <w:rFonts w:cs="Arial"/>
        </w:rPr>
        <w:fldChar w:fldCharType="end"/>
      </w:r>
    </w:p>
    <w:p w14:paraId="74D7D41A" w14:textId="0519C899" w:rsidR="00214B84" w:rsidRPr="004F2E15" w:rsidRDefault="00824FB2" w:rsidP="0059694F">
      <w:pPr>
        <w:pStyle w:val="Heading2"/>
        <w:rPr>
          <w:rFonts w:ascii="Arial" w:hAnsi="Arial" w:cs="Arial"/>
        </w:rPr>
      </w:pPr>
      <w:r w:rsidRPr="004F2E15">
        <w:rPr>
          <w:rFonts w:ascii="Arial" w:hAnsi="Arial" w:cs="Arial"/>
        </w:rPr>
        <w:lastRenderedPageBreak/>
        <w:t xml:space="preserve">Table </w:t>
      </w:r>
      <w:r w:rsidR="007652D0" w:rsidRPr="004F2E15">
        <w:rPr>
          <w:rFonts w:ascii="Arial" w:hAnsi="Arial" w:cs="Arial"/>
        </w:rPr>
        <w:t>1</w:t>
      </w:r>
      <w:r w:rsidRPr="004F2E15">
        <w:rPr>
          <w:rFonts w:ascii="Arial" w:hAnsi="Arial" w:cs="Arial"/>
        </w:rPr>
        <w:t>: Characteristics of included studies</w:t>
      </w:r>
    </w:p>
    <w:p w14:paraId="39831420" w14:textId="77777777" w:rsidR="00214B84" w:rsidRDefault="00214B84" w:rsidP="00903404">
      <w:pPr>
        <w:tabs>
          <w:tab w:val="left" w:pos="1473"/>
        </w:tabs>
        <w:rPr>
          <w:rFonts w:cs="Arial"/>
        </w:rPr>
      </w:pPr>
    </w:p>
    <w:tbl>
      <w:tblPr>
        <w:tblStyle w:val="TableGrid"/>
        <w:tblpPr w:leftFromText="180" w:rightFromText="180" w:horzAnchor="margin" w:tblpXSpec="center" w:tblpY="830"/>
        <w:tblW w:w="14459" w:type="dxa"/>
        <w:tblLayout w:type="fixed"/>
        <w:tblLook w:val="04A0" w:firstRow="1" w:lastRow="0" w:firstColumn="1" w:lastColumn="0" w:noHBand="0" w:noVBand="1"/>
      </w:tblPr>
      <w:tblGrid>
        <w:gridCol w:w="1271"/>
        <w:gridCol w:w="1418"/>
        <w:gridCol w:w="3260"/>
        <w:gridCol w:w="1417"/>
        <w:gridCol w:w="2416"/>
        <w:gridCol w:w="947"/>
        <w:gridCol w:w="1321"/>
        <w:gridCol w:w="1417"/>
        <w:gridCol w:w="992"/>
      </w:tblGrid>
      <w:tr w:rsidR="0013572D" w:rsidRPr="00BC54FF" w14:paraId="57589ABE" w14:textId="77777777" w:rsidTr="00842F42">
        <w:trPr>
          <w:trHeight w:val="841"/>
        </w:trPr>
        <w:tc>
          <w:tcPr>
            <w:tcW w:w="1271" w:type="dxa"/>
            <w:shd w:val="clear" w:color="auto" w:fill="FFF2CC" w:themeFill="accent4" w:themeFillTint="33"/>
          </w:tcPr>
          <w:p w14:paraId="2BE5373D" w14:textId="77777777" w:rsidR="0013572D" w:rsidRPr="00603C3E" w:rsidRDefault="0013572D" w:rsidP="007A4CB4">
            <w:pPr>
              <w:rPr>
                <w:rFonts w:cs="Arial"/>
                <w:b/>
                <w:bCs/>
                <w:sz w:val="16"/>
                <w:szCs w:val="16"/>
              </w:rPr>
            </w:pPr>
            <w:r w:rsidRPr="00603C3E">
              <w:rPr>
                <w:rFonts w:cs="Arial"/>
                <w:b/>
                <w:bCs/>
                <w:sz w:val="16"/>
                <w:szCs w:val="16"/>
              </w:rPr>
              <w:t>Author</w:t>
            </w:r>
            <w:r>
              <w:rPr>
                <w:rFonts w:cs="Arial"/>
                <w:b/>
                <w:bCs/>
                <w:sz w:val="16"/>
                <w:szCs w:val="16"/>
              </w:rPr>
              <w:t xml:space="preserve"> &amp; Date of Publication</w:t>
            </w:r>
          </w:p>
        </w:tc>
        <w:tc>
          <w:tcPr>
            <w:tcW w:w="1418" w:type="dxa"/>
          </w:tcPr>
          <w:p w14:paraId="1384E705" w14:textId="77777777" w:rsidR="0013572D" w:rsidRPr="00603C3E" w:rsidRDefault="0013572D" w:rsidP="007A4CB4">
            <w:pPr>
              <w:rPr>
                <w:rFonts w:cs="Arial"/>
                <w:b/>
                <w:bCs/>
                <w:sz w:val="16"/>
                <w:szCs w:val="16"/>
              </w:rPr>
            </w:pPr>
            <w:r w:rsidRPr="00603C3E">
              <w:rPr>
                <w:rFonts w:cs="Arial"/>
                <w:b/>
                <w:bCs/>
                <w:sz w:val="16"/>
                <w:szCs w:val="16"/>
              </w:rPr>
              <w:t>Location</w:t>
            </w:r>
          </w:p>
        </w:tc>
        <w:tc>
          <w:tcPr>
            <w:tcW w:w="3260" w:type="dxa"/>
          </w:tcPr>
          <w:p w14:paraId="6C9F65B5" w14:textId="77777777" w:rsidR="0013572D" w:rsidRPr="00603C3E" w:rsidRDefault="0013572D" w:rsidP="007A4CB4">
            <w:pPr>
              <w:rPr>
                <w:rFonts w:cs="Arial"/>
                <w:b/>
                <w:bCs/>
                <w:sz w:val="16"/>
                <w:szCs w:val="16"/>
              </w:rPr>
            </w:pPr>
            <w:r>
              <w:rPr>
                <w:rFonts w:cs="Arial"/>
                <w:b/>
                <w:bCs/>
                <w:sz w:val="16"/>
                <w:szCs w:val="16"/>
              </w:rPr>
              <w:t>Method of Recruitment</w:t>
            </w:r>
          </w:p>
        </w:tc>
        <w:tc>
          <w:tcPr>
            <w:tcW w:w="1417" w:type="dxa"/>
            <w:shd w:val="clear" w:color="auto" w:fill="FFF2CC" w:themeFill="accent4" w:themeFillTint="33"/>
          </w:tcPr>
          <w:p w14:paraId="3A0DC81E" w14:textId="77777777" w:rsidR="0013572D" w:rsidRPr="00603C3E" w:rsidRDefault="0013572D" w:rsidP="007A4CB4">
            <w:pPr>
              <w:rPr>
                <w:rFonts w:cs="Arial"/>
                <w:b/>
                <w:bCs/>
                <w:sz w:val="16"/>
                <w:szCs w:val="16"/>
              </w:rPr>
            </w:pPr>
            <w:r w:rsidRPr="00603C3E">
              <w:rPr>
                <w:rFonts w:cs="Arial"/>
                <w:b/>
                <w:bCs/>
                <w:sz w:val="16"/>
                <w:szCs w:val="16"/>
              </w:rPr>
              <w:t>Ethnic Minority</w:t>
            </w:r>
            <w:r>
              <w:rPr>
                <w:rFonts w:cs="Arial"/>
                <w:b/>
                <w:bCs/>
                <w:sz w:val="16"/>
                <w:szCs w:val="16"/>
              </w:rPr>
              <w:t xml:space="preserve"> of Participants in the study</w:t>
            </w:r>
          </w:p>
        </w:tc>
        <w:tc>
          <w:tcPr>
            <w:tcW w:w="2416" w:type="dxa"/>
          </w:tcPr>
          <w:p w14:paraId="3DC2E803" w14:textId="77777777" w:rsidR="0013572D" w:rsidRPr="00603C3E" w:rsidRDefault="0013572D" w:rsidP="007A4CB4">
            <w:pPr>
              <w:rPr>
                <w:rFonts w:cs="Arial"/>
                <w:b/>
                <w:bCs/>
                <w:sz w:val="16"/>
                <w:szCs w:val="16"/>
              </w:rPr>
            </w:pPr>
            <w:r w:rsidRPr="00603C3E">
              <w:rPr>
                <w:rFonts w:cs="Arial"/>
                <w:b/>
                <w:bCs/>
                <w:sz w:val="16"/>
                <w:szCs w:val="16"/>
              </w:rPr>
              <w:t>Type of Participant</w:t>
            </w:r>
          </w:p>
        </w:tc>
        <w:tc>
          <w:tcPr>
            <w:tcW w:w="947" w:type="dxa"/>
          </w:tcPr>
          <w:p w14:paraId="794B8F02" w14:textId="74390147" w:rsidR="0013572D" w:rsidRPr="00603C3E" w:rsidRDefault="0013572D" w:rsidP="007A4CB4">
            <w:pPr>
              <w:rPr>
                <w:rFonts w:cs="Arial"/>
                <w:b/>
                <w:bCs/>
                <w:sz w:val="16"/>
                <w:szCs w:val="16"/>
              </w:rPr>
            </w:pPr>
            <w:r w:rsidRPr="00603C3E">
              <w:rPr>
                <w:rFonts w:cs="Arial"/>
                <w:b/>
                <w:bCs/>
                <w:sz w:val="16"/>
                <w:szCs w:val="16"/>
              </w:rPr>
              <w:t xml:space="preserve">Relevant No. </w:t>
            </w:r>
            <w:r w:rsidR="002530FB">
              <w:rPr>
                <w:rFonts w:cs="Arial"/>
                <w:b/>
                <w:bCs/>
                <w:sz w:val="16"/>
                <w:szCs w:val="16"/>
              </w:rPr>
              <w:t>o</w:t>
            </w:r>
            <w:r w:rsidRPr="00603C3E">
              <w:rPr>
                <w:rFonts w:cs="Arial"/>
                <w:b/>
                <w:bCs/>
                <w:sz w:val="16"/>
                <w:szCs w:val="16"/>
              </w:rPr>
              <w:t xml:space="preserve">f Participants </w:t>
            </w:r>
          </w:p>
        </w:tc>
        <w:tc>
          <w:tcPr>
            <w:tcW w:w="1321" w:type="dxa"/>
            <w:shd w:val="clear" w:color="auto" w:fill="FFF2CC" w:themeFill="accent4" w:themeFillTint="33"/>
          </w:tcPr>
          <w:p w14:paraId="62BA2A59" w14:textId="77777777" w:rsidR="0013572D" w:rsidRPr="00603C3E" w:rsidRDefault="0013572D" w:rsidP="007A4CB4">
            <w:pPr>
              <w:rPr>
                <w:rFonts w:cs="Arial"/>
                <w:b/>
                <w:bCs/>
                <w:sz w:val="16"/>
                <w:szCs w:val="16"/>
              </w:rPr>
            </w:pPr>
            <w:r w:rsidRPr="00603C3E">
              <w:rPr>
                <w:rFonts w:cs="Arial"/>
                <w:b/>
                <w:bCs/>
                <w:sz w:val="16"/>
                <w:szCs w:val="16"/>
              </w:rPr>
              <w:t xml:space="preserve">Types of Contraception </w:t>
            </w:r>
            <w:r>
              <w:rPr>
                <w:rFonts w:cs="Arial"/>
                <w:b/>
                <w:bCs/>
                <w:sz w:val="16"/>
                <w:szCs w:val="16"/>
              </w:rPr>
              <w:t>M</w:t>
            </w:r>
            <w:r w:rsidRPr="00603C3E">
              <w:rPr>
                <w:rFonts w:cs="Arial"/>
                <w:b/>
                <w:bCs/>
                <w:sz w:val="16"/>
                <w:szCs w:val="16"/>
              </w:rPr>
              <w:t>entioned in the Study</w:t>
            </w:r>
          </w:p>
        </w:tc>
        <w:tc>
          <w:tcPr>
            <w:tcW w:w="1417" w:type="dxa"/>
          </w:tcPr>
          <w:p w14:paraId="1AF78475" w14:textId="50247228" w:rsidR="0013572D" w:rsidRPr="00603C3E" w:rsidRDefault="0013572D" w:rsidP="007A4CB4">
            <w:pPr>
              <w:rPr>
                <w:rFonts w:cs="Arial"/>
                <w:b/>
                <w:bCs/>
                <w:sz w:val="16"/>
                <w:szCs w:val="16"/>
              </w:rPr>
            </w:pPr>
            <w:r w:rsidRPr="00603C3E">
              <w:rPr>
                <w:rFonts w:cs="Arial"/>
                <w:b/>
                <w:bCs/>
                <w:sz w:val="16"/>
                <w:szCs w:val="16"/>
              </w:rPr>
              <w:t>Data Collection Method</w:t>
            </w:r>
          </w:p>
        </w:tc>
        <w:tc>
          <w:tcPr>
            <w:tcW w:w="992" w:type="dxa"/>
          </w:tcPr>
          <w:p w14:paraId="24A1341A" w14:textId="77777777" w:rsidR="0013572D" w:rsidRPr="00603C3E" w:rsidRDefault="0013572D" w:rsidP="007A4CB4">
            <w:pPr>
              <w:rPr>
                <w:rFonts w:cs="Arial"/>
                <w:b/>
                <w:bCs/>
                <w:sz w:val="16"/>
                <w:szCs w:val="16"/>
              </w:rPr>
            </w:pPr>
            <w:r w:rsidRPr="00603C3E">
              <w:rPr>
                <w:rFonts w:cs="Arial"/>
                <w:b/>
                <w:bCs/>
                <w:sz w:val="16"/>
                <w:szCs w:val="16"/>
              </w:rPr>
              <w:t xml:space="preserve">Type of Analysis </w:t>
            </w:r>
          </w:p>
        </w:tc>
      </w:tr>
      <w:tr w:rsidR="0013572D" w:rsidRPr="00BC54FF" w14:paraId="0EC71806" w14:textId="77777777" w:rsidTr="00842F42">
        <w:trPr>
          <w:trHeight w:val="1276"/>
        </w:trPr>
        <w:tc>
          <w:tcPr>
            <w:tcW w:w="1271" w:type="dxa"/>
            <w:shd w:val="clear" w:color="auto" w:fill="FFF2CC" w:themeFill="accent4" w:themeFillTint="33"/>
          </w:tcPr>
          <w:p w14:paraId="7D3547EE" w14:textId="77777777" w:rsidR="0013572D" w:rsidRDefault="0013572D" w:rsidP="007A4CB4">
            <w:pPr>
              <w:rPr>
                <w:rFonts w:cs="Arial"/>
                <w:b/>
                <w:bCs/>
                <w:sz w:val="16"/>
                <w:szCs w:val="16"/>
              </w:rPr>
            </w:pPr>
            <w:r w:rsidRPr="00603C3E">
              <w:rPr>
                <w:rFonts w:cs="Arial"/>
                <w:b/>
                <w:bCs/>
                <w:sz w:val="16"/>
                <w:szCs w:val="16"/>
              </w:rPr>
              <w:t>Agbemenu</w:t>
            </w:r>
            <w:r>
              <w:rPr>
                <w:rFonts w:cs="Arial"/>
                <w:b/>
                <w:bCs/>
                <w:sz w:val="16"/>
                <w:szCs w:val="16"/>
              </w:rPr>
              <w:t xml:space="preserve"> et al</w:t>
            </w:r>
          </w:p>
          <w:p w14:paraId="00157EA9" w14:textId="2D2E8B29" w:rsidR="0013572D" w:rsidRDefault="0013572D" w:rsidP="007A4CB4">
            <w:pPr>
              <w:rPr>
                <w:rFonts w:cs="Arial"/>
                <w:b/>
                <w:bCs/>
                <w:sz w:val="16"/>
                <w:szCs w:val="16"/>
              </w:rPr>
            </w:pPr>
            <w:r>
              <w:rPr>
                <w:rFonts w:cs="Arial"/>
                <w:b/>
                <w:bCs/>
                <w:sz w:val="16"/>
                <w:szCs w:val="16"/>
              </w:rPr>
              <w:t xml:space="preserve">[2017] </w:t>
            </w:r>
            <w:r>
              <w:rPr>
                <w:rFonts w:cs="Arial"/>
                <w:b/>
                <w:bCs/>
                <w:sz w:val="16"/>
                <w:szCs w:val="16"/>
              </w:rPr>
              <w:fldChar w:fldCharType="begin">
                <w:fldData xml:space="preserve">PEVuZE5vdGU+PENpdGU+PEF1dGhvcj5BZ2JlbWVudTwvQXV0aG9yPjxZZWFyPjIwMTg8L1llYXI+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</w:fldData>
              </w:fldChar>
            </w:r>
            <w:r w:rsidR="001567A2">
              <w:rPr>
                <w:rFonts w:cs="Arial"/>
                <w:b/>
                <w:bCs/>
                <w:sz w:val="16"/>
                <w:szCs w:val="16"/>
              </w:rPr>
              <w:instrText xml:space="preserve"> ADDIN EN.CITE </w:instrText>
            </w:r>
            <w:r w:rsidR="001567A2">
              <w:rPr>
                <w:rFonts w:cs="Arial"/>
                <w:b/>
                <w:bCs/>
                <w:sz w:val="16"/>
                <w:szCs w:val="16"/>
              </w:rPr>
              <w:fldChar w:fldCharType="begin">
                <w:fldData xml:space="preserve">PEVuZE5vdGU+PENpdGU+PEF1dGhvcj5BZ2JlbWVudTwvQXV0aG9yPjxZZWFyPjIwMTg8L1llYXI+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</w:fldData>
              </w:fldChar>
            </w:r>
            <w:r w:rsidR="001567A2">
              <w:rPr>
                <w:rFonts w:cs="Arial"/>
                <w:b/>
                <w:bCs/>
                <w:sz w:val="16"/>
                <w:szCs w:val="16"/>
              </w:rPr>
              <w:instrText xml:space="preserve"> ADDIN EN.CITE.DATA </w:instrText>
            </w:r>
            <w:r w:rsidR="001567A2">
              <w:rPr>
                <w:rFonts w:cs="Arial"/>
                <w:b/>
                <w:bCs/>
                <w:sz w:val="16"/>
                <w:szCs w:val="16"/>
              </w:rPr>
            </w:r>
            <w:r w:rsidR="001567A2">
              <w:rPr>
                <w:rFonts w:cs="Arial"/>
                <w:b/>
                <w:bCs/>
                <w:sz w:val="16"/>
                <w:szCs w:val="16"/>
              </w:rPr>
              <w:fldChar w:fldCharType="end"/>
            </w:r>
            <w:r>
              <w:rPr>
                <w:rFonts w:cs="Arial"/>
                <w:b/>
                <w:bCs/>
                <w:sz w:val="16"/>
                <w:szCs w:val="16"/>
              </w:rPr>
            </w:r>
            <w:r>
              <w:rPr>
                <w:rFonts w:cs="Arial"/>
                <w:b/>
                <w:bCs/>
                <w:sz w:val="16"/>
                <w:szCs w:val="16"/>
              </w:rPr>
              <w:fldChar w:fldCharType="separate"/>
            </w:r>
            <w:r w:rsidR="001567A2">
              <w:rPr>
                <w:rFonts w:cs="Arial"/>
                <w:b/>
                <w:bCs/>
                <w:noProof/>
                <w:sz w:val="16"/>
                <w:szCs w:val="16"/>
              </w:rPr>
              <w:t>(24)</w:t>
            </w:r>
            <w:r>
              <w:rPr>
                <w:rFonts w:cs="Arial"/>
                <w:b/>
                <w:bCs/>
                <w:sz w:val="16"/>
                <w:szCs w:val="16"/>
              </w:rPr>
              <w:fldChar w:fldCharType="end"/>
            </w:r>
          </w:p>
          <w:p w14:paraId="53A8BCFC" w14:textId="77777777" w:rsidR="0013572D" w:rsidRPr="00603C3E" w:rsidRDefault="0013572D" w:rsidP="007A4CB4">
            <w:pPr>
              <w:rPr>
                <w:rFonts w:cs="Arial"/>
                <w:b/>
                <w:bCs/>
                <w:sz w:val="16"/>
                <w:szCs w:val="16"/>
              </w:rPr>
            </w:pPr>
          </w:p>
        </w:tc>
        <w:tc>
          <w:tcPr>
            <w:tcW w:w="1418" w:type="dxa"/>
          </w:tcPr>
          <w:p w14:paraId="0B66F41B" w14:textId="77777777" w:rsidR="0013572D" w:rsidRPr="00BC54FF" w:rsidRDefault="0013572D" w:rsidP="007A4CB4">
            <w:pPr>
              <w:rPr>
                <w:rFonts w:cs="Arial"/>
                <w:sz w:val="16"/>
                <w:szCs w:val="16"/>
              </w:rPr>
            </w:pPr>
            <w:r w:rsidRPr="00BC54FF">
              <w:rPr>
                <w:rFonts w:cs="Arial"/>
                <w:sz w:val="16"/>
                <w:szCs w:val="16"/>
              </w:rPr>
              <w:t>Rochester, New York, United States of America</w:t>
            </w:r>
          </w:p>
        </w:tc>
        <w:tc>
          <w:tcPr>
            <w:tcW w:w="3260" w:type="dxa"/>
          </w:tcPr>
          <w:p w14:paraId="07AF67C9" w14:textId="77777777" w:rsidR="0013572D" w:rsidRPr="00BC54FF" w:rsidRDefault="0013572D" w:rsidP="007A4CB4">
            <w:pPr>
              <w:rPr>
                <w:rFonts w:cs="Arial"/>
                <w:sz w:val="16"/>
                <w:szCs w:val="16"/>
              </w:rPr>
            </w:pPr>
            <w:r w:rsidRPr="001E68B2">
              <w:rPr>
                <w:rFonts w:cs="Arial"/>
                <w:sz w:val="16"/>
                <w:szCs w:val="16"/>
              </w:rPr>
              <w:t>Somali Bantu community organisation &amp; through word of mouth</w:t>
            </w:r>
          </w:p>
        </w:tc>
        <w:tc>
          <w:tcPr>
            <w:tcW w:w="1417" w:type="dxa"/>
            <w:shd w:val="clear" w:color="auto" w:fill="FFF2CC" w:themeFill="accent4" w:themeFillTint="33"/>
          </w:tcPr>
          <w:p w14:paraId="6F2D316E" w14:textId="77777777" w:rsidR="0013572D" w:rsidRPr="00BC54FF" w:rsidRDefault="0013572D" w:rsidP="007A4CB4">
            <w:pPr>
              <w:rPr>
                <w:rFonts w:cs="Arial"/>
                <w:sz w:val="16"/>
                <w:szCs w:val="16"/>
              </w:rPr>
            </w:pPr>
            <w:r w:rsidRPr="001E68B2">
              <w:rPr>
                <w:rFonts w:cs="Arial"/>
                <w:sz w:val="16"/>
                <w:szCs w:val="16"/>
              </w:rPr>
              <w:t>Somali Bantu Women</w:t>
            </w:r>
          </w:p>
        </w:tc>
        <w:tc>
          <w:tcPr>
            <w:tcW w:w="2416" w:type="dxa"/>
          </w:tcPr>
          <w:p w14:paraId="33CE37A2" w14:textId="77777777" w:rsidR="0013572D" w:rsidRPr="00BC54FF" w:rsidRDefault="0013572D" w:rsidP="007A4CB4">
            <w:pPr>
              <w:rPr>
                <w:rFonts w:cs="Arial"/>
                <w:sz w:val="16"/>
                <w:szCs w:val="16"/>
              </w:rPr>
            </w:pPr>
            <w:r w:rsidRPr="001E68B2">
              <w:rPr>
                <w:rFonts w:cs="Arial"/>
                <w:sz w:val="16"/>
                <w:szCs w:val="16"/>
              </w:rPr>
              <w:t>Women entering country under refugee/asy</w:t>
            </w:r>
            <w:r>
              <w:rPr>
                <w:rFonts w:cs="Arial"/>
                <w:sz w:val="16"/>
                <w:szCs w:val="16"/>
              </w:rPr>
              <w:t>l</w:t>
            </w:r>
            <w:r w:rsidRPr="001E68B2">
              <w:rPr>
                <w:rFonts w:cs="Arial"/>
                <w:sz w:val="16"/>
                <w:szCs w:val="16"/>
              </w:rPr>
              <w:t>um status (aged 18+)</w:t>
            </w:r>
          </w:p>
        </w:tc>
        <w:tc>
          <w:tcPr>
            <w:tcW w:w="947" w:type="dxa"/>
          </w:tcPr>
          <w:p w14:paraId="09390045" w14:textId="77777777" w:rsidR="0013572D" w:rsidRPr="00BC54FF" w:rsidRDefault="0013572D" w:rsidP="007A4CB4">
            <w:pPr>
              <w:rPr>
                <w:rFonts w:cs="Arial"/>
                <w:sz w:val="16"/>
                <w:szCs w:val="16"/>
              </w:rPr>
            </w:pPr>
            <w:r>
              <w:rPr>
                <w:rFonts w:cs="Arial"/>
                <w:sz w:val="16"/>
                <w:szCs w:val="16"/>
              </w:rPr>
              <w:t>30</w:t>
            </w:r>
          </w:p>
        </w:tc>
        <w:tc>
          <w:tcPr>
            <w:tcW w:w="1321" w:type="dxa"/>
            <w:shd w:val="clear" w:color="auto" w:fill="FFF2CC" w:themeFill="accent4" w:themeFillTint="33"/>
          </w:tcPr>
          <w:p w14:paraId="6ACC164E" w14:textId="77777777" w:rsidR="0013572D" w:rsidRPr="00BC54FF" w:rsidRDefault="0013572D" w:rsidP="007A4CB4">
            <w:pPr>
              <w:rPr>
                <w:rFonts w:cs="Arial"/>
                <w:sz w:val="16"/>
                <w:szCs w:val="16"/>
              </w:rPr>
            </w:pPr>
            <w:r>
              <w:rPr>
                <w:rFonts w:cs="Arial"/>
                <w:sz w:val="16"/>
                <w:szCs w:val="16"/>
              </w:rPr>
              <w:t xml:space="preserve">Contraception (in general)/ Does mention Injection &amp; IUD specifically </w:t>
            </w:r>
          </w:p>
        </w:tc>
        <w:tc>
          <w:tcPr>
            <w:tcW w:w="1417" w:type="dxa"/>
          </w:tcPr>
          <w:p w14:paraId="328093DD" w14:textId="77777777" w:rsidR="0013572D" w:rsidRPr="00BC54FF" w:rsidRDefault="0013572D" w:rsidP="007A4CB4">
            <w:pPr>
              <w:rPr>
                <w:rFonts w:cs="Arial"/>
                <w:sz w:val="16"/>
                <w:szCs w:val="16"/>
              </w:rPr>
            </w:pPr>
            <w:r w:rsidRPr="00D014C2">
              <w:rPr>
                <w:rFonts w:cs="Arial"/>
                <w:sz w:val="16"/>
                <w:szCs w:val="16"/>
              </w:rPr>
              <w:t>Focus Groups</w:t>
            </w:r>
          </w:p>
        </w:tc>
        <w:tc>
          <w:tcPr>
            <w:tcW w:w="992" w:type="dxa"/>
          </w:tcPr>
          <w:p w14:paraId="09B563EC" w14:textId="77777777" w:rsidR="0013572D" w:rsidRPr="00BC54FF" w:rsidRDefault="0013572D" w:rsidP="007A4CB4">
            <w:pPr>
              <w:rPr>
                <w:rFonts w:cs="Arial"/>
                <w:sz w:val="16"/>
                <w:szCs w:val="16"/>
              </w:rPr>
            </w:pPr>
            <w:r w:rsidRPr="00D014C2">
              <w:rPr>
                <w:rFonts w:cs="Arial"/>
                <w:sz w:val="16"/>
                <w:szCs w:val="16"/>
              </w:rPr>
              <w:t>Content Analysis</w:t>
            </w:r>
          </w:p>
        </w:tc>
      </w:tr>
      <w:tr w:rsidR="001B2F0D" w:rsidRPr="00BC54FF" w14:paraId="3BF5276F" w14:textId="77777777" w:rsidTr="00842F42">
        <w:trPr>
          <w:trHeight w:val="1276"/>
        </w:trPr>
        <w:tc>
          <w:tcPr>
            <w:tcW w:w="1271" w:type="dxa"/>
            <w:shd w:val="clear" w:color="auto" w:fill="FFF2CC" w:themeFill="accent4" w:themeFillTint="33"/>
          </w:tcPr>
          <w:p w14:paraId="1E7501E4" w14:textId="28BCC10A" w:rsidR="001B2F0D" w:rsidRDefault="001B2F0D" w:rsidP="001B2F0D">
            <w:pPr>
              <w:rPr>
                <w:sz w:val="16"/>
                <w:szCs w:val="16"/>
              </w:rPr>
            </w:pPr>
          </w:p>
          <w:p w14:paraId="4104A66B" w14:textId="7141BDF2" w:rsidR="00974382" w:rsidRPr="00C65AFA" w:rsidRDefault="00974382" w:rsidP="001B2F0D">
            <w:pPr>
              <w:rPr>
                <w:rFonts w:cs="Arial"/>
                <w:b/>
                <w:bCs/>
                <w:sz w:val="16"/>
                <w:szCs w:val="16"/>
              </w:rPr>
            </w:pPr>
            <w:r w:rsidRPr="001162EB">
              <w:rPr>
                <w:b/>
                <w:bCs/>
                <w:sz w:val="16"/>
                <w:szCs w:val="16"/>
              </w:rPr>
              <w:t>Amico et al</w:t>
            </w:r>
            <w:r w:rsidR="00C65AFA" w:rsidRPr="001162EB">
              <w:rPr>
                <w:b/>
                <w:bCs/>
                <w:sz w:val="16"/>
                <w:szCs w:val="16"/>
              </w:rPr>
              <w:t xml:space="preserve"> [2016] </w:t>
            </w:r>
            <w:r w:rsidR="00C65AFA" w:rsidRPr="001162EB">
              <w:rPr>
                <w:b/>
                <w:bCs/>
                <w:sz w:val="16"/>
                <w:szCs w:val="16"/>
              </w:rPr>
              <w:fldChar w:fldCharType="begin">
                <w:fldData xml:space="preserve">PEVuZE5vdGU+PENpdGU+PEF1dGhvcj5BbWljbzwvQXV0aG9yPjxZZWFyPjIwMTY8L1llYXI+PFJl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</w:fldData>
              </w:fldChar>
            </w:r>
            <w:r w:rsidR="001567A2">
              <w:rPr>
                <w:b/>
                <w:bCs/>
                <w:sz w:val="16"/>
                <w:szCs w:val="16"/>
              </w:rPr>
              <w:instrText xml:space="preserve"> ADDIN EN.CITE </w:instrText>
            </w:r>
            <w:r w:rsidR="001567A2">
              <w:rPr>
                <w:b/>
                <w:bCs/>
                <w:sz w:val="16"/>
                <w:szCs w:val="16"/>
              </w:rPr>
              <w:fldChar w:fldCharType="begin">
                <w:fldData xml:space="preserve">PEVuZE5vdGU+PENpdGU+PEF1dGhvcj5BbWljbzwvQXV0aG9yPjxZZWFyPjIwMTY8L1llYXI+PFJl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</w:fldData>
              </w:fldChar>
            </w:r>
            <w:r w:rsidR="001567A2">
              <w:rPr>
                <w:b/>
                <w:bCs/>
                <w:sz w:val="16"/>
                <w:szCs w:val="16"/>
              </w:rPr>
              <w:instrText xml:space="preserve"> ADDIN EN.CITE.DATA </w:instrText>
            </w:r>
            <w:r w:rsidR="001567A2">
              <w:rPr>
                <w:b/>
                <w:bCs/>
                <w:sz w:val="16"/>
                <w:szCs w:val="16"/>
              </w:rPr>
            </w:r>
            <w:r w:rsidR="001567A2">
              <w:rPr>
                <w:b/>
                <w:bCs/>
                <w:sz w:val="16"/>
                <w:szCs w:val="16"/>
              </w:rPr>
              <w:fldChar w:fldCharType="end"/>
            </w:r>
            <w:r w:rsidR="00C65AFA" w:rsidRPr="001162EB">
              <w:rPr>
                <w:b/>
                <w:bCs/>
                <w:sz w:val="16"/>
                <w:szCs w:val="16"/>
              </w:rPr>
            </w:r>
            <w:r w:rsidR="00C65AFA" w:rsidRPr="001162EB">
              <w:rPr>
                <w:b/>
                <w:bCs/>
                <w:sz w:val="16"/>
                <w:szCs w:val="16"/>
              </w:rPr>
              <w:fldChar w:fldCharType="separate"/>
            </w:r>
            <w:r w:rsidR="001567A2">
              <w:rPr>
                <w:b/>
                <w:bCs/>
                <w:noProof/>
                <w:sz w:val="16"/>
                <w:szCs w:val="16"/>
              </w:rPr>
              <w:t>(25)</w:t>
            </w:r>
            <w:r w:rsidR="00C65AFA" w:rsidRPr="001162EB">
              <w:rPr>
                <w:b/>
                <w:bCs/>
                <w:sz w:val="16"/>
                <w:szCs w:val="16"/>
              </w:rPr>
              <w:fldChar w:fldCharType="end"/>
            </w:r>
          </w:p>
        </w:tc>
        <w:tc>
          <w:tcPr>
            <w:tcW w:w="1418" w:type="dxa"/>
          </w:tcPr>
          <w:p w14:paraId="4D386676" w14:textId="77777777" w:rsidR="001B2F0D" w:rsidRPr="001162EB" w:rsidRDefault="001B2F0D" w:rsidP="001B2F0D">
            <w:pPr>
              <w:pStyle w:val="NormalWeb"/>
              <w:spacing w:before="0" w:beforeAutospacing="0" w:after="0" w:afterAutospacing="0"/>
              <w:rPr>
                <w:sz w:val="16"/>
                <w:szCs w:val="16"/>
              </w:rPr>
            </w:pPr>
            <w:r w:rsidRPr="001162EB">
              <w:rPr>
                <w:rFonts w:ascii="Arial" w:hAnsi="Arial" w:cs="Arial"/>
                <w:color w:val="000000"/>
                <w:sz w:val="16"/>
                <w:szCs w:val="16"/>
              </w:rPr>
              <w:t>Bronx, NY,</w:t>
            </w:r>
          </w:p>
          <w:p w14:paraId="6A7131E8" w14:textId="07BF9224" w:rsidR="001B2F0D" w:rsidRPr="002053A6" w:rsidRDefault="001B2F0D" w:rsidP="001B2F0D">
            <w:pPr>
              <w:rPr>
                <w:rFonts w:cs="Arial"/>
                <w:sz w:val="16"/>
                <w:szCs w:val="16"/>
              </w:rPr>
            </w:pPr>
            <w:r w:rsidRPr="001162EB">
              <w:rPr>
                <w:rFonts w:cs="Arial"/>
                <w:color w:val="000000"/>
                <w:sz w:val="16"/>
                <w:szCs w:val="16"/>
              </w:rPr>
              <w:t>USA</w:t>
            </w:r>
          </w:p>
        </w:tc>
        <w:tc>
          <w:tcPr>
            <w:tcW w:w="3260" w:type="dxa"/>
          </w:tcPr>
          <w:p w14:paraId="139485B9" w14:textId="35ED1BC7" w:rsidR="001B2F0D" w:rsidRPr="002053A6" w:rsidRDefault="001B2F0D" w:rsidP="001162EB">
            <w:pPr>
              <w:pStyle w:val="NormalWeb"/>
              <w:spacing w:before="0" w:beforeAutospacing="0" w:after="0" w:afterAutospacing="0"/>
              <w:rPr>
                <w:rFonts w:cs="Arial"/>
                <w:sz w:val="16"/>
                <w:szCs w:val="16"/>
              </w:rPr>
            </w:pPr>
            <w:r w:rsidRPr="001162EB">
              <w:rPr>
                <w:rFonts w:ascii="Arial" w:hAnsi="Arial" w:cs="Arial"/>
                <w:color w:val="000000"/>
                <w:sz w:val="16"/>
                <w:szCs w:val="16"/>
              </w:rPr>
              <w:t xml:space="preserve">2 primary care clinics </w:t>
            </w:r>
            <w:r w:rsidRPr="001162EB">
              <w:rPr>
                <w:rFonts w:ascii="Arial" w:hAnsi="Arial" w:cs="Arial"/>
                <w:color w:val="000000"/>
                <w:sz w:val="16"/>
                <w:szCs w:val="16"/>
              </w:rPr>
              <w:br/>
              <w:t>Followed up patients with coded consultations of IUD from Jan 2014 - Aug 2014</w:t>
            </w:r>
          </w:p>
        </w:tc>
        <w:tc>
          <w:tcPr>
            <w:tcW w:w="1417" w:type="dxa"/>
            <w:shd w:val="clear" w:color="auto" w:fill="FFF2CC" w:themeFill="accent4" w:themeFillTint="33"/>
          </w:tcPr>
          <w:p w14:paraId="1E2DD9F6" w14:textId="50AB92B2" w:rsidR="001B2F0D" w:rsidRPr="001162EB" w:rsidRDefault="001B2F0D" w:rsidP="001B2F0D">
            <w:pPr>
              <w:pStyle w:val="NormalWeb"/>
              <w:spacing w:before="0" w:beforeAutospacing="0" w:after="0" w:afterAutospacing="0"/>
              <w:rPr>
                <w:sz w:val="16"/>
                <w:szCs w:val="16"/>
              </w:rPr>
            </w:pPr>
            <w:r w:rsidRPr="001162EB">
              <w:rPr>
                <w:rFonts w:ascii="Arial" w:hAnsi="Arial" w:cs="Arial"/>
                <w:color w:val="000000"/>
                <w:sz w:val="16"/>
                <w:szCs w:val="16"/>
              </w:rPr>
              <w:t>9 Hispanic</w:t>
            </w:r>
          </w:p>
          <w:p w14:paraId="600F7547" w14:textId="77777777" w:rsidR="001B2F0D" w:rsidRPr="001162EB" w:rsidRDefault="001B2F0D" w:rsidP="001B2F0D">
            <w:pPr>
              <w:pStyle w:val="NormalWeb"/>
              <w:spacing w:before="0" w:beforeAutospacing="0" w:after="0" w:afterAutospacing="0"/>
              <w:rPr>
                <w:sz w:val="16"/>
                <w:szCs w:val="16"/>
              </w:rPr>
            </w:pPr>
            <w:r w:rsidRPr="001162EB">
              <w:rPr>
                <w:rFonts w:ascii="Arial" w:hAnsi="Arial" w:cs="Arial"/>
                <w:color w:val="000000"/>
                <w:sz w:val="16"/>
                <w:szCs w:val="16"/>
              </w:rPr>
              <w:t>4 Black</w:t>
            </w:r>
          </w:p>
          <w:p w14:paraId="4C130680" w14:textId="77777777" w:rsidR="001B2F0D" w:rsidRPr="001162EB" w:rsidRDefault="001B2F0D" w:rsidP="001B2F0D">
            <w:pPr>
              <w:pStyle w:val="NormalWeb"/>
              <w:spacing w:before="0" w:beforeAutospacing="0" w:after="0" w:afterAutospacing="0"/>
              <w:rPr>
                <w:sz w:val="16"/>
                <w:szCs w:val="16"/>
              </w:rPr>
            </w:pPr>
            <w:r w:rsidRPr="001162EB">
              <w:rPr>
                <w:rFonts w:ascii="Arial" w:hAnsi="Arial" w:cs="Arial"/>
                <w:color w:val="000000"/>
                <w:sz w:val="16"/>
                <w:szCs w:val="16"/>
              </w:rPr>
              <w:t>1 Multiracial</w:t>
            </w:r>
          </w:p>
          <w:p w14:paraId="43DAC806" w14:textId="10ED30F3" w:rsidR="001B2F0D" w:rsidRPr="002053A6" w:rsidRDefault="001B2F0D" w:rsidP="001B2F0D">
            <w:pPr>
              <w:rPr>
                <w:rFonts w:cs="Arial"/>
                <w:sz w:val="16"/>
                <w:szCs w:val="16"/>
              </w:rPr>
            </w:pPr>
            <w:r w:rsidRPr="001162EB">
              <w:rPr>
                <w:rFonts w:cs="Arial"/>
                <w:color w:val="000000"/>
                <w:sz w:val="16"/>
                <w:szCs w:val="16"/>
              </w:rPr>
              <w:t>1 White </w:t>
            </w:r>
          </w:p>
        </w:tc>
        <w:tc>
          <w:tcPr>
            <w:tcW w:w="2416" w:type="dxa"/>
          </w:tcPr>
          <w:p w14:paraId="3B386266" w14:textId="5E0D5318" w:rsidR="001B2F0D" w:rsidRPr="002053A6" w:rsidRDefault="002053A6" w:rsidP="001B2F0D">
            <w:pPr>
              <w:rPr>
                <w:rFonts w:cs="Arial"/>
                <w:sz w:val="16"/>
                <w:szCs w:val="16"/>
              </w:rPr>
            </w:pPr>
            <w:r w:rsidRPr="00031F63">
              <w:rPr>
                <w:rFonts w:cs="Arial"/>
                <w:color w:val="000000"/>
                <w:sz w:val="16"/>
                <w:szCs w:val="16"/>
              </w:rPr>
              <w:t>18-35 years old </w:t>
            </w:r>
          </w:p>
        </w:tc>
        <w:tc>
          <w:tcPr>
            <w:tcW w:w="947" w:type="dxa"/>
          </w:tcPr>
          <w:p w14:paraId="7D23C32F" w14:textId="03D6C17C" w:rsidR="001B2F0D" w:rsidRPr="002053A6" w:rsidRDefault="002053A6" w:rsidP="001B2F0D">
            <w:pPr>
              <w:rPr>
                <w:rFonts w:cs="Arial"/>
                <w:sz w:val="16"/>
                <w:szCs w:val="16"/>
              </w:rPr>
            </w:pPr>
            <w:r>
              <w:rPr>
                <w:rFonts w:cs="Arial"/>
                <w:sz w:val="16"/>
                <w:szCs w:val="16"/>
              </w:rPr>
              <w:t>16</w:t>
            </w:r>
          </w:p>
        </w:tc>
        <w:tc>
          <w:tcPr>
            <w:tcW w:w="1321" w:type="dxa"/>
            <w:shd w:val="clear" w:color="auto" w:fill="FFF2CC" w:themeFill="accent4" w:themeFillTint="33"/>
          </w:tcPr>
          <w:p w14:paraId="6003E400" w14:textId="78526B7A" w:rsidR="001B2F0D" w:rsidRPr="002053A6" w:rsidRDefault="001B2F0D" w:rsidP="001B2F0D">
            <w:pPr>
              <w:rPr>
                <w:rFonts w:cs="Arial"/>
                <w:sz w:val="16"/>
                <w:szCs w:val="16"/>
              </w:rPr>
            </w:pPr>
            <w:r w:rsidRPr="001162EB">
              <w:rPr>
                <w:rFonts w:cs="Arial"/>
                <w:color w:val="000000"/>
                <w:sz w:val="16"/>
                <w:szCs w:val="16"/>
              </w:rPr>
              <w:t>IUD - participants had considered early elective IUD removal  </w:t>
            </w:r>
          </w:p>
        </w:tc>
        <w:tc>
          <w:tcPr>
            <w:tcW w:w="1417" w:type="dxa"/>
          </w:tcPr>
          <w:p w14:paraId="104EACA5" w14:textId="0CF22AF9" w:rsidR="001B2F0D" w:rsidRPr="002053A6" w:rsidRDefault="001B2F0D" w:rsidP="001B2F0D">
            <w:pPr>
              <w:rPr>
                <w:rFonts w:cs="Arial"/>
                <w:sz w:val="16"/>
                <w:szCs w:val="16"/>
              </w:rPr>
            </w:pPr>
            <w:r w:rsidRPr="001162EB">
              <w:rPr>
                <w:rFonts w:cs="Arial"/>
                <w:color w:val="000000"/>
                <w:sz w:val="16"/>
                <w:szCs w:val="16"/>
              </w:rPr>
              <w:t>Semi-structured telephone interviews </w:t>
            </w:r>
          </w:p>
        </w:tc>
        <w:tc>
          <w:tcPr>
            <w:tcW w:w="992" w:type="dxa"/>
          </w:tcPr>
          <w:p w14:paraId="3541E4D9" w14:textId="41674B7A" w:rsidR="001B2F0D" w:rsidRPr="002053A6" w:rsidRDefault="001B2F0D" w:rsidP="001B2F0D">
            <w:pPr>
              <w:rPr>
                <w:rFonts w:cs="Arial"/>
                <w:sz w:val="16"/>
                <w:szCs w:val="16"/>
              </w:rPr>
            </w:pPr>
            <w:r w:rsidRPr="001162EB">
              <w:rPr>
                <w:rFonts w:cs="Arial"/>
                <w:color w:val="000000"/>
                <w:sz w:val="16"/>
                <w:szCs w:val="16"/>
              </w:rPr>
              <w:t>Thematic analysis </w:t>
            </w:r>
          </w:p>
        </w:tc>
      </w:tr>
      <w:tr w:rsidR="001B2F0D" w:rsidRPr="00BC54FF" w14:paraId="61068AD5" w14:textId="77777777" w:rsidTr="00842F42">
        <w:trPr>
          <w:trHeight w:val="1256"/>
        </w:trPr>
        <w:tc>
          <w:tcPr>
            <w:tcW w:w="1271" w:type="dxa"/>
            <w:shd w:val="clear" w:color="auto" w:fill="FFF2CC" w:themeFill="accent4" w:themeFillTint="33"/>
          </w:tcPr>
          <w:p w14:paraId="06F15601" w14:textId="77777777" w:rsidR="001B2F0D" w:rsidRDefault="001B2F0D" w:rsidP="001B2F0D">
            <w:pPr>
              <w:rPr>
                <w:rFonts w:cs="Arial"/>
                <w:b/>
                <w:bCs/>
                <w:sz w:val="16"/>
                <w:szCs w:val="16"/>
              </w:rPr>
            </w:pPr>
            <w:r w:rsidRPr="00603C3E">
              <w:rPr>
                <w:rFonts w:cs="Arial"/>
                <w:b/>
                <w:bCs/>
                <w:sz w:val="16"/>
                <w:szCs w:val="16"/>
              </w:rPr>
              <w:t>Berglas</w:t>
            </w:r>
            <w:r>
              <w:rPr>
                <w:rFonts w:cs="Arial"/>
                <w:b/>
                <w:bCs/>
                <w:sz w:val="16"/>
                <w:szCs w:val="16"/>
              </w:rPr>
              <w:t xml:space="preserve"> et al</w:t>
            </w:r>
          </w:p>
          <w:p w14:paraId="737D2433" w14:textId="66118FA0" w:rsidR="001B2F0D" w:rsidRDefault="001B2F0D" w:rsidP="001B2F0D">
            <w:pPr>
              <w:rPr>
                <w:rFonts w:cs="Arial"/>
                <w:b/>
                <w:bCs/>
                <w:sz w:val="16"/>
                <w:szCs w:val="16"/>
              </w:rPr>
            </w:pPr>
            <w:r>
              <w:rPr>
                <w:rFonts w:cs="Arial"/>
                <w:b/>
                <w:bCs/>
                <w:sz w:val="16"/>
                <w:szCs w:val="16"/>
              </w:rPr>
              <w:t>[2021]</w:t>
            </w:r>
            <w:r>
              <w:rPr>
                <w:rFonts w:cs="Arial"/>
                <w:b/>
                <w:bCs/>
                <w:sz w:val="16"/>
                <w:szCs w:val="16"/>
              </w:rPr>
              <w:fldChar w:fldCharType="begin">
                <w:fldData xml:space="preserve">PEVuZE5vdGU+PENpdGU+PEF1dGhvcj5CZXJnbGFzPC9BdXRob3I+PFllYXI+MjAyMTwvWWVhcj48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</w:fldData>
              </w:fldChar>
            </w:r>
            <w:r w:rsidR="001567A2">
              <w:rPr>
                <w:rFonts w:cs="Arial"/>
                <w:b/>
                <w:bCs/>
                <w:sz w:val="16"/>
                <w:szCs w:val="16"/>
              </w:rPr>
              <w:instrText xml:space="preserve"> ADDIN EN.CITE </w:instrText>
            </w:r>
            <w:r w:rsidR="001567A2">
              <w:rPr>
                <w:rFonts w:cs="Arial"/>
                <w:b/>
                <w:bCs/>
                <w:sz w:val="16"/>
                <w:szCs w:val="16"/>
              </w:rPr>
              <w:fldChar w:fldCharType="begin">
                <w:fldData xml:space="preserve">PEVuZE5vdGU+PENpdGU+PEF1dGhvcj5CZXJnbGFzPC9BdXRob3I+PFllYXI+MjAyMTwvWWVhcj48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</w:fldData>
              </w:fldChar>
            </w:r>
            <w:r w:rsidR="001567A2">
              <w:rPr>
                <w:rFonts w:cs="Arial"/>
                <w:b/>
                <w:bCs/>
                <w:sz w:val="16"/>
                <w:szCs w:val="16"/>
              </w:rPr>
              <w:instrText xml:space="preserve"> ADDIN EN.CITE.DATA </w:instrText>
            </w:r>
            <w:r w:rsidR="001567A2">
              <w:rPr>
                <w:rFonts w:cs="Arial"/>
                <w:b/>
                <w:bCs/>
                <w:sz w:val="16"/>
                <w:szCs w:val="16"/>
              </w:rPr>
            </w:r>
            <w:r w:rsidR="001567A2">
              <w:rPr>
                <w:rFonts w:cs="Arial"/>
                <w:b/>
                <w:bCs/>
                <w:sz w:val="16"/>
                <w:szCs w:val="16"/>
              </w:rPr>
              <w:fldChar w:fldCharType="end"/>
            </w:r>
            <w:r>
              <w:rPr>
                <w:rFonts w:cs="Arial"/>
                <w:b/>
                <w:bCs/>
                <w:sz w:val="16"/>
                <w:szCs w:val="16"/>
              </w:rPr>
            </w:r>
            <w:r>
              <w:rPr>
                <w:rFonts w:cs="Arial"/>
                <w:b/>
                <w:bCs/>
                <w:sz w:val="16"/>
                <w:szCs w:val="16"/>
              </w:rPr>
              <w:fldChar w:fldCharType="separate"/>
            </w:r>
            <w:r w:rsidR="001567A2">
              <w:rPr>
                <w:rFonts w:cs="Arial"/>
                <w:b/>
                <w:bCs/>
                <w:noProof/>
                <w:sz w:val="16"/>
                <w:szCs w:val="16"/>
              </w:rPr>
              <w:t>(26)</w:t>
            </w:r>
            <w:r>
              <w:rPr>
                <w:rFonts w:cs="Arial"/>
                <w:b/>
                <w:bCs/>
                <w:sz w:val="16"/>
                <w:szCs w:val="16"/>
              </w:rPr>
              <w:fldChar w:fldCharType="end"/>
            </w:r>
          </w:p>
          <w:p w14:paraId="22E2AF71" w14:textId="77777777" w:rsidR="001B2F0D" w:rsidRPr="00603C3E" w:rsidRDefault="001B2F0D" w:rsidP="001B2F0D">
            <w:pPr>
              <w:rPr>
                <w:rFonts w:cs="Arial"/>
                <w:b/>
                <w:bCs/>
                <w:sz w:val="16"/>
                <w:szCs w:val="16"/>
              </w:rPr>
            </w:pPr>
          </w:p>
        </w:tc>
        <w:tc>
          <w:tcPr>
            <w:tcW w:w="1418" w:type="dxa"/>
          </w:tcPr>
          <w:p w14:paraId="6D713FB7" w14:textId="77777777" w:rsidR="001B2F0D" w:rsidRPr="00BC54FF" w:rsidRDefault="001B2F0D" w:rsidP="001B2F0D">
            <w:pPr>
              <w:rPr>
                <w:rFonts w:cs="Arial"/>
                <w:sz w:val="16"/>
                <w:szCs w:val="16"/>
              </w:rPr>
            </w:pPr>
            <w:r w:rsidRPr="00180ECE">
              <w:rPr>
                <w:rFonts w:cs="Arial"/>
                <w:sz w:val="16"/>
                <w:szCs w:val="16"/>
              </w:rPr>
              <w:t>San Francisco Bay Area, California</w:t>
            </w:r>
          </w:p>
        </w:tc>
        <w:tc>
          <w:tcPr>
            <w:tcW w:w="3260" w:type="dxa"/>
          </w:tcPr>
          <w:p w14:paraId="2CA63C21" w14:textId="77777777" w:rsidR="001B2F0D" w:rsidRPr="00BC54FF" w:rsidRDefault="001B2F0D" w:rsidP="001B2F0D">
            <w:pPr>
              <w:rPr>
                <w:rFonts w:cs="Arial"/>
                <w:sz w:val="16"/>
                <w:szCs w:val="16"/>
              </w:rPr>
            </w:pPr>
            <w:r w:rsidRPr="00105321">
              <w:rPr>
                <w:rFonts w:cs="Arial"/>
                <w:sz w:val="16"/>
                <w:szCs w:val="16"/>
              </w:rPr>
              <w:t>Youth-Serving Family planning clinics</w:t>
            </w:r>
          </w:p>
        </w:tc>
        <w:tc>
          <w:tcPr>
            <w:tcW w:w="1417" w:type="dxa"/>
            <w:shd w:val="clear" w:color="auto" w:fill="FFF2CC" w:themeFill="accent4" w:themeFillTint="33"/>
          </w:tcPr>
          <w:p w14:paraId="005D8027" w14:textId="77777777" w:rsidR="001B2F0D" w:rsidRPr="00BC54FF" w:rsidRDefault="001B2F0D" w:rsidP="001B2F0D">
            <w:pPr>
              <w:rPr>
                <w:rFonts w:cs="Arial"/>
                <w:sz w:val="16"/>
                <w:szCs w:val="16"/>
              </w:rPr>
            </w:pPr>
            <w:r w:rsidRPr="00105321">
              <w:rPr>
                <w:rFonts w:cs="Arial"/>
                <w:sz w:val="16"/>
                <w:szCs w:val="16"/>
              </w:rPr>
              <w:t>Predominantly Latin</w:t>
            </w:r>
            <w:r>
              <w:rPr>
                <w:rFonts w:cs="Arial"/>
                <w:sz w:val="16"/>
                <w:szCs w:val="16"/>
              </w:rPr>
              <w:t>o</w:t>
            </w:r>
            <w:r w:rsidRPr="00105321">
              <w:rPr>
                <w:rFonts w:cs="Arial"/>
                <w:sz w:val="16"/>
                <w:szCs w:val="16"/>
              </w:rPr>
              <w:t xml:space="preserve"> &amp; African American</w:t>
            </w:r>
          </w:p>
        </w:tc>
        <w:tc>
          <w:tcPr>
            <w:tcW w:w="2416" w:type="dxa"/>
          </w:tcPr>
          <w:p w14:paraId="1E0A1A8F" w14:textId="77777777" w:rsidR="001B2F0D" w:rsidRPr="00BC54FF" w:rsidRDefault="001B2F0D" w:rsidP="001B2F0D">
            <w:pPr>
              <w:rPr>
                <w:rFonts w:cs="Arial"/>
                <w:sz w:val="16"/>
                <w:szCs w:val="16"/>
              </w:rPr>
            </w:pPr>
            <w:r w:rsidRPr="00105321">
              <w:rPr>
                <w:rFonts w:cs="Arial"/>
                <w:sz w:val="16"/>
                <w:szCs w:val="16"/>
              </w:rPr>
              <w:t>Women who recently accessed emergency contraception (aged 15-25)</w:t>
            </w:r>
          </w:p>
        </w:tc>
        <w:tc>
          <w:tcPr>
            <w:tcW w:w="947" w:type="dxa"/>
          </w:tcPr>
          <w:p w14:paraId="04A990E2" w14:textId="77777777" w:rsidR="001B2F0D" w:rsidRPr="00BC54FF" w:rsidRDefault="001B2F0D" w:rsidP="001B2F0D">
            <w:pPr>
              <w:rPr>
                <w:rFonts w:cs="Arial"/>
                <w:sz w:val="16"/>
                <w:szCs w:val="16"/>
              </w:rPr>
            </w:pPr>
            <w:r>
              <w:rPr>
                <w:rFonts w:cs="Arial"/>
                <w:sz w:val="16"/>
                <w:szCs w:val="16"/>
              </w:rPr>
              <w:t>20</w:t>
            </w:r>
          </w:p>
        </w:tc>
        <w:tc>
          <w:tcPr>
            <w:tcW w:w="1321" w:type="dxa"/>
            <w:shd w:val="clear" w:color="auto" w:fill="FFF2CC" w:themeFill="accent4" w:themeFillTint="33"/>
          </w:tcPr>
          <w:p w14:paraId="7827E10D" w14:textId="77777777" w:rsidR="001B2F0D" w:rsidRDefault="001B2F0D" w:rsidP="001B2F0D">
            <w:pPr>
              <w:rPr>
                <w:rFonts w:cs="Arial"/>
                <w:sz w:val="16"/>
                <w:szCs w:val="16"/>
              </w:rPr>
            </w:pPr>
            <w:r>
              <w:rPr>
                <w:rFonts w:cs="Arial"/>
                <w:sz w:val="16"/>
                <w:szCs w:val="16"/>
              </w:rPr>
              <w:t>IUD/Implant/</w:t>
            </w:r>
          </w:p>
          <w:p w14:paraId="2CF19D58" w14:textId="77777777" w:rsidR="001B2F0D" w:rsidRPr="00BC54FF" w:rsidRDefault="001B2F0D" w:rsidP="001B2F0D">
            <w:pPr>
              <w:rPr>
                <w:rFonts w:cs="Arial"/>
                <w:sz w:val="16"/>
                <w:szCs w:val="16"/>
              </w:rPr>
            </w:pPr>
            <w:r>
              <w:rPr>
                <w:rFonts w:cs="Arial"/>
                <w:sz w:val="16"/>
                <w:szCs w:val="16"/>
              </w:rPr>
              <w:t>Condoms/ OCP/ Emergency Contraceptive Pill</w:t>
            </w:r>
          </w:p>
        </w:tc>
        <w:tc>
          <w:tcPr>
            <w:tcW w:w="1417" w:type="dxa"/>
          </w:tcPr>
          <w:p w14:paraId="4C2E08EB" w14:textId="77777777" w:rsidR="001B2F0D" w:rsidRPr="008178DA" w:rsidRDefault="001B2F0D" w:rsidP="001B2F0D">
            <w:pPr>
              <w:rPr>
                <w:rFonts w:cs="Arial"/>
                <w:sz w:val="16"/>
                <w:szCs w:val="16"/>
              </w:rPr>
            </w:pPr>
            <w:r w:rsidRPr="008178DA">
              <w:rPr>
                <w:rFonts w:cs="Arial"/>
                <w:sz w:val="16"/>
                <w:szCs w:val="16"/>
              </w:rPr>
              <w:t>In-Depth Interviews</w:t>
            </w:r>
          </w:p>
        </w:tc>
        <w:tc>
          <w:tcPr>
            <w:tcW w:w="992" w:type="dxa"/>
          </w:tcPr>
          <w:p w14:paraId="1D18F1F2" w14:textId="77777777" w:rsidR="001B2F0D" w:rsidRPr="00BC54FF" w:rsidRDefault="001B2F0D" w:rsidP="001B2F0D">
            <w:pPr>
              <w:rPr>
                <w:rFonts w:cs="Arial"/>
                <w:sz w:val="16"/>
                <w:szCs w:val="16"/>
              </w:rPr>
            </w:pPr>
            <w:r w:rsidRPr="008178DA">
              <w:rPr>
                <w:rFonts w:cs="Arial"/>
                <w:sz w:val="16"/>
                <w:szCs w:val="16"/>
              </w:rPr>
              <w:t>Thematic Analysis</w:t>
            </w:r>
          </w:p>
        </w:tc>
      </w:tr>
      <w:tr w:rsidR="001B2F0D" w:rsidRPr="00BC54FF" w14:paraId="5E0EEAE8" w14:textId="77777777" w:rsidTr="00842F42">
        <w:trPr>
          <w:trHeight w:val="692"/>
        </w:trPr>
        <w:tc>
          <w:tcPr>
            <w:tcW w:w="1271" w:type="dxa"/>
            <w:shd w:val="clear" w:color="auto" w:fill="FFF2CC" w:themeFill="accent4" w:themeFillTint="33"/>
          </w:tcPr>
          <w:p w14:paraId="5308F6E1" w14:textId="76A0B5F2" w:rsidR="001B2F0D" w:rsidRDefault="001B2F0D" w:rsidP="001B2F0D">
            <w:pPr>
              <w:rPr>
                <w:rFonts w:cs="Arial"/>
                <w:b/>
                <w:bCs/>
                <w:sz w:val="16"/>
                <w:szCs w:val="16"/>
              </w:rPr>
            </w:pPr>
            <w:r w:rsidRPr="00603C3E">
              <w:rPr>
                <w:rFonts w:cs="Arial"/>
                <w:b/>
                <w:bCs/>
                <w:sz w:val="16"/>
                <w:szCs w:val="16"/>
              </w:rPr>
              <w:t>Coates</w:t>
            </w:r>
            <w:r>
              <w:rPr>
                <w:rFonts w:cs="Arial"/>
                <w:b/>
                <w:bCs/>
                <w:sz w:val="16"/>
                <w:szCs w:val="16"/>
              </w:rPr>
              <w:t xml:space="preserve"> et al [2018]</w:t>
            </w:r>
            <w:r>
              <w:rPr>
                <w:rFonts w:cs="Arial"/>
                <w:b/>
                <w:bCs/>
                <w:sz w:val="16"/>
                <w:szCs w:val="16"/>
              </w:rPr>
              <w:fldChar w:fldCharType="begin">
                <w:fldData xml:space="preserve">PEVuZE5vdGU+PENpdGU+PEF1dGhvcj5Db2F0ZXM8L0F1dGhvcj48WWVhcj4yMDE4PC9ZZWFyPjxS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</w:fldData>
              </w:fldChar>
            </w:r>
            <w:r w:rsidR="001567A2">
              <w:rPr>
                <w:rFonts w:cs="Arial"/>
                <w:b/>
                <w:bCs/>
                <w:sz w:val="16"/>
                <w:szCs w:val="16"/>
              </w:rPr>
              <w:instrText xml:space="preserve"> ADDIN EN.CITE </w:instrText>
            </w:r>
            <w:r w:rsidR="001567A2">
              <w:rPr>
                <w:rFonts w:cs="Arial"/>
                <w:b/>
                <w:bCs/>
                <w:sz w:val="16"/>
                <w:szCs w:val="16"/>
              </w:rPr>
              <w:fldChar w:fldCharType="begin">
                <w:fldData xml:space="preserve">PEVuZE5vdGU+PENpdGU+PEF1dGhvcj5Db2F0ZXM8L0F1dGhvcj48WWVhcj4yMDE4PC9ZZWFyPjxS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</w:fldData>
              </w:fldChar>
            </w:r>
            <w:r w:rsidR="001567A2">
              <w:rPr>
                <w:rFonts w:cs="Arial"/>
                <w:b/>
                <w:bCs/>
                <w:sz w:val="16"/>
                <w:szCs w:val="16"/>
              </w:rPr>
              <w:instrText xml:space="preserve"> ADDIN EN.CITE.DATA </w:instrText>
            </w:r>
            <w:r w:rsidR="001567A2">
              <w:rPr>
                <w:rFonts w:cs="Arial"/>
                <w:b/>
                <w:bCs/>
                <w:sz w:val="16"/>
                <w:szCs w:val="16"/>
              </w:rPr>
            </w:r>
            <w:r w:rsidR="001567A2">
              <w:rPr>
                <w:rFonts w:cs="Arial"/>
                <w:b/>
                <w:bCs/>
                <w:sz w:val="16"/>
                <w:szCs w:val="16"/>
              </w:rPr>
              <w:fldChar w:fldCharType="end"/>
            </w:r>
            <w:r>
              <w:rPr>
                <w:rFonts w:cs="Arial"/>
                <w:b/>
                <w:bCs/>
                <w:sz w:val="16"/>
                <w:szCs w:val="16"/>
              </w:rPr>
            </w:r>
            <w:r>
              <w:rPr>
                <w:rFonts w:cs="Arial"/>
                <w:b/>
                <w:bCs/>
                <w:sz w:val="16"/>
                <w:szCs w:val="16"/>
              </w:rPr>
              <w:fldChar w:fldCharType="separate"/>
            </w:r>
            <w:r w:rsidR="001567A2">
              <w:rPr>
                <w:rFonts w:cs="Arial"/>
                <w:b/>
                <w:bCs/>
                <w:noProof/>
                <w:sz w:val="16"/>
                <w:szCs w:val="16"/>
              </w:rPr>
              <w:t>(27)</w:t>
            </w:r>
            <w:r>
              <w:rPr>
                <w:rFonts w:cs="Arial"/>
                <w:b/>
                <w:bCs/>
                <w:sz w:val="16"/>
                <w:szCs w:val="16"/>
              </w:rPr>
              <w:fldChar w:fldCharType="end"/>
            </w:r>
          </w:p>
          <w:p w14:paraId="19F3E5FD" w14:textId="77777777" w:rsidR="001B2F0D" w:rsidRPr="00603C3E" w:rsidRDefault="001B2F0D" w:rsidP="001B2F0D">
            <w:pPr>
              <w:rPr>
                <w:rFonts w:cs="Arial"/>
                <w:b/>
                <w:bCs/>
                <w:sz w:val="16"/>
                <w:szCs w:val="16"/>
              </w:rPr>
            </w:pPr>
          </w:p>
        </w:tc>
        <w:tc>
          <w:tcPr>
            <w:tcW w:w="1418" w:type="dxa"/>
          </w:tcPr>
          <w:p w14:paraId="3CCAE2FE" w14:textId="77777777" w:rsidR="001B2F0D" w:rsidRPr="00BC54FF" w:rsidRDefault="001B2F0D" w:rsidP="001B2F0D">
            <w:pPr>
              <w:rPr>
                <w:rFonts w:cs="Arial"/>
                <w:sz w:val="16"/>
                <w:szCs w:val="16"/>
              </w:rPr>
            </w:pPr>
            <w:r w:rsidRPr="004D6C14">
              <w:rPr>
                <w:rFonts w:cs="Arial"/>
                <w:sz w:val="16"/>
                <w:szCs w:val="16"/>
              </w:rPr>
              <w:t>Southern United States of America</w:t>
            </w:r>
          </w:p>
        </w:tc>
        <w:tc>
          <w:tcPr>
            <w:tcW w:w="3260" w:type="dxa"/>
          </w:tcPr>
          <w:p w14:paraId="4E72FA12" w14:textId="77777777" w:rsidR="001B2F0D" w:rsidRPr="00BC54FF" w:rsidRDefault="001B2F0D" w:rsidP="001B2F0D">
            <w:pPr>
              <w:rPr>
                <w:rFonts w:cs="Arial"/>
                <w:sz w:val="16"/>
                <w:szCs w:val="16"/>
              </w:rPr>
            </w:pPr>
            <w:r w:rsidRPr="004D6C14">
              <w:rPr>
                <w:rFonts w:cs="Arial"/>
                <w:sz w:val="16"/>
                <w:szCs w:val="16"/>
              </w:rPr>
              <w:t>Adolescent Medicine Clinic in an Urban Academic Medical Centre</w:t>
            </w:r>
          </w:p>
        </w:tc>
        <w:tc>
          <w:tcPr>
            <w:tcW w:w="1417" w:type="dxa"/>
            <w:shd w:val="clear" w:color="auto" w:fill="FFF2CC" w:themeFill="accent4" w:themeFillTint="33"/>
          </w:tcPr>
          <w:p w14:paraId="2BF06F8A" w14:textId="77777777" w:rsidR="001B2F0D" w:rsidRPr="00BC54FF" w:rsidRDefault="001B2F0D" w:rsidP="001B2F0D">
            <w:pPr>
              <w:rPr>
                <w:rFonts w:cs="Arial"/>
                <w:sz w:val="16"/>
                <w:szCs w:val="16"/>
              </w:rPr>
            </w:pPr>
            <w:r w:rsidRPr="004D6C14">
              <w:rPr>
                <w:rFonts w:cs="Arial"/>
                <w:sz w:val="16"/>
                <w:szCs w:val="16"/>
              </w:rPr>
              <w:t>All participants were African American except one</w:t>
            </w:r>
          </w:p>
        </w:tc>
        <w:tc>
          <w:tcPr>
            <w:tcW w:w="2416" w:type="dxa"/>
          </w:tcPr>
          <w:p w14:paraId="41F3C34B" w14:textId="77777777" w:rsidR="001B2F0D" w:rsidRPr="00BC54FF" w:rsidRDefault="001B2F0D" w:rsidP="001B2F0D">
            <w:pPr>
              <w:rPr>
                <w:rFonts w:cs="Arial"/>
                <w:sz w:val="16"/>
                <w:szCs w:val="16"/>
              </w:rPr>
            </w:pPr>
            <w:r w:rsidRPr="004D6C14">
              <w:rPr>
                <w:rFonts w:cs="Arial"/>
                <w:sz w:val="16"/>
                <w:szCs w:val="16"/>
              </w:rPr>
              <w:t>Sexually active girls who were not currently using LARC (aged 14-21)</w:t>
            </w:r>
          </w:p>
        </w:tc>
        <w:tc>
          <w:tcPr>
            <w:tcW w:w="947" w:type="dxa"/>
          </w:tcPr>
          <w:p w14:paraId="3F97FCFF" w14:textId="77777777" w:rsidR="001B2F0D" w:rsidRPr="00BC54FF" w:rsidRDefault="001B2F0D" w:rsidP="001B2F0D">
            <w:pPr>
              <w:rPr>
                <w:rFonts w:cs="Arial"/>
                <w:sz w:val="16"/>
                <w:szCs w:val="16"/>
              </w:rPr>
            </w:pPr>
            <w:r>
              <w:rPr>
                <w:rFonts w:cs="Arial"/>
                <w:sz w:val="16"/>
                <w:szCs w:val="16"/>
              </w:rPr>
              <w:t>14</w:t>
            </w:r>
          </w:p>
        </w:tc>
        <w:tc>
          <w:tcPr>
            <w:tcW w:w="1321" w:type="dxa"/>
            <w:shd w:val="clear" w:color="auto" w:fill="FFF2CC" w:themeFill="accent4" w:themeFillTint="33"/>
          </w:tcPr>
          <w:p w14:paraId="44D199EE" w14:textId="77777777" w:rsidR="001B2F0D" w:rsidRDefault="001B2F0D" w:rsidP="001B2F0D">
            <w:pPr>
              <w:rPr>
                <w:rFonts w:cs="Arial"/>
                <w:sz w:val="16"/>
                <w:szCs w:val="16"/>
              </w:rPr>
            </w:pPr>
            <w:r w:rsidRPr="008F0A0D">
              <w:rPr>
                <w:rFonts w:cs="Arial"/>
                <w:sz w:val="16"/>
                <w:szCs w:val="16"/>
              </w:rPr>
              <w:t>Implan</w:t>
            </w:r>
            <w:r>
              <w:rPr>
                <w:rFonts w:cs="Arial"/>
                <w:sz w:val="16"/>
                <w:szCs w:val="16"/>
              </w:rPr>
              <w:t>t/</w:t>
            </w:r>
            <w:r w:rsidRPr="008F0A0D">
              <w:rPr>
                <w:rFonts w:cs="Arial"/>
                <w:sz w:val="16"/>
                <w:szCs w:val="16"/>
              </w:rPr>
              <w:t>IUD &amp; OCP/</w:t>
            </w:r>
          </w:p>
          <w:p w14:paraId="380B0A64" w14:textId="77777777" w:rsidR="001B2F0D" w:rsidRPr="00BC54FF" w:rsidRDefault="001B2F0D" w:rsidP="001B2F0D">
            <w:pPr>
              <w:rPr>
                <w:rFonts w:cs="Arial"/>
                <w:sz w:val="16"/>
                <w:szCs w:val="16"/>
              </w:rPr>
            </w:pPr>
            <w:r w:rsidRPr="008F0A0D">
              <w:rPr>
                <w:rFonts w:cs="Arial"/>
                <w:sz w:val="16"/>
                <w:szCs w:val="16"/>
              </w:rPr>
              <w:t>Injection</w:t>
            </w:r>
          </w:p>
        </w:tc>
        <w:tc>
          <w:tcPr>
            <w:tcW w:w="1417" w:type="dxa"/>
          </w:tcPr>
          <w:p w14:paraId="1A9A6A62" w14:textId="77777777" w:rsidR="001B2F0D" w:rsidRPr="00BC54FF" w:rsidRDefault="001B2F0D" w:rsidP="001B2F0D">
            <w:pPr>
              <w:rPr>
                <w:rFonts w:cs="Arial"/>
                <w:sz w:val="16"/>
                <w:szCs w:val="16"/>
              </w:rPr>
            </w:pPr>
            <w:r w:rsidRPr="00657324">
              <w:rPr>
                <w:rFonts w:cs="Arial"/>
                <w:sz w:val="16"/>
                <w:szCs w:val="16"/>
              </w:rPr>
              <w:t>Semi</w:t>
            </w:r>
            <w:r>
              <w:rPr>
                <w:rFonts w:cs="Arial"/>
                <w:sz w:val="16"/>
                <w:szCs w:val="16"/>
              </w:rPr>
              <w:t>-</w:t>
            </w:r>
            <w:r w:rsidRPr="00657324">
              <w:rPr>
                <w:rFonts w:cs="Arial"/>
                <w:sz w:val="16"/>
                <w:szCs w:val="16"/>
              </w:rPr>
              <w:t>structured Interviews</w:t>
            </w:r>
          </w:p>
        </w:tc>
        <w:tc>
          <w:tcPr>
            <w:tcW w:w="992" w:type="dxa"/>
          </w:tcPr>
          <w:p w14:paraId="30EFF317" w14:textId="77777777" w:rsidR="001B2F0D" w:rsidRDefault="001B2F0D" w:rsidP="001B2F0D">
            <w:pPr>
              <w:rPr>
                <w:rFonts w:cs="Arial"/>
                <w:sz w:val="16"/>
                <w:szCs w:val="16"/>
              </w:rPr>
            </w:pPr>
            <w:r w:rsidRPr="00657324">
              <w:rPr>
                <w:rFonts w:cs="Arial"/>
                <w:sz w:val="16"/>
                <w:szCs w:val="16"/>
              </w:rPr>
              <w:t>Grounded Theory Analysis</w:t>
            </w:r>
          </w:p>
          <w:p w14:paraId="004D89C2" w14:textId="77777777" w:rsidR="001B2F0D" w:rsidRDefault="001B2F0D" w:rsidP="001B2F0D">
            <w:pPr>
              <w:rPr>
                <w:rFonts w:cs="Arial"/>
                <w:sz w:val="16"/>
                <w:szCs w:val="16"/>
              </w:rPr>
            </w:pPr>
          </w:p>
          <w:p w14:paraId="39AA8722" w14:textId="77777777" w:rsidR="001B2F0D" w:rsidRPr="00657324" w:rsidRDefault="001B2F0D" w:rsidP="001B2F0D">
            <w:pPr>
              <w:rPr>
                <w:rFonts w:cs="Arial"/>
                <w:sz w:val="16"/>
                <w:szCs w:val="16"/>
              </w:rPr>
            </w:pPr>
          </w:p>
        </w:tc>
      </w:tr>
      <w:tr w:rsidR="001B2F0D" w:rsidRPr="00BC54FF" w14:paraId="39F9434C" w14:textId="77777777" w:rsidTr="00842F42">
        <w:trPr>
          <w:trHeight w:val="1173"/>
        </w:trPr>
        <w:tc>
          <w:tcPr>
            <w:tcW w:w="1271" w:type="dxa"/>
            <w:shd w:val="clear" w:color="auto" w:fill="FFF2CC" w:themeFill="accent4" w:themeFillTint="33"/>
          </w:tcPr>
          <w:p w14:paraId="7D56C069" w14:textId="20F819AC" w:rsidR="001B2F0D" w:rsidRDefault="001B2F0D" w:rsidP="001B2F0D">
            <w:pPr>
              <w:rPr>
                <w:rFonts w:cs="Arial"/>
                <w:b/>
                <w:bCs/>
                <w:sz w:val="16"/>
                <w:szCs w:val="16"/>
              </w:rPr>
            </w:pPr>
            <w:r w:rsidRPr="00603C3E">
              <w:rPr>
                <w:rFonts w:cs="Arial"/>
                <w:b/>
                <w:bCs/>
                <w:sz w:val="16"/>
                <w:szCs w:val="16"/>
              </w:rPr>
              <w:t>Dolan</w:t>
            </w:r>
            <w:r>
              <w:rPr>
                <w:rFonts w:cs="Arial"/>
                <w:b/>
                <w:bCs/>
                <w:sz w:val="16"/>
                <w:szCs w:val="16"/>
              </w:rPr>
              <w:t xml:space="preserve"> et al [2021] </w:t>
            </w:r>
            <w:r>
              <w:rPr>
                <w:rFonts w:cs="Arial"/>
                <w:b/>
                <w:bCs/>
                <w:sz w:val="16"/>
                <w:szCs w:val="16"/>
              </w:rPr>
              <w:fldChar w:fldCharType="begin">
                <w:fldData xml:space="preserve">PEVuZE5vdGU+PENpdGU+PEF1dGhvcj5Eb2xhbjwvQXV0aG9yPjxZZWFyPjIwMjE8L1llYXI+PFJl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</w:fldData>
              </w:fldChar>
            </w:r>
            <w:r w:rsidR="001567A2">
              <w:rPr>
                <w:rFonts w:cs="Arial"/>
                <w:b/>
                <w:bCs/>
                <w:sz w:val="16"/>
                <w:szCs w:val="16"/>
              </w:rPr>
              <w:instrText xml:space="preserve"> ADDIN EN.CITE </w:instrText>
            </w:r>
            <w:r w:rsidR="001567A2">
              <w:rPr>
                <w:rFonts w:cs="Arial"/>
                <w:b/>
                <w:bCs/>
                <w:sz w:val="16"/>
                <w:szCs w:val="16"/>
              </w:rPr>
              <w:fldChar w:fldCharType="begin">
                <w:fldData xml:space="preserve">PEVuZE5vdGU+PENpdGU+PEF1dGhvcj5Eb2xhbjwvQXV0aG9yPjxZZWFyPjIwMjE8L1llYXI+PFJl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</w:fldData>
              </w:fldChar>
            </w:r>
            <w:r w:rsidR="001567A2">
              <w:rPr>
                <w:rFonts w:cs="Arial"/>
                <w:b/>
                <w:bCs/>
                <w:sz w:val="16"/>
                <w:szCs w:val="16"/>
              </w:rPr>
              <w:instrText xml:space="preserve"> ADDIN EN.CITE.DATA </w:instrText>
            </w:r>
            <w:r w:rsidR="001567A2">
              <w:rPr>
                <w:rFonts w:cs="Arial"/>
                <w:b/>
                <w:bCs/>
                <w:sz w:val="16"/>
                <w:szCs w:val="16"/>
              </w:rPr>
            </w:r>
            <w:r w:rsidR="001567A2">
              <w:rPr>
                <w:rFonts w:cs="Arial"/>
                <w:b/>
                <w:bCs/>
                <w:sz w:val="16"/>
                <w:szCs w:val="16"/>
              </w:rPr>
              <w:fldChar w:fldCharType="end"/>
            </w:r>
            <w:r>
              <w:rPr>
                <w:rFonts w:cs="Arial"/>
                <w:b/>
                <w:bCs/>
                <w:sz w:val="16"/>
                <w:szCs w:val="16"/>
              </w:rPr>
            </w:r>
            <w:r>
              <w:rPr>
                <w:rFonts w:cs="Arial"/>
                <w:b/>
                <w:bCs/>
                <w:sz w:val="16"/>
                <w:szCs w:val="16"/>
              </w:rPr>
              <w:fldChar w:fldCharType="separate"/>
            </w:r>
            <w:r w:rsidR="001567A2">
              <w:rPr>
                <w:rFonts w:cs="Arial"/>
                <w:b/>
                <w:bCs/>
                <w:noProof/>
                <w:sz w:val="16"/>
                <w:szCs w:val="16"/>
              </w:rPr>
              <w:t>(28)</w:t>
            </w:r>
            <w:r>
              <w:rPr>
                <w:rFonts w:cs="Arial"/>
                <w:b/>
                <w:bCs/>
                <w:sz w:val="16"/>
                <w:szCs w:val="16"/>
              </w:rPr>
              <w:fldChar w:fldCharType="end"/>
            </w:r>
          </w:p>
          <w:p w14:paraId="04207F33" w14:textId="77777777" w:rsidR="001B2F0D" w:rsidRPr="00603C3E" w:rsidRDefault="001B2F0D" w:rsidP="001B2F0D">
            <w:pPr>
              <w:rPr>
                <w:rFonts w:cs="Arial"/>
                <w:b/>
                <w:bCs/>
                <w:sz w:val="16"/>
                <w:szCs w:val="16"/>
              </w:rPr>
            </w:pPr>
          </w:p>
        </w:tc>
        <w:tc>
          <w:tcPr>
            <w:tcW w:w="1418" w:type="dxa"/>
          </w:tcPr>
          <w:p w14:paraId="6DBC6F29" w14:textId="77777777" w:rsidR="001B2F0D" w:rsidRPr="004D6C14" w:rsidRDefault="001B2F0D" w:rsidP="001B2F0D">
            <w:pPr>
              <w:rPr>
                <w:rFonts w:cs="Arial"/>
                <w:sz w:val="16"/>
                <w:szCs w:val="16"/>
              </w:rPr>
            </w:pPr>
            <w:r>
              <w:rPr>
                <w:rFonts w:cs="Arial"/>
                <w:sz w:val="16"/>
                <w:szCs w:val="16"/>
              </w:rPr>
              <w:t xml:space="preserve">Australia </w:t>
            </w:r>
          </w:p>
        </w:tc>
        <w:tc>
          <w:tcPr>
            <w:tcW w:w="3260" w:type="dxa"/>
          </w:tcPr>
          <w:p w14:paraId="71017B77" w14:textId="77777777" w:rsidR="001B2F0D" w:rsidRPr="004D6C14" w:rsidRDefault="001B2F0D" w:rsidP="001B2F0D">
            <w:pPr>
              <w:rPr>
                <w:rFonts w:cs="Arial"/>
                <w:sz w:val="16"/>
                <w:szCs w:val="16"/>
              </w:rPr>
            </w:pPr>
            <w:r w:rsidRPr="0078050B">
              <w:rPr>
                <w:rFonts w:cs="Arial"/>
                <w:sz w:val="16"/>
                <w:szCs w:val="16"/>
              </w:rPr>
              <w:t>Recruited from University campus/University health clinic/ Family planning clinics/Chinese Community Service Centre/ Waiting room from a non-profit family planning clinic/Online from Social Networking Sites (Oursteps &amp; WeChat)</w:t>
            </w:r>
          </w:p>
        </w:tc>
        <w:tc>
          <w:tcPr>
            <w:tcW w:w="1417" w:type="dxa"/>
            <w:shd w:val="clear" w:color="auto" w:fill="FFF2CC" w:themeFill="accent4" w:themeFillTint="33"/>
          </w:tcPr>
          <w:p w14:paraId="60EA82EF" w14:textId="77777777" w:rsidR="001B2F0D" w:rsidRPr="004D6C14" w:rsidRDefault="001B2F0D" w:rsidP="001B2F0D">
            <w:pPr>
              <w:rPr>
                <w:rFonts w:cs="Arial"/>
                <w:sz w:val="16"/>
                <w:szCs w:val="16"/>
              </w:rPr>
            </w:pPr>
            <w:r w:rsidRPr="0078050B">
              <w:rPr>
                <w:rFonts w:cs="Arial"/>
                <w:sz w:val="16"/>
                <w:szCs w:val="16"/>
              </w:rPr>
              <w:t>Migrant Chinese Women</w:t>
            </w:r>
          </w:p>
        </w:tc>
        <w:tc>
          <w:tcPr>
            <w:tcW w:w="2416" w:type="dxa"/>
          </w:tcPr>
          <w:p w14:paraId="1FADEAA9" w14:textId="77777777" w:rsidR="001B2F0D" w:rsidRPr="004D6C14" w:rsidRDefault="001B2F0D" w:rsidP="001B2F0D">
            <w:pPr>
              <w:rPr>
                <w:rFonts w:cs="Arial"/>
                <w:sz w:val="16"/>
                <w:szCs w:val="16"/>
              </w:rPr>
            </w:pPr>
            <w:r w:rsidRPr="0041080B">
              <w:rPr>
                <w:rFonts w:cs="Arial"/>
                <w:sz w:val="16"/>
                <w:szCs w:val="16"/>
              </w:rPr>
              <w:t>Women who self-identified as ethnically Chinese/Living in Australia for no more than 10 years (aged 18-45)</w:t>
            </w:r>
          </w:p>
        </w:tc>
        <w:tc>
          <w:tcPr>
            <w:tcW w:w="947" w:type="dxa"/>
          </w:tcPr>
          <w:p w14:paraId="6E101515" w14:textId="77777777" w:rsidR="001B2F0D" w:rsidRDefault="001B2F0D" w:rsidP="001B2F0D">
            <w:pPr>
              <w:rPr>
                <w:rFonts w:cs="Arial"/>
                <w:sz w:val="16"/>
                <w:szCs w:val="16"/>
              </w:rPr>
            </w:pPr>
            <w:r>
              <w:rPr>
                <w:rFonts w:cs="Arial"/>
                <w:sz w:val="16"/>
                <w:szCs w:val="16"/>
              </w:rPr>
              <w:t>22</w:t>
            </w:r>
          </w:p>
        </w:tc>
        <w:tc>
          <w:tcPr>
            <w:tcW w:w="1321" w:type="dxa"/>
            <w:shd w:val="clear" w:color="auto" w:fill="FFF2CC" w:themeFill="accent4" w:themeFillTint="33"/>
          </w:tcPr>
          <w:p w14:paraId="7A05AF9A" w14:textId="77777777" w:rsidR="001B2F0D" w:rsidRDefault="001B2F0D" w:rsidP="001B2F0D">
            <w:pPr>
              <w:rPr>
                <w:rFonts w:cs="Arial"/>
                <w:sz w:val="16"/>
                <w:szCs w:val="16"/>
              </w:rPr>
            </w:pPr>
            <w:r w:rsidRPr="0041080B">
              <w:rPr>
                <w:rFonts w:cs="Arial"/>
                <w:sz w:val="16"/>
                <w:szCs w:val="16"/>
              </w:rPr>
              <w:t>IUD</w:t>
            </w:r>
            <w:r>
              <w:rPr>
                <w:rFonts w:cs="Arial"/>
                <w:sz w:val="16"/>
                <w:szCs w:val="16"/>
              </w:rPr>
              <w:t>/</w:t>
            </w:r>
            <w:r w:rsidRPr="0041080B">
              <w:rPr>
                <w:rFonts w:cs="Arial"/>
                <w:sz w:val="16"/>
                <w:szCs w:val="16"/>
              </w:rPr>
              <w:t>OCP</w:t>
            </w:r>
            <w:r>
              <w:rPr>
                <w:rFonts w:cs="Arial"/>
                <w:sz w:val="16"/>
                <w:szCs w:val="16"/>
              </w:rPr>
              <w:t xml:space="preserve">/ </w:t>
            </w:r>
            <w:r w:rsidRPr="0041080B">
              <w:rPr>
                <w:rFonts w:cs="Arial"/>
                <w:sz w:val="16"/>
                <w:szCs w:val="16"/>
              </w:rPr>
              <w:t>Condoms</w:t>
            </w:r>
          </w:p>
          <w:p w14:paraId="472E9337" w14:textId="77777777" w:rsidR="001B2F0D" w:rsidRPr="008F0A0D" w:rsidRDefault="001B2F0D" w:rsidP="001B2F0D">
            <w:pPr>
              <w:rPr>
                <w:rFonts w:cs="Arial"/>
                <w:sz w:val="16"/>
                <w:szCs w:val="16"/>
              </w:rPr>
            </w:pPr>
          </w:p>
        </w:tc>
        <w:tc>
          <w:tcPr>
            <w:tcW w:w="1417" w:type="dxa"/>
          </w:tcPr>
          <w:p w14:paraId="60D290F3" w14:textId="77777777" w:rsidR="001B2F0D" w:rsidRPr="00657324" w:rsidRDefault="001B2F0D" w:rsidP="001B2F0D">
            <w:pPr>
              <w:rPr>
                <w:rFonts w:cs="Arial"/>
                <w:sz w:val="16"/>
                <w:szCs w:val="16"/>
              </w:rPr>
            </w:pPr>
            <w:r w:rsidRPr="00FB2DF0">
              <w:rPr>
                <w:rFonts w:cs="Arial"/>
                <w:sz w:val="16"/>
                <w:szCs w:val="16"/>
              </w:rPr>
              <w:t>Semi-Structured interviews (16 face-face &amp; 6 phone interviews)</w:t>
            </w:r>
          </w:p>
        </w:tc>
        <w:tc>
          <w:tcPr>
            <w:tcW w:w="992" w:type="dxa"/>
          </w:tcPr>
          <w:p w14:paraId="090FB0AB" w14:textId="77777777" w:rsidR="001B2F0D" w:rsidRPr="0066305C" w:rsidRDefault="001B2F0D" w:rsidP="001B2F0D">
            <w:pPr>
              <w:rPr>
                <w:rFonts w:cs="Arial"/>
                <w:sz w:val="16"/>
                <w:szCs w:val="16"/>
              </w:rPr>
            </w:pPr>
            <w:r w:rsidRPr="0066305C">
              <w:rPr>
                <w:rFonts w:cs="Arial"/>
                <w:sz w:val="16"/>
                <w:szCs w:val="16"/>
              </w:rPr>
              <w:t>Thematic Analysis</w:t>
            </w:r>
          </w:p>
        </w:tc>
      </w:tr>
      <w:tr w:rsidR="001B2F0D" w:rsidRPr="00BC54FF" w14:paraId="4F381E32" w14:textId="77777777" w:rsidTr="00842F42">
        <w:trPr>
          <w:trHeight w:val="699"/>
        </w:trPr>
        <w:tc>
          <w:tcPr>
            <w:tcW w:w="1271" w:type="dxa"/>
            <w:shd w:val="clear" w:color="auto" w:fill="FFF2CC" w:themeFill="accent4" w:themeFillTint="33"/>
          </w:tcPr>
          <w:p w14:paraId="2A9796C6" w14:textId="5AEB99D8" w:rsidR="001B2F0D" w:rsidRDefault="001B2F0D" w:rsidP="001B2F0D">
            <w:pPr>
              <w:rPr>
                <w:rFonts w:cs="Arial"/>
                <w:b/>
                <w:bCs/>
                <w:sz w:val="16"/>
                <w:szCs w:val="16"/>
              </w:rPr>
            </w:pPr>
            <w:r w:rsidRPr="00603C3E">
              <w:rPr>
                <w:rFonts w:cs="Arial"/>
                <w:b/>
                <w:bCs/>
                <w:sz w:val="16"/>
                <w:szCs w:val="16"/>
              </w:rPr>
              <w:t>Gilliam</w:t>
            </w:r>
            <w:r>
              <w:rPr>
                <w:rFonts w:cs="Arial"/>
                <w:b/>
                <w:bCs/>
                <w:sz w:val="16"/>
                <w:szCs w:val="16"/>
              </w:rPr>
              <w:t xml:space="preserve"> et al [2004] </w:t>
            </w:r>
            <w:r>
              <w:rPr>
                <w:rFonts w:cs="Arial"/>
                <w:b/>
                <w:bCs/>
                <w:sz w:val="16"/>
                <w:szCs w:val="16"/>
              </w:rPr>
              <w:fldChar w:fldCharType="begin">
                <w:fldData xml:space="preserve">PEVuZE5vdGU+PENpdGU+PEF1dGhvcj5HaWxsaWFtPC9BdXRob3I+PFllYXI+MjAwNDwvWWVhcj48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</w:fldData>
              </w:fldChar>
            </w:r>
            <w:r w:rsidR="001567A2">
              <w:rPr>
                <w:rFonts w:cs="Arial"/>
                <w:b/>
                <w:bCs/>
                <w:sz w:val="16"/>
                <w:szCs w:val="16"/>
              </w:rPr>
              <w:instrText xml:space="preserve"> ADDIN EN.CITE </w:instrText>
            </w:r>
            <w:r w:rsidR="001567A2">
              <w:rPr>
                <w:rFonts w:cs="Arial"/>
                <w:b/>
                <w:bCs/>
                <w:sz w:val="16"/>
                <w:szCs w:val="16"/>
              </w:rPr>
              <w:fldChar w:fldCharType="begin">
                <w:fldData xml:space="preserve">PEVuZE5vdGU+PENpdGU+PEF1dGhvcj5HaWxsaWFtPC9BdXRob3I+PFllYXI+MjAwNDwvWWVhcj48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</w:fldData>
              </w:fldChar>
            </w:r>
            <w:r w:rsidR="001567A2">
              <w:rPr>
                <w:rFonts w:cs="Arial"/>
                <w:b/>
                <w:bCs/>
                <w:sz w:val="16"/>
                <w:szCs w:val="16"/>
              </w:rPr>
              <w:instrText xml:space="preserve"> ADDIN EN.CITE.DATA </w:instrText>
            </w:r>
            <w:r w:rsidR="001567A2">
              <w:rPr>
                <w:rFonts w:cs="Arial"/>
                <w:b/>
                <w:bCs/>
                <w:sz w:val="16"/>
                <w:szCs w:val="16"/>
              </w:rPr>
            </w:r>
            <w:r w:rsidR="001567A2">
              <w:rPr>
                <w:rFonts w:cs="Arial"/>
                <w:b/>
                <w:bCs/>
                <w:sz w:val="16"/>
                <w:szCs w:val="16"/>
              </w:rPr>
              <w:fldChar w:fldCharType="end"/>
            </w:r>
            <w:r>
              <w:rPr>
                <w:rFonts w:cs="Arial"/>
                <w:b/>
                <w:bCs/>
                <w:sz w:val="16"/>
                <w:szCs w:val="16"/>
              </w:rPr>
            </w:r>
            <w:r>
              <w:rPr>
                <w:rFonts w:cs="Arial"/>
                <w:b/>
                <w:bCs/>
                <w:sz w:val="16"/>
                <w:szCs w:val="16"/>
              </w:rPr>
              <w:fldChar w:fldCharType="separate"/>
            </w:r>
            <w:r w:rsidR="001567A2">
              <w:rPr>
                <w:rFonts w:cs="Arial"/>
                <w:b/>
                <w:bCs/>
                <w:noProof/>
                <w:sz w:val="16"/>
                <w:szCs w:val="16"/>
              </w:rPr>
              <w:t>(29)</w:t>
            </w:r>
            <w:r>
              <w:rPr>
                <w:rFonts w:cs="Arial"/>
                <w:b/>
                <w:bCs/>
                <w:sz w:val="16"/>
                <w:szCs w:val="16"/>
              </w:rPr>
              <w:fldChar w:fldCharType="end"/>
            </w:r>
          </w:p>
          <w:p w14:paraId="147FED71" w14:textId="77777777" w:rsidR="001B2F0D" w:rsidRPr="00603C3E" w:rsidRDefault="001B2F0D" w:rsidP="001B2F0D">
            <w:pPr>
              <w:rPr>
                <w:rFonts w:cs="Arial"/>
                <w:b/>
                <w:bCs/>
                <w:sz w:val="16"/>
                <w:szCs w:val="16"/>
              </w:rPr>
            </w:pPr>
          </w:p>
        </w:tc>
        <w:tc>
          <w:tcPr>
            <w:tcW w:w="1418" w:type="dxa"/>
          </w:tcPr>
          <w:p w14:paraId="0AC4D4C8" w14:textId="77777777" w:rsidR="001B2F0D" w:rsidRDefault="001B2F0D" w:rsidP="001B2F0D">
            <w:pPr>
              <w:rPr>
                <w:rFonts w:cs="Arial"/>
                <w:sz w:val="16"/>
                <w:szCs w:val="16"/>
              </w:rPr>
            </w:pPr>
            <w:r w:rsidRPr="00D4253F">
              <w:rPr>
                <w:rFonts w:cs="Arial"/>
                <w:sz w:val="16"/>
                <w:szCs w:val="16"/>
              </w:rPr>
              <w:t>Chicago, United States of America</w:t>
            </w:r>
          </w:p>
        </w:tc>
        <w:tc>
          <w:tcPr>
            <w:tcW w:w="3260" w:type="dxa"/>
          </w:tcPr>
          <w:p w14:paraId="3C23B022" w14:textId="77777777" w:rsidR="001B2F0D" w:rsidRPr="0078050B" w:rsidRDefault="001B2F0D" w:rsidP="001B2F0D">
            <w:pPr>
              <w:rPr>
                <w:rFonts w:cs="Arial"/>
                <w:sz w:val="16"/>
                <w:szCs w:val="16"/>
              </w:rPr>
            </w:pPr>
            <w:r w:rsidRPr="00910A1A">
              <w:rPr>
                <w:rFonts w:cs="Arial"/>
                <w:sz w:val="16"/>
                <w:szCs w:val="16"/>
              </w:rPr>
              <w:t>Outpatient Gynaecology Clinic &amp; Community Site (Providing day care for children of low-income women)</w:t>
            </w:r>
          </w:p>
        </w:tc>
        <w:tc>
          <w:tcPr>
            <w:tcW w:w="1417" w:type="dxa"/>
            <w:shd w:val="clear" w:color="auto" w:fill="FFF2CC" w:themeFill="accent4" w:themeFillTint="33"/>
          </w:tcPr>
          <w:p w14:paraId="4028DA06" w14:textId="77777777" w:rsidR="001B2F0D" w:rsidRPr="0078050B" w:rsidRDefault="001B2F0D" w:rsidP="001B2F0D">
            <w:pPr>
              <w:rPr>
                <w:rFonts w:cs="Arial"/>
                <w:sz w:val="16"/>
                <w:szCs w:val="16"/>
              </w:rPr>
            </w:pPr>
            <w:r w:rsidRPr="00910A1A">
              <w:rPr>
                <w:rFonts w:cs="Arial"/>
                <w:sz w:val="16"/>
                <w:szCs w:val="16"/>
              </w:rPr>
              <w:t>Latino women (Mainly Mexican American)</w:t>
            </w:r>
          </w:p>
        </w:tc>
        <w:tc>
          <w:tcPr>
            <w:tcW w:w="2416" w:type="dxa"/>
          </w:tcPr>
          <w:p w14:paraId="7A40F191" w14:textId="77777777" w:rsidR="001B2F0D" w:rsidRPr="0041080B" w:rsidRDefault="001B2F0D" w:rsidP="001B2F0D">
            <w:pPr>
              <w:rPr>
                <w:rFonts w:cs="Arial"/>
                <w:sz w:val="16"/>
                <w:szCs w:val="16"/>
              </w:rPr>
            </w:pPr>
            <w:r w:rsidRPr="00910A1A">
              <w:rPr>
                <w:rFonts w:cs="Arial"/>
                <w:sz w:val="16"/>
                <w:szCs w:val="16"/>
              </w:rPr>
              <w:t>Sexually active young Latino women (aged 18-26)</w:t>
            </w:r>
          </w:p>
        </w:tc>
        <w:tc>
          <w:tcPr>
            <w:tcW w:w="947" w:type="dxa"/>
          </w:tcPr>
          <w:p w14:paraId="28803C44" w14:textId="77777777" w:rsidR="001B2F0D" w:rsidRDefault="001B2F0D" w:rsidP="001B2F0D">
            <w:pPr>
              <w:rPr>
                <w:rFonts w:cs="Arial"/>
                <w:sz w:val="16"/>
                <w:szCs w:val="16"/>
              </w:rPr>
            </w:pPr>
            <w:r>
              <w:rPr>
                <w:rFonts w:cs="Arial"/>
                <w:sz w:val="16"/>
                <w:szCs w:val="16"/>
              </w:rPr>
              <w:t>40</w:t>
            </w:r>
          </w:p>
        </w:tc>
        <w:tc>
          <w:tcPr>
            <w:tcW w:w="1321" w:type="dxa"/>
            <w:shd w:val="clear" w:color="auto" w:fill="FFF2CC" w:themeFill="accent4" w:themeFillTint="33"/>
          </w:tcPr>
          <w:p w14:paraId="5A94C874" w14:textId="77777777" w:rsidR="001B2F0D" w:rsidRPr="0041080B" w:rsidRDefault="001B2F0D" w:rsidP="001B2F0D">
            <w:pPr>
              <w:rPr>
                <w:rFonts w:cs="Arial"/>
                <w:sz w:val="16"/>
                <w:szCs w:val="16"/>
              </w:rPr>
            </w:pPr>
            <w:r w:rsidRPr="00AF2ED9">
              <w:rPr>
                <w:rFonts w:cs="Arial"/>
                <w:sz w:val="16"/>
                <w:szCs w:val="16"/>
              </w:rPr>
              <w:t xml:space="preserve">IUD/ Condoms/ </w:t>
            </w:r>
            <w:r>
              <w:rPr>
                <w:rFonts w:cs="Arial"/>
                <w:sz w:val="16"/>
                <w:szCs w:val="16"/>
              </w:rPr>
              <w:t>OCP</w:t>
            </w:r>
            <w:r w:rsidRPr="00AF2ED9">
              <w:rPr>
                <w:rFonts w:cs="Arial"/>
                <w:sz w:val="16"/>
                <w:szCs w:val="16"/>
              </w:rPr>
              <w:t>/ Injection</w:t>
            </w:r>
          </w:p>
        </w:tc>
        <w:tc>
          <w:tcPr>
            <w:tcW w:w="1417" w:type="dxa"/>
          </w:tcPr>
          <w:p w14:paraId="18DAFC7C" w14:textId="77777777" w:rsidR="001B2F0D" w:rsidRPr="00FB2DF0" w:rsidRDefault="001B2F0D" w:rsidP="001B2F0D">
            <w:pPr>
              <w:rPr>
                <w:rFonts w:cs="Arial"/>
                <w:sz w:val="16"/>
                <w:szCs w:val="16"/>
              </w:rPr>
            </w:pPr>
            <w:r w:rsidRPr="00AF2ED9">
              <w:rPr>
                <w:rFonts w:cs="Arial"/>
                <w:sz w:val="16"/>
                <w:szCs w:val="16"/>
              </w:rPr>
              <w:t>Focus groups</w:t>
            </w:r>
          </w:p>
        </w:tc>
        <w:tc>
          <w:tcPr>
            <w:tcW w:w="992" w:type="dxa"/>
          </w:tcPr>
          <w:p w14:paraId="2414DB91" w14:textId="77777777" w:rsidR="001B2F0D" w:rsidRPr="0066305C" w:rsidRDefault="001B2F0D" w:rsidP="001B2F0D">
            <w:pPr>
              <w:rPr>
                <w:rFonts w:cs="Arial"/>
                <w:sz w:val="16"/>
                <w:szCs w:val="16"/>
              </w:rPr>
            </w:pPr>
            <w:r w:rsidRPr="0066305C">
              <w:rPr>
                <w:rFonts w:cs="Arial"/>
                <w:sz w:val="16"/>
                <w:szCs w:val="16"/>
              </w:rPr>
              <w:t xml:space="preserve">Content Analysis </w:t>
            </w:r>
          </w:p>
        </w:tc>
      </w:tr>
      <w:tr w:rsidR="001B2F0D" w:rsidRPr="00BC54FF" w14:paraId="754F062C" w14:textId="77777777" w:rsidTr="00842F42">
        <w:trPr>
          <w:trHeight w:val="1559"/>
        </w:trPr>
        <w:tc>
          <w:tcPr>
            <w:tcW w:w="1271" w:type="dxa"/>
            <w:shd w:val="clear" w:color="auto" w:fill="FFF2CC" w:themeFill="accent4" w:themeFillTint="33"/>
          </w:tcPr>
          <w:p w14:paraId="79158546" w14:textId="2991B27B" w:rsidR="001B2F0D" w:rsidRPr="00603C3E" w:rsidRDefault="001B2F0D" w:rsidP="001B2F0D">
            <w:pPr>
              <w:rPr>
                <w:rFonts w:cs="Arial"/>
                <w:b/>
                <w:bCs/>
                <w:sz w:val="16"/>
                <w:szCs w:val="16"/>
              </w:rPr>
            </w:pPr>
            <w:r w:rsidRPr="00603C3E">
              <w:rPr>
                <w:rFonts w:cs="Arial"/>
                <w:b/>
                <w:bCs/>
                <w:sz w:val="16"/>
                <w:szCs w:val="16"/>
              </w:rPr>
              <w:lastRenderedPageBreak/>
              <w:t>Gomez</w:t>
            </w:r>
            <w:r>
              <w:rPr>
                <w:rFonts w:cs="Arial"/>
                <w:b/>
                <w:bCs/>
                <w:sz w:val="16"/>
                <w:szCs w:val="16"/>
              </w:rPr>
              <w:t xml:space="preserve"> et al [2017]</w:t>
            </w:r>
            <w:r w:rsidR="008A7C35">
              <w:rPr>
                <w:rFonts w:cs="Arial"/>
                <w:b/>
                <w:bCs/>
                <w:sz w:val="16"/>
                <w:szCs w:val="16"/>
              </w:rPr>
              <w:fldChar w:fldCharType="begin"/>
            </w:r>
            <w:r w:rsidR="001567A2">
              <w:rPr>
                <w:rFonts w:cs="Arial"/>
                <w:b/>
                <w:bCs/>
                <w:sz w:val="16"/>
                <w:szCs w:val="16"/>
              </w:rPr>
              <w:instrText xml:space="preserve"> ADDIN EN.CITE &lt;EndNote&gt;&lt;Cite&gt;&lt;Author&gt;Gomez&lt;/Author&gt;&lt;Year&gt;2017&lt;/Year&gt;&lt;RecNum&gt;3036&lt;/RecNum&gt;&lt;DisplayText&gt;(30)&lt;/DisplayText&gt;&lt;record&gt;&lt;rec-number&gt;3036&lt;/rec-number&gt;&lt;foreign-keys&gt;&lt;key app="EN" db-id="p9wz5ppf2sezznewrrqvxxdwpxxvzx0dpad2" timestamp="1692272589"&gt;3036&lt;/key&gt;&lt;/foreign-keys&gt;&lt;ref-type name="Journal Article"&gt;17&lt;/ref-type&gt;&lt;contributors&gt;&lt;authors&gt;&lt;author&gt;Gomez, Anu Manchikanti&lt;/author&gt;&lt;author&gt;Wapman, Mikaela&lt;/author&gt;&lt;/authors&gt;&lt;/contributors&gt;&lt;titles&gt;&lt;title&gt;Under (implicit) pressure: young Black and Latina women&amp;apos;s perceptions of contraceptive care&lt;/title&gt;&lt;secondary-title&gt;Contraception&lt;/secondary-title&gt;&lt;/titles&gt;&lt;periodical&gt;&lt;full-title&gt;Contraception&lt;/full-title&gt;&lt;/periodical&gt;&lt;pages&gt;221-226&lt;/pages&gt;&lt;volume&gt;96&lt;/volume&gt;&lt;number&gt;4&lt;/number&gt;&lt;keywords&gt;&lt;keyword&gt;Healthcare disparities&lt;/keyword&gt;&lt;keyword&gt;Family planning care&lt;/keyword&gt;&lt;keyword&gt;Contraception&lt;/keyword&gt;&lt;keyword&gt;Young women&lt;/keyword&gt;&lt;keyword&gt;Qualitative research&lt;/keyword&gt;&lt;/keywords&gt;&lt;dates&gt;&lt;year&gt;2017&lt;/year&gt;&lt;pub-dates&gt;&lt;date&gt;2017/10/01/&lt;/date&gt;&lt;/pub-dates&gt;&lt;/dates&gt;&lt;isbn&gt;0010-7824&lt;/isbn&gt;&lt;urls&gt;&lt;related-urls&gt;&lt;url&gt;https://www.sciencedirect.com/science/article/pii/S0010782417302123&lt;/url&gt;&lt;/related-urls&gt;&lt;/urls&gt;&lt;electronic-resource-num&gt;https://doi.org/10.1016/j.contraception.2017.07.007&lt;/electronic-resource-num&gt;&lt;/record&gt;&lt;/Cite&gt;&lt;/EndNote&gt;</w:instrText>
            </w:r>
            <w:r w:rsidR="008A7C35">
              <w:rPr>
                <w:rFonts w:cs="Arial"/>
                <w:b/>
                <w:bCs/>
                <w:sz w:val="16"/>
                <w:szCs w:val="16"/>
              </w:rPr>
              <w:fldChar w:fldCharType="separate"/>
            </w:r>
            <w:r w:rsidR="001567A2">
              <w:rPr>
                <w:rFonts w:cs="Arial"/>
                <w:b/>
                <w:bCs/>
                <w:noProof/>
                <w:sz w:val="16"/>
                <w:szCs w:val="16"/>
              </w:rPr>
              <w:t>(30)</w:t>
            </w:r>
            <w:r w:rsidR="008A7C35">
              <w:rPr>
                <w:rFonts w:cs="Arial"/>
                <w:b/>
                <w:bCs/>
                <w:sz w:val="16"/>
                <w:szCs w:val="16"/>
              </w:rPr>
              <w:fldChar w:fldCharType="end"/>
            </w:r>
            <w:r w:rsidR="000E5C61">
              <w:rPr>
                <w:rFonts w:cs="Arial"/>
                <w:b/>
                <w:bCs/>
                <w:sz w:val="16"/>
                <w:szCs w:val="16"/>
              </w:rPr>
              <w:t xml:space="preserve">  </w:t>
            </w:r>
            <w:r w:rsidR="009513C9">
              <w:rPr>
                <w:rFonts w:cs="Arial"/>
                <w:b/>
                <w:bCs/>
                <w:sz w:val="16"/>
                <w:szCs w:val="16"/>
              </w:rPr>
              <w:t xml:space="preserve">and </w:t>
            </w:r>
            <w:r w:rsidR="0004147F">
              <w:rPr>
                <w:rFonts w:cs="Arial"/>
                <w:b/>
                <w:bCs/>
                <w:sz w:val="16"/>
                <w:szCs w:val="16"/>
              </w:rPr>
              <w:t>[</w:t>
            </w:r>
            <w:r w:rsidR="009513C9">
              <w:rPr>
                <w:rFonts w:cs="Arial"/>
                <w:b/>
                <w:bCs/>
                <w:sz w:val="16"/>
                <w:szCs w:val="16"/>
              </w:rPr>
              <w:t>2018</w:t>
            </w:r>
            <w:r w:rsidR="0004147F">
              <w:rPr>
                <w:rFonts w:cs="Arial"/>
                <w:b/>
                <w:bCs/>
                <w:sz w:val="16"/>
                <w:szCs w:val="16"/>
              </w:rPr>
              <w:t>]</w:t>
            </w:r>
            <w:r w:rsidR="008A7C35">
              <w:rPr>
                <w:rFonts w:cs="Arial"/>
                <w:b/>
                <w:bCs/>
                <w:sz w:val="16"/>
                <w:szCs w:val="16"/>
              </w:rPr>
              <w:t>,</w:t>
            </w:r>
            <w:r w:rsidR="0013574C">
              <w:rPr>
                <w:rFonts w:cs="Arial"/>
                <w:b/>
                <w:bCs/>
                <w:sz w:val="16"/>
                <w:szCs w:val="16"/>
              </w:rPr>
              <w:fldChar w:fldCharType="begin">
                <w:fldData xml:space="preserve">PEVuZE5vdGU+PENpdGU+PEF1dGhvcj5Hb21lejwvQXV0aG9yPjxZZWFyPjIwMTg8L1llYXI+PFJl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</w:fldData>
              </w:fldChar>
            </w:r>
            <w:r w:rsidR="001567A2">
              <w:rPr>
                <w:rFonts w:cs="Arial"/>
                <w:b/>
                <w:bCs/>
                <w:sz w:val="16"/>
                <w:szCs w:val="16"/>
              </w:rPr>
              <w:instrText xml:space="preserve"> ADDIN EN.CITE </w:instrText>
            </w:r>
            <w:r w:rsidR="001567A2">
              <w:rPr>
                <w:rFonts w:cs="Arial"/>
                <w:b/>
                <w:bCs/>
                <w:sz w:val="16"/>
                <w:szCs w:val="16"/>
              </w:rPr>
              <w:fldChar w:fldCharType="begin">
                <w:fldData xml:space="preserve">PEVuZE5vdGU+PENpdGU+PEF1dGhvcj5Hb21lejwvQXV0aG9yPjxZZWFyPjIwMTg8L1llYXI+PFJl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</w:fldData>
              </w:fldChar>
            </w:r>
            <w:r w:rsidR="001567A2">
              <w:rPr>
                <w:rFonts w:cs="Arial"/>
                <w:b/>
                <w:bCs/>
                <w:sz w:val="16"/>
                <w:szCs w:val="16"/>
              </w:rPr>
              <w:instrText xml:space="preserve"> ADDIN EN.CITE.DATA </w:instrText>
            </w:r>
            <w:r w:rsidR="001567A2">
              <w:rPr>
                <w:rFonts w:cs="Arial"/>
                <w:b/>
                <w:bCs/>
                <w:sz w:val="16"/>
                <w:szCs w:val="16"/>
              </w:rPr>
            </w:r>
            <w:r w:rsidR="001567A2">
              <w:rPr>
                <w:rFonts w:cs="Arial"/>
                <w:b/>
                <w:bCs/>
                <w:sz w:val="16"/>
                <w:szCs w:val="16"/>
              </w:rPr>
              <w:fldChar w:fldCharType="end"/>
            </w:r>
            <w:r w:rsidR="0013574C">
              <w:rPr>
                <w:rFonts w:cs="Arial"/>
                <w:b/>
                <w:bCs/>
                <w:sz w:val="16"/>
                <w:szCs w:val="16"/>
              </w:rPr>
            </w:r>
            <w:r w:rsidR="0013574C">
              <w:rPr>
                <w:rFonts w:cs="Arial"/>
                <w:b/>
                <w:bCs/>
                <w:sz w:val="16"/>
                <w:szCs w:val="16"/>
              </w:rPr>
              <w:fldChar w:fldCharType="separate"/>
            </w:r>
            <w:r w:rsidR="001567A2">
              <w:rPr>
                <w:rFonts w:cs="Arial"/>
                <w:b/>
                <w:bCs/>
                <w:noProof/>
                <w:sz w:val="16"/>
                <w:szCs w:val="16"/>
              </w:rPr>
              <w:t>(31)</w:t>
            </w:r>
            <w:r w:rsidR="0013574C">
              <w:rPr>
                <w:rFonts w:cs="Arial"/>
                <w:b/>
                <w:bCs/>
                <w:sz w:val="16"/>
                <w:szCs w:val="16"/>
              </w:rPr>
              <w:fldChar w:fldCharType="end"/>
            </w:r>
            <w:r w:rsidR="008A7C35">
              <w:rPr>
                <w:rFonts w:cs="Arial"/>
                <w:b/>
                <w:bCs/>
                <w:sz w:val="16"/>
                <w:szCs w:val="16"/>
              </w:rPr>
              <w:t xml:space="preserve">  Downey et al [2017]</w:t>
            </w:r>
            <w:r w:rsidR="00A8588F">
              <w:rPr>
                <w:rFonts w:cs="Arial"/>
                <w:b/>
                <w:bCs/>
                <w:sz w:val="16"/>
                <w:szCs w:val="16"/>
              </w:rPr>
              <w:fldChar w:fldCharType="begin">
                <w:fldData xml:space="preserve">PEVuZE5vdGU+PENpdGU+PEF1dGhvcj5Eb3duZXk8L0F1dGhvcj48WWVhcj4yMDE3PC9ZZWFyPjxS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</w:fldData>
              </w:fldChar>
            </w:r>
            <w:r w:rsidR="001567A2">
              <w:rPr>
                <w:rFonts w:cs="Arial"/>
                <w:b/>
                <w:bCs/>
                <w:sz w:val="16"/>
                <w:szCs w:val="16"/>
              </w:rPr>
              <w:instrText xml:space="preserve"> ADDIN EN.CITE </w:instrText>
            </w:r>
            <w:r w:rsidR="001567A2">
              <w:rPr>
                <w:rFonts w:cs="Arial"/>
                <w:b/>
                <w:bCs/>
                <w:sz w:val="16"/>
                <w:szCs w:val="16"/>
              </w:rPr>
              <w:fldChar w:fldCharType="begin">
                <w:fldData xml:space="preserve">PEVuZE5vdGU+PENpdGU+PEF1dGhvcj5Eb3duZXk8L0F1dGhvcj48WWVhcj4yMDE3PC9ZZWFyPjxS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</w:fldData>
              </w:fldChar>
            </w:r>
            <w:r w:rsidR="001567A2">
              <w:rPr>
                <w:rFonts w:cs="Arial"/>
                <w:b/>
                <w:bCs/>
                <w:sz w:val="16"/>
                <w:szCs w:val="16"/>
              </w:rPr>
              <w:instrText xml:space="preserve"> ADDIN EN.CITE.DATA </w:instrText>
            </w:r>
            <w:r w:rsidR="001567A2">
              <w:rPr>
                <w:rFonts w:cs="Arial"/>
                <w:b/>
                <w:bCs/>
                <w:sz w:val="16"/>
                <w:szCs w:val="16"/>
              </w:rPr>
            </w:r>
            <w:r w:rsidR="001567A2">
              <w:rPr>
                <w:rFonts w:cs="Arial"/>
                <w:b/>
                <w:bCs/>
                <w:sz w:val="16"/>
                <w:szCs w:val="16"/>
              </w:rPr>
              <w:fldChar w:fldCharType="end"/>
            </w:r>
            <w:r w:rsidR="00A8588F">
              <w:rPr>
                <w:rFonts w:cs="Arial"/>
                <w:b/>
                <w:bCs/>
                <w:sz w:val="16"/>
                <w:szCs w:val="16"/>
              </w:rPr>
            </w:r>
            <w:r w:rsidR="00A8588F">
              <w:rPr>
                <w:rFonts w:cs="Arial"/>
                <w:b/>
                <w:bCs/>
                <w:sz w:val="16"/>
                <w:szCs w:val="16"/>
              </w:rPr>
              <w:fldChar w:fldCharType="separate"/>
            </w:r>
            <w:r w:rsidR="001567A2">
              <w:rPr>
                <w:rFonts w:cs="Arial"/>
                <w:b/>
                <w:bCs/>
                <w:noProof/>
                <w:sz w:val="16"/>
                <w:szCs w:val="16"/>
              </w:rPr>
              <w:t>(32)</w:t>
            </w:r>
            <w:r w:rsidR="00A8588F">
              <w:rPr>
                <w:rFonts w:cs="Arial"/>
                <w:b/>
                <w:bCs/>
                <w:sz w:val="16"/>
                <w:szCs w:val="16"/>
              </w:rPr>
              <w:fldChar w:fldCharType="end"/>
            </w:r>
            <w:r w:rsidR="00A8588F" w:rsidDel="00A8588F">
              <w:rPr>
                <w:rFonts w:cs="Arial"/>
                <w:b/>
                <w:bCs/>
                <w:sz w:val="16"/>
                <w:szCs w:val="16"/>
              </w:rPr>
              <w:t xml:space="preserve"> </w:t>
            </w:r>
          </w:p>
        </w:tc>
        <w:tc>
          <w:tcPr>
            <w:tcW w:w="1418" w:type="dxa"/>
          </w:tcPr>
          <w:p w14:paraId="49A6CEC8" w14:textId="4E509261" w:rsidR="001B2F0D" w:rsidRPr="00D4253F" w:rsidRDefault="003533AE" w:rsidP="001B2F0D">
            <w:pPr>
              <w:rPr>
                <w:rFonts w:cs="Arial"/>
                <w:sz w:val="16"/>
                <w:szCs w:val="16"/>
              </w:rPr>
            </w:pPr>
            <w:r w:rsidRPr="007665D4">
              <w:rPr>
                <w:rFonts w:cs="Arial"/>
                <w:color w:val="000000"/>
                <w:sz w:val="16"/>
                <w:szCs w:val="16"/>
              </w:rPr>
              <w:t xml:space="preserve">San Francisco Bay area, California, </w:t>
            </w:r>
            <w:r w:rsidR="001B2F0D" w:rsidRPr="00282E07">
              <w:rPr>
                <w:rFonts w:cs="Arial"/>
                <w:sz w:val="16"/>
                <w:szCs w:val="16"/>
              </w:rPr>
              <w:t>United States of America</w:t>
            </w:r>
          </w:p>
        </w:tc>
        <w:tc>
          <w:tcPr>
            <w:tcW w:w="3260" w:type="dxa"/>
          </w:tcPr>
          <w:p w14:paraId="1F57AE58" w14:textId="51C7FAD5" w:rsidR="001B2F0D" w:rsidRPr="00910A1A" w:rsidRDefault="003533AE" w:rsidP="001B2F0D">
            <w:pPr>
              <w:rPr>
                <w:rFonts w:cs="Arial"/>
                <w:sz w:val="16"/>
                <w:szCs w:val="16"/>
              </w:rPr>
            </w:pPr>
            <w:r w:rsidRPr="007665D4">
              <w:rPr>
                <w:rFonts w:cs="Arial"/>
                <w:color w:val="2E2E2E"/>
                <w:sz w:val="16"/>
                <w:szCs w:val="16"/>
              </w:rPr>
              <w:t>Craigslist and flyers at community colleges and social service agencies. </w:t>
            </w:r>
          </w:p>
        </w:tc>
        <w:tc>
          <w:tcPr>
            <w:tcW w:w="1417" w:type="dxa"/>
            <w:shd w:val="clear" w:color="auto" w:fill="FFF2CC" w:themeFill="accent4" w:themeFillTint="33"/>
          </w:tcPr>
          <w:p w14:paraId="742F06D6" w14:textId="77777777" w:rsidR="003533AE" w:rsidRPr="00031F63" w:rsidRDefault="003533AE" w:rsidP="003533AE">
            <w:pPr>
              <w:pStyle w:val="NormalWeb"/>
              <w:spacing w:before="0" w:beforeAutospacing="0" w:after="0" w:afterAutospacing="0"/>
              <w:rPr>
                <w:rFonts w:ascii="Arial" w:hAnsi="Arial" w:cs="Arial"/>
                <w:color w:val="000000"/>
                <w:sz w:val="16"/>
                <w:szCs w:val="16"/>
              </w:rPr>
            </w:pPr>
            <w:r w:rsidRPr="00031F63">
              <w:rPr>
                <w:rFonts w:ascii="Arial" w:hAnsi="Arial" w:cs="Arial"/>
                <w:color w:val="000000"/>
                <w:sz w:val="16"/>
                <w:szCs w:val="16"/>
              </w:rPr>
              <w:t>19 Latina </w:t>
            </w:r>
          </w:p>
          <w:p w14:paraId="4B2641E4" w14:textId="77777777" w:rsidR="003533AE" w:rsidRPr="00031F63" w:rsidRDefault="003533AE" w:rsidP="003533AE">
            <w:pPr>
              <w:pStyle w:val="NormalWeb"/>
              <w:spacing w:before="0" w:beforeAutospacing="0" w:after="0" w:afterAutospacing="0"/>
              <w:rPr>
                <w:rFonts w:ascii="Arial" w:hAnsi="Arial" w:cs="Arial"/>
                <w:color w:val="000000"/>
                <w:sz w:val="16"/>
                <w:szCs w:val="16"/>
              </w:rPr>
            </w:pPr>
            <w:r w:rsidRPr="00031F63">
              <w:rPr>
                <w:rFonts w:ascii="Arial" w:hAnsi="Arial" w:cs="Arial"/>
                <w:color w:val="000000"/>
                <w:sz w:val="16"/>
                <w:szCs w:val="16"/>
              </w:rPr>
              <w:t>20 Black </w:t>
            </w:r>
          </w:p>
          <w:p w14:paraId="15BAB54D" w14:textId="77777777" w:rsidR="003533AE" w:rsidRPr="00031F63" w:rsidRDefault="003533AE" w:rsidP="003533AE">
            <w:pPr>
              <w:pStyle w:val="NormalWeb"/>
              <w:spacing w:before="0" w:beforeAutospacing="0" w:after="0" w:afterAutospacing="0"/>
              <w:rPr>
                <w:rFonts w:ascii="Arial" w:hAnsi="Arial" w:cs="Arial"/>
                <w:color w:val="000000"/>
                <w:sz w:val="16"/>
                <w:szCs w:val="16"/>
              </w:rPr>
            </w:pPr>
            <w:r w:rsidRPr="00031F63">
              <w:rPr>
                <w:rFonts w:ascii="Arial" w:hAnsi="Arial" w:cs="Arial"/>
                <w:color w:val="000000"/>
                <w:sz w:val="16"/>
                <w:szCs w:val="16"/>
              </w:rPr>
              <w:t>8 Multiracial </w:t>
            </w:r>
          </w:p>
          <w:p w14:paraId="01C817BA" w14:textId="0325A33D" w:rsidR="001B2F0D" w:rsidRPr="00373C37" w:rsidRDefault="001B2F0D" w:rsidP="001B2F0D">
            <w:pPr>
              <w:rPr>
                <w:rFonts w:cs="Arial"/>
                <w:sz w:val="16"/>
                <w:szCs w:val="16"/>
              </w:rPr>
            </w:pPr>
          </w:p>
        </w:tc>
        <w:tc>
          <w:tcPr>
            <w:tcW w:w="2416" w:type="dxa"/>
          </w:tcPr>
          <w:p w14:paraId="7442DF0F" w14:textId="77777777" w:rsidR="001B2F0D" w:rsidRDefault="001B2F0D" w:rsidP="001B2F0D">
            <w:pPr>
              <w:rPr>
                <w:rFonts w:cs="Arial"/>
                <w:sz w:val="16"/>
                <w:szCs w:val="16"/>
              </w:rPr>
            </w:pPr>
            <w:r w:rsidRPr="00B7587E">
              <w:rPr>
                <w:rFonts w:cs="Arial"/>
                <w:sz w:val="16"/>
                <w:szCs w:val="16"/>
              </w:rPr>
              <w:t>Black/African American/Latina/</w:t>
            </w:r>
          </w:p>
          <w:p w14:paraId="44742DE6" w14:textId="77777777" w:rsidR="001B2F0D" w:rsidRPr="00910A1A" w:rsidRDefault="001B2F0D" w:rsidP="001B2F0D">
            <w:pPr>
              <w:rPr>
                <w:rFonts w:cs="Arial"/>
                <w:sz w:val="16"/>
                <w:szCs w:val="16"/>
              </w:rPr>
            </w:pPr>
            <w:r w:rsidRPr="00B7587E">
              <w:rPr>
                <w:rFonts w:cs="Arial"/>
                <w:sz w:val="16"/>
                <w:szCs w:val="16"/>
              </w:rPr>
              <w:t>Hispanic Women who have had vaginal sex in the last 3 months and not being/trying to become pregnant (aged 18-24)</w:t>
            </w:r>
          </w:p>
        </w:tc>
        <w:tc>
          <w:tcPr>
            <w:tcW w:w="947" w:type="dxa"/>
          </w:tcPr>
          <w:p w14:paraId="3811AD3E" w14:textId="77777777" w:rsidR="001B2F0D" w:rsidRPr="002A219A" w:rsidRDefault="001B2F0D" w:rsidP="001B2F0D">
            <w:pPr>
              <w:rPr>
                <w:rFonts w:cs="Arial"/>
                <w:sz w:val="16"/>
                <w:szCs w:val="16"/>
              </w:rPr>
            </w:pPr>
            <w:r>
              <w:rPr>
                <w:rFonts w:cs="Arial"/>
                <w:sz w:val="16"/>
                <w:szCs w:val="16"/>
              </w:rPr>
              <w:t>37</w:t>
            </w:r>
          </w:p>
        </w:tc>
        <w:tc>
          <w:tcPr>
            <w:tcW w:w="1321" w:type="dxa"/>
            <w:shd w:val="clear" w:color="auto" w:fill="FFF2CC" w:themeFill="accent4" w:themeFillTint="33"/>
          </w:tcPr>
          <w:p w14:paraId="192FF174" w14:textId="77777777" w:rsidR="001B2F0D" w:rsidRPr="00AF2ED9" w:rsidRDefault="001B2F0D" w:rsidP="001B2F0D">
            <w:pPr>
              <w:rPr>
                <w:rFonts w:cs="Arial"/>
                <w:sz w:val="16"/>
                <w:szCs w:val="16"/>
              </w:rPr>
            </w:pPr>
            <w:r>
              <w:rPr>
                <w:rFonts w:cs="Arial"/>
                <w:sz w:val="16"/>
                <w:szCs w:val="16"/>
              </w:rPr>
              <w:t>IUD</w:t>
            </w:r>
          </w:p>
        </w:tc>
        <w:tc>
          <w:tcPr>
            <w:tcW w:w="1417" w:type="dxa"/>
          </w:tcPr>
          <w:p w14:paraId="5F4E9F05" w14:textId="3C799F5F" w:rsidR="001B2F0D" w:rsidRPr="00AF2ED9" w:rsidRDefault="001B2F0D" w:rsidP="001B2F0D">
            <w:pPr>
              <w:rPr>
                <w:rFonts w:cs="Arial"/>
                <w:sz w:val="16"/>
                <w:szCs w:val="16"/>
              </w:rPr>
            </w:pPr>
            <w:r w:rsidRPr="008F585C">
              <w:rPr>
                <w:rFonts w:cs="Arial"/>
                <w:sz w:val="16"/>
                <w:szCs w:val="16"/>
              </w:rPr>
              <w:t>In-Depth semi</w:t>
            </w:r>
            <w:r>
              <w:rPr>
                <w:rFonts w:cs="Arial"/>
                <w:sz w:val="16"/>
                <w:szCs w:val="16"/>
              </w:rPr>
              <w:t>-</w:t>
            </w:r>
            <w:r w:rsidRPr="008F585C">
              <w:rPr>
                <w:rFonts w:cs="Arial"/>
                <w:sz w:val="16"/>
                <w:szCs w:val="16"/>
              </w:rPr>
              <w:t>structured individual interviews</w:t>
            </w:r>
          </w:p>
        </w:tc>
        <w:tc>
          <w:tcPr>
            <w:tcW w:w="992" w:type="dxa"/>
          </w:tcPr>
          <w:p w14:paraId="66375F47" w14:textId="448B5918" w:rsidR="001B2F0D" w:rsidRPr="00AF2ED9" w:rsidRDefault="001B2F0D" w:rsidP="001B2F0D">
            <w:pPr>
              <w:rPr>
                <w:rFonts w:cs="Arial"/>
                <w:color w:val="FF0000"/>
                <w:sz w:val="16"/>
                <w:szCs w:val="16"/>
              </w:rPr>
            </w:pPr>
            <w:r w:rsidRPr="008F585C">
              <w:rPr>
                <w:rFonts w:cs="Arial"/>
                <w:sz w:val="16"/>
                <w:szCs w:val="16"/>
              </w:rPr>
              <w:t>Thematic Analysis</w:t>
            </w:r>
            <w:r w:rsidR="008A7C35">
              <w:rPr>
                <w:rFonts w:cs="Arial"/>
                <w:sz w:val="16"/>
                <w:szCs w:val="16"/>
              </w:rPr>
              <w:t>, qualitative content analysis</w:t>
            </w:r>
          </w:p>
        </w:tc>
      </w:tr>
      <w:tr w:rsidR="002053A6" w:rsidRPr="00BC54FF" w14:paraId="56884079" w14:textId="77777777" w:rsidTr="00842F42">
        <w:trPr>
          <w:trHeight w:val="983"/>
        </w:trPr>
        <w:tc>
          <w:tcPr>
            <w:tcW w:w="1271" w:type="dxa"/>
            <w:shd w:val="clear" w:color="auto" w:fill="FFF2CC" w:themeFill="accent4" w:themeFillTint="33"/>
          </w:tcPr>
          <w:p w14:paraId="73ACCEF3" w14:textId="404BE115" w:rsidR="002053A6" w:rsidRPr="00603C3E" w:rsidRDefault="002053A6" w:rsidP="002053A6">
            <w:pPr>
              <w:rPr>
                <w:rFonts w:cs="Arial"/>
                <w:b/>
                <w:bCs/>
                <w:sz w:val="16"/>
                <w:szCs w:val="16"/>
              </w:rPr>
            </w:pPr>
            <w:r>
              <w:rPr>
                <w:rFonts w:cs="Arial"/>
                <w:b/>
                <w:bCs/>
                <w:sz w:val="16"/>
                <w:szCs w:val="16"/>
              </w:rPr>
              <w:t xml:space="preserve">Griffiths et al [2016] </w:t>
            </w:r>
            <w:r>
              <w:rPr>
                <w:rFonts w:cs="Arial"/>
                <w:b/>
                <w:bCs/>
                <w:sz w:val="16"/>
                <w:szCs w:val="16"/>
              </w:rPr>
              <w:fldChar w:fldCharType="begin">
                <w:fldData xml:space="preserve">PEVuZE5vdGU+PENpdGU+PEF1dGhvcj5HcmlmZml0aHM8L0F1dGhvcj48WWVhcj4yMDE2PC9ZZWFy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</w:fldData>
              </w:fldChar>
            </w:r>
            <w:r w:rsidR="001567A2">
              <w:rPr>
                <w:rFonts w:cs="Arial"/>
                <w:b/>
                <w:bCs/>
                <w:sz w:val="16"/>
                <w:szCs w:val="16"/>
              </w:rPr>
              <w:instrText xml:space="preserve"> ADDIN EN.CITE </w:instrText>
            </w:r>
            <w:r w:rsidR="001567A2">
              <w:rPr>
                <w:rFonts w:cs="Arial"/>
                <w:b/>
                <w:bCs/>
                <w:sz w:val="16"/>
                <w:szCs w:val="16"/>
              </w:rPr>
              <w:fldChar w:fldCharType="begin">
                <w:fldData xml:space="preserve">PEVuZE5vdGU+PENpdGU+PEF1dGhvcj5HcmlmZml0aHM8L0F1dGhvcj48WWVhcj4yMDE2PC9ZZWFy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</w:fldData>
              </w:fldChar>
            </w:r>
            <w:r w:rsidR="001567A2">
              <w:rPr>
                <w:rFonts w:cs="Arial"/>
                <w:b/>
                <w:bCs/>
                <w:sz w:val="16"/>
                <w:szCs w:val="16"/>
              </w:rPr>
              <w:instrText xml:space="preserve"> ADDIN EN.CITE.DATA </w:instrText>
            </w:r>
            <w:r w:rsidR="001567A2">
              <w:rPr>
                <w:rFonts w:cs="Arial"/>
                <w:b/>
                <w:bCs/>
                <w:sz w:val="16"/>
                <w:szCs w:val="16"/>
              </w:rPr>
            </w:r>
            <w:r w:rsidR="001567A2">
              <w:rPr>
                <w:rFonts w:cs="Arial"/>
                <w:b/>
                <w:bCs/>
                <w:sz w:val="16"/>
                <w:szCs w:val="16"/>
              </w:rPr>
              <w:fldChar w:fldCharType="end"/>
            </w:r>
            <w:r>
              <w:rPr>
                <w:rFonts w:cs="Arial"/>
                <w:b/>
                <w:bCs/>
                <w:sz w:val="16"/>
                <w:szCs w:val="16"/>
              </w:rPr>
            </w:r>
            <w:r>
              <w:rPr>
                <w:rFonts w:cs="Arial"/>
                <w:b/>
                <w:bCs/>
                <w:sz w:val="16"/>
                <w:szCs w:val="16"/>
              </w:rPr>
              <w:fldChar w:fldCharType="separate"/>
            </w:r>
            <w:r w:rsidR="001567A2">
              <w:rPr>
                <w:rFonts w:cs="Arial"/>
                <w:b/>
                <w:bCs/>
                <w:noProof/>
                <w:sz w:val="16"/>
                <w:szCs w:val="16"/>
              </w:rPr>
              <w:t>(33)</w:t>
            </w:r>
            <w:r>
              <w:rPr>
                <w:rFonts w:cs="Arial"/>
                <w:b/>
                <w:bCs/>
                <w:sz w:val="16"/>
                <w:szCs w:val="16"/>
              </w:rPr>
              <w:fldChar w:fldCharType="end"/>
            </w:r>
          </w:p>
        </w:tc>
        <w:tc>
          <w:tcPr>
            <w:tcW w:w="1418" w:type="dxa"/>
          </w:tcPr>
          <w:p w14:paraId="478C41FA" w14:textId="77777777" w:rsidR="002053A6" w:rsidRPr="00282E07" w:rsidRDefault="002053A6" w:rsidP="002053A6">
            <w:pPr>
              <w:rPr>
                <w:rFonts w:cs="Arial"/>
                <w:sz w:val="16"/>
                <w:szCs w:val="16"/>
              </w:rPr>
            </w:pPr>
            <w:r>
              <w:rPr>
                <w:rFonts w:cs="Arial"/>
                <w:sz w:val="16"/>
                <w:szCs w:val="16"/>
              </w:rPr>
              <w:t>Australia</w:t>
            </w:r>
          </w:p>
        </w:tc>
        <w:tc>
          <w:tcPr>
            <w:tcW w:w="3260" w:type="dxa"/>
          </w:tcPr>
          <w:p w14:paraId="6ACBFDD7" w14:textId="77777777" w:rsidR="002053A6" w:rsidRPr="00C87301" w:rsidRDefault="002053A6" w:rsidP="002053A6">
            <w:pPr>
              <w:rPr>
                <w:rFonts w:cs="Arial"/>
                <w:sz w:val="16"/>
                <w:szCs w:val="16"/>
              </w:rPr>
            </w:pPr>
            <w:r>
              <w:rPr>
                <w:rFonts w:cs="Arial"/>
                <w:sz w:val="16"/>
                <w:szCs w:val="16"/>
              </w:rPr>
              <w:t>Primary care clinics in three remote Aboriginal communities</w:t>
            </w:r>
          </w:p>
        </w:tc>
        <w:tc>
          <w:tcPr>
            <w:tcW w:w="1417" w:type="dxa"/>
            <w:shd w:val="clear" w:color="auto" w:fill="FFF2CC" w:themeFill="accent4" w:themeFillTint="33"/>
          </w:tcPr>
          <w:p w14:paraId="2ED62222" w14:textId="77777777" w:rsidR="002053A6" w:rsidRPr="00373C37" w:rsidRDefault="002053A6" w:rsidP="002053A6">
            <w:pPr>
              <w:rPr>
                <w:rFonts w:cs="Arial"/>
                <w:sz w:val="16"/>
                <w:szCs w:val="16"/>
              </w:rPr>
            </w:pPr>
            <w:r>
              <w:rPr>
                <w:rFonts w:cs="Arial"/>
                <w:sz w:val="16"/>
                <w:szCs w:val="16"/>
              </w:rPr>
              <w:t>Australian Aboriginal Women</w:t>
            </w:r>
          </w:p>
        </w:tc>
        <w:tc>
          <w:tcPr>
            <w:tcW w:w="2416" w:type="dxa"/>
          </w:tcPr>
          <w:p w14:paraId="67E84419" w14:textId="77777777" w:rsidR="002053A6" w:rsidRPr="00B7587E" w:rsidRDefault="002053A6" w:rsidP="002053A6">
            <w:pPr>
              <w:rPr>
                <w:rFonts w:cs="Arial"/>
                <w:sz w:val="16"/>
                <w:szCs w:val="16"/>
              </w:rPr>
            </w:pPr>
            <w:r>
              <w:rPr>
                <w:rFonts w:cs="Arial"/>
                <w:sz w:val="16"/>
                <w:szCs w:val="16"/>
              </w:rPr>
              <w:t>Aboriginal women (aged 16+) who presented to any of the three clinics and community yarning events.</w:t>
            </w:r>
          </w:p>
        </w:tc>
        <w:tc>
          <w:tcPr>
            <w:tcW w:w="947" w:type="dxa"/>
          </w:tcPr>
          <w:p w14:paraId="54895370" w14:textId="77777777" w:rsidR="002053A6" w:rsidRDefault="002053A6" w:rsidP="002053A6">
            <w:pPr>
              <w:rPr>
                <w:rFonts w:cs="Arial"/>
                <w:sz w:val="16"/>
                <w:szCs w:val="16"/>
              </w:rPr>
            </w:pPr>
            <w:r>
              <w:rPr>
                <w:rFonts w:cs="Arial"/>
                <w:sz w:val="16"/>
                <w:szCs w:val="16"/>
              </w:rPr>
              <w:t>20</w:t>
            </w:r>
          </w:p>
        </w:tc>
        <w:tc>
          <w:tcPr>
            <w:tcW w:w="1321" w:type="dxa"/>
            <w:shd w:val="clear" w:color="auto" w:fill="FFF2CC" w:themeFill="accent4" w:themeFillTint="33"/>
          </w:tcPr>
          <w:p w14:paraId="3352E028" w14:textId="77777777" w:rsidR="002053A6" w:rsidRDefault="002053A6" w:rsidP="002053A6">
            <w:pPr>
              <w:rPr>
                <w:rFonts w:cs="Arial"/>
                <w:sz w:val="16"/>
                <w:szCs w:val="16"/>
              </w:rPr>
            </w:pPr>
            <w:r>
              <w:rPr>
                <w:rFonts w:cs="Arial"/>
                <w:sz w:val="16"/>
                <w:szCs w:val="16"/>
              </w:rPr>
              <w:t>IUD/Implant</w:t>
            </w:r>
          </w:p>
        </w:tc>
        <w:tc>
          <w:tcPr>
            <w:tcW w:w="1417" w:type="dxa"/>
          </w:tcPr>
          <w:p w14:paraId="0D6E2AA9" w14:textId="77777777" w:rsidR="002053A6" w:rsidRPr="008F585C" w:rsidRDefault="002053A6" w:rsidP="002053A6">
            <w:pPr>
              <w:rPr>
                <w:rFonts w:cs="Arial"/>
                <w:sz w:val="16"/>
                <w:szCs w:val="16"/>
              </w:rPr>
            </w:pPr>
            <w:r>
              <w:rPr>
                <w:rFonts w:cs="Arial"/>
                <w:sz w:val="16"/>
                <w:szCs w:val="16"/>
              </w:rPr>
              <w:t>Individual semi-structured interviews</w:t>
            </w:r>
          </w:p>
        </w:tc>
        <w:tc>
          <w:tcPr>
            <w:tcW w:w="992" w:type="dxa"/>
          </w:tcPr>
          <w:p w14:paraId="56675DD9" w14:textId="77777777" w:rsidR="002053A6" w:rsidRPr="008F585C" w:rsidRDefault="002053A6" w:rsidP="002053A6">
            <w:pPr>
              <w:rPr>
                <w:rFonts w:cs="Arial"/>
                <w:sz w:val="16"/>
                <w:szCs w:val="16"/>
              </w:rPr>
            </w:pPr>
            <w:r>
              <w:rPr>
                <w:rFonts w:cs="Arial"/>
                <w:sz w:val="16"/>
                <w:szCs w:val="16"/>
              </w:rPr>
              <w:t>Thematic Analysis</w:t>
            </w:r>
          </w:p>
        </w:tc>
      </w:tr>
      <w:tr w:rsidR="002053A6" w:rsidRPr="00BC54FF" w14:paraId="18C01835" w14:textId="77777777" w:rsidTr="00842F42">
        <w:trPr>
          <w:trHeight w:val="344"/>
        </w:trPr>
        <w:tc>
          <w:tcPr>
            <w:tcW w:w="1271" w:type="dxa"/>
            <w:shd w:val="clear" w:color="auto" w:fill="FFF2CC" w:themeFill="accent4" w:themeFillTint="33"/>
          </w:tcPr>
          <w:p w14:paraId="441E3859" w14:textId="740AE75B" w:rsidR="002053A6" w:rsidRDefault="002053A6" w:rsidP="002053A6">
            <w:pPr>
              <w:rPr>
                <w:rFonts w:cs="Arial"/>
                <w:b/>
                <w:bCs/>
                <w:sz w:val="16"/>
                <w:szCs w:val="16"/>
              </w:rPr>
            </w:pPr>
            <w:r w:rsidRPr="00603C3E">
              <w:rPr>
                <w:rFonts w:cs="Arial"/>
                <w:b/>
                <w:bCs/>
                <w:sz w:val="16"/>
                <w:szCs w:val="16"/>
              </w:rPr>
              <w:t>Kuiper</w:t>
            </w:r>
            <w:r>
              <w:rPr>
                <w:rFonts w:cs="Arial"/>
                <w:b/>
                <w:bCs/>
                <w:sz w:val="16"/>
                <w:szCs w:val="16"/>
              </w:rPr>
              <w:t xml:space="preserve"> et al [1997] </w:t>
            </w:r>
            <w:r>
              <w:rPr>
                <w:rFonts w:cs="Arial"/>
                <w:b/>
                <w:bCs/>
                <w:sz w:val="16"/>
                <w:szCs w:val="16"/>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rFonts w:cs="Arial"/>
                <w:b/>
                <w:bCs/>
                <w:sz w:val="16"/>
                <w:szCs w:val="16"/>
              </w:rPr>
              <w:instrText xml:space="preserve"> ADDIN EN.CITE </w:instrText>
            </w:r>
            <w:r w:rsidR="001567A2">
              <w:rPr>
                <w:rFonts w:cs="Arial"/>
                <w:b/>
                <w:bCs/>
                <w:sz w:val="16"/>
                <w:szCs w:val="16"/>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rFonts w:cs="Arial"/>
                <w:b/>
                <w:bCs/>
                <w:sz w:val="16"/>
                <w:szCs w:val="16"/>
              </w:rPr>
              <w:instrText xml:space="preserve"> ADDIN EN.CITE.DATA </w:instrText>
            </w:r>
            <w:r w:rsidR="001567A2">
              <w:rPr>
                <w:rFonts w:cs="Arial"/>
                <w:b/>
                <w:bCs/>
                <w:sz w:val="16"/>
                <w:szCs w:val="16"/>
              </w:rPr>
            </w:r>
            <w:r w:rsidR="001567A2">
              <w:rPr>
                <w:rFonts w:cs="Arial"/>
                <w:b/>
                <w:bCs/>
                <w:sz w:val="16"/>
                <w:szCs w:val="16"/>
              </w:rPr>
              <w:fldChar w:fldCharType="end"/>
            </w:r>
            <w:r>
              <w:rPr>
                <w:rFonts w:cs="Arial"/>
                <w:b/>
                <w:bCs/>
                <w:sz w:val="16"/>
                <w:szCs w:val="16"/>
              </w:rPr>
            </w:r>
            <w:r>
              <w:rPr>
                <w:rFonts w:cs="Arial"/>
                <w:b/>
                <w:bCs/>
                <w:sz w:val="16"/>
                <w:szCs w:val="16"/>
              </w:rPr>
              <w:fldChar w:fldCharType="separate"/>
            </w:r>
            <w:r w:rsidR="001567A2">
              <w:rPr>
                <w:rFonts w:cs="Arial"/>
                <w:b/>
                <w:bCs/>
                <w:noProof/>
                <w:sz w:val="16"/>
                <w:szCs w:val="16"/>
              </w:rPr>
              <w:t>(34)</w:t>
            </w:r>
            <w:r>
              <w:rPr>
                <w:rFonts w:cs="Arial"/>
                <w:b/>
                <w:bCs/>
                <w:sz w:val="16"/>
                <w:szCs w:val="16"/>
              </w:rPr>
              <w:fldChar w:fldCharType="end"/>
            </w:r>
          </w:p>
          <w:p w14:paraId="566498BB" w14:textId="77777777" w:rsidR="002053A6" w:rsidRPr="00603C3E" w:rsidRDefault="002053A6" w:rsidP="002053A6">
            <w:pPr>
              <w:rPr>
                <w:rFonts w:cs="Arial"/>
                <w:b/>
                <w:bCs/>
                <w:sz w:val="16"/>
                <w:szCs w:val="16"/>
              </w:rPr>
            </w:pPr>
          </w:p>
        </w:tc>
        <w:tc>
          <w:tcPr>
            <w:tcW w:w="1418" w:type="dxa"/>
          </w:tcPr>
          <w:p w14:paraId="6C441513" w14:textId="77777777" w:rsidR="002053A6" w:rsidRPr="00282E07" w:rsidRDefault="002053A6" w:rsidP="002053A6">
            <w:pPr>
              <w:rPr>
                <w:rFonts w:cs="Arial"/>
                <w:sz w:val="16"/>
                <w:szCs w:val="16"/>
              </w:rPr>
            </w:pPr>
            <w:r w:rsidRPr="003038B0">
              <w:rPr>
                <w:rFonts w:cs="Arial"/>
                <w:sz w:val="16"/>
                <w:szCs w:val="16"/>
              </w:rPr>
              <w:t>San Francisco, United States of America</w:t>
            </w:r>
          </w:p>
        </w:tc>
        <w:tc>
          <w:tcPr>
            <w:tcW w:w="3260" w:type="dxa"/>
          </w:tcPr>
          <w:p w14:paraId="0AE95D43" w14:textId="77777777" w:rsidR="002053A6" w:rsidRPr="00C87301" w:rsidRDefault="002053A6" w:rsidP="002053A6">
            <w:pPr>
              <w:rPr>
                <w:rFonts w:cs="Arial"/>
                <w:sz w:val="16"/>
                <w:szCs w:val="16"/>
              </w:rPr>
            </w:pPr>
            <w:r w:rsidRPr="00191776">
              <w:rPr>
                <w:rFonts w:cs="Arial"/>
                <w:sz w:val="16"/>
                <w:szCs w:val="16"/>
              </w:rPr>
              <w:t>San Francisco General Hospital's Teen Family planning clinic</w:t>
            </w:r>
          </w:p>
        </w:tc>
        <w:tc>
          <w:tcPr>
            <w:tcW w:w="1417" w:type="dxa"/>
            <w:shd w:val="clear" w:color="auto" w:fill="FFF2CC" w:themeFill="accent4" w:themeFillTint="33"/>
          </w:tcPr>
          <w:p w14:paraId="35AB816C" w14:textId="77777777" w:rsidR="002053A6" w:rsidRPr="00FC5E78" w:rsidRDefault="002053A6" w:rsidP="002053A6">
            <w:pPr>
              <w:rPr>
                <w:rFonts w:cs="Arial"/>
                <w:color w:val="FF0000"/>
                <w:sz w:val="16"/>
                <w:szCs w:val="16"/>
              </w:rPr>
            </w:pPr>
            <w:r w:rsidRPr="007B4C05">
              <w:rPr>
                <w:rFonts w:cs="Arial"/>
                <w:sz w:val="16"/>
                <w:szCs w:val="16"/>
              </w:rPr>
              <w:t>Hispanic/Black/Asian &amp; Non-Hispanic White women</w:t>
            </w:r>
          </w:p>
        </w:tc>
        <w:tc>
          <w:tcPr>
            <w:tcW w:w="2416" w:type="dxa"/>
          </w:tcPr>
          <w:p w14:paraId="0F90DAEA" w14:textId="77777777" w:rsidR="002053A6" w:rsidRPr="00B7587E" w:rsidRDefault="002053A6" w:rsidP="002053A6">
            <w:pPr>
              <w:rPr>
                <w:rFonts w:cs="Arial"/>
                <w:sz w:val="16"/>
                <w:szCs w:val="16"/>
              </w:rPr>
            </w:pPr>
            <w:r w:rsidRPr="007901C6">
              <w:rPr>
                <w:rFonts w:cs="Arial"/>
                <w:sz w:val="16"/>
                <w:szCs w:val="16"/>
              </w:rPr>
              <w:t>Sexually active clinic clients (women) who had received contraceptive counselling &amp; were using pill/condoms/implant/injectable</w:t>
            </w:r>
          </w:p>
        </w:tc>
        <w:tc>
          <w:tcPr>
            <w:tcW w:w="947" w:type="dxa"/>
            <w:shd w:val="clear" w:color="auto" w:fill="auto"/>
          </w:tcPr>
          <w:p w14:paraId="432AEBD8" w14:textId="77777777" w:rsidR="002053A6" w:rsidRDefault="002053A6" w:rsidP="002053A6">
            <w:pPr>
              <w:rPr>
                <w:rFonts w:cs="Arial"/>
                <w:sz w:val="16"/>
                <w:szCs w:val="16"/>
              </w:rPr>
            </w:pPr>
            <w:r>
              <w:rPr>
                <w:rFonts w:cs="Arial"/>
                <w:sz w:val="16"/>
                <w:szCs w:val="16"/>
              </w:rPr>
              <w:t>33</w:t>
            </w:r>
          </w:p>
        </w:tc>
        <w:tc>
          <w:tcPr>
            <w:tcW w:w="1321" w:type="dxa"/>
            <w:shd w:val="clear" w:color="auto" w:fill="FFF2CC" w:themeFill="accent4" w:themeFillTint="33"/>
          </w:tcPr>
          <w:p w14:paraId="60A69715" w14:textId="77777777" w:rsidR="002053A6" w:rsidRDefault="002053A6" w:rsidP="002053A6">
            <w:pPr>
              <w:rPr>
                <w:rFonts w:cs="Arial"/>
                <w:sz w:val="16"/>
                <w:szCs w:val="16"/>
              </w:rPr>
            </w:pPr>
            <w:r w:rsidRPr="00AF70AA">
              <w:rPr>
                <w:rFonts w:cs="Arial"/>
                <w:sz w:val="16"/>
                <w:szCs w:val="16"/>
              </w:rPr>
              <w:t>Implant mainly/ Inject</w:t>
            </w:r>
            <w:r>
              <w:rPr>
                <w:rFonts w:cs="Arial"/>
                <w:sz w:val="16"/>
                <w:szCs w:val="16"/>
              </w:rPr>
              <w:t>ion/</w:t>
            </w:r>
          </w:p>
          <w:p w14:paraId="71FEE3C2" w14:textId="77777777" w:rsidR="002053A6" w:rsidRDefault="002053A6" w:rsidP="002053A6">
            <w:pPr>
              <w:rPr>
                <w:rFonts w:cs="Arial"/>
                <w:sz w:val="16"/>
                <w:szCs w:val="16"/>
              </w:rPr>
            </w:pPr>
            <w:r w:rsidRPr="00AF70AA">
              <w:rPr>
                <w:rFonts w:cs="Arial"/>
                <w:sz w:val="16"/>
                <w:szCs w:val="16"/>
              </w:rPr>
              <w:t>Condoms/</w:t>
            </w:r>
          </w:p>
          <w:p w14:paraId="5A746F3A" w14:textId="77777777" w:rsidR="002053A6" w:rsidRDefault="002053A6" w:rsidP="002053A6">
            <w:pPr>
              <w:rPr>
                <w:rFonts w:cs="Arial"/>
                <w:sz w:val="16"/>
                <w:szCs w:val="16"/>
              </w:rPr>
            </w:pPr>
            <w:r>
              <w:rPr>
                <w:rFonts w:cs="Arial"/>
                <w:sz w:val="16"/>
                <w:szCs w:val="16"/>
              </w:rPr>
              <w:t>OCP</w:t>
            </w:r>
          </w:p>
        </w:tc>
        <w:tc>
          <w:tcPr>
            <w:tcW w:w="1417" w:type="dxa"/>
          </w:tcPr>
          <w:p w14:paraId="3FDBF7AF" w14:textId="4C6B898C" w:rsidR="002053A6" w:rsidRPr="008F585C" w:rsidRDefault="002053A6" w:rsidP="002053A6">
            <w:pPr>
              <w:rPr>
                <w:rFonts w:cs="Arial"/>
                <w:sz w:val="16"/>
                <w:szCs w:val="16"/>
              </w:rPr>
            </w:pPr>
            <w:r w:rsidRPr="008D4103">
              <w:rPr>
                <w:rFonts w:cs="Arial"/>
                <w:sz w:val="16"/>
                <w:szCs w:val="16"/>
              </w:rPr>
              <w:t>Focus groups</w:t>
            </w:r>
            <w:r>
              <w:rPr>
                <w:rFonts w:cs="Arial"/>
                <w:sz w:val="16"/>
                <w:szCs w:val="16"/>
              </w:rPr>
              <w:t xml:space="preserve"> </w:t>
            </w:r>
            <w:r w:rsidRPr="008D4103">
              <w:rPr>
                <w:rFonts w:cs="Arial"/>
                <w:sz w:val="16"/>
                <w:szCs w:val="16"/>
              </w:rPr>
              <w:t>/</w:t>
            </w:r>
            <w:r>
              <w:rPr>
                <w:rFonts w:cs="Arial"/>
                <w:sz w:val="16"/>
                <w:szCs w:val="16"/>
              </w:rPr>
              <w:t xml:space="preserve"> </w:t>
            </w:r>
            <w:r w:rsidRPr="008D4103">
              <w:rPr>
                <w:rFonts w:cs="Arial"/>
                <w:sz w:val="16"/>
                <w:szCs w:val="16"/>
              </w:rPr>
              <w:t>In-depth interview</w:t>
            </w:r>
            <w:r>
              <w:rPr>
                <w:rFonts w:cs="Arial"/>
                <w:sz w:val="16"/>
                <w:szCs w:val="16"/>
              </w:rPr>
              <w:t xml:space="preserve"> </w:t>
            </w:r>
            <w:r w:rsidRPr="008D4103">
              <w:rPr>
                <w:rFonts w:cs="Arial"/>
                <w:sz w:val="16"/>
                <w:szCs w:val="16"/>
              </w:rPr>
              <w:t>/</w:t>
            </w:r>
            <w:r>
              <w:rPr>
                <w:rFonts w:cs="Arial"/>
                <w:sz w:val="16"/>
                <w:szCs w:val="16"/>
              </w:rPr>
              <w:t xml:space="preserve"> </w:t>
            </w:r>
            <w:r w:rsidRPr="008D4103">
              <w:rPr>
                <w:rFonts w:cs="Arial"/>
                <w:sz w:val="16"/>
                <w:szCs w:val="16"/>
              </w:rPr>
              <w:t>Written questionnaire</w:t>
            </w:r>
          </w:p>
        </w:tc>
        <w:tc>
          <w:tcPr>
            <w:tcW w:w="992" w:type="dxa"/>
          </w:tcPr>
          <w:p w14:paraId="74B9D8D3" w14:textId="77777777" w:rsidR="002053A6" w:rsidRPr="008F585C" w:rsidRDefault="002053A6" w:rsidP="002053A6">
            <w:pPr>
              <w:rPr>
                <w:rFonts w:cs="Arial"/>
                <w:sz w:val="16"/>
                <w:szCs w:val="16"/>
              </w:rPr>
            </w:pPr>
            <w:r w:rsidRPr="00066ED0">
              <w:rPr>
                <w:rFonts w:cs="Arial"/>
                <w:sz w:val="16"/>
                <w:szCs w:val="16"/>
              </w:rPr>
              <w:t xml:space="preserve">Content Analysis </w:t>
            </w:r>
          </w:p>
        </w:tc>
      </w:tr>
      <w:tr w:rsidR="002053A6" w:rsidRPr="00BC54FF" w14:paraId="61B7BE71" w14:textId="77777777" w:rsidTr="00842F42">
        <w:trPr>
          <w:trHeight w:val="634"/>
        </w:trPr>
        <w:tc>
          <w:tcPr>
            <w:tcW w:w="1271" w:type="dxa"/>
            <w:shd w:val="clear" w:color="auto" w:fill="FFF2CC" w:themeFill="accent4" w:themeFillTint="33"/>
          </w:tcPr>
          <w:p w14:paraId="1C6D5EFB" w14:textId="7AEBB7DE" w:rsidR="002053A6" w:rsidRDefault="002053A6" w:rsidP="002053A6">
            <w:pPr>
              <w:rPr>
                <w:rFonts w:cs="Arial"/>
                <w:b/>
                <w:bCs/>
                <w:sz w:val="16"/>
                <w:szCs w:val="16"/>
              </w:rPr>
            </w:pPr>
            <w:r w:rsidRPr="00603C3E">
              <w:rPr>
                <w:rFonts w:cs="Arial"/>
                <w:b/>
                <w:bCs/>
                <w:sz w:val="16"/>
                <w:szCs w:val="16"/>
              </w:rPr>
              <w:t>Lewis</w:t>
            </w:r>
            <w:r>
              <w:rPr>
                <w:rFonts w:cs="Arial"/>
                <w:b/>
                <w:bCs/>
                <w:sz w:val="16"/>
                <w:szCs w:val="16"/>
              </w:rPr>
              <w:t xml:space="preserve"> et al [2012] </w:t>
            </w:r>
            <w:r>
              <w:rPr>
                <w:rFonts w:cs="Arial"/>
                <w:b/>
                <w:bCs/>
                <w:sz w:val="16"/>
                <w:szCs w:val="16"/>
              </w:rPr>
              <w:fldChar w:fldCharType="begin">
                <w:fldData xml:space="preserve">PEVuZE5vdGU+PENpdGU+PEF1dGhvcj5MZXdpczwvQXV0aG9yPjxZZWFyPjIwMTI8L1llYXI+PFJl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==
</w:fldData>
              </w:fldChar>
            </w:r>
            <w:r w:rsidR="001567A2">
              <w:rPr>
                <w:rFonts w:cs="Arial"/>
                <w:b/>
                <w:bCs/>
                <w:sz w:val="16"/>
                <w:szCs w:val="16"/>
              </w:rPr>
              <w:instrText xml:space="preserve"> ADDIN EN.CITE </w:instrText>
            </w:r>
            <w:r w:rsidR="001567A2">
              <w:rPr>
                <w:rFonts w:cs="Arial"/>
                <w:b/>
                <w:bCs/>
                <w:sz w:val="16"/>
                <w:szCs w:val="16"/>
              </w:rPr>
              <w:fldChar w:fldCharType="begin">
                <w:fldData xml:space="preserve">PEVuZE5vdGU+PENpdGU+PEF1dGhvcj5MZXdpczwvQXV0aG9yPjxZZWFyPjIwMTI8L1llYXI+PFJl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==
</w:fldData>
              </w:fldChar>
            </w:r>
            <w:r w:rsidR="001567A2">
              <w:rPr>
                <w:rFonts w:cs="Arial"/>
                <w:b/>
                <w:bCs/>
                <w:sz w:val="16"/>
                <w:szCs w:val="16"/>
              </w:rPr>
              <w:instrText xml:space="preserve"> ADDIN EN.CITE.DATA </w:instrText>
            </w:r>
            <w:r w:rsidR="001567A2">
              <w:rPr>
                <w:rFonts w:cs="Arial"/>
                <w:b/>
                <w:bCs/>
                <w:sz w:val="16"/>
                <w:szCs w:val="16"/>
              </w:rPr>
            </w:r>
            <w:r w:rsidR="001567A2">
              <w:rPr>
                <w:rFonts w:cs="Arial"/>
                <w:b/>
                <w:bCs/>
                <w:sz w:val="16"/>
                <w:szCs w:val="16"/>
              </w:rPr>
              <w:fldChar w:fldCharType="end"/>
            </w:r>
            <w:r>
              <w:rPr>
                <w:rFonts w:cs="Arial"/>
                <w:b/>
                <w:bCs/>
                <w:sz w:val="16"/>
                <w:szCs w:val="16"/>
              </w:rPr>
            </w:r>
            <w:r>
              <w:rPr>
                <w:rFonts w:cs="Arial"/>
                <w:b/>
                <w:bCs/>
                <w:sz w:val="16"/>
                <w:szCs w:val="16"/>
              </w:rPr>
              <w:fldChar w:fldCharType="separate"/>
            </w:r>
            <w:r w:rsidR="001567A2">
              <w:rPr>
                <w:rFonts w:cs="Arial"/>
                <w:b/>
                <w:bCs/>
                <w:noProof/>
                <w:sz w:val="16"/>
                <w:szCs w:val="16"/>
              </w:rPr>
              <w:t>(35)</w:t>
            </w:r>
            <w:r>
              <w:rPr>
                <w:rFonts w:cs="Arial"/>
                <w:b/>
                <w:bCs/>
                <w:sz w:val="16"/>
                <w:szCs w:val="16"/>
              </w:rPr>
              <w:fldChar w:fldCharType="end"/>
            </w:r>
            <w:r w:rsidRPr="00603C3E">
              <w:rPr>
                <w:rFonts w:cs="Arial"/>
                <w:b/>
                <w:bCs/>
                <w:sz w:val="16"/>
                <w:szCs w:val="16"/>
              </w:rPr>
              <w:t xml:space="preserve"> </w:t>
            </w:r>
          </w:p>
          <w:p w14:paraId="2AE17FBA" w14:textId="77777777" w:rsidR="002053A6" w:rsidRPr="00603C3E" w:rsidRDefault="002053A6" w:rsidP="002053A6">
            <w:pPr>
              <w:rPr>
                <w:rFonts w:cs="Arial"/>
                <w:b/>
                <w:bCs/>
                <w:sz w:val="16"/>
                <w:szCs w:val="16"/>
              </w:rPr>
            </w:pPr>
          </w:p>
        </w:tc>
        <w:tc>
          <w:tcPr>
            <w:tcW w:w="1418" w:type="dxa"/>
          </w:tcPr>
          <w:p w14:paraId="27EDD36B" w14:textId="77777777" w:rsidR="002053A6" w:rsidRPr="003038B0" w:rsidRDefault="002053A6" w:rsidP="002053A6">
            <w:pPr>
              <w:rPr>
                <w:rFonts w:cs="Arial"/>
                <w:sz w:val="16"/>
                <w:szCs w:val="16"/>
              </w:rPr>
            </w:pPr>
            <w:r w:rsidRPr="00E266C7">
              <w:rPr>
                <w:rFonts w:cs="Arial"/>
                <w:sz w:val="16"/>
                <w:szCs w:val="16"/>
              </w:rPr>
              <w:t>Chicago, United States of America</w:t>
            </w:r>
          </w:p>
        </w:tc>
        <w:tc>
          <w:tcPr>
            <w:tcW w:w="3260" w:type="dxa"/>
          </w:tcPr>
          <w:p w14:paraId="69D48955" w14:textId="77777777" w:rsidR="002053A6" w:rsidRPr="00191776" w:rsidRDefault="002053A6" w:rsidP="002053A6">
            <w:pPr>
              <w:rPr>
                <w:rFonts w:cs="Arial"/>
                <w:sz w:val="16"/>
                <w:szCs w:val="16"/>
              </w:rPr>
            </w:pPr>
            <w:r w:rsidRPr="00E266C7">
              <w:rPr>
                <w:rFonts w:cs="Arial"/>
                <w:sz w:val="16"/>
                <w:szCs w:val="16"/>
              </w:rPr>
              <w:t>Referral from medical staff/social workers/community-based programmes/schools in Chi</w:t>
            </w:r>
            <w:r>
              <w:rPr>
                <w:rFonts w:cs="Arial"/>
                <w:sz w:val="16"/>
                <w:szCs w:val="16"/>
              </w:rPr>
              <w:t>c</w:t>
            </w:r>
            <w:r w:rsidRPr="00E266C7">
              <w:rPr>
                <w:rFonts w:cs="Arial"/>
                <w:sz w:val="16"/>
                <w:szCs w:val="16"/>
              </w:rPr>
              <w:t>ago</w:t>
            </w:r>
          </w:p>
        </w:tc>
        <w:tc>
          <w:tcPr>
            <w:tcW w:w="1417" w:type="dxa"/>
            <w:shd w:val="clear" w:color="auto" w:fill="FFF2CC" w:themeFill="accent4" w:themeFillTint="33"/>
          </w:tcPr>
          <w:p w14:paraId="19A57D70" w14:textId="77777777" w:rsidR="002053A6" w:rsidRPr="0000021C" w:rsidRDefault="002053A6" w:rsidP="002053A6">
            <w:pPr>
              <w:rPr>
                <w:rFonts w:cs="Arial"/>
                <w:sz w:val="16"/>
                <w:szCs w:val="16"/>
              </w:rPr>
            </w:pPr>
            <w:r w:rsidRPr="0000021C">
              <w:rPr>
                <w:rFonts w:cs="Arial"/>
                <w:sz w:val="16"/>
                <w:szCs w:val="16"/>
              </w:rPr>
              <w:t>African American Women</w:t>
            </w:r>
          </w:p>
        </w:tc>
        <w:tc>
          <w:tcPr>
            <w:tcW w:w="2416" w:type="dxa"/>
          </w:tcPr>
          <w:p w14:paraId="7CC9F951" w14:textId="77777777" w:rsidR="002053A6" w:rsidRPr="007901C6" w:rsidRDefault="002053A6" w:rsidP="002053A6">
            <w:pPr>
              <w:rPr>
                <w:rFonts w:cs="Arial"/>
                <w:sz w:val="16"/>
                <w:szCs w:val="16"/>
              </w:rPr>
            </w:pPr>
            <w:r w:rsidRPr="0000021C">
              <w:rPr>
                <w:rFonts w:cs="Arial"/>
                <w:sz w:val="16"/>
                <w:szCs w:val="16"/>
              </w:rPr>
              <w:t>Primiparous Chicago women &lt; 13 weeks postpartum (aged 14-18)</w:t>
            </w:r>
          </w:p>
        </w:tc>
        <w:tc>
          <w:tcPr>
            <w:tcW w:w="947" w:type="dxa"/>
            <w:shd w:val="clear" w:color="auto" w:fill="auto"/>
          </w:tcPr>
          <w:p w14:paraId="6B6E8B24" w14:textId="77777777" w:rsidR="002053A6" w:rsidRDefault="002053A6" w:rsidP="002053A6">
            <w:pPr>
              <w:rPr>
                <w:rFonts w:cs="Arial"/>
                <w:sz w:val="16"/>
                <w:szCs w:val="16"/>
              </w:rPr>
            </w:pPr>
            <w:r>
              <w:rPr>
                <w:rFonts w:cs="Arial"/>
                <w:sz w:val="16"/>
                <w:szCs w:val="16"/>
              </w:rPr>
              <w:t>40</w:t>
            </w:r>
          </w:p>
        </w:tc>
        <w:tc>
          <w:tcPr>
            <w:tcW w:w="1321" w:type="dxa"/>
            <w:shd w:val="clear" w:color="auto" w:fill="FFF2CC" w:themeFill="accent4" w:themeFillTint="33"/>
          </w:tcPr>
          <w:p w14:paraId="0ADCC184" w14:textId="77777777" w:rsidR="002053A6" w:rsidRDefault="002053A6" w:rsidP="002053A6">
            <w:pPr>
              <w:rPr>
                <w:rFonts w:cs="Arial"/>
                <w:sz w:val="16"/>
                <w:szCs w:val="16"/>
              </w:rPr>
            </w:pPr>
            <w:r w:rsidRPr="00512758">
              <w:rPr>
                <w:rFonts w:cs="Arial"/>
                <w:sz w:val="16"/>
                <w:szCs w:val="16"/>
              </w:rPr>
              <w:t>IUD/OCP/</w:t>
            </w:r>
          </w:p>
          <w:p w14:paraId="51F8ABE9" w14:textId="77777777" w:rsidR="002053A6" w:rsidRDefault="002053A6" w:rsidP="002053A6">
            <w:pPr>
              <w:rPr>
                <w:rFonts w:cs="Arial"/>
                <w:sz w:val="16"/>
                <w:szCs w:val="16"/>
              </w:rPr>
            </w:pPr>
            <w:r w:rsidRPr="00512758">
              <w:rPr>
                <w:rFonts w:cs="Arial"/>
                <w:sz w:val="16"/>
                <w:szCs w:val="16"/>
              </w:rPr>
              <w:t>Injection/</w:t>
            </w:r>
          </w:p>
          <w:p w14:paraId="4BE7E402" w14:textId="77777777" w:rsidR="002053A6" w:rsidRPr="00AF70AA" w:rsidRDefault="002053A6" w:rsidP="002053A6">
            <w:pPr>
              <w:rPr>
                <w:rFonts w:cs="Arial"/>
                <w:sz w:val="16"/>
                <w:szCs w:val="16"/>
              </w:rPr>
            </w:pPr>
            <w:r w:rsidRPr="00512758">
              <w:rPr>
                <w:rFonts w:cs="Arial"/>
                <w:sz w:val="16"/>
                <w:szCs w:val="16"/>
              </w:rPr>
              <w:t>Condoms</w:t>
            </w:r>
          </w:p>
        </w:tc>
        <w:tc>
          <w:tcPr>
            <w:tcW w:w="1417" w:type="dxa"/>
          </w:tcPr>
          <w:p w14:paraId="1A22FCD1" w14:textId="77777777" w:rsidR="002053A6" w:rsidRPr="008D4103" w:rsidRDefault="002053A6" w:rsidP="002053A6">
            <w:pPr>
              <w:rPr>
                <w:rFonts w:cs="Arial"/>
                <w:sz w:val="16"/>
                <w:szCs w:val="16"/>
              </w:rPr>
            </w:pPr>
            <w:r w:rsidRPr="00512758">
              <w:rPr>
                <w:rFonts w:cs="Arial"/>
                <w:sz w:val="16"/>
                <w:szCs w:val="16"/>
              </w:rPr>
              <w:t>In-depth interviews &amp; surveyed at 6 &amp; 12 months</w:t>
            </w:r>
          </w:p>
        </w:tc>
        <w:tc>
          <w:tcPr>
            <w:tcW w:w="992" w:type="dxa"/>
            <w:shd w:val="clear" w:color="auto" w:fill="auto"/>
          </w:tcPr>
          <w:p w14:paraId="4B499A78" w14:textId="77777777" w:rsidR="002053A6" w:rsidRPr="00D33820" w:rsidRDefault="002053A6" w:rsidP="002053A6">
            <w:pPr>
              <w:rPr>
                <w:rFonts w:cs="Arial"/>
                <w:color w:val="FF0000"/>
                <w:sz w:val="16"/>
                <w:szCs w:val="16"/>
              </w:rPr>
            </w:pPr>
            <w:r w:rsidRPr="00FB2FC0">
              <w:rPr>
                <w:rFonts w:cs="Arial"/>
                <w:sz w:val="16"/>
                <w:szCs w:val="16"/>
              </w:rPr>
              <w:t>Thematic Analysis</w:t>
            </w:r>
          </w:p>
        </w:tc>
      </w:tr>
      <w:tr w:rsidR="002053A6" w:rsidRPr="00BC54FF" w14:paraId="40E194F2" w14:textId="77777777" w:rsidTr="00842F42">
        <w:trPr>
          <w:trHeight w:val="806"/>
        </w:trPr>
        <w:tc>
          <w:tcPr>
            <w:tcW w:w="1271" w:type="dxa"/>
            <w:shd w:val="clear" w:color="auto" w:fill="FFF2CC" w:themeFill="accent4" w:themeFillTint="33"/>
          </w:tcPr>
          <w:p w14:paraId="6111CE83" w14:textId="14915EB5" w:rsidR="002053A6" w:rsidRDefault="002053A6" w:rsidP="002053A6">
            <w:pPr>
              <w:rPr>
                <w:rFonts w:cs="Arial"/>
                <w:b/>
                <w:bCs/>
                <w:sz w:val="16"/>
                <w:szCs w:val="16"/>
              </w:rPr>
            </w:pPr>
            <w:r w:rsidRPr="00603C3E">
              <w:rPr>
                <w:rFonts w:cs="Arial"/>
                <w:b/>
                <w:bCs/>
                <w:sz w:val="16"/>
                <w:szCs w:val="16"/>
              </w:rPr>
              <w:t>Livingood</w:t>
            </w:r>
            <w:r>
              <w:rPr>
                <w:rFonts w:cs="Arial"/>
                <w:b/>
                <w:bCs/>
                <w:sz w:val="16"/>
                <w:szCs w:val="16"/>
              </w:rPr>
              <w:t xml:space="preserve"> et al [2022] </w:t>
            </w:r>
            <w:r>
              <w:rPr>
                <w:rFonts w:cs="Arial"/>
                <w:b/>
                <w:bCs/>
                <w:sz w:val="16"/>
                <w:szCs w:val="16"/>
              </w:rPr>
              <w:fldChar w:fldCharType="begin">
                <w:fldData xml:space="preserve">PEVuZE5vdGU+PENpdGU+PEF1dGhvcj5MaXZpbmdvb2Q8L0F1dGhvcj48WWVhcj4yMDIyPC9ZZWFy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</w:fldData>
              </w:fldChar>
            </w:r>
            <w:r w:rsidR="001567A2">
              <w:rPr>
                <w:rFonts w:cs="Arial"/>
                <w:b/>
                <w:bCs/>
                <w:sz w:val="16"/>
                <w:szCs w:val="16"/>
              </w:rPr>
              <w:instrText xml:space="preserve"> ADDIN EN.CITE </w:instrText>
            </w:r>
            <w:r w:rsidR="001567A2">
              <w:rPr>
                <w:rFonts w:cs="Arial"/>
                <w:b/>
                <w:bCs/>
                <w:sz w:val="16"/>
                <w:szCs w:val="16"/>
              </w:rPr>
              <w:fldChar w:fldCharType="begin">
                <w:fldData xml:space="preserve">PEVuZE5vdGU+PENpdGU+PEF1dGhvcj5MaXZpbmdvb2Q8L0F1dGhvcj48WWVhcj4yMDIyPC9ZZWFy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</w:fldData>
              </w:fldChar>
            </w:r>
            <w:r w:rsidR="001567A2">
              <w:rPr>
                <w:rFonts w:cs="Arial"/>
                <w:b/>
                <w:bCs/>
                <w:sz w:val="16"/>
                <w:szCs w:val="16"/>
              </w:rPr>
              <w:instrText xml:space="preserve"> ADDIN EN.CITE.DATA </w:instrText>
            </w:r>
            <w:r w:rsidR="001567A2">
              <w:rPr>
                <w:rFonts w:cs="Arial"/>
                <w:b/>
                <w:bCs/>
                <w:sz w:val="16"/>
                <w:szCs w:val="16"/>
              </w:rPr>
            </w:r>
            <w:r w:rsidR="001567A2">
              <w:rPr>
                <w:rFonts w:cs="Arial"/>
                <w:b/>
                <w:bCs/>
                <w:sz w:val="16"/>
                <w:szCs w:val="16"/>
              </w:rPr>
              <w:fldChar w:fldCharType="end"/>
            </w:r>
            <w:r>
              <w:rPr>
                <w:rFonts w:cs="Arial"/>
                <w:b/>
                <w:bCs/>
                <w:sz w:val="16"/>
                <w:szCs w:val="16"/>
              </w:rPr>
            </w:r>
            <w:r>
              <w:rPr>
                <w:rFonts w:cs="Arial"/>
                <w:b/>
                <w:bCs/>
                <w:sz w:val="16"/>
                <w:szCs w:val="16"/>
              </w:rPr>
              <w:fldChar w:fldCharType="separate"/>
            </w:r>
            <w:r w:rsidR="001567A2">
              <w:rPr>
                <w:rFonts w:cs="Arial"/>
                <w:b/>
                <w:bCs/>
                <w:noProof/>
                <w:sz w:val="16"/>
                <w:szCs w:val="16"/>
              </w:rPr>
              <w:t>(36)</w:t>
            </w:r>
            <w:r>
              <w:rPr>
                <w:rFonts w:cs="Arial"/>
                <w:b/>
                <w:bCs/>
                <w:sz w:val="16"/>
                <w:szCs w:val="16"/>
              </w:rPr>
              <w:fldChar w:fldCharType="end"/>
            </w:r>
          </w:p>
          <w:p w14:paraId="032C7327" w14:textId="77777777" w:rsidR="002053A6" w:rsidRPr="00603C3E" w:rsidRDefault="002053A6" w:rsidP="002053A6">
            <w:pPr>
              <w:rPr>
                <w:rFonts w:cs="Arial"/>
                <w:b/>
                <w:bCs/>
                <w:sz w:val="16"/>
                <w:szCs w:val="16"/>
              </w:rPr>
            </w:pPr>
          </w:p>
        </w:tc>
        <w:tc>
          <w:tcPr>
            <w:tcW w:w="1418" w:type="dxa"/>
          </w:tcPr>
          <w:p w14:paraId="5B4A406F" w14:textId="77777777" w:rsidR="002053A6" w:rsidRPr="00E266C7" w:rsidRDefault="002053A6" w:rsidP="002053A6">
            <w:pPr>
              <w:rPr>
                <w:rFonts w:cs="Arial"/>
                <w:sz w:val="16"/>
                <w:szCs w:val="16"/>
              </w:rPr>
            </w:pPr>
            <w:r w:rsidRPr="00FA7F68">
              <w:rPr>
                <w:rFonts w:cs="Arial"/>
                <w:sz w:val="16"/>
                <w:szCs w:val="16"/>
              </w:rPr>
              <w:t>United States of America (South-eastern US City)</w:t>
            </w:r>
          </w:p>
        </w:tc>
        <w:tc>
          <w:tcPr>
            <w:tcW w:w="3260" w:type="dxa"/>
          </w:tcPr>
          <w:p w14:paraId="4A96D50B" w14:textId="77777777" w:rsidR="002053A6" w:rsidRPr="00E266C7" w:rsidRDefault="002053A6" w:rsidP="002053A6">
            <w:pPr>
              <w:rPr>
                <w:rFonts w:cs="Arial"/>
                <w:sz w:val="16"/>
                <w:szCs w:val="16"/>
              </w:rPr>
            </w:pPr>
            <w:r w:rsidRPr="007C1542">
              <w:rPr>
                <w:rFonts w:cs="Arial"/>
                <w:sz w:val="16"/>
                <w:szCs w:val="16"/>
              </w:rPr>
              <w:t>Local community non-profit organisation (Helping women at an urban safety-net hospital)</w:t>
            </w:r>
          </w:p>
        </w:tc>
        <w:tc>
          <w:tcPr>
            <w:tcW w:w="1417" w:type="dxa"/>
            <w:shd w:val="clear" w:color="auto" w:fill="FFF2CC" w:themeFill="accent4" w:themeFillTint="33"/>
          </w:tcPr>
          <w:p w14:paraId="1777D500" w14:textId="77777777" w:rsidR="002053A6" w:rsidRPr="007C1542" w:rsidRDefault="002053A6" w:rsidP="002053A6">
            <w:pPr>
              <w:rPr>
                <w:rFonts w:cs="Arial"/>
                <w:color w:val="FF0000"/>
                <w:sz w:val="16"/>
                <w:szCs w:val="16"/>
              </w:rPr>
            </w:pPr>
            <w:r w:rsidRPr="00CD3D83">
              <w:rPr>
                <w:rFonts w:cs="Arial"/>
                <w:sz w:val="16"/>
                <w:szCs w:val="16"/>
              </w:rPr>
              <w:t>Primarily African American</w:t>
            </w:r>
          </w:p>
        </w:tc>
        <w:tc>
          <w:tcPr>
            <w:tcW w:w="2416" w:type="dxa"/>
          </w:tcPr>
          <w:p w14:paraId="6B3317D8" w14:textId="77777777" w:rsidR="002053A6" w:rsidRPr="0000021C" w:rsidRDefault="002053A6" w:rsidP="002053A6">
            <w:pPr>
              <w:rPr>
                <w:rFonts w:cs="Arial"/>
                <w:sz w:val="16"/>
                <w:szCs w:val="16"/>
              </w:rPr>
            </w:pPr>
            <w:r w:rsidRPr="00C6506C">
              <w:rPr>
                <w:rFonts w:cs="Arial"/>
                <w:sz w:val="16"/>
                <w:szCs w:val="16"/>
              </w:rPr>
              <w:t>Women who receiving women's clinical services in the urban core (aged 18-35)</w:t>
            </w:r>
          </w:p>
        </w:tc>
        <w:tc>
          <w:tcPr>
            <w:tcW w:w="947" w:type="dxa"/>
            <w:shd w:val="clear" w:color="auto" w:fill="auto"/>
          </w:tcPr>
          <w:p w14:paraId="2226B82D" w14:textId="77777777" w:rsidR="002053A6" w:rsidRDefault="002053A6" w:rsidP="002053A6">
            <w:pPr>
              <w:rPr>
                <w:rFonts w:cs="Arial"/>
                <w:sz w:val="16"/>
                <w:szCs w:val="16"/>
              </w:rPr>
            </w:pPr>
            <w:r>
              <w:rPr>
                <w:rFonts w:cs="Arial"/>
                <w:sz w:val="16"/>
                <w:szCs w:val="16"/>
              </w:rPr>
              <w:t>44</w:t>
            </w:r>
          </w:p>
        </w:tc>
        <w:tc>
          <w:tcPr>
            <w:tcW w:w="1321" w:type="dxa"/>
            <w:shd w:val="clear" w:color="auto" w:fill="FFF2CC" w:themeFill="accent4" w:themeFillTint="33"/>
          </w:tcPr>
          <w:p w14:paraId="42744FD1" w14:textId="77777777" w:rsidR="002053A6" w:rsidRPr="00512758" w:rsidRDefault="002053A6" w:rsidP="002053A6">
            <w:pPr>
              <w:rPr>
                <w:rFonts w:cs="Arial"/>
                <w:sz w:val="16"/>
                <w:szCs w:val="16"/>
              </w:rPr>
            </w:pPr>
            <w:r w:rsidRPr="00C6506C">
              <w:rPr>
                <w:rFonts w:cs="Arial"/>
                <w:sz w:val="16"/>
                <w:szCs w:val="16"/>
              </w:rPr>
              <w:t>Implant &amp; IUD / Does mention the OCP</w:t>
            </w:r>
          </w:p>
        </w:tc>
        <w:tc>
          <w:tcPr>
            <w:tcW w:w="1417" w:type="dxa"/>
          </w:tcPr>
          <w:p w14:paraId="0326EAFB" w14:textId="77777777" w:rsidR="002053A6" w:rsidRPr="00512758" w:rsidRDefault="002053A6" w:rsidP="002053A6">
            <w:pPr>
              <w:rPr>
                <w:rFonts w:cs="Arial"/>
                <w:sz w:val="16"/>
                <w:szCs w:val="16"/>
              </w:rPr>
            </w:pPr>
            <w:r w:rsidRPr="00B03DFF">
              <w:rPr>
                <w:rFonts w:cs="Arial"/>
                <w:sz w:val="16"/>
                <w:szCs w:val="16"/>
              </w:rPr>
              <w:t>Focus groups</w:t>
            </w:r>
          </w:p>
        </w:tc>
        <w:tc>
          <w:tcPr>
            <w:tcW w:w="992" w:type="dxa"/>
          </w:tcPr>
          <w:p w14:paraId="071161CC" w14:textId="77777777" w:rsidR="002053A6" w:rsidRPr="00D33820" w:rsidRDefault="002053A6" w:rsidP="002053A6">
            <w:pPr>
              <w:rPr>
                <w:rFonts w:cs="Arial"/>
                <w:color w:val="FF0000"/>
                <w:sz w:val="16"/>
                <w:szCs w:val="16"/>
              </w:rPr>
            </w:pPr>
            <w:r w:rsidRPr="00B03DFF">
              <w:rPr>
                <w:rFonts w:cs="Arial"/>
                <w:sz w:val="16"/>
                <w:szCs w:val="16"/>
              </w:rPr>
              <w:t>Content Analysis</w:t>
            </w:r>
          </w:p>
        </w:tc>
      </w:tr>
      <w:tr w:rsidR="002053A6" w:rsidRPr="002053A6" w14:paraId="0A1DBE1F" w14:textId="77777777" w:rsidTr="00842F42">
        <w:trPr>
          <w:trHeight w:val="806"/>
        </w:trPr>
        <w:tc>
          <w:tcPr>
            <w:tcW w:w="1271" w:type="dxa"/>
            <w:shd w:val="clear" w:color="auto" w:fill="FFF2CC" w:themeFill="accent4" w:themeFillTint="33"/>
          </w:tcPr>
          <w:p w14:paraId="16475CB4" w14:textId="5DB37659" w:rsidR="00833F95" w:rsidRPr="001162EB" w:rsidRDefault="00833F95" w:rsidP="002053A6">
            <w:pPr>
              <w:rPr>
                <w:sz w:val="16"/>
                <w:szCs w:val="16"/>
              </w:rPr>
            </w:pPr>
            <w:r w:rsidRPr="001162EB">
              <w:rPr>
                <w:b/>
                <w:bCs/>
                <w:sz w:val="16"/>
                <w:szCs w:val="16"/>
              </w:rPr>
              <w:t>Mann et al [2019]</w:t>
            </w:r>
            <w:r w:rsidR="003E5C95">
              <w:rPr>
                <w:b/>
                <w:bCs/>
                <w:sz w:val="16"/>
                <w:szCs w:val="16"/>
              </w:rPr>
              <w:fldChar w:fldCharType="begin">
                <w:fldData xml:space="preserve">PEVuZE5vdGU+PENpdGU+PEF1dGhvcj5NYW5uPC9BdXRob3I+PFllYXI+MjAxOTwvWWVhcj48UmVj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</w:fldData>
              </w:fldChar>
            </w:r>
            <w:r w:rsidR="001567A2">
              <w:rPr>
                <w:b/>
                <w:bCs/>
                <w:sz w:val="16"/>
                <w:szCs w:val="16"/>
              </w:rPr>
              <w:instrText xml:space="preserve"> ADDIN EN.CITE </w:instrText>
            </w:r>
            <w:r w:rsidR="001567A2">
              <w:rPr>
                <w:b/>
                <w:bCs/>
                <w:sz w:val="16"/>
                <w:szCs w:val="16"/>
              </w:rPr>
              <w:fldChar w:fldCharType="begin">
                <w:fldData xml:space="preserve">PEVuZE5vdGU+PENpdGU+PEF1dGhvcj5NYW5uPC9BdXRob3I+PFllYXI+MjAxOTwvWWVhcj48UmVj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</w:fldData>
              </w:fldChar>
            </w:r>
            <w:r w:rsidR="001567A2">
              <w:rPr>
                <w:b/>
                <w:bCs/>
                <w:sz w:val="16"/>
                <w:szCs w:val="16"/>
              </w:rPr>
              <w:instrText xml:space="preserve"> ADDIN EN.CITE.DATA </w:instrText>
            </w:r>
            <w:r w:rsidR="001567A2">
              <w:rPr>
                <w:b/>
                <w:bCs/>
                <w:sz w:val="16"/>
                <w:szCs w:val="16"/>
              </w:rPr>
            </w:r>
            <w:r w:rsidR="001567A2">
              <w:rPr>
                <w:b/>
                <w:bCs/>
                <w:sz w:val="16"/>
                <w:szCs w:val="16"/>
              </w:rPr>
              <w:fldChar w:fldCharType="end"/>
            </w:r>
            <w:r w:rsidR="003E5C95">
              <w:rPr>
                <w:b/>
                <w:bCs/>
                <w:sz w:val="16"/>
                <w:szCs w:val="16"/>
              </w:rPr>
            </w:r>
            <w:r w:rsidR="003E5C95">
              <w:rPr>
                <w:b/>
                <w:bCs/>
                <w:sz w:val="16"/>
                <w:szCs w:val="16"/>
              </w:rPr>
              <w:fldChar w:fldCharType="separate"/>
            </w:r>
            <w:r w:rsidR="001567A2">
              <w:rPr>
                <w:b/>
                <w:bCs/>
                <w:noProof/>
                <w:sz w:val="16"/>
                <w:szCs w:val="16"/>
              </w:rPr>
              <w:t>(37)</w:t>
            </w:r>
            <w:r w:rsidR="003E5C95">
              <w:rPr>
                <w:b/>
                <w:bCs/>
                <w:sz w:val="16"/>
                <w:szCs w:val="16"/>
              </w:rPr>
              <w:fldChar w:fldCharType="end"/>
            </w:r>
          </w:p>
        </w:tc>
        <w:tc>
          <w:tcPr>
            <w:tcW w:w="1418" w:type="dxa"/>
          </w:tcPr>
          <w:p w14:paraId="4ABC22FB" w14:textId="3E4F0AB3" w:rsidR="002053A6" w:rsidRPr="002053A6" w:rsidRDefault="002053A6" w:rsidP="002053A6">
            <w:pPr>
              <w:rPr>
                <w:rFonts w:cs="Arial"/>
                <w:sz w:val="16"/>
                <w:szCs w:val="16"/>
              </w:rPr>
            </w:pPr>
            <w:r w:rsidRPr="001162EB">
              <w:rPr>
                <w:rFonts w:cs="Arial"/>
                <w:color w:val="000000"/>
                <w:sz w:val="16"/>
                <w:szCs w:val="16"/>
              </w:rPr>
              <w:t>South Carolina, USA</w:t>
            </w:r>
          </w:p>
        </w:tc>
        <w:tc>
          <w:tcPr>
            <w:tcW w:w="3260" w:type="dxa"/>
          </w:tcPr>
          <w:p w14:paraId="795A5036" w14:textId="77777777" w:rsidR="002053A6" w:rsidRPr="001162EB" w:rsidRDefault="002053A6" w:rsidP="002053A6">
            <w:pPr>
              <w:pStyle w:val="NormalWeb"/>
              <w:spacing w:before="0" w:beforeAutospacing="0" w:after="0" w:afterAutospacing="0"/>
              <w:rPr>
                <w:sz w:val="16"/>
                <w:szCs w:val="16"/>
              </w:rPr>
            </w:pPr>
            <w:r w:rsidRPr="001162EB">
              <w:rPr>
                <w:rFonts w:ascii="Arial" w:hAnsi="Arial" w:cs="Arial"/>
                <w:color w:val="2E2E2E"/>
                <w:sz w:val="16"/>
                <w:szCs w:val="16"/>
              </w:rPr>
              <w:t>Clinics, social service agencies, and community-based organisations.</w:t>
            </w:r>
          </w:p>
          <w:p w14:paraId="18C429FF" w14:textId="77777777" w:rsidR="002053A6" w:rsidRPr="001162EB" w:rsidRDefault="002053A6" w:rsidP="002053A6">
            <w:pPr>
              <w:rPr>
                <w:sz w:val="16"/>
                <w:szCs w:val="16"/>
              </w:rPr>
            </w:pPr>
          </w:p>
          <w:p w14:paraId="2E96DCDD" w14:textId="388BD136" w:rsidR="002053A6" w:rsidRPr="002053A6" w:rsidRDefault="002053A6" w:rsidP="002053A6">
            <w:pPr>
              <w:rPr>
                <w:rFonts w:cs="Arial"/>
                <w:sz w:val="16"/>
                <w:szCs w:val="16"/>
              </w:rPr>
            </w:pPr>
            <w:r w:rsidRPr="001162EB">
              <w:rPr>
                <w:rFonts w:cs="Arial"/>
                <w:color w:val="2E2E2E"/>
                <w:sz w:val="16"/>
                <w:szCs w:val="16"/>
              </w:rPr>
              <w:t>Immediate postpartum LARC insertion. Insured by Medicaid. Given birth in the last 12 months </w:t>
            </w:r>
          </w:p>
        </w:tc>
        <w:tc>
          <w:tcPr>
            <w:tcW w:w="1417" w:type="dxa"/>
            <w:shd w:val="clear" w:color="auto" w:fill="FFF2CC" w:themeFill="accent4" w:themeFillTint="33"/>
          </w:tcPr>
          <w:p w14:paraId="17F6B4D9" w14:textId="7016AFF1" w:rsidR="002053A6" w:rsidRDefault="002053A6" w:rsidP="002053A6">
            <w:pPr>
              <w:pStyle w:val="NormalWeb"/>
              <w:spacing w:before="0" w:beforeAutospacing="0" w:after="0" w:afterAutospacing="0"/>
              <w:rPr>
                <w:rFonts w:ascii="Arial" w:hAnsi="Arial" w:cs="Arial"/>
                <w:color w:val="000000"/>
                <w:sz w:val="16"/>
                <w:szCs w:val="16"/>
              </w:rPr>
            </w:pPr>
            <w:r w:rsidRPr="001162EB">
              <w:rPr>
                <w:rFonts w:ascii="Arial" w:hAnsi="Arial" w:cs="Arial"/>
                <w:color w:val="000000"/>
                <w:sz w:val="16"/>
                <w:szCs w:val="16"/>
              </w:rPr>
              <w:t>18 Black</w:t>
            </w:r>
          </w:p>
          <w:p w14:paraId="31689C60" w14:textId="3D33FFEE" w:rsidR="002F1344" w:rsidRPr="001162EB" w:rsidRDefault="002F1344" w:rsidP="002053A6">
            <w:pPr>
              <w:pStyle w:val="NormalWeb"/>
              <w:spacing w:before="0" w:beforeAutospacing="0" w:after="0" w:afterAutospacing="0"/>
              <w:rPr>
                <w:sz w:val="16"/>
                <w:szCs w:val="16"/>
              </w:rPr>
            </w:pPr>
            <w:r>
              <w:rPr>
                <w:rFonts w:ascii="Arial" w:hAnsi="Arial" w:cs="Arial"/>
                <w:color w:val="000000"/>
                <w:sz w:val="16"/>
                <w:szCs w:val="16"/>
              </w:rPr>
              <w:t>5 White</w:t>
            </w:r>
          </w:p>
          <w:p w14:paraId="6CA3D06A" w14:textId="6E849EB4" w:rsidR="002053A6" w:rsidRPr="002053A6" w:rsidRDefault="002053A6" w:rsidP="002053A6">
            <w:pPr>
              <w:rPr>
                <w:rFonts w:cs="Arial"/>
                <w:sz w:val="16"/>
                <w:szCs w:val="16"/>
              </w:rPr>
            </w:pPr>
            <w:r w:rsidRPr="001162EB">
              <w:rPr>
                <w:rFonts w:cs="Arial"/>
                <w:color w:val="000000"/>
                <w:sz w:val="16"/>
                <w:szCs w:val="16"/>
              </w:rPr>
              <w:t>2 Biracial </w:t>
            </w:r>
          </w:p>
        </w:tc>
        <w:tc>
          <w:tcPr>
            <w:tcW w:w="2416" w:type="dxa"/>
          </w:tcPr>
          <w:p w14:paraId="3FEA2728" w14:textId="4DBDAC19" w:rsidR="002F1344" w:rsidRPr="002F1344" w:rsidRDefault="002F1344" w:rsidP="002F1344">
            <w:pPr>
              <w:rPr>
                <w:rFonts w:cs="Arial"/>
                <w:sz w:val="16"/>
                <w:szCs w:val="16"/>
              </w:rPr>
            </w:pPr>
            <w:r>
              <w:rPr>
                <w:rFonts w:cs="Arial"/>
                <w:sz w:val="16"/>
                <w:szCs w:val="16"/>
              </w:rPr>
              <w:t>W</w:t>
            </w:r>
            <w:r w:rsidRPr="002F1344">
              <w:rPr>
                <w:rFonts w:cs="Arial"/>
                <w:sz w:val="16"/>
                <w:szCs w:val="16"/>
              </w:rPr>
              <w:t>omen age</w:t>
            </w:r>
            <w:r>
              <w:rPr>
                <w:rFonts w:cs="Arial"/>
                <w:sz w:val="16"/>
                <w:szCs w:val="16"/>
              </w:rPr>
              <w:t>d</w:t>
            </w:r>
            <w:r w:rsidRPr="002F1344">
              <w:rPr>
                <w:rFonts w:cs="Arial"/>
                <w:sz w:val="16"/>
                <w:szCs w:val="16"/>
              </w:rPr>
              <w:t xml:space="preserve"> 18–35,</w:t>
            </w:r>
            <w:r>
              <w:rPr>
                <w:rFonts w:cs="Arial"/>
                <w:sz w:val="16"/>
                <w:szCs w:val="16"/>
              </w:rPr>
              <w:t xml:space="preserve"> </w:t>
            </w:r>
            <w:r w:rsidRPr="002F1344">
              <w:rPr>
                <w:rFonts w:cs="Arial"/>
                <w:sz w:val="16"/>
                <w:szCs w:val="16"/>
              </w:rPr>
              <w:t>who</w:t>
            </w:r>
          </w:p>
          <w:p w14:paraId="14ECF908" w14:textId="77777777" w:rsidR="002F1344" w:rsidRPr="002F1344" w:rsidRDefault="002F1344" w:rsidP="002F1344">
            <w:pPr>
              <w:rPr>
                <w:rFonts w:cs="Arial"/>
                <w:sz w:val="16"/>
                <w:szCs w:val="16"/>
              </w:rPr>
            </w:pPr>
            <w:r w:rsidRPr="002F1344">
              <w:rPr>
                <w:rFonts w:cs="Arial"/>
                <w:sz w:val="16"/>
                <w:szCs w:val="16"/>
              </w:rPr>
              <w:t>gave birth within 2 years of the interview in South Carolina while insured by Medicaid and received contraceptive</w:t>
            </w:r>
          </w:p>
          <w:p w14:paraId="637F734F" w14:textId="651A227D" w:rsidR="002053A6" w:rsidRPr="002053A6" w:rsidRDefault="002F1344" w:rsidP="002F1344">
            <w:pPr>
              <w:rPr>
                <w:rFonts w:cs="Arial"/>
                <w:sz w:val="16"/>
                <w:szCs w:val="16"/>
              </w:rPr>
            </w:pPr>
            <w:r w:rsidRPr="002F1344">
              <w:rPr>
                <w:rFonts w:cs="Arial"/>
                <w:sz w:val="16"/>
                <w:szCs w:val="16"/>
              </w:rPr>
              <w:t>counsel</w:t>
            </w:r>
            <w:r>
              <w:rPr>
                <w:rFonts w:cs="Arial"/>
                <w:sz w:val="16"/>
                <w:szCs w:val="16"/>
              </w:rPr>
              <w:t>l</w:t>
            </w:r>
            <w:r w:rsidRPr="002F1344">
              <w:rPr>
                <w:rFonts w:cs="Arial"/>
                <w:sz w:val="16"/>
                <w:szCs w:val="16"/>
              </w:rPr>
              <w:t>ing about immediate postpartum</w:t>
            </w:r>
            <w:r>
              <w:rPr>
                <w:rFonts w:cs="Arial"/>
                <w:sz w:val="16"/>
                <w:szCs w:val="16"/>
              </w:rPr>
              <w:t xml:space="preserve"> </w:t>
            </w:r>
            <w:r w:rsidRPr="002F1344">
              <w:rPr>
                <w:rFonts w:cs="Arial"/>
                <w:sz w:val="16"/>
                <w:szCs w:val="16"/>
              </w:rPr>
              <w:t>LARC during their pregnancies</w:t>
            </w:r>
            <w:r>
              <w:rPr>
                <w:rFonts w:cs="Arial"/>
                <w:sz w:val="16"/>
                <w:szCs w:val="16"/>
              </w:rPr>
              <w:t>.</w:t>
            </w:r>
          </w:p>
        </w:tc>
        <w:tc>
          <w:tcPr>
            <w:tcW w:w="947" w:type="dxa"/>
            <w:shd w:val="clear" w:color="auto" w:fill="auto"/>
          </w:tcPr>
          <w:p w14:paraId="2B7780D5" w14:textId="69A44734" w:rsidR="002053A6" w:rsidRPr="002053A6" w:rsidRDefault="002053A6" w:rsidP="002053A6">
            <w:pPr>
              <w:rPr>
                <w:rFonts w:cs="Arial"/>
                <w:sz w:val="16"/>
                <w:szCs w:val="16"/>
              </w:rPr>
            </w:pPr>
            <w:r>
              <w:rPr>
                <w:rFonts w:cs="Arial"/>
                <w:sz w:val="16"/>
                <w:szCs w:val="16"/>
              </w:rPr>
              <w:t>25</w:t>
            </w:r>
          </w:p>
        </w:tc>
        <w:tc>
          <w:tcPr>
            <w:tcW w:w="1321" w:type="dxa"/>
            <w:shd w:val="clear" w:color="auto" w:fill="FFF2CC" w:themeFill="accent4" w:themeFillTint="33"/>
          </w:tcPr>
          <w:p w14:paraId="22962AC5" w14:textId="0BA3D59C" w:rsidR="002053A6" w:rsidRPr="002053A6" w:rsidRDefault="002053A6" w:rsidP="002053A6">
            <w:pPr>
              <w:rPr>
                <w:rFonts w:cs="Arial"/>
                <w:sz w:val="16"/>
                <w:szCs w:val="16"/>
              </w:rPr>
            </w:pPr>
            <w:r w:rsidRPr="00031F63">
              <w:rPr>
                <w:rFonts w:cs="Arial"/>
                <w:color w:val="000000"/>
                <w:sz w:val="16"/>
                <w:szCs w:val="16"/>
              </w:rPr>
              <w:t>LARCs; IUD and implant </w:t>
            </w:r>
          </w:p>
        </w:tc>
        <w:tc>
          <w:tcPr>
            <w:tcW w:w="1417" w:type="dxa"/>
          </w:tcPr>
          <w:p w14:paraId="75F394AA" w14:textId="274689AE" w:rsidR="002053A6" w:rsidRPr="002053A6" w:rsidRDefault="002053A6" w:rsidP="002053A6">
            <w:pPr>
              <w:rPr>
                <w:rFonts w:cs="Arial"/>
                <w:sz w:val="16"/>
                <w:szCs w:val="16"/>
              </w:rPr>
            </w:pPr>
            <w:r w:rsidRPr="00031F63">
              <w:rPr>
                <w:rFonts w:cs="Arial"/>
                <w:color w:val="000000"/>
                <w:sz w:val="16"/>
                <w:szCs w:val="16"/>
              </w:rPr>
              <w:t>Semi-structured individual face-to-face interviews</w:t>
            </w:r>
          </w:p>
        </w:tc>
        <w:tc>
          <w:tcPr>
            <w:tcW w:w="992" w:type="dxa"/>
          </w:tcPr>
          <w:p w14:paraId="1C9B3A71" w14:textId="05B1A6A0" w:rsidR="002053A6" w:rsidRPr="002053A6" w:rsidRDefault="007C4463" w:rsidP="002053A6">
            <w:pPr>
              <w:rPr>
                <w:rFonts w:cs="Arial"/>
                <w:sz w:val="16"/>
                <w:szCs w:val="16"/>
              </w:rPr>
            </w:pPr>
            <w:r>
              <w:rPr>
                <w:rFonts w:cs="Arial"/>
                <w:sz w:val="16"/>
                <w:szCs w:val="16"/>
              </w:rPr>
              <w:t>Not specified</w:t>
            </w:r>
          </w:p>
        </w:tc>
      </w:tr>
      <w:tr w:rsidR="002053A6" w:rsidRPr="002053A6" w14:paraId="47423C8D" w14:textId="77777777" w:rsidTr="00842F42">
        <w:trPr>
          <w:trHeight w:val="677"/>
        </w:trPr>
        <w:tc>
          <w:tcPr>
            <w:tcW w:w="1271" w:type="dxa"/>
            <w:shd w:val="clear" w:color="auto" w:fill="FFF2CC" w:themeFill="accent4" w:themeFillTint="33"/>
          </w:tcPr>
          <w:p w14:paraId="291BDD79" w14:textId="106BEBBC" w:rsidR="002053A6" w:rsidRPr="002053A6" w:rsidRDefault="002053A6" w:rsidP="002053A6">
            <w:pPr>
              <w:rPr>
                <w:rFonts w:cs="Arial"/>
                <w:b/>
                <w:bCs/>
                <w:sz w:val="16"/>
                <w:szCs w:val="16"/>
              </w:rPr>
            </w:pPr>
            <w:r w:rsidRPr="002053A6">
              <w:rPr>
                <w:rFonts w:cs="Arial"/>
                <w:b/>
                <w:bCs/>
                <w:sz w:val="16"/>
                <w:szCs w:val="16"/>
              </w:rPr>
              <w:t xml:space="preserve">Sznajder et al [2020] </w:t>
            </w:r>
            <w:r w:rsidRPr="002053A6">
              <w:rPr>
                <w:rFonts w:cs="Arial"/>
                <w:b/>
                <w:bCs/>
                <w:sz w:val="16"/>
                <w:szCs w:val="16"/>
              </w:rPr>
              <w:fldChar w:fldCharType="begin"/>
            </w:r>
            <w:r w:rsidR="001567A2">
              <w:rPr>
                <w:rFonts w:cs="Arial"/>
                <w:b/>
                <w:bCs/>
                <w:sz w:val="16"/>
                <w:szCs w:val="16"/>
              </w:rPr>
              <w:instrText xml:space="preserve"> ADDIN EN.CITE &lt;EndNote&gt;&lt;Cite&gt;&lt;Author&gt;Sznajder&lt;/Author&gt;&lt;Year&gt;2020&lt;/Year&gt;&lt;RecNum&gt;240&lt;/RecNum&gt;&lt;DisplayText&gt;(38)&lt;/DisplayText&gt;&lt;record&gt;&lt;rec-number&gt;240&lt;/rec-number&gt;&lt;foreign-keys&gt;&lt;key app="EN" db-id="0swzvs0rl5rzd9eesrr522wvv9x00safxp2t" timestamp="1690056877"&gt;240&lt;/key&gt;&lt;/foreign-keys&gt;&lt;ref-type name="Journal Article"&gt;17&lt;/ref-type&gt;&lt;contributors&gt;&lt;authors&gt;&lt;author&gt;Sznajder, Katharine&lt;/author&gt;&lt;author&gt;Carvajal, Diana N.&lt;/author&gt;&lt;author&gt;Sufrin, Carolyn&lt;/author&gt;&lt;/authors&gt;&lt;/contributors&gt;&lt;titles&gt;&lt;title&gt;Patient perceptions of immediate postpartum long-acting reversible contraception: A qualitative study&lt;/title&gt;&lt;secondary-title&gt;Contraception&lt;/secondary-title&gt;&lt;/titles&gt;&lt;periodical&gt;&lt;full-title&gt;Contraception&lt;/full-title&gt;&lt;/periodical&gt;&lt;pages&gt;21-25&lt;/pages&gt;&lt;volume&gt;101&lt;/volume&gt;&lt;number&gt;1&lt;/number&gt;&lt;keywords&gt;&lt;keyword&gt;Long-acting reversible contraception&lt;/keyword&gt;&lt;keyword&gt;LARC&lt;/keyword&gt;&lt;keyword&gt;Immediate postpartum LARC&lt;/keyword&gt;&lt;keyword&gt;Patient-centered outcomes&lt;/keyword&gt;&lt;keyword&gt;Qualitative research&lt;/keyword&gt;&lt;keyword&gt;Contraceptive counseling&lt;/keyword&gt;&lt;/keywords&gt;&lt;dates&gt;&lt;year&gt;2020&lt;/year&gt;&lt;pub-dates&gt;&lt;date&gt;2020/01/01/&lt;/date&gt;&lt;/pub-dates&gt;&lt;/dates&gt;&lt;isbn&gt;0010-7824&lt;/isbn&gt;&lt;urls&gt;&lt;related-urls&gt;&lt;url&gt;https://www.sciencedirect.com/science/article/pii/S0010782419304317&lt;/url&gt;&lt;/related-urls&gt;&lt;/urls&gt;&lt;electronic-resource-num&gt;https://doi.org/10.1016/j.contraception.2019.09.007&lt;/electronic-resource-num&gt;&lt;/record&gt;&lt;/Cite&gt;&lt;/EndNote&gt;</w:instrText>
            </w:r>
            <w:r w:rsidRPr="002053A6">
              <w:rPr>
                <w:rFonts w:cs="Arial"/>
                <w:b/>
                <w:bCs/>
                <w:sz w:val="16"/>
                <w:szCs w:val="16"/>
              </w:rPr>
              <w:fldChar w:fldCharType="separate"/>
            </w:r>
            <w:r w:rsidR="001567A2">
              <w:rPr>
                <w:rFonts w:cs="Arial"/>
                <w:b/>
                <w:bCs/>
                <w:noProof/>
                <w:sz w:val="16"/>
                <w:szCs w:val="16"/>
              </w:rPr>
              <w:t>(38)</w:t>
            </w:r>
            <w:r w:rsidRPr="002053A6">
              <w:rPr>
                <w:rFonts w:cs="Arial"/>
                <w:b/>
                <w:bCs/>
                <w:sz w:val="16"/>
                <w:szCs w:val="16"/>
              </w:rPr>
              <w:fldChar w:fldCharType="end"/>
            </w:r>
          </w:p>
          <w:p w14:paraId="2D0C4625" w14:textId="77777777" w:rsidR="002053A6" w:rsidRPr="002053A6" w:rsidRDefault="002053A6" w:rsidP="002053A6">
            <w:pPr>
              <w:rPr>
                <w:rFonts w:cs="Arial"/>
                <w:b/>
                <w:bCs/>
                <w:sz w:val="16"/>
                <w:szCs w:val="16"/>
              </w:rPr>
            </w:pPr>
          </w:p>
        </w:tc>
        <w:tc>
          <w:tcPr>
            <w:tcW w:w="1418" w:type="dxa"/>
          </w:tcPr>
          <w:p w14:paraId="4AEBD574" w14:textId="77777777" w:rsidR="002053A6" w:rsidRPr="002053A6" w:rsidRDefault="002053A6" w:rsidP="002053A6">
            <w:pPr>
              <w:rPr>
                <w:rFonts w:cs="Arial"/>
                <w:sz w:val="16"/>
                <w:szCs w:val="16"/>
              </w:rPr>
            </w:pPr>
            <w:r w:rsidRPr="002053A6">
              <w:rPr>
                <w:rFonts w:cs="Arial"/>
                <w:sz w:val="16"/>
                <w:szCs w:val="16"/>
              </w:rPr>
              <w:t>United States of America</w:t>
            </w:r>
          </w:p>
        </w:tc>
        <w:tc>
          <w:tcPr>
            <w:tcW w:w="3260" w:type="dxa"/>
          </w:tcPr>
          <w:p w14:paraId="54689F14" w14:textId="77777777" w:rsidR="002053A6" w:rsidRPr="002053A6" w:rsidRDefault="002053A6" w:rsidP="002053A6">
            <w:pPr>
              <w:rPr>
                <w:rFonts w:cs="Arial"/>
                <w:sz w:val="16"/>
                <w:szCs w:val="16"/>
              </w:rPr>
            </w:pPr>
            <w:r w:rsidRPr="002053A6">
              <w:rPr>
                <w:rFonts w:cs="Arial"/>
                <w:sz w:val="16"/>
                <w:szCs w:val="16"/>
              </w:rPr>
              <w:t>Women who received immediate postpartum LARC from a medical centre &amp; hospital</w:t>
            </w:r>
          </w:p>
        </w:tc>
        <w:tc>
          <w:tcPr>
            <w:tcW w:w="1417" w:type="dxa"/>
            <w:shd w:val="clear" w:color="auto" w:fill="FFF2CC" w:themeFill="accent4" w:themeFillTint="33"/>
          </w:tcPr>
          <w:p w14:paraId="4CAB973C" w14:textId="77777777" w:rsidR="002053A6" w:rsidRPr="002053A6" w:rsidRDefault="002053A6" w:rsidP="002053A6">
            <w:pPr>
              <w:rPr>
                <w:rFonts w:cs="Arial"/>
                <w:sz w:val="16"/>
                <w:szCs w:val="16"/>
              </w:rPr>
            </w:pPr>
            <w:r w:rsidRPr="002053A6">
              <w:rPr>
                <w:rFonts w:cs="Arial"/>
                <w:sz w:val="16"/>
                <w:szCs w:val="16"/>
              </w:rPr>
              <w:t>Latino/Black/</w:t>
            </w:r>
          </w:p>
          <w:p w14:paraId="6DD5B1E2" w14:textId="77777777" w:rsidR="002053A6" w:rsidRPr="002053A6" w:rsidRDefault="002053A6" w:rsidP="002053A6">
            <w:pPr>
              <w:rPr>
                <w:rFonts w:cs="Arial"/>
                <w:sz w:val="16"/>
                <w:szCs w:val="16"/>
              </w:rPr>
            </w:pPr>
            <w:r w:rsidRPr="002053A6">
              <w:rPr>
                <w:rFonts w:cs="Arial"/>
                <w:sz w:val="16"/>
                <w:szCs w:val="16"/>
              </w:rPr>
              <w:t>White/Other</w:t>
            </w:r>
          </w:p>
        </w:tc>
        <w:tc>
          <w:tcPr>
            <w:tcW w:w="2416" w:type="dxa"/>
          </w:tcPr>
          <w:p w14:paraId="3A162A2E" w14:textId="77777777" w:rsidR="002053A6" w:rsidRPr="002053A6" w:rsidRDefault="002053A6" w:rsidP="002053A6">
            <w:pPr>
              <w:rPr>
                <w:rFonts w:cs="Arial"/>
                <w:sz w:val="16"/>
                <w:szCs w:val="16"/>
              </w:rPr>
            </w:pPr>
            <w:r w:rsidRPr="002053A6">
              <w:rPr>
                <w:rFonts w:cs="Arial"/>
                <w:sz w:val="16"/>
                <w:szCs w:val="16"/>
              </w:rPr>
              <w:t>Postpartum women</w:t>
            </w:r>
          </w:p>
        </w:tc>
        <w:tc>
          <w:tcPr>
            <w:tcW w:w="947" w:type="dxa"/>
            <w:shd w:val="clear" w:color="auto" w:fill="auto"/>
          </w:tcPr>
          <w:p w14:paraId="7F5D02F2" w14:textId="77777777" w:rsidR="002053A6" w:rsidRPr="002053A6" w:rsidRDefault="002053A6" w:rsidP="002053A6">
            <w:pPr>
              <w:rPr>
                <w:rFonts w:cs="Arial"/>
                <w:sz w:val="16"/>
                <w:szCs w:val="16"/>
              </w:rPr>
            </w:pPr>
            <w:r w:rsidRPr="002053A6">
              <w:rPr>
                <w:rFonts w:cs="Arial"/>
                <w:sz w:val="16"/>
                <w:szCs w:val="16"/>
              </w:rPr>
              <w:t>13</w:t>
            </w:r>
          </w:p>
        </w:tc>
        <w:tc>
          <w:tcPr>
            <w:tcW w:w="1321" w:type="dxa"/>
            <w:shd w:val="clear" w:color="auto" w:fill="FFF2CC" w:themeFill="accent4" w:themeFillTint="33"/>
          </w:tcPr>
          <w:p w14:paraId="2E46EEC2" w14:textId="77777777" w:rsidR="002053A6" w:rsidRPr="002053A6" w:rsidRDefault="002053A6" w:rsidP="002053A6">
            <w:pPr>
              <w:rPr>
                <w:rFonts w:cs="Arial"/>
                <w:sz w:val="16"/>
                <w:szCs w:val="16"/>
              </w:rPr>
            </w:pPr>
            <w:r w:rsidRPr="002053A6">
              <w:rPr>
                <w:rFonts w:cs="Arial"/>
                <w:sz w:val="16"/>
                <w:szCs w:val="16"/>
              </w:rPr>
              <w:t>Postpartum LARC (Implant/IUD)</w:t>
            </w:r>
          </w:p>
        </w:tc>
        <w:tc>
          <w:tcPr>
            <w:tcW w:w="1417" w:type="dxa"/>
          </w:tcPr>
          <w:p w14:paraId="7242513B" w14:textId="77777777" w:rsidR="002053A6" w:rsidRPr="002053A6" w:rsidRDefault="002053A6" w:rsidP="002053A6">
            <w:pPr>
              <w:rPr>
                <w:rFonts w:cs="Arial"/>
                <w:sz w:val="16"/>
                <w:szCs w:val="16"/>
              </w:rPr>
            </w:pPr>
            <w:r w:rsidRPr="002053A6">
              <w:rPr>
                <w:rFonts w:cs="Arial"/>
                <w:sz w:val="16"/>
                <w:szCs w:val="16"/>
              </w:rPr>
              <w:t>Semi-structured Interviews</w:t>
            </w:r>
          </w:p>
        </w:tc>
        <w:tc>
          <w:tcPr>
            <w:tcW w:w="992" w:type="dxa"/>
          </w:tcPr>
          <w:p w14:paraId="75332C95" w14:textId="77777777" w:rsidR="002053A6" w:rsidRPr="002053A6" w:rsidRDefault="002053A6" w:rsidP="002053A6">
            <w:pPr>
              <w:rPr>
                <w:rFonts w:cs="Arial"/>
                <w:color w:val="FF0000"/>
                <w:sz w:val="16"/>
                <w:szCs w:val="16"/>
              </w:rPr>
            </w:pPr>
            <w:r w:rsidRPr="002053A6">
              <w:rPr>
                <w:rFonts w:cs="Arial"/>
                <w:sz w:val="16"/>
                <w:szCs w:val="16"/>
              </w:rPr>
              <w:t>Content Analysis</w:t>
            </w:r>
          </w:p>
        </w:tc>
      </w:tr>
      <w:tr w:rsidR="002053A6" w:rsidRPr="002053A6" w14:paraId="2ED0EBE2" w14:textId="77777777" w:rsidTr="00842F42">
        <w:trPr>
          <w:trHeight w:val="1139"/>
        </w:trPr>
        <w:tc>
          <w:tcPr>
            <w:tcW w:w="1271" w:type="dxa"/>
            <w:shd w:val="clear" w:color="auto" w:fill="FFF2CC" w:themeFill="accent4" w:themeFillTint="33"/>
          </w:tcPr>
          <w:p w14:paraId="5319C0C4" w14:textId="06ACE67D" w:rsidR="002053A6" w:rsidRPr="002053A6" w:rsidRDefault="002053A6" w:rsidP="002053A6">
            <w:pPr>
              <w:rPr>
                <w:rFonts w:cs="Arial"/>
                <w:b/>
                <w:bCs/>
                <w:sz w:val="16"/>
                <w:szCs w:val="16"/>
              </w:rPr>
            </w:pPr>
            <w:r w:rsidRPr="002053A6">
              <w:rPr>
                <w:rFonts w:cs="Arial"/>
                <w:b/>
                <w:bCs/>
                <w:sz w:val="16"/>
                <w:szCs w:val="16"/>
              </w:rPr>
              <w:t xml:space="preserve">Verran et al [2014] </w:t>
            </w:r>
            <w:r w:rsidRPr="002053A6">
              <w:rPr>
                <w:rFonts w:cs="Arial"/>
                <w:b/>
                <w:bCs/>
                <w:sz w:val="16"/>
                <w:szCs w:val="16"/>
              </w:rPr>
              <w:fldChar w:fldCharType="begin"/>
            </w:r>
            <w:r w:rsidR="001567A2">
              <w:rPr>
                <w:rFonts w:cs="Arial"/>
                <w:b/>
                <w:bCs/>
                <w:sz w:val="16"/>
                <w:szCs w:val="16"/>
              </w:rPr>
              <w:instrText xml:space="preserve"> ADDIN EN.CITE &lt;EndNote&gt;&lt;Cite&gt;&lt;Author&gt;Verran&lt;/Author&gt;&lt;Year&gt;2015&lt;/Year&gt;&lt;RecNum&gt;2999&lt;/RecNum&gt;&lt;DisplayText&gt;(39)&lt;/DisplayText&gt;&lt;record&gt;&lt;rec-number&gt;2999&lt;/rec-number&gt;&lt;foreign-keys&gt;&lt;key app="EN" db-id="p9wz5ppf2sezznewrrqvxxdwpxxvzx0dpad2" timestamp="1666991086"&gt;2999&lt;/key&gt;&lt;/foreign-keys&gt;&lt;ref-type name="Journal Article"&gt;17&lt;/ref-type&gt;&lt;contributors&gt;&lt;authors&gt;&lt;author&gt;Verran, Alice&lt;/author&gt;&lt;author&gt;Evans, Sarah&lt;/author&gt;&lt;author&gt;Lin, Daniel J&lt;/author&gt;&lt;author&gt;Griffiths, Frances&lt;/author&gt;&lt;/authors&gt;&lt;/contributors&gt;&lt;titles&gt;&lt;title&gt;The experiences and perceptions of family planning of female Chinese asylum seekers living in the UK&lt;/title&gt;&lt;secondary-title&gt;Journal of Family Planning and Reproductive Health Care&lt;/secondary-title&gt;&lt;/titles&gt;&lt;periodical&gt;&lt;full-title&gt;Journal of Family Planning and Reproductive Health Care&lt;/full-title&gt;&lt;/periodical&gt;&lt;pages&gt;122-127&lt;/pages&gt;&lt;volume&gt;41&lt;/volume&gt;&lt;number&gt;2&lt;/number&gt;&lt;dates&gt;&lt;year&gt;2015&lt;/year&gt;&lt;/dates&gt;&lt;urls&gt;&lt;related-urls&gt;&lt;url&gt;https://srh.bmj.com/content/familyplanning/41/2/122.full.pdf&lt;/url&gt;&lt;/related-urls&gt;&lt;/urls&gt;&lt;electronic-resource-num&gt;10.1136/jfprhc-2013-100764&lt;/electronic-resource-num&gt;&lt;/record&gt;&lt;/Cite&gt;&lt;/EndNote&gt;</w:instrText>
            </w:r>
            <w:r w:rsidRPr="002053A6">
              <w:rPr>
                <w:rFonts w:cs="Arial"/>
                <w:b/>
                <w:bCs/>
                <w:sz w:val="16"/>
                <w:szCs w:val="16"/>
              </w:rPr>
              <w:fldChar w:fldCharType="separate"/>
            </w:r>
            <w:r w:rsidR="001567A2">
              <w:rPr>
                <w:rFonts w:cs="Arial"/>
                <w:b/>
                <w:bCs/>
                <w:noProof/>
                <w:sz w:val="16"/>
                <w:szCs w:val="16"/>
              </w:rPr>
              <w:t>(39)</w:t>
            </w:r>
            <w:r w:rsidRPr="002053A6">
              <w:rPr>
                <w:rFonts w:cs="Arial"/>
                <w:b/>
                <w:bCs/>
                <w:sz w:val="16"/>
                <w:szCs w:val="16"/>
              </w:rPr>
              <w:fldChar w:fldCharType="end"/>
            </w:r>
          </w:p>
          <w:p w14:paraId="1E050D5A" w14:textId="77777777" w:rsidR="002053A6" w:rsidRPr="002053A6" w:rsidRDefault="002053A6" w:rsidP="002053A6">
            <w:pPr>
              <w:rPr>
                <w:rFonts w:cs="Arial"/>
                <w:b/>
                <w:bCs/>
                <w:sz w:val="16"/>
                <w:szCs w:val="16"/>
              </w:rPr>
            </w:pPr>
          </w:p>
        </w:tc>
        <w:tc>
          <w:tcPr>
            <w:tcW w:w="1418" w:type="dxa"/>
          </w:tcPr>
          <w:p w14:paraId="42DDE99F" w14:textId="77777777" w:rsidR="002053A6" w:rsidRPr="002053A6" w:rsidRDefault="002053A6" w:rsidP="002053A6">
            <w:pPr>
              <w:rPr>
                <w:rFonts w:cs="Arial"/>
                <w:sz w:val="16"/>
                <w:szCs w:val="16"/>
              </w:rPr>
            </w:pPr>
            <w:r w:rsidRPr="002053A6">
              <w:rPr>
                <w:rFonts w:cs="Arial"/>
                <w:sz w:val="16"/>
                <w:szCs w:val="16"/>
              </w:rPr>
              <w:t>West Midlands, United Kingdom</w:t>
            </w:r>
          </w:p>
        </w:tc>
        <w:tc>
          <w:tcPr>
            <w:tcW w:w="3260" w:type="dxa"/>
          </w:tcPr>
          <w:p w14:paraId="56584DE1" w14:textId="77777777" w:rsidR="002053A6" w:rsidRPr="002053A6" w:rsidRDefault="002053A6" w:rsidP="002053A6">
            <w:pPr>
              <w:rPr>
                <w:rFonts w:cs="Arial"/>
                <w:sz w:val="16"/>
                <w:szCs w:val="16"/>
              </w:rPr>
            </w:pPr>
            <w:r w:rsidRPr="002053A6">
              <w:rPr>
                <w:rFonts w:cs="Arial"/>
                <w:sz w:val="16"/>
                <w:szCs w:val="16"/>
              </w:rPr>
              <w:t xml:space="preserve">Specialist baby clinic for asylum seekers &amp; through snowball sampling </w:t>
            </w:r>
          </w:p>
        </w:tc>
        <w:tc>
          <w:tcPr>
            <w:tcW w:w="1417" w:type="dxa"/>
            <w:shd w:val="clear" w:color="auto" w:fill="FFF2CC" w:themeFill="accent4" w:themeFillTint="33"/>
          </w:tcPr>
          <w:p w14:paraId="14B097C5" w14:textId="77777777" w:rsidR="002053A6" w:rsidRPr="002053A6" w:rsidRDefault="002053A6" w:rsidP="002053A6">
            <w:pPr>
              <w:rPr>
                <w:rFonts w:cs="Arial"/>
                <w:sz w:val="16"/>
                <w:szCs w:val="16"/>
              </w:rPr>
            </w:pPr>
            <w:r w:rsidRPr="002053A6">
              <w:rPr>
                <w:rFonts w:cs="Arial"/>
                <w:sz w:val="16"/>
                <w:szCs w:val="16"/>
              </w:rPr>
              <w:t>Chinese Women</w:t>
            </w:r>
          </w:p>
        </w:tc>
        <w:tc>
          <w:tcPr>
            <w:tcW w:w="2416" w:type="dxa"/>
          </w:tcPr>
          <w:p w14:paraId="55BB0AAD" w14:textId="77777777" w:rsidR="002053A6" w:rsidRPr="002053A6" w:rsidRDefault="002053A6" w:rsidP="002053A6">
            <w:pPr>
              <w:rPr>
                <w:rFonts w:cs="Arial"/>
                <w:sz w:val="16"/>
                <w:szCs w:val="16"/>
              </w:rPr>
            </w:pPr>
            <w:r w:rsidRPr="002053A6">
              <w:rPr>
                <w:rFonts w:cs="Arial"/>
                <w:sz w:val="16"/>
                <w:szCs w:val="16"/>
              </w:rPr>
              <w:t>Asylum seekers (women) originally from mainland China, Mandarin speaking &amp; with experience of childbearing</w:t>
            </w:r>
          </w:p>
        </w:tc>
        <w:tc>
          <w:tcPr>
            <w:tcW w:w="947" w:type="dxa"/>
            <w:shd w:val="clear" w:color="auto" w:fill="auto"/>
          </w:tcPr>
          <w:p w14:paraId="03956BD6" w14:textId="77777777" w:rsidR="002053A6" w:rsidRPr="002053A6" w:rsidRDefault="002053A6" w:rsidP="002053A6">
            <w:pPr>
              <w:rPr>
                <w:rFonts w:cs="Arial"/>
                <w:sz w:val="16"/>
                <w:szCs w:val="16"/>
              </w:rPr>
            </w:pPr>
            <w:r w:rsidRPr="002053A6">
              <w:rPr>
                <w:rFonts w:cs="Arial"/>
                <w:sz w:val="16"/>
                <w:szCs w:val="16"/>
              </w:rPr>
              <w:t>10</w:t>
            </w:r>
          </w:p>
        </w:tc>
        <w:tc>
          <w:tcPr>
            <w:tcW w:w="1321" w:type="dxa"/>
            <w:shd w:val="clear" w:color="auto" w:fill="FFF2CC" w:themeFill="accent4" w:themeFillTint="33"/>
          </w:tcPr>
          <w:p w14:paraId="1656B42E" w14:textId="77777777" w:rsidR="002053A6" w:rsidRPr="002053A6" w:rsidRDefault="002053A6" w:rsidP="002053A6">
            <w:pPr>
              <w:rPr>
                <w:rFonts w:cs="Arial"/>
                <w:sz w:val="16"/>
                <w:szCs w:val="16"/>
              </w:rPr>
            </w:pPr>
            <w:r w:rsidRPr="002053A6">
              <w:rPr>
                <w:rFonts w:cs="Arial"/>
                <w:sz w:val="16"/>
                <w:szCs w:val="16"/>
              </w:rPr>
              <w:t>IUD/Implant/ Condoms</w:t>
            </w:r>
          </w:p>
        </w:tc>
        <w:tc>
          <w:tcPr>
            <w:tcW w:w="1417" w:type="dxa"/>
          </w:tcPr>
          <w:p w14:paraId="174B0E79" w14:textId="77777777" w:rsidR="002053A6" w:rsidRPr="002053A6" w:rsidRDefault="002053A6" w:rsidP="002053A6">
            <w:pPr>
              <w:rPr>
                <w:rFonts w:cs="Arial"/>
                <w:sz w:val="16"/>
                <w:szCs w:val="16"/>
              </w:rPr>
            </w:pPr>
            <w:r w:rsidRPr="002053A6">
              <w:rPr>
                <w:rFonts w:cs="Arial"/>
                <w:sz w:val="16"/>
                <w:szCs w:val="16"/>
              </w:rPr>
              <w:t>Semi-Structured Interviews (interpreter-facilitated cross-language interviews)</w:t>
            </w:r>
          </w:p>
        </w:tc>
        <w:tc>
          <w:tcPr>
            <w:tcW w:w="992" w:type="dxa"/>
          </w:tcPr>
          <w:p w14:paraId="3576EF8E" w14:textId="77777777" w:rsidR="002053A6" w:rsidRPr="002053A6" w:rsidRDefault="002053A6" w:rsidP="002053A6">
            <w:pPr>
              <w:rPr>
                <w:rFonts w:cs="Arial"/>
                <w:sz w:val="16"/>
                <w:szCs w:val="16"/>
              </w:rPr>
            </w:pPr>
            <w:r w:rsidRPr="002053A6">
              <w:rPr>
                <w:rFonts w:cs="Arial"/>
                <w:sz w:val="16"/>
                <w:szCs w:val="16"/>
              </w:rPr>
              <w:t>Thematic Analysis</w:t>
            </w:r>
          </w:p>
        </w:tc>
      </w:tr>
      <w:tr w:rsidR="002053A6" w:rsidRPr="002053A6" w14:paraId="2BF12D4B" w14:textId="77777777" w:rsidTr="00842F42">
        <w:trPr>
          <w:trHeight w:val="934"/>
        </w:trPr>
        <w:tc>
          <w:tcPr>
            <w:tcW w:w="1271" w:type="dxa"/>
            <w:shd w:val="clear" w:color="auto" w:fill="FFF2CC" w:themeFill="accent4" w:themeFillTint="33"/>
          </w:tcPr>
          <w:p w14:paraId="1FF61A04" w14:textId="25F0060F" w:rsidR="002053A6" w:rsidRPr="002053A6" w:rsidRDefault="002053A6" w:rsidP="002053A6">
            <w:pPr>
              <w:rPr>
                <w:rFonts w:cs="Arial"/>
                <w:b/>
                <w:bCs/>
                <w:sz w:val="16"/>
                <w:szCs w:val="16"/>
              </w:rPr>
            </w:pPr>
            <w:r w:rsidRPr="002053A6">
              <w:rPr>
                <w:rFonts w:cs="Arial"/>
                <w:b/>
                <w:bCs/>
                <w:sz w:val="16"/>
                <w:szCs w:val="16"/>
              </w:rPr>
              <w:lastRenderedPageBreak/>
              <w:t xml:space="preserve">Weston et al [2012] </w:t>
            </w:r>
            <w:r w:rsidRPr="002053A6">
              <w:rPr>
                <w:rFonts w:cs="Arial"/>
                <w:b/>
                <w:bCs/>
                <w:sz w:val="16"/>
                <w:szCs w:val="16"/>
              </w:rPr>
              <w:fldChar w:fldCharType="begin">
                <w:fldData xml:space="preserve">PEVuZE5vdGU+PENpdGU+PEF1dGhvcj5XZXN0b248L0F1dGhvcj48WWVhcj4yMDEyPC9ZZWFyPjxS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</w:fldData>
              </w:fldChar>
            </w:r>
            <w:r w:rsidR="001567A2">
              <w:rPr>
                <w:rFonts w:cs="Arial"/>
                <w:b/>
                <w:bCs/>
                <w:sz w:val="16"/>
                <w:szCs w:val="16"/>
              </w:rPr>
              <w:instrText xml:space="preserve"> ADDIN EN.CITE </w:instrText>
            </w:r>
            <w:r w:rsidR="001567A2">
              <w:rPr>
                <w:rFonts w:cs="Arial"/>
                <w:b/>
                <w:bCs/>
                <w:sz w:val="16"/>
                <w:szCs w:val="16"/>
              </w:rPr>
              <w:fldChar w:fldCharType="begin">
                <w:fldData xml:space="preserve">PEVuZE5vdGU+PENpdGU+PEF1dGhvcj5XZXN0b248L0F1dGhvcj48WWVhcj4yMDEyPC9ZZWFyPjxS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</w:fldData>
              </w:fldChar>
            </w:r>
            <w:r w:rsidR="001567A2">
              <w:rPr>
                <w:rFonts w:cs="Arial"/>
                <w:b/>
                <w:bCs/>
                <w:sz w:val="16"/>
                <w:szCs w:val="16"/>
              </w:rPr>
              <w:instrText xml:space="preserve"> ADDIN EN.CITE.DATA </w:instrText>
            </w:r>
            <w:r w:rsidR="001567A2">
              <w:rPr>
                <w:rFonts w:cs="Arial"/>
                <w:b/>
                <w:bCs/>
                <w:sz w:val="16"/>
                <w:szCs w:val="16"/>
              </w:rPr>
            </w:r>
            <w:r w:rsidR="001567A2">
              <w:rPr>
                <w:rFonts w:cs="Arial"/>
                <w:b/>
                <w:bCs/>
                <w:sz w:val="16"/>
                <w:szCs w:val="16"/>
              </w:rPr>
              <w:fldChar w:fldCharType="end"/>
            </w:r>
            <w:r w:rsidRPr="002053A6">
              <w:rPr>
                <w:rFonts w:cs="Arial"/>
                <w:b/>
                <w:bCs/>
                <w:sz w:val="16"/>
                <w:szCs w:val="16"/>
              </w:rPr>
            </w:r>
            <w:r w:rsidRPr="002053A6">
              <w:rPr>
                <w:rFonts w:cs="Arial"/>
                <w:b/>
                <w:bCs/>
                <w:sz w:val="16"/>
                <w:szCs w:val="16"/>
              </w:rPr>
              <w:fldChar w:fldCharType="separate"/>
            </w:r>
            <w:r w:rsidR="001567A2">
              <w:rPr>
                <w:rFonts w:cs="Arial"/>
                <w:b/>
                <w:bCs/>
                <w:noProof/>
                <w:sz w:val="16"/>
                <w:szCs w:val="16"/>
              </w:rPr>
              <w:t>(40)</w:t>
            </w:r>
            <w:r w:rsidRPr="002053A6">
              <w:rPr>
                <w:rFonts w:cs="Arial"/>
                <w:b/>
                <w:bCs/>
                <w:sz w:val="16"/>
                <w:szCs w:val="16"/>
              </w:rPr>
              <w:fldChar w:fldCharType="end"/>
            </w:r>
          </w:p>
          <w:p w14:paraId="3F50C7EC" w14:textId="77777777" w:rsidR="002053A6" w:rsidRPr="002053A6" w:rsidRDefault="002053A6" w:rsidP="002053A6">
            <w:pPr>
              <w:rPr>
                <w:rFonts w:cs="Arial"/>
                <w:b/>
                <w:bCs/>
                <w:sz w:val="16"/>
                <w:szCs w:val="16"/>
              </w:rPr>
            </w:pPr>
          </w:p>
        </w:tc>
        <w:tc>
          <w:tcPr>
            <w:tcW w:w="1418" w:type="dxa"/>
          </w:tcPr>
          <w:p w14:paraId="1912729E" w14:textId="77777777" w:rsidR="002053A6" w:rsidRPr="002053A6" w:rsidRDefault="002053A6" w:rsidP="002053A6">
            <w:pPr>
              <w:rPr>
                <w:rFonts w:cs="Arial"/>
                <w:sz w:val="16"/>
                <w:szCs w:val="16"/>
              </w:rPr>
            </w:pPr>
            <w:r w:rsidRPr="002053A6">
              <w:rPr>
                <w:rFonts w:cs="Arial"/>
                <w:sz w:val="16"/>
                <w:szCs w:val="16"/>
              </w:rPr>
              <w:t>Chicago, United States of America</w:t>
            </w:r>
          </w:p>
        </w:tc>
        <w:tc>
          <w:tcPr>
            <w:tcW w:w="3260" w:type="dxa"/>
          </w:tcPr>
          <w:p w14:paraId="73C3CE9E" w14:textId="77777777" w:rsidR="002053A6" w:rsidRPr="002053A6" w:rsidRDefault="002053A6" w:rsidP="002053A6">
            <w:pPr>
              <w:rPr>
                <w:rFonts w:cs="Arial"/>
                <w:sz w:val="16"/>
                <w:szCs w:val="16"/>
              </w:rPr>
            </w:pPr>
            <w:r w:rsidRPr="002053A6">
              <w:rPr>
                <w:rFonts w:cs="Arial"/>
                <w:sz w:val="16"/>
                <w:szCs w:val="16"/>
              </w:rPr>
              <w:t>Referral from physicians/Social workers/labour &amp; delivery nurses/housing &amp; community-based programs/schools</w:t>
            </w:r>
          </w:p>
        </w:tc>
        <w:tc>
          <w:tcPr>
            <w:tcW w:w="1417" w:type="dxa"/>
            <w:shd w:val="clear" w:color="auto" w:fill="FFF2CC" w:themeFill="accent4" w:themeFillTint="33"/>
          </w:tcPr>
          <w:p w14:paraId="39DA7E95" w14:textId="77777777" w:rsidR="002053A6" w:rsidRPr="002053A6" w:rsidRDefault="002053A6" w:rsidP="002053A6">
            <w:pPr>
              <w:rPr>
                <w:rFonts w:cs="Arial"/>
                <w:sz w:val="16"/>
                <w:szCs w:val="16"/>
              </w:rPr>
            </w:pPr>
            <w:r w:rsidRPr="002053A6">
              <w:rPr>
                <w:rFonts w:cs="Arial"/>
                <w:sz w:val="16"/>
                <w:szCs w:val="16"/>
              </w:rPr>
              <w:t>African American Adolescents</w:t>
            </w:r>
          </w:p>
        </w:tc>
        <w:tc>
          <w:tcPr>
            <w:tcW w:w="2416" w:type="dxa"/>
          </w:tcPr>
          <w:p w14:paraId="0E36E549" w14:textId="77777777" w:rsidR="002053A6" w:rsidRPr="002053A6" w:rsidRDefault="002053A6" w:rsidP="002053A6">
            <w:pPr>
              <w:rPr>
                <w:rFonts w:cs="Arial"/>
                <w:sz w:val="16"/>
                <w:szCs w:val="16"/>
              </w:rPr>
            </w:pPr>
            <w:r w:rsidRPr="002053A6">
              <w:rPr>
                <w:rFonts w:cs="Arial"/>
                <w:sz w:val="16"/>
                <w:szCs w:val="16"/>
              </w:rPr>
              <w:t>Primiparous Women &gt; 9 weeks postpartum, living in Chicago (aged 14-18 at childbirth)</w:t>
            </w:r>
          </w:p>
        </w:tc>
        <w:tc>
          <w:tcPr>
            <w:tcW w:w="947" w:type="dxa"/>
            <w:shd w:val="clear" w:color="auto" w:fill="auto"/>
          </w:tcPr>
          <w:p w14:paraId="6B06DC1C" w14:textId="77777777" w:rsidR="002053A6" w:rsidRPr="002053A6" w:rsidRDefault="002053A6" w:rsidP="002053A6">
            <w:pPr>
              <w:rPr>
                <w:rFonts w:cs="Arial"/>
                <w:sz w:val="16"/>
                <w:szCs w:val="16"/>
              </w:rPr>
            </w:pPr>
            <w:r w:rsidRPr="002053A6">
              <w:rPr>
                <w:rFonts w:cs="Arial"/>
                <w:sz w:val="16"/>
                <w:szCs w:val="16"/>
              </w:rPr>
              <w:t>20</w:t>
            </w:r>
          </w:p>
        </w:tc>
        <w:tc>
          <w:tcPr>
            <w:tcW w:w="1321" w:type="dxa"/>
            <w:shd w:val="clear" w:color="auto" w:fill="FFF2CC" w:themeFill="accent4" w:themeFillTint="33"/>
          </w:tcPr>
          <w:p w14:paraId="01372007" w14:textId="77777777" w:rsidR="002053A6" w:rsidRPr="002053A6" w:rsidRDefault="002053A6" w:rsidP="002053A6">
            <w:pPr>
              <w:rPr>
                <w:rFonts w:cs="Arial"/>
                <w:sz w:val="16"/>
                <w:szCs w:val="16"/>
              </w:rPr>
            </w:pPr>
            <w:r w:rsidRPr="002053A6">
              <w:rPr>
                <w:rFonts w:cs="Arial"/>
                <w:sz w:val="16"/>
                <w:szCs w:val="16"/>
              </w:rPr>
              <w:t>IUD</w:t>
            </w:r>
          </w:p>
        </w:tc>
        <w:tc>
          <w:tcPr>
            <w:tcW w:w="1417" w:type="dxa"/>
          </w:tcPr>
          <w:p w14:paraId="3AD457C7" w14:textId="77777777" w:rsidR="002053A6" w:rsidRPr="002053A6" w:rsidRDefault="002053A6" w:rsidP="002053A6">
            <w:pPr>
              <w:rPr>
                <w:rFonts w:cs="Arial"/>
                <w:sz w:val="16"/>
                <w:szCs w:val="16"/>
              </w:rPr>
            </w:pPr>
            <w:r w:rsidRPr="002053A6">
              <w:rPr>
                <w:rFonts w:cs="Arial"/>
                <w:sz w:val="16"/>
                <w:szCs w:val="16"/>
              </w:rPr>
              <w:t>Interviews</w:t>
            </w:r>
          </w:p>
        </w:tc>
        <w:tc>
          <w:tcPr>
            <w:tcW w:w="992" w:type="dxa"/>
            <w:shd w:val="clear" w:color="auto" w:fill="auto"/>
          </w:tcPr>
          <w:p w14:paraId="7F383FB6" w14:textId="77777777" w:rsidR="002053A6" w:rsidRPr="002053A6" w:rsidRDefault="002053A6" w:rsidP="002053A6">
            <w:pPr>
              <w:rPr>
                <w:rFonts w:cs="Arial"/>
                <w:sz w:val="16"/>
                <w:szCs w:val="16"/>
              </w:rPr>
            </w:pPr>
            <w:r w:rsidRPr="002053A6">
              <w:rPr>
                <w:rFonts w:cs="Arial"/>
                <w:sz w:val="16"/>
                <w:szCs w:val="16"/>
              </w:rPr>
              <w:t xml:space="preserve">Grounded theory approach to content analysis </w:t>
            </w:r>
          </w:p>
        </w:tc>
      </w:tr>
      <w:tr w:rsidR="002053A6" w:rsidRPr="002053A6" w14:paraId="5065106A" w14:textId="77777777" w:rsidTr="00842F42">
        <w:trPr>
          <w:trHeight w:val="934"/>
        </w:trPr>
        <w:tc>
          <w:tcPr>
            <w:tcW w:w="1271" w:type="dxa"/>
            <w:shd w:val="clear" w:color="auto" w:fill="FFF2CC" w:themeFill="accent4" w:themeFillTint="33"/>
          </w:tcPr>
          <w:p w14:paraId="37A3CC36" w14:textId="128EAC0F" w:rsidR="002053A6" w:rsidRPr="002053A6" w:rsidRDefault="002053A6" w:rsidP="002053A6">
            <w:pPr>
              <w:rPr>
                <w:rFonts w:cs="Arial"/>
                <w:b/>
                <w:bCs/>
                <w:sz w:val="16"/>
                <w:szCs w:val="16"/>
              </w:rPr>
            </w:pPr>
            <w:r w:rsidRPr="002053A6">
              <w:rPr>
                <w:rFonts w:cs="Arial"/>
                <w:b/>
                <w:bCs/>
                <w:sz w:val="16"/>
                <w:szCs w:val="16"/>
              </w:rPr>
              <w:t xml:space="preserve">White et al [2013] </w:t>
            </w:r>
            <w:r w:rsidRPr="002053A6">
              <w:rPr>
                <w:rFonts w:cs="Arial"/>
                <w:b/>
                <w:bCs/>
                <w:sz w:val="16"/>
                <w:szCs w:val="16"/>
              </w:rPr>
              <w:fldChar w:fldCharType="begin">
                <w:fldData xml:space="preserve">PEVuZE5vdGU+PENpdGU+PEF1dGhvcj5XaGl0ZTwvQXV0aG9yPjxZZWFyPjIwMTM8L1llYXI+PFJl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</w:fldData>
              </w:fldChar>
            </w:r>
            <w:r w:rsidR="001567A2">
              <w:rPr>
                <w:rFonts w:cs="Arial"/>
                <w:b/>
                <w:bCs/>
                <w:sz w:val="16"/>
                <w:szCs w:val="16"/>
              </w:rPr>
              <w:instrText xml:space="preserve"> ADDIN EN.CITE </w:instrText>
            </w:r>
            <w:r w:rsidR="001567A2">
              <w:rPr>
                <w:rFonts w:cs="Arial"/>
                <w:b/>
                <w:bCs/>
                <w:sz w:val="16"/>
                <w:szCs w:val="16"/>
              </w:rPr>
              <w:fldChar w:fldCharType="begin">
                <w:fldData xml:space="preserve">PEVuZE5vdGU+PENpdGU+PEF1dGhvcj5XaGl0ZTwvQXV0aG9yPjxZZWFyPjIwMTM8L1llYXI+PFJl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</w:fldData>
              </w:fldChar>
            </w:r>
            <w:r w:rsidR="001567A2">
              <w:rPr>
                <w:rFonts w:cs="Arial"/>
                <w:b/>
                <w:bCs/>
                <w:sz w:val="16"/>
                <w:szCs w:val="16"/>
              </w:rPr>
              <w:instrText xml:space="preserve"> ADDIN EN.CITE.DATA </w:instrText>
            </w:r>
            <w:r w:rsidR="001567A2">
              <w:rPr>
                <w:rFonts w:cs="Arial"/>
                <w:b/>
                <w:bCs/>
                <w:sz w:val="16"/>
                <w:szCs w:val="16"/>
              </w:rPr>
            </w:r>
            <w:r w:rsidR="001567A2">
              <w:rPr>
                <w:rFonts w:cs="Arial"/>
                <w:b/>
                <w:bCs/>
                <w:sz w:val="16"/>
                <w:szCs w:val="16"/>
              </w:rPr>
              <w:fldChar w:fldCharType="end"/>
            </w:r>
            <w:r w:rsidRPr="002053A6">
              <w:rPr>
                <w:rFonts w:cs="Arial"/>
                <w:b/>
                <w:bCs/>
                <w:sz w:val="16"/>
                <w:szCs w:val="16"/>
              </w:rPr>
            </w:r>
            <w:r w:rsidRPr="002053A6">
              <w:rPr>
                <w:rFonts w:cs="Arial"/>
                <w:b/>
                <w:bCs/>
                <w:sz w:val="16"/>
                <w:szCs w:val="16"/>
              </w:rPr>
              <w:fldChar w:fldCharType="separate"/>
            </w:r>
            <w:r w:rsidR="001567A2">
              <w:rPr>
                <w:rFonts w:cs="Arial"/>
                <w:b/>
                <w:bCs/>
                <w:noProof/>
                <w:sz w:val="16"/>
                <w:szCs w:val="16"/>
              </w:rPr>
              <w:t>(41)</w:t>
            </w:r>
            <w:r w:rsidRPr="002053A6">
              <w:rPr>
                <w:rFonts w:cs="Arial"/>
                <w:b/>
                <w:bCs/>
                <w:sz w:val="16"/>
                <w:szCs w:val="16"/>
              </w:rPr>
              <w:fldChar w:fldCharType="end"/>
            </w:r>
          </w:p>
          <w:p w14:paraId="02D2650D" w14:textId="77777777" w:rsidR="002053A6" w:rsidRPr="002053A6" w:rsidRDefault="002053A6" w:rsidP="002053A6">
            <w:pPr>
              <w:rPr>
                <w:rFonts w:cs="Arial"/>
                <w:b/>
                <w:bCs/>
                <w:sz w:val="16"/>
                <w:szCs w:val="16"/>
              </w:rPr>
            </w:pPr>
          </w:p>
        </w:tc>
        <w:tc>
          <w:tcPr>
            <w:tcW w:w="1418" w:type="dxa"/>
          </w:tcPr>
          <w:p w14:paraId="5C7B64AF" w14:textId="21DE0FB5" w:rsidR="002053A6" w:rsidRPr="002053A6" w:rsidRDefault="002053A6" w:rsidP="002053A6">
            <w:pPr>
              <w:rPr>
                <w:rFonts w:cs="Arial"/>
                <w:sz w:val="16"/>
                <w:szCs w:val="16"/>
              </w:rPr>
            </w:pPr>
            <w:r w:rsidRPr="002053A6">
              <w:rPr>
                <w:rFonts w:cs="Arial"/>
                <w:sz w:val="16"/>
                <w:szCs w:val="16"/>
              </w:rPr>
              <w:t>El Paso, Texas, United States of America</w:t>
            </w:r>
          </w:p>
        </w:tc>
        <w:tc>
          <w:tcPr>
            <w:tcW w:w="3260" w:type="dxa"/>
          </w:tcPr>
          <w:p w14:paraId="04D279ED" w14:textId="5F0D4F4B" w:rsidR="002053A6" w:rsidRPr="002053A6" w:rsidRDefault="002053A6" w:rsidP="002053A6">
            <w:pPr>
              <w:rPr>
                <w:rFonts w:cs="Arial"/>
                <w:sz w:val="16"/>
                <w:szCs w:val="16"/>
              </w:rPr>
            </w:pPr>
            <w:r w:rsidRPr="002053A6">
              <w:rPr>
                <w:rFonts w:cs="Arial"/>
                <w:sz w:val="16"/>
                <w:szCs w:val="16"/>
              </w:rPr>
              <w:t>Eligible women who had provided written consent to be contacted in the future, from previous prospective study</w:t>
            </w:r>
          </w:p>
        </w:tc>
        <w:tc>
          <w:tcPr>
            <w:tcW w:w="1417" w:type="dxa"/>
            <w:shd w:val="clear" w:color="auto" w:fill="FFF2CC" w:themeFill="accent4" w:themeFillTint="33"/>
          </w:tcPr>
          <w:p w14:paraId="199C363E" w14:textId="1CA7E776" w:rsidR="002053A6" w:rsidRPr="002053A6" w:rsidRDefault="002053A6" w:rsidP="002053A6">
            <w:pPr>
              <w:rPr>
                <w:rFonts w:cs="Arial"/>
                <w:sz w:val="16"/>
                <w:szCs w:val="16"/>
              </w:rPr>
            </w:pPr>
            <w:r w:rsidRPr="002053A6">
              <w:rPr>
                <w:rFonts w:cs="Arial"/>
                <w:sz w:val="16"/>
                <w:szCs w:val="16"/>
              </w:rPr>
              <w:t>Latino women (Mexican Heritage)</w:t>
            </w:r>
          </w:p>
        </w:tc>
        <w:tc>
          <w:tcPr>
            <w:tcW w:w="2416" w:type="dxa"/>
          </w:tcPr>
          <w:p w14:paraId="18D9A465" w14:textId="70674CF7" w:rsidR="002053A6" w:rsidRPr="002053A6" w:rsidRDefault="002053A6" w:rsidP="002053A6">
            <w:pPr>
              <w:rPr>
                <w:rFonts w:cs="Arial"/>
                <w:sz w:val="16"/>
                <w:szCs w:val="16"/>
              </w:rPr>
            </w:pPr>
            <w:r w:rsidRPr="002053A6">
              <w:rPr>
                <w:rFonts w:cs="Arial"/>
                <w:sz w:val="16"/>
                <w:szCs w:val="16"/>
              </w:rPr>
              <w:t>Women who had two or more children, reported in last study they did not want more children, wanted sterilisation, not using permanent contraception methods (age 21+)</w:t>
            </w:r>
          </w:p>
        </w:tc>
        <w:tc>
          <w:tcPr>
            <w:tcW w:w="947" w:type="dxa"/>
            <w:shd w:val="clear" w:color="auto" w:fill="auto"/>
          </w:tcPr>
          <w:p w14:paraId="70846F2F" w14:textId="46009B4A" w:rsidR="002053A6" w:rsidRPr="002053A6" w:rsidRDefault="002053A6" w:rsidP="002053A6">
            <w:pPr>
              <w:rPr>
                <w:rFonts w:cs="Arial"/>
                <w:sz w:val="16"/>
                <w:szCs w:val="16"/>
              </w:rPr>
            </w:pPr>
            <w:r w:rsidRPr="002053A6">
              <w:rPr>
                <w:rFonts w:cs="Arial"/>
                <w:sz w:val="16"/>
                <w:szCs w:val="16"/>
              </w:rPr>
              <w:t>120</w:t>
            </w:r>
          </w:p>
        </w:tc>
        <w:tc>
          <w:tcPr>
            <w:tcW w:w="1321" w:type="dxa"/>
            <w:shd w:val="clear" w:color="auto" w:fill="FFF2CC" w:themeFill="accent4" w:themeFillTint="33"/>
          </w:tcPr>
          <w:p w14:paraId="20522D97" w14:textId="77777777" w:rsidR="002053A6" w:rsidRPr="002053A6" w:rsidRDefault="002053A6" w:rsidP="002053A6">
            <w:pPr>
              <w:rPr>
                <w:rFonts w:cs="Arial"/>
                <w:sz w:val="16"/>
                <w:szCs w:val="16"/>
              </w:rPr>
            </w:pPr>
            <w:r w:rsidRPr="002053A6">
              <w:rPr>
                <w:rFonts w:cs="Arial"/>
                <w:sz w:val="16"/>
                <w:szCs w:val="16"/>
              </w:rPr>
              <w:t>IUD/Implant/</w:t>
            </w:r>
          </w:p>
          <w:p w14:paraId="23AA5CA1" w14:textId="0BABCD2E" w:rsidR="002053A6" w:rsidRPr="002053A6" w:rsidRDefault="002053A6" w:rsidP="002053A6">
            <w:pPr>
              <w:rPr>
                <w:rFonts w:cs="Arial"/>
                <w:sz w:val="16"/>
                <w:szCs w:val="16"/>
              </w:rPr>
            </w:pPr>
            <w:r w:rsidRPr="002053A6">
              <w:rPr>
                <w:rFonts w:cs="Arial"/>
                <w:sz w:val="16"/>
                <w:szCs w:val="16"/>
              </w:rPr>
              <w:t>Sterilisation</w:t>
            </w:r>
          </w:p>
        </w:tc>
        <w:tc>
          <w:tcPr>
            <w:tcW w:w="1417" w:type="dxa"/>
          </w:tcPr>
          <w:p w14:paraId="59B05E62" w14:textId="58EB1096" w:rsidR="002053A6" w:rsidRPr="002053A6" w:rsidRDefault="002053A6" w:rsidP="002053A6">
            <w:pPr>
              <w:rPr>
                <w:rFonts w:cs="Arial"/>
                <w:sz w:val="16"/>
                <w:szCs w:val="16"/>
              </w:rPr>
            </w:pPr>
            <w:r w:rsidRPr="002053A6">
              <w:rPr>
                <w:rFonts w:cs="Arial"/>
                <w:sz w:val="16"/>
                <w:szCs w:val="16"/>
              </w:rPr>
              <w:t>Semi- structured Interviews</w:t>
            </w:r>
          </w:p>
        </w:tc>
        <w:tc>
          <w:tcPr>
            <w:tcW w:w="992" w:type="dxa"/>
            <w:shd w:val="clear" w:color="auto" w:fill="auto"/>
          </w:tcPr>
          <w:p w14:paraId="5E21C3E5" w14:textId="4CE83125" w:rsidR="002053A6" w:rsidRPr="002053A6" w:rsidRDefault="002053A6" w:rsidP="002053A6">
            <w:pPr>
              <w:rPr>
                <w:rFonts w:cs="Arial"/>
                <w:sz w:val="16"/>
                <w:szCs w:val="16"/>
              </w:rPr>
            </w:pPr>
            <w:r w:rsidRPr="002053A6">
              <w:rPr>
                <w:rFonts w:cs="Arial"/>
                <w:sz w:val="16"/>
                <w:szCs w:val="16"/>
              </w:rPr>
              <w:t>Content Analysis</w:t>
            </w:r>
          </w:p>
        </w:tc>
      </w:tr>
      <w:tr w:rsidR="002053A6" w:rsidRPr="002053A6" w14:paraId="2DCFFD5A" w14:textId="77777777" w:rsidTr="00842F42">
        <w:trPr>
          <w:trHeight w:val="841"/>
        </w:trPr>
        <w:tc>
          <w:tcPr>
            <w:tcW w:w="1271" w:type="dxa"/>
            <w:shd w:val="clear" w:color="auto" w:fill="FFF2CC" w:themeFill="accent4" w:themeFillTint="33"/>
          </w:tcPr>
          <w:p w14:paraId="5E63599B" w14:textId="094F4390" w:rsidR="002053A6" w:rsidRPr="002053A6" w:rsidRDefault="002053A6" w:rsidP="002053A6">
            <w:pPr>
              <w:rPr>
                <w:rFonts w:cs="Arial"/>
                <w:b/>
                <w:bCs/>
                <w:sz w:val="16"/>
                <w:szCs w:val="16"/>
              </w:rPr>
            </w:pPr>
            <w:r w:rsidRPr="002053A6">
              <w:rPr>
                <w:rFonts w:cs="Arial"/>
                <w:b/>
                <w:bCs/>
                <w:sz w:val="16"/>
                <w:szCs w:val="16"/>
              </w:rPr>
              <w:t xml:space="preserve">White et al [2018] </w:t>
            </w:r>
            <w:r w:rsidRPr="002053A6">
              <w:rPr>
                <w:rFonts w:cs="Arial"/>
                <w:b/>
                <w:bCs/>
                <w:sz w:val="16"/>
                <w:szCs w:val="16"/>
              </w:rPr>
              <w:fldChar w:fldCharType="begin">
                <w:fldData xml:space="preserve">PEVuZE5vdGU+PENpdGU+PEF1dGhvcj5XaGl0ZTwvQXV0aG9yPjxZZWFyPjIwMTg8L1llYXI+PFJl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==
</w:fldData>
              </w:fldChar>
            </w:r>
            <w:r w:rsidR="001567A2">
              <w:rPr>
                <w:rFonts w:cs="Arial"/>
                <w:b/>
                <w:bCs/>
                <w:sz w:val="16"/>
                <w:szCs w:val="16"/>
              </w:rPr>
              <w:instrText xml:space="preserve"> ADDIN EN.CITE </w:instrText>
            </w:r>
            <w:r w:rsidR="001567A2">
              <w:rPr>
                <w:rFonts w:cs="Arial"/>
                <w:b/>
                <w:bCs/>
                <w:sz w:val="16"/>
                <w:szCs w:val="16"/>
              </w:rPr>
              <w:fldChar w:fldCharType="begin">
                <w:fldData xml:space="preserve">PEVuZE5vdGU+PENpdGU+PEF1dGhvcj5XaGl0ZTwvQXV0aG9yPjxZZWFyPjIwMTg8L1llYXI+PFJl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==
</w:fldData>
              </w:fldChar>
            </w:r>
            <w:r w:rsidR="001567A2">
              <w:rPr>
                <w:rFonts w:cs="Arial"/>
                <w:b/>
                <w:bCs/>
                <w:sz w:val="16"/>
                <w:szCs w:val="16"/>
              </w:rPr>
              <w:instrText xml:space="preserve"> ADDIN EN.CITE.DATA </w:instrText>
            </w:r>
            <w:r w:rsidR="001567A2">
              <w:rPr>
                <w:rFonts w:cs="Arial"/>
                <w:b/>
                <w:bCs/>
                <w:sz w:val="16"/>
                <w:szCs w:val="16"/>
              </w:rPr>
            </w:r>
            <w:r w:rsidR="001567A2">
              <w:rPr>
                <w:rFonts w:cs="Arial"/>
                <w:b/>
                <w:bCs/>
                <w:sz w:val="16"/>
                <w:szCs w:val="16"/>
              </w:rPr>
              <w:fldChar w:fldCharType="end"/>
            </w:r>
            <w:r w:rsidRPr="002053A6">
              <w:rPr>
                <w:rFonts w:cs="Arial"/>
                <w:b/>
                <w:bCs/>
                <w:sz w:val="16"/>
                <w:szCs w:val="16"/>
              </w:rPr>
            </w:r>
            <w:r w:rsidRPr="002053A6">
              <w:rPr>
                <w:rFonts w:cs="Arial"/>
                <w:b/>
                <w:bCs/>
                <w:sz w:val="16"/>
                <w:szCs w:val="16"/>
              </w:rPr>
              <w:fldChar w:fldCharType="separate"/>
            </w:r>
            <w:r w:rsidR="001567A2">
              <w:rPr>
                <w:rFonts w:cs="Arial"/>
                <w:b/>
                <w:bCs/>
                <w:noProof/>
                <w:sz w:val="16"/>
                <w:szCs w:val="16"/>
              </w:rPr>
              <w:t>(42)</w:t>
            </w:r>
            <w:r w:rsidRPr="002053A6">
              <w:rPr>
                <w:rFonts w:cs="Arial"/>
                <w:b/>
                <w:bCs/>
                <w:sz w:val="16"/>
                <w:szCs w:val="16"/>
              </w:rPr>
              <w:fldChar w:fldCharType="end"/>
            </w:r>
          </w:p>
          <w:p w14:paraId="24717477" w14:textId="77777777" w:rsidR="002053A6" w:rsidRPr="002053A6" w:rsidRDefault="002053A6" w:rsidP="002053A6">
            <w:pPr>
              <w:rPr>
                <w:rFonts w:cs="Arial"/>
                <w:b/>
                <w:bCs/>
                <w:sz w:val="16"/>
                <w:szCs w:val="16"/>
              </w:rPr>
            </w:pPr>
          </w:p>
        </w:tc>
        <w:tc>
          <w:tcPr>
            <w:tcW w:w="1418" w:type="dxa"/>
          </w:tcPr>
          <w:p w14:paraId="2F8DB4F3" w14:textId="77777777" w:rsidR="002053A6" w:rsidRPr="002053A6" w:rsidRDefault="002053A6" w:rsidP="002053A6">
            <w:pPr>
              <w:rPr>
                <w:rFonts w:cs="Arial"/>
                <w:sz w:val="16"/>
                <w:szCs w:val="16"/>
              </w:rPr>
            </w:pPr>
            <w:r w:rsidRPr="002053A6">
              <w:rPr>
                <w:rFonts w:cs="Arial"/>
                <w:sz w:val="16"/>
                <w:szCs w:val="16"/>
              </w:rPr>
              <w:t>Delaware, United States of America</w:t>
            </w:r>
          </w:p>
        </w:tc>
        <w:tc>
          <w:tcPr>
            <w:tcW w:w="3260" w:type="dxa"/>
          </w:tcPr>
          <w:p w14:paraId="6A639F33" w14:textId="77777777" w:rsidR="002053A6" w:rsidRPr="002053A6" w:rsidRDefault="002053A6" w:rsidP="002053A6">
            <w:pPr>
              <w:rPr>
                <w:rFonts w:cs="Arial"/>
                <w:sz w:val="16"/>
                <w:szCs w:val="16"/>
              </w:rPr>
            </w:pPr>
            <w:r w:rsidRPr="002053A6">
              <w:rPr>
                <w:rFonts w:cs="Arial"/>
                <w:sz w:val="16"/>
                <w:szCs w:val="16"/>
              </w:rPr>
              <w:t>Recruited via social networks/affinity resource groups of a hospital/workforce development program</w:t>
            </w:r>
          </w:p>
        </w:tc>
        <w:tc>
          <w:tcPr>
            <w:tcW w:w="1417" w:type="dxa"/>
            <w:shd w:val="clear" w:color="auto" w:fill="FFF2CC" w:themeFill="accent4" w:themeFillTint="33"/>
          </w:tcPr>
          <w:p w14:paraId="0ADF47F7" w14:textId="77777777" w:rsidR="002053A6" w:rsidRPr="002053A6" w:rsidRDefault="002053A6" w:rsidP="002053A6">
            <w:pPr>
              <w:rPr>
                <w:rFonts w:cs="Arial"/>
                <w:sz w:val="16"/>
                <w:szCs w:val="16"/>
              </w:rPr>
            </w:pPr>
            <w:r w:rsidRPr="002053A6">
              <w:rPr>
                <w:rFonts w:cs="Arial"/>
                <w:sz w:val="16"/>
                <w:szCs w:val="16"/>
              </w:rPr>
              <w:t>Latino/Black/</w:t>
            </w:r>
          </w:p>
          <w:p w14:paraId="32D87971" w14:textId="77777777" w:rsidR="002053A6" w:rsidRPr="002053A6" w:rsidRDefault="002053A6" w:rsidP="002053A6">
            <w:pPr>
              <w:rPr>
                <w:rFonts w:cs="Arial"/>
                <w:sz w:val="16"/>
                <w:szCs w:val="16"/>
              </w:rPr>
            </w:pPr>
            <w:r w:rsidRPr="002053A6">
              <w:rPr>
                <w:rFonts w:cs="Arial"/>
                <w:sz w:val="16"/>
                <w:szCs w:val="16"/>
              </w:rPr>
              <w:t>White</w:t>
            </w:r>
          </w:p>
        </w:tc>
        <w:tc>
          <w:tcPr>
            <w:tcW w:w="2416" w:type="dxa"/>
          </w:tcPr>
          <w:p w14:paraId="35B7AC0F" w14:textId="77777777" w:rsidR="002053A6" w:rsidRPr="002053A6" w:rsidRDefault="002053A6" w:rsidP="002053A6">
            <w:pPr>
              <w:rPr>
                <w:rFonts w:cs="Arial"/>
                <w:sz w:val="16"/>
                <w:szCs w:val="16"/>
              </w:rPr>
            </w:pPr>
            <w:r w:rsidRPr="002053A6">
              <w:rPr>
                <w:rFonts w:cs="Arial"/>
                <w:sz w:val="16"/>
                <w:szCs w:val="16"/>
              </w:rPr>
              <w:t>Community researchers who were parents of teens (youth aged 9-20)</w:t>
            </w:r>
          </w:p>
        </w:tc>
        <w:tc>
          <w:tcPr>
            <w:tcW w:w="947" w:type="dxa"/>
            <w:shd w:val="clear" w:color="auto" w:fill="auto"/>
          </w:tcPr>
          <w:p w14:paraId="62508447" w14:textId="77777777" w:rsidR="002053A6" w:rsidRPr="002053A6" w:rsidRDefault="002053A6" w:rsidP="002053A6">
            <w:pPr>
              <w:rPr>
                <w:rFonts w:cs="Arial"/>
                <w:sz w:val="16"/>
                <w:szCs w:val="16"/>
              </w:rPr>
            </w:pPr>
            <w:r w:rsidRPr="002053A6">
              <w:rPr>
                <w:rFonts w:cs="Arial"/>
                <w:sz w:val="16"/>
                <w:szCs w:val="16"/>
              </w:rPr>
              <w:t>23</w:t>
            </w:r>
          </w:p>
        </w:tc>
        <w:tc>
          <w:tcPr>
            <w:tcW w:w="1321" w:type="dxa"/>
            <w:shd w:val="clear" w:color="auto" w:fill="FFF2CC" w:themeFill="accent4" w:themeFillTint="33"/>
          </w:tcPr>
          <w:p w14:paraId="45EF86E9" w14:textId="77777777" w:rsidR="002053A6" w:rsidRPr="002053A6" w:rsidRDefault="002053A6" w:rsidP="002053A6">
            <w:pPr>
              <w:rPr>
                <w:rFonts w:cs="Arial"/>
                <w:sz w:val="16"/>
                <w:szCs w:val="16"/>
              </w:rPr>
            </w:pPr>
            <w:r w:rsidRPr="002053A6">
              <w:rPr>
                <w:rFonts w:cs="Arial"/>
                <w:sz w:val="16"/>
                <w:szCs w:val="16"/>
              </w:rPr>
              <w:t>IUD/Implant</w:t>
            </w:r>
          </w:p>
        </w:tc>
        <w:tc>
          <w:tcPr>
            <w:tcW w:w="1417" w:type="dxa"/>
          </w:tcPr>
          <w:p w14:paraId="111780CC" w14:textId="77777777" w:rsidR="002053A6" w:rsidRPr="002053A6" w:rsidRDefault="002053A6" w:rsidP="002053A6">
            <w:pPr>
              <w:rPr>
                <w:rFonts w:cs="Arial"/>
                <w:sz w:val="16"/>
                <w:szCs w:val="16"/>
              </w:rPr>
            </w:pPr>
            <w:r w:rsidRPr="002053A6">
              <w:rPr>
                <w:rFonts w:cs="Arial"/>
                <w:sz w:val="16"/>
                <w:szCs w:val="16"/>
              </w:rPr>
              <w:t>Focus groups</w:t>
            </w:r>
          </w:p>
        </w:tc>
        <w:tc>
          <w:tcPr>
            <w:tcW w:w="992" w:type="dxa"/>
            <w:shd w:val="clear" w:color="auto" w:fill="auto"/>
          </w:tcPr>
          <w:p w14:paraId="4DB4D804" w14:textId="77777777" w:rsidR="002053A6" w:rsidRPr="002053A6" w:rsidRDefault="002053A6" w:rsidP="002053A6">
            <w:pPr>
              <w:rPr>
                <w:rFonts w:cs="Arial"/>
                <w:sz w:val="16"/>
                <w:szCs w:val="16"/>
              </w:rPr>
            </w:pPr>
            <w:r w:rsidRPr="002053A6">
              <w:rPr>
                <w:rFonts w:cs="Arial"/>
                <w:sz w:val="16"/>
                <w:szCs w:val="16"/>
              </w:rPr>
              <w:t xml:space="preserve">Thematic Analysis </w:t>
            </w:r>
          </w:p>
        </w:tc>
      </w:tr>
    </w:tbl>
    <w:p w14:paraId="2CCF0057" w14:textId="72C8FFDE" w:rsidR="006567CD" w:rsidRDefault="006567CD" w:rsidP="00903404">
      <w:pPr>
        <w:tabs>
          <w:tab w:val="left" w:pos="1473"/>
        </w:tabs>
        <w:rPr>
          <w:rFonts w:cs="Arial"/>
        </w:rPr>
      </w:pPr>
      <w:r>
        <w:rPr>
          <w:rFonts w:cs="Arial"/>
        </w:rPr>
        <w:br w:type="page"/>
      </w:r>
    </w:p>
    <w:p w14:paraId="240CE4B5" w14:textId="03A14C8E" w:rsidR="006567CD" w:rsidRPr="00CC3B87" w:rsidRDefault="006567CD" w:rsidP="00E12037">
      <w:pPr>
        <w:pStyle w:val="Heading2"/>
        <w:rPr>
          <w:rFonts w:ascii="Arial" w:hAnsi="Arial" w:cs="Arial"/>
        </w:rPr>
      </w:pPr>
      <w:r w:rsidRPr="00CC3B87">
        <w:rPr>
          <w:rFonts w:ascii="Arial" w:hAnsi="Arial" w:cs="Arial"/>
        </w:rPr>
        <w:lastRenderedPageBreak/>
        <w:t xml:space="preserve">Table 2: </w:t>
      </w:r>
      <w:r w:rsidR="00CD4188">
        <w:rPr>
          <w:rFonts w:ascii="Arial" w:hAnsi="Arial" w:cs="Arial"/>
        </w:rPr>
        <w:t>Themes and illustrative q</w:t>
      </w:r>
      <w:r w:rsidRPr="00CC3B87">
        <w:rPr>
          <w:rFonts w:ascii="Arial" w:hAnsi="Arial" w:cs="Arial"/>
        </w:rPr>
        <w:t xml:space="preserve">uotes </w:t>
      </w:r>
    </w:p>
    <w:p w14:paraId="3F044FF6" w14:textId="77777777" w:rsidR="006567CD" w:rsidRDefault="006567CD" w:rsidP="00903404">
      <w:pPr>
        <w:tabs>
          <w:tab w:val="left" w:pos="1473"/>
        </w:tabs>
        <w:rPr>
          <w:rFonts w:cs="Arial"/>
        </w:rPr>
      </w:pPr>
    </w:p>
    <w:tbl>
      <w:tblPr>
        <w:tblStyle w:val="TableGrid"/>
        <w:tblW w:w="15021" w:type="dxa"/>
        <w:tblLook w:val="04A0" w:firstRow="1" w:lastRow="0" w:firstColumn="1" w:lastColumn="0" w:noHBand="0" w:noVBand="1"/>
      </w:tblPr>
      <w:tblGrid>
        <w:gridCol w:w="1541"/>
        <w:gridCol w:w="12913"/>
        <w:gridCol w:w="567"/>
      </w:tblGrid>
      <w:tr w:rsidR="00945595" w:rsidRPr="0005555A" w14:paraId="10A1F42C" w14:textId="7A17D38A" w:rsidTr="004F2E15">
        <w:trPr>
          <w:trHeight w:val="565"/>
        </w:trPr>
        <w:tc>
          <w:tcPr>
            <w:tcW w:w="1541" w:type="dxa"/>
          </w:tcPr>
          <w:p w14:paraId="5185FDA3" w14:textId="77777777" w:rsidR="00945595" w:rsidRPr="004F2E15" w:rsidRDefault="00945595" w:rsidP="007A4CB4">
            <w:pPr>
              <w:rPr>
                <w:rFonts w:cs="Arial"/>
                <w:b/>
                <w:bCs/>
                <w:sz w:val="16"/>
                <w:szCs w:val="16"/>
              </w:rPr>
            </w:pPr>
            <w:r w:rsidRPr="004F2E15">
              <w:rPr>
                <w:rFonts w:cs="Arial"/>
                <w:b/>
                <w:bCs/>
                <w:sz w:val="16"/>
                <w:szCs w:val="16"/>
              </w:rPr>
              <w:t>Theme &amp; Subtheme</w:t>
            </w:r>
          </w:p>
        </w:tc>
        <w:tc>
          <w:tcPr>
            <w:tcW w:w="13480" w:type="dxa"/>
            <w:gridSpan w:val="2"/>
          </w:tcPr>
          <w:p w14:paraId="1D807B7F" w14:textId="77777777" w:rsidR="00945595" w:rsidRPr="004F2E15" w:rsidRDefault="00945595" w:rsidP="007A4CB4">
            <w:pPr>
              <w:rPr>
                <w:rFonts w:cs="Arial"/>
                <w:b/>
                <w:bCs/>
                <w:sz w:val="16"/>
                <w:szCs w:val="16"/>
              </w:rPr>
            </w:pPr>
            <w:r w:rsidRPr="004F2E15">
              <w:rPr>
                <w:rFonts w:cs="Arial"/>
                <w:b/>
                <w:bCs/>
                <w:sz w:val="16"/>
                <w:szCs w:val="16"/>
              </w:rPr>
              <w:t>Participant Quotes, illustrating Facilitator (F) or Barrier (B) for LARC</w:t>
            </w:r>
          </w:p>
          <w:p w14:paraId="32A7492C" w14:textId="7E5F330A" w:rsidR="00945595" w:rsidRPr="004F2E15" w:rsidRDefault="00945595" w:rsidP="007A4CB4">
            <w:pPr>
              <w:rPr>
                <w:rFonts w:cs="Arial"/>
                <w:b/>
                <w:bCs/>
                <w:sz w:val="16"/>
                <w:szCs w:val="16"/>
              </w:rPr>
            </w:pPr>
          </w:p>
        </w:tc>
      </w:tr>
      <w:tr w:rsidR="00945595" w:rsidRPr="0005555A" w14:paraId="47B8666B" w14:textId="1C380516" w:rsidTr="004F2E15">
        <w:trPr>
          <w:trHeight w:val="633"/>
        </w:trPr>
        <w:tc>
          <w:tcPr>
            <w:tcW w:w="1541" w:type="dxa"/>
            <w:vMerge w:val="restart"/>
            <w:shd w:val="clear" w:color="auto" w:fill="FFE599" w:themeFill="accent4" w:themeFillTint="66"/>
          </w:tcPr>
          <w:p w14:paraId="0DADB774" w14:textId="77777777" w:rsidR="00945595" w:rsidRPr="004F2E15" w:rsidRDefault="00945595" w:rsidP="007A4CB4">
            <w:pPr>
              <w:rPr>
                <w:rFonts w:cs="Arial"/>
                <w:sz w:val="16"/>
                <w:szCs w:val="16"/>
              </w:rPr>
            </w:pPr>
            <w:r w:rsidRPr="004F2E15">
              <w:rPr>
                <w:rFonts w:cs="Arial"/>
                <w:sz w:val="16"/>
                <w:szCs w:val="16"/>
              </w:rPr>
              <w:t xml:space="preserve">Features of LARC Methods </w:t>
            </w:r>
          </w:p>
          <w:p w14:paraId="5C63964F" w14:textId="62AB845E" w:rsidR="00945595" w:rsidRPr="004F2E15" w:rsidRDefault="00945595" w:rsidP="007A4CB4">
            <w:pPr>
              <w:rPr>
                <w:rFonts w:cs="Arial"/>
                <w:sz w:val="16"/>
                <w:szCs w:val="16"/>
              </w:rPr>
            </w:pPr>
            <w:r w:rsidRPr="004F2E15">
              <w:rPr>
                <w:rFonts w:cs="Arial"/>
                <w:sz w:val="16"/>
                <w:szCs w:val="16"/>
              </w:rPr>
              <w:t xml:space="preserve">– Perception and consequences of </w:t>
            </w:r>
            <w:r w:rsidRPr="004F2E15">
              <w:rPr>
                <w:rFonts w:cs="Arial"/>
                <w:b/>
                <w:bCs/>
                <w:sz w:val="16"/>
                <w:szCs w:val="16"/>
              </w:rPr>
              <w:t>Side Effects</w:t>
            </w:r>
          </w:p>
        </w:tc>
        <w:tc>
          <w:tcPr>
            <w:tcW w:w="12913" w:type="dxa"/>
            <w:shd w:val="clear" w:color="auto" w:fill="FFE599" w:themeFill="accent4" w:themeFillTint="66"/>
          </w:tcPr>
          <w:p w14:paraId="738A453D" w14:textId="24A14632" w:rsidR="00945595" w:rsidRPr="004F2E15" w:rsidRDefault="00945595" w:rsidP="007A4CB4">
            <w:pPr>
              <w:rPr>
                <w:rFonts w:cs="Arial"/>
                <w:sz w:val="16"/>
                <w:szCs w:val="16"/>
              </w:rPr>
            </w:pPr>
            <w:r w:rsidRPr="004F2E15">
              <w:rPr>
                <w:rFonts w:cs="Arial"/>
                <w:i/>
                <w:iCs/>
                <w:sz w:val="16"/>
                <w:szCs w:val="16"/>
              </w:rPr>
              <w:t xml:space="preserve">“Because bleeding a little or a lot … it’s not normal, because I am very … regular on my period, it comes this day and stops that day, and I know my periods and [if] it’s a different colour or something, I know my system. And, well, to get familiar with another method … it would scare me. It’s better that I stay on the same one that I [have used] up until now.” </w:t>
            </w:r>
            <w:r w:rsidRPr="004F2E15">
              <w:rPr>
                <w:rFonts w:cs="Arial"/>
                <w:sz w:val="16"/>
                <w:szCs w:val="16"/>
              </w:rPr>
              <w:t>(Latina woman, aged 29, 2 children)</w:t>
            </w:r>
            <w:r w:rsidRPr="004F2E15">
              <w:rPr>
                <w:rFonts w:cs="Arial"/>
                <w:sz w:val="16"/>
                <w:szCs w:val="16"/>
              </w:rPr>
              <w:fldChar w:fldCharType="begin">
                <w:fldData xml:space="preserve">PEVuZE5vdGU+PENpdGU+PEF1dGhvcj5XaGl0ZTwvQXV0aG9yPjxZZWFyPjIwMTM8L1llYXI+PFJl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</w:fldData>
              </w:fldChar>
            </w:r>
            <w:r w:rsidR="001567A2">
              <w:rPr>
                <w:rFonts w:cs="Arial"/>
                <w:sz w:val="16"/>
                <w:szCs w:val="16"/>
              </w:rPr>
              <w:instrText xml:space="preserve"> ADDIN EN.CITE </w:instrText>
            </w:r>
            <w:r w:rsidR="001567A2">
              <w:rPr>
                <w:rFonts w:cs="Arial"/>
                <w:sz w:val="16"/>
                <w:szCs w:val="16"/>
              </w:rPr>
              <w:fldChar w:fldCharType="begin">
                <w:fldData xml:space="preserve">PEVuZE5vdGU+PENpdGU+PEF1dGhvcj5XaGl0ZTwvQXV0aG9yPjxZZWFyPjIwMTM8L1llYXI+PFJl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</w:fldData>
              </w:fldChar>
            </w:r>
            <w:r w:rsidR="001567A2">
              <w:rPr>
                <w:rFonts w:cs="Arial"/>
                <w:sz w:val="16"/>
                <w:szCs w:val="16"/>
              </w:rPr>
              <w:instrText xml:space="preserve"> ADDIN EN.CITE.DATA </w:instrText>
            </w:r>
            <w:r w:rsidR="001567A2">
              <w:rPr>
                <w:rFonts w:cs="Arial"/>
                <w:sz w:val="16"/>
                <w:szCs w:val="16"/>
              </w:rPr>
            </w:r>
            <w:r w:rsidR="001567A2">
              <w:rPr>
                <w:rFonts w:cs="Arial"/>
                <w:sz w:val="16"/>
                <w:szCs w:val="16"/>
              </w:rPr>
              <w:fldChar w:fldCharType="end"/>
            </w:r>
            <w:r w:rsidRPr="004F2E15">
              <w:rPr>
                <w:rFonts w:cs="Arial"/>
                <w:sz w:val="16"/>
                <w:szCs w:val="16"/>
              </w:rPr>
            </w:r>
            <w:r w:rsidRPr="004F2E15">
              <w:rPr>
                <w:rFonts w:cs="Arial"/>
                <w:sz w:val="16"/>
                <w:szCs w:val="16"/>
              </w:rPr>
              <w:fldChar w:fldCharType="separate"/>
            </w:r>
            <w:r w:rsidR="001567A2">
              <w:rPr>
                <w:rFonts w:cs="Arial"/>
                <w:noProof/>
                <w:sz w:val="16"/>
                <w:szCs w:val="16"/>
              </w:rPr>
              <w:t>(41)</w:t>
            </w:r>
            <w:r w:rsidRPr="004F2E15">
              <w:rPr>
                <w:rFonts w:cs="Arial"/>
                <w:sz w:val="16"/>
                <w:szCs w:val="16"/>
              </w:rPr>
              <w:fldChar w:fldCharType="end"/>
            </w:r>
            <w:r w:rsidRPr="004F2E15">
              <w:rPr>
                <w:rFonts w:cs="Arial"/>
                <w:sz w:val="16"/>
                <w:szCs w:val="16"/>
              </w:rPr>
              <w:t xml:space="preserve"> </w:t>
            </w:r>
          </w:p>
          <w:p w14:paraId="1A8F2E9F" w14:textId="51D5C67A" w:rsidR="00945595" w:rsidRPr="004F2E15" w:rsidRDefault="00945595" w:rsidP="007A4CB4">
            <w:pPr>
              <w:rPr>
                <w:rFonts w:cs="Arial"/>
                <w:sz w:val="16"/>
                <w:szCs w:val="16"/>
              </w:rPr>
            </w:pPr>
          </w:p>
        </w:tc>
        <w:tc>
          <w:tcPr>
            <w:tcW w:w="567" w:type="dxa"/>
            <w:shd w:val="clear" w:color="auto" w:fill="FF0000"/>
          </w:tcPr>
          <w:p w14:paraId="01FC4E2D" w14:textId="77777777" w:rsidR="00945595" w:rsidRPr="004F2E15" w:rsidRDefault="00945595" w:rsidP="007A4CB4">
            <w:pPr>
              <w:rPr>
                <w:rFonts w:cs="Arial"/>
                <w:b/>
                <w:bCs/>
                <w:sz w:val="16"/>
                <w:szCs w:val="16"/>
              </w:rPr>
            </w:pPr>
            <w:r w:rsidRPr="004F2E15">
              <w:rPr>
                <w:rFonts w:cs="Arial"/>
                <w:b/>
                <w:bCs/>
                <w:sz w:val="16"/>
                <w:szCs w:val="16"/>
              </w:rPr>
              <w:t>B</w:t>
            </w:r>
          </w:p>
        </w:tc>
      </w:tr>
      <w:tr w:rsidR="00945595" w:rsidRPr="0005555A" w14:paraId="2BE19BBF" w14:textId="0671A173" w:rsidTr="004F2E15">
        <w:trPr>
          <w:trHeight w:val="728"/>
        </w:trPr>
        <w:tc>
          <w:tcPr>
            <w:tcW w:w="1541" w:type="dxa"/>
            <w:vMerge/>
            <w:shd w:val="clear" w:color="auto" w:fill="FFE599" w:themeFill="accent4" w:themeFillTint="66"/>
          </w:tcPr>
          <w:p w14:paraId="210978CC" w14:textId="77777777" w:rsidR="00945595" w:rsidRPr="004F2E15" w:rsidRDefault="00945595" w:rsidP="007A4CB4">
            <w:pPr>
              <w:rPr>
                <w:rFonts w:cs="Arial"/>
                <w:sz w:val="16"/>
                <w:szCs w:val="16"/>
              </w:rPr>
            </w:pPr>
          </w:p>
        </w:tc>
        <w:tc>
          <w:tcPr>
            <w:tcW w:w="12913" w:type="dxa"/>
            <w:shd w:val="clear" w:color="auto" w:fill="FFE599" w:themeFill="accent4" w:themeFillTint="66"/>
          </w:tcPr>
          <w:p w14:paraId="034DA855" w14:textId="25361107" w:rsidR="00945595" w:rsidRPr="004F2E15" w:rsidRDefault="00945595" w:rsidP="004F2E15">
            <w:pPr>
              <w:pStyle w:val="Normal0"/>
              <w:ind w:left="720"/>
              <w:rPr>
                <w:b/>
                <w:bCs/>
                <w:sz w:val="16"/>
                <w:szCs w:val="16"/>
              </w:rPr>
            </w:pPr>
          </w:p>
          <w:p w14:paraId="002C9EE6" w14:textId="368BB853" w:rsidR="00945595" w:rsidRPr="004F2E15" w:rsidRDefault="00945595" w:rsidP="00651633">
            <w:pPr>
              <w:pStyle w:val="Normal0"/>
              <w:rPr>
                <w:sz w:val="16"/>
                <w:szCs w:val="16"/>
              </w:rPr>
            </w:pPr>
            <w:r w:rsidRPr="004F2E15">
              <w:rPr>
                <w:sz w:val="16"/>
                <w:szCs w:val="16"/>
              </w:rPr>
              <w:t xml:space="preserve">As one women predicted the long-term, personal risk of excessive bleeding, </w:t>
            </w:r>
            <w:r w:rsidRPr="004F2E15">
              <w:rPr>
                <w:i/>
                <w:iCs/>
                <w:sz w:val="16"/>
                <w:szCs w:val="16"/>
              </w:rPr>
              <w:t xml:space="preserve">“[your] husband can’t enjoy you as much as he could, and he goes outsides and finds someone else.” </w:t>
            </w:r>
            <w:r w:rsidRPr="004F2E15">
              <w:rPr>
                <w:sz w:val="16"/>
                <w:szCs w:val="16"/>
              </w:rPr>
              <w:t>(Somalian Bantu Woman)</w:t>
            </w:r>
            <w:r w:rsidRPr="004F2E15">
              <w:rPr>
                <w:sz w:val="16"/>
                <w:szCs w:val="16"/>
              </w:rPr>
              <w:fldChar w:fldCharType="begin">
                <w:fldData xml:space="preserve">PEVuZE5vdGU+PENpdGU+PEF1dGhvcj5BZ2JlbWVudTwvQXV0aG9yPjxZZWFyPjIwMTg8L1llYXI+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</w:fldData>
              </w:fldChar>
            </w:r>
            <w:r w:rsidR="001567A2">
              <w:rPr>
                <w:sz w:val="16"/>
                <w:szCs w:val="16"/>
              </w:rPr>
              <w:instrText xml:space="preserve"> ADDIN EN.CITE </w:instrText>
            </w:r>
            <w:r w:rsidR="001567A2">
              <w:rPr>
                <w:sz w:val="16"/>
                <w:szCs w:val="16"/>
              </w:rPr>
              <w:fldChar w:fldCharType="begin">
                <w:fldData xml:space="preserve">PEVuZE5vdGU+PENpdGU+PEF1dGhvcj5BZ2JlbWVudTwvQXV0aG9yPjxZZWFyPjIwMTg8L1llYXI+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</w:fldData>
              </w:fldChar>
            </w:r>
            <w:r w:rsidR="001567A2">
              <w:rPr>
                <w:sz w:val="16"/>
                <w:szCs w:val="16"/>
              </w:rPr>
              <w:instrText xml:space="preserve"> ADDIN EN.CITE.DATA </w:instrText>
            </w:r>
            <w:r w:rsidR="001567A2">
              <w:rPr>
                <w:sz w:val="16"/>
                <w:szCs w:val="16"/>
              </w:rPr>
            </w:r>
            <w:r w:rsidR="001567A2">
              <w:rPr>
                <w:sz w:val="16"/>
                <w:szCs w:val="16"/>
              </w:rPr>
              <w:fldChar w:fldCharType="end"/>
            </w:r>
            <w:r w:rsidRPr="004F2E15">
              <w:rPr>
                <w:sz w:val="16"/>
                <w:szCs w:val="16"/>
              </w:rPr>
            </w:r>
            <w:r w:rsidRPr="004F2E15">
              <w:rPr>
                <w:sz w:val="16"/>
                <w:szCs w:val="16"/>
              </w:rPr>
              <w:fldChar w:fldCharType="separate"/>
            </w:r>
            <w:r w:rsidR="001567A2">
              <w:rPr>
                <w:noProof/>
                <w:sz w:val="16"/>
                <w:szCs w:val="16"/>
              </w:rPr>
              <w:t>(24)</w:t>
            </w:r>
            <w:r w:rsidRPr="004F2E15">
              <w:rPr>
                <w:sz w:val="16"/>
                <w:szCs w:val="16"/>
              </w:rPr>
              <w:fldChar w:fldCharType="end"/>
            </w:r>
          </w:p>
          <w:p w14:paraId="4AD894A0" w14:textId="77777777" w:rsidR="00945595" w:rsidRPr="004F2E15" w:rsidRDefault="00945595" w:rsidP="00651633">
            <w:pPr>
              <w:pStyle w:val="Normal0"/>
              <w:rPr>
                <w:sz w:val="16"/>
                <w:szCs w:val="16"/>
              </w:rPr>
            </w:pPr>
            <w:r w:rsidRPr="004F2E15">
              <w:rPr>
                <w:sz w:val="16"/>
                <w:szCs w:val="16"/>
              </w:rPr>
              <w:t>Most Somalians are Muslims. It is not permissible for a couple to engage in intercourse whilst the woman is bleeding due to cultural and religious reasons.</w:t>
            </w:r>
          </w:p>
          <w:p w14:paraId="036BE1A3" w14:textId="77777777" w:rsidR="00945595" w:rsidRPr="004F2E15" w:rsidRDefault="00945595" w:rsidP="007A4CB4">
            <w:pPr>
              <w:rPr>
                <w:rFonts w:cs="Arial"/>
                <w:i/>
                <w:iCs/>
                <w:sz w:val="16"/>
                <w:szCs w:val="16"/>
              </w:rPr>
            </w:pPr>
          </w:p>
        </w:tc>
        <w:tc>
          <w:tcPr>
            <w:tcW w:w="567" w:type="dxa"/>
            <w:shd w:val="clear" w:color="auto" w:fill="FF0000"/>
          </w:tcPr>
          <w:p w14:paraId="5CBBCE2E" w14:textId="1CD47D09" w:rsidR="00945595" w:rsidRPr="004F2E15" w:rsidRDefault="00945595" w:rsidP="007A4CB4">
            <w:pPr>
              <w:rPr>
                <w:rFonts w:cs="Arial"/>
                <w:b/>
                <w:bCs/>
                <w:sz w:val="16"/>
                <w:szCs w:val="16"/>
              </w:rPr>
            </w:pPr>
            <w:r w:rsidRPr="004F2E15">
              <w:rPr>
                <w:rFonts w:cs="Arial"/>
                <w:b/>
                <w:bCs/>
                <w:sz w:val="16"/>
                <w:szCs w:val="16"/>
              </w:rPr>
              <w:t>B</w:t>
            </w:r>
          </w:p>
        </w:tc>
      </w:tr>
      <w:tr w:rsidR="00945595" w:rsidRPr="0005555A" w14:paraId="172C2D00" w14:textId="3016E1CB" w:rsidTr="004F2E15">
        <w:trPr>
          <w:trHeight w:val="500"/>
        </w:trPr>
        <w:tc>
          <w:tcPr>
            <w:tcW w:w="1541" w:type="dxa"/>
            <w:vMerge/>
            <w:shd w:val="clear" w:color="auto" w:fill="FFE599" w:themeFill="accent4" w:themeFillTint="66"/>
          </w:tcPr>
          <w:p w14:paraId="42D447E3" w14:textId="77777777" w:rsidR="00945595" w:rsidRPr="004F2E15" w:rsidRDefault="00945595" w:rsidP="007A4CB4">
            <w:pPr>
              <w:rPr>
                <w:rFonts w:cs="Arial"/>
                <w:sz w:val="16"/>
                <w:szCs w:val="16"/>
              </w:rPr>
            </w:pPr>
          </w:p>
        </w:tc>
        <w:tc>
          <w:tcPr>
            <w:tcW w:w="12913" w:type="dxa"/>
            <w:shd w:val="clear" w:color="auto" w:fill="FFE599" w:themeFill="accent4" w:themeFillTint="66"/>
          </w:tcPr>
          <w:p w14:paraId="5AE8895B" w14:textId="325C088B" w:rsidR="00945595" w:rsidRPr="004F2E15" w:rsidRDefault="00945595" w:rsidP="001600DA">
            <w:pPr>
              <w:pStyle w:val="Normal0"/>
              <w:rPr>
                <w:i/>
                <w:iCs/>
                <w:sz w:val="16"/>
                <w:szCs w:val="16"/>
              </w:rPr>
            </w:pPr>
            <w:r w:rsidRPr="004F2E15">
              <w:rPr>
                <w:i/>
                <w:iCs/>
                <w:sz w:val="16"/>
                <w:szCs w:val="16"/>
              </w:rPr>
              <w:t xml:space="preserve">“As a Chinese woman, having monthly menstrual bleeding cycle is a sign of your fertility. If you suddenly don’t have any periods, wouldn’t it feel like you are having menopause…if I tell my mother that I stopped having periods after taking the pill, she would think that I am having menopause and I can’t have any child in the future…she would have that sort of concerns and she would say, you have lost an important feature of womanhood” </w:t>
            </w:r>
            <w:r w:rsidRPr="004F2E15">
              <w:rPr>
                <w:sz w:val="16"/>
                <w:szCs w:val="16"/>
              </w:rPr>
              <w:t>(Chinese Woman, married, aged 18–30, no children)</w:t>
            </w:r>
            <w:r w:rsidRPr="004F2E15">
              <w:rPr>
                <w:sz w:val="16"/>
                <w:szCs w:val="16"/>
              </w:rPr>
              <w:fldChar w:fldCharType="begin">
                <w:fldData xml:space="preserve">PEVuZE5vdGU+PENpdGU+PEF1dGhvcj5Eb2xhbjwvQXV0aG9yPjxZZWFyPjIwMjE8L1llYXI+PFJl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</w:fldData>
              </w:fldChar>
            </w:r>
            <w:r w:rsidR="001567A2">
              <w:rPr>
                <w:sz w:val="16"/>
                <w:szCs w:val="16"/>
              </w:rPr>
              <w:instrText xml:space="preserve"> ADDIN EN.CITE </w:instrText>
            </w:r>
            <w:r w:rsidR="001567A2">
              <w:rPr>
                <w:sz w:val="16"/>
                <w:szCs w:val="16"/>
              </w:rPr>
              <w:fldChar w:fldCharType="begin">
                <w:fldData xml:space="preserve">PEVuZE5vdGU+PENpdGU+PEF1dGhvcj5Eb2xhbjwvQXV0aG9yPjxZZWFyPjIwMjE8L1llYXI+PFJl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</w:fldData>
              </w:fldChar>
            </w:r>
            <w:r w:rsidR="001567A2">
              <w:rPr>
                <w:sz w:val="16"/>
                <w:szCs w:val="16"/>
              </w:rPr>
              <w:instrText xml:space="preserve"> ADDIN EN.CITE.DATA </w:instrText>
            </w:r>
            <w:r w:rsidR="001567A2">
              <w:rPr>
                <w:sz w:val="16"/>
                <w:szCs w:val="16"/>
              </w:rPr>
            </w:r>
            <w:r w:rsidR="001567A2">
              <w:rPr>
                <w:sz w:val="16"/>
                <w:szCs w:val="16"/>
              </w:rPr>
              <w:fldChar w:fldCharType="end"/>
            </w:r>
            <w:r w:rsidRPr="004F2E15">
              <w:rPr>
                <w:sz w:val="16"/>
                <w:szCs w:val="16"/>
              </w:rPr>
            </w:r>
            <w:r w:rsidRPr="004F2E15">
              <w:rPr>
                <w:sz w:val="16"/>
                <w:szCs w:val="16"/>
              </w:rPr>
              <w:fldChar w:fldCharType="separate"/>
            </w:r>
            <w:r w:rsidR="001567A2">
              <w:rPr>
                <w:noProof/>
                <w:sz w:val="16"/>
                <w:szCs w:val="16"/>
              </w:rPr>
              <w:t>(28)</w:t>
            </w:r>
            <w:r w:rsidRPr="004F2E15">
              <w:rPr>
                <w:sz w:val="16"/>
                <w:szCs w:val="16"/>
              </w:rPr>
              <w:fldChar w:fldCharType="end"/>
            </w:r>
          </w:p>
          <w:p w14:paraId="64D6B717" w14:textId="77777777" w:rsidR="00945595" w:rsidRPr="004F2E15" w:rsidRDefault="00945595" w:rsidP="007A4CB4">
            <w:pPr>
              <w:rPr>
                <w:rFonts w:cs="Arial"/>
                <w:i/>
                <w:iCs/>
                <w:sz w:val="16"/>
                <w:szCs w:val="16"/>
              </w:rPr>
            </w:pPr>
          </w:p>
        </w:tc>
        <w:tc>
          <w:tcPr>
            <w:tcW w:w="567" w:type="dxa"/>
            <w:shd w:val="clear" w:color="auto" w:fill="FF0000"/>
          </w:tcPr>
          <w:p w14:paraId="1C3ACF37" w14:textId="56E04959" w:rsidR="00945595" w:rsidRPr="004F2E15" w:rsidRDefault="00945595" w:rsidP="007A4CB4">
            <w:pPr>
              <w:rPr>
                <w:rFonts w:cs="Arial"/>
                <w:b/>
                <w:bCs/>
                <w:sz w:val="16"/>
                <w:szCs w:val="16"/>
              </w:rPr>
            </w:pPr>
            <w:r w:rsidRPr="004F2E15">
              <w:rPr>
                <w:rFonts w:cs="Arial"/>
                <w:b/>
                <w:bCs/>
                <w:sz w:val="16"/>
                <w:szCs w:val="16"/>
              </w:rPr>
              <w:t>B</w:t>
            </w:r>
          </w:p>
        </w:tc>
      </w:tr>
      <w:tr w:rsidR="00945595" w:rsidRPr="0005555A" w14:paraId="12663718" w14:textId="46974298" w:rsidTr="004F2E15">
        <w:trPr>
          <w:trHeight w:val="408"/>
        </w:trPr>
        <w:tc>
          <w:tcPr>
            <w:tcW w:w="1541" w:type="dxa"/>
            <w:vMerge/>
            <w:shd w:val="clear" w:color="auto" w:fill="FFE599" w:themeFill="accent4" w:themeFillTint="66"/>
          </w:tcPr>
          <w:p w14:paraId="0785377B" w14:textId="77777777" w:rsidR="00945595" w:rsidRPr="004F2E15" w:rsidRDefault="00945595" w:rsidP="007A4CB4">
            <w:pPr>
              <w:rPr>
                <w:rFonts w:cs="Arial"/>
                <w:sz w:val="16"/>
                <w:szCs w:val="16"/>
              </w:rPr>
            </w:pPr>
          </w:p>
        </w:tc>
        <w:tc>
          <w:tcPr>
            <w:tcW w:w="12913" w:type="dxa"/>
            <w:shd w:val="clear" w:color="auto" w:fill="FFE599" w:themeFill="accent4" w:themeFillTint="66"/>
          </w:tcPr>
          <w:p w14:paraId="1CAE14EB" w14:textId="3175370E" w:rsidR="00945595" w:rsidRPr="004F2E15" w:rsidRDefault="00945595" w:rsidP="004F2E15">
            <w:pPr>
              <w:pStyle w:val="Normal0"/>
              <w:rPr>
                <w:sz w:val="16"/>
                <w:szCs w:val="16"/>
              </w:rPr>
            </w:pPr>
            <w:r w:rsidRPr="004F2E15">
              <w:rPr>
                <w:i/>
                <w:iCs/>
                <w:sz w:val="16"/>
                <w:szCs w:val="16"/>
              </w:rPr>
              <w:t xml:space="preserve">“I always feel that every medicine is part poison, that is why I feel they [contraceptive pills] might, if you take them for long term, might have some impact on some body organs… I believe that and I just have that sort of fear, I just oppose taking pills” </w:t>
            </w:r>
            <w:r w:rsidRPr="004F2E15">
              <w:rPr>
                <w:sz w:val="16"/>
                <w:szCs w:val="16"/>
              </w:rPr>
              <w:t>(Chinese Woman, Married, aged 30–45, one child)</w:t>
            </w:r>
            <w:r w:rsidRPr="004F2E15">
              <w:rPr>
                <w:sz w:val="16"/>
                <w:szCs w:val="16"/>
              </w:rPr>
              <w:fldChar w:fldCharType="begin">
                <w:fldData xml:space="preserve">PEVuZE5vdGU+PENpdGU+PEF1dGhvcj5Eb2xhbjwvQXV0aG9yPjxZZWFyPjIwMjE8L1llYXI+PFJl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</w:fldData>
              </w:fldChar>
            </w:r>
            <w:r w:rsidR="001567A2">
              <w:rPr>
                <w:sz w:val="16"/>
                <w:szCs w:val="16"/>
              </w:rPr>
              <w:instrText xml:space="preserve"> ADDIN EN.CITE </w:instrText>
            </w:r>
            <w:r w:rsidR="001567A2">
              <w:rPr>
                <w:sz w:val="16"/>
                <w:szCs w:val="16"/>
              </w:rPr>
              <w:fldChar w:fldCharType="begin">
                <w:fldData xml:space="preserve">PEVuZE5vdGU+PENpdGU+PEF1dGhvcj5Eb2xhbjwvQXV0aG9yPjxZZWFyPjIwMjE8L1llYXI+PFJl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</w:fldData>
              </w:fldChar>
            </w:r>
            <w:r w:rsidR="001567A2">
              <w:rPr>
                <w:sz w:val="16"/>
                <w:szCs w:val="16"/>
              </w:rPr>
              <w:instrText xml:space="preserve"> ADDIN EN.CITE.DATA </w:instrText>
            </w:r>
            <w:r w:rsidR="001567A2">
              <w:rPr>
                <w:sz w:val="16"/>
                <w:szCs w:val="16"/>
              </w:rPr>
            </w:r>
            <w:r w:rsidR="001567A2">
              <w:rPr>
                <w:sz w:val="16"/>
                <w:szCs w:val="16"/>
              </w:rPr>
              <w:fldChar w:fldCharType="end"/>
            </w:r>
            <w:r w:rsidRPr="004F2E15">
              <w:rPr>
                <w:sz w:val="16"/>
                <w:szCs w:val="16"/>
              </w:rPr>
            </w:r>
            <w:r w:rsidRPr="004F2E15">
              <w:rPr>
                <w:sz w:val="16"/>
                <w:szCs w:val="16"/>
              </w:rPr>
              <w:fldChar w:fldCharType="separate"/>
            </w:r>
            <w:r w:rsidR="001567A2">
              <w:rPr>
                <w:noProof/>
                <w:sz w:val="16"/>
                <w:szCs w:val="16"/>
              </w:rPr>
              <w:t>(28)</w:t>
            </w:r>
            <w:r w:rsidRPr="004F2E15">
              <w:rPr>
                <w:sz w:val="16"/>
                <w:szCs w:val="16"/>
              </w:rPr>
              <w:fldChar w:fldCharType="end"/>
            </w:r>
          </w:p>
        </w:tc>
        <w:tc>
          <w:tcPr>
            <w:tcW w:w="567" w:type="dxa"/>
            <w:shd w:val="clear" w:color="auto" w:fill="FF0000"/>
          </w:tcPr>
          <w:p w14:paraId="5D654DCA" w14:textId="393097CD" w:rsidR="00945595" w:rsidRPr="004F2E15" w:rsidRDefault="00945595" w:rsidP="007A4CB4">
            <w:pPr>
              <w:rPr>
                <w:rFonts w:cs="Arial"/>
                <w:b/>
                <w:bCs/>
                <w:sz w:val="16"/>
                <w:szCs w:val="16"/>
              </w:rPr>
            </w:pPr>
            <w:r w:rsidRPr="004F2E15">
              <w:rPr>
                <w:rFonts w:cs="Arial"/>
                <w:b/>
                <w:bCs/>
                <w:sz w:val="16"/>
                <w:szCs w:val="16"/>
              </w:rPr>
              <w:t>B</w:t>
            </w:r>
          </w:p>
        </w:tc>
      </w:tr>
      <w:tr w:rsidR="00945595" w:rsidRPr="0005555A" w14:paraId="72541D7C" w14:textId="53723137" w:rsidTr="004F2E15">
        <w:trPr>
          <w:trHeight w:val="375"/>
        </w:trPr>
        <w:tc>
          <w:tcPr>
            <w:tcW w:w="1541" w:type="dxa"/>
            <w:vMerge/>
            <w:shd w:val="clear" w:color="auto" w:fill="FFE599" w:themeFill="accent4" w:themeFillTint="66"/>
          </w:tcPr>
          <w:p w14:paraId="59C3260F" w14:textId="77777777" w:rsidR="00945595" w:rsidRPr="004F2E15" w:rsidRDefault="00945595" w:rsidP="007A4CB4">
            <w:pPr>
              <w:rPr>
                <w:rFonts w:cs="Arial"/>
                <w:sz w:val="16"/>
                <w:szCs w:val="16"/>
              </w:rPr>
            </w:pPr>
          </w:p>
        </w:tc>
        <w:tc>
          <w:tcPr>
            <w:tcW w:w="12913" w:type="dxa"/>
            <w:shd w:val="clear" w:color="auto" w:fill="FFE599" w:themeFill="accent4" w:themeFillTint="66"/>
          </w:tcPr>
          <w:p w14:paraId="2E97FA9F" w14:textId="02655AC3" w:rsidR="00945595" w:rsidRPr="004F2E15" w:rsidRDefault="00945595" w:rsidP="007A4CB4">
            <w:pPr>
              <w:rPr>
                <w:rFonts w:cs="Arial"/>
                <w:sz w:val="16"/>
                <w:szCs w:val="16"/>
              </w:rPr>
            </w:pPr>
            <w:r w:rsidRPr="004F2E15">
              <w:rPr>
                <w:rFonts w:cs="Arial"/>
                <w:i/>
                <w:iCs/>
                <w:sz w:val="16"/>
                <w:szCs w:val="16"/>
              </w:rPr>
              <w:t xml:space="preserve">“It hasn’t affected my skin, so my hormones are in balance. I mean, I live a normal life”. </w:t>
            </w:r>
            <w:r w:rsidRPr="004F2E15">
              <w:rPr>
                <w:rFonts w:cs="Arial"/>
                <w:sz w:val="16"/>
                <w:szCs w:val="16"/>
              </w:rPr>
              <w:t>(Woman, aged 21, hormonal IUD user)</w:t>
            </w:r>
            <w:r w:rsidRPr="004F2E15">
              <w:rPr>
                <w:rFonts w:cs="Arial"/>
                <w:sz w:val="16"/>
                <w:szCs w:val="16"/>
              </w:rPr>
              <w:fldChar w:fldCharType="begin">
                <w:fldData xml:space="preserve">PEVuZE5vdGU+PENpdGU+PEF1dGhvcj5Hb21lejwvQXV0aG9yPjxZZWFyPjIwMTg8L1llYXI+PFJl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</w:fldData>
              </w:fldChar>
            </w:r>
            <w:r w:rsidR="001567A2">
              <w:rPr>
                <w:rFonts w:cs="Arial"/>
                <w:sz w:val="16"/>
                <w:szCs w:val="16"/>
              </w:rPr>
              <w:instrText xml:space="preserve"> ADDIN EN.CITE </w:instrText>
            </w:r>
            <w:r w:rsidR="001567A2">
              <w:rPr>
                <w:rFonts w:cs="Arial"/>
                <w:sz w:val="16"/>
                <w:szCs w:val="16"/>
              </w:rPr>
              <w:fldChar w:fldCharType="begin">
                <w:fldData xml:space="preserve">PEVuZE5vdGU+PENpdGU+PEF1dGhvcj5Hb21lejwvQXV0aG9yPjxZZWFyPjIwMTg8L1llYXI+PFJl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</w:fldData>
              </w:fldChar>
            </w:r>
            <w:r w:rsidR="001567A2">
              <w:rPr>
                <w:rFonts w:cs="Arial"/>
                <w:sz w:val="16"/>
                <w:szCs w:val="16"/>
              </w:rPr>
              <w:instrText xml:space="preserve"> ADDIN EN.CITE.DATA </w:instrText>
            </w:r>
            <w:r w:rsidR="001567A2">
              <w:rPr>
                <w:rFonts w:cs="Arial"/>
                <w:sz w:val="16"/>
                <w:szCs w:val="16"/>
              </w:rPr>
            </w:r>
            <w:r w:rsidR="001567A2">
              <w:rPr>
                <w:rFonts w:cs="Arial"/>
                <w:sz w:val="16"/>
                <w:szCs w:val="16"/>
              </w:rPr>
              <w:fldChar w:fldCharType="end"/>
            </w:r>
            <w:r w:rsidRPr="004F2E15">
              <w:rPr>
                <w:rFonts w:cs="Arial"/>
                <w:sz w:val="16"/>
                <w:szCs w:val="16"/>
              </w:rPr>
            </w:r>
            <w:r w:rsidRPr="004F2E15">
              <w:rPr>
                <w:rFonts w:cs="Arial"/>
                <w:sz w:val="16"/>
                <w:szCs w:val="16"/>
              </w:rPr>
              <w:fldChar w:fldCharType="separate"/>
            </w:r>
            <w:r w:rsidR="001567A2">
              <w:rPr>
                <w:rFonts w:cs="Arial"/>
                <w:noProof/>
                <w:sz w:val="16"/>
                <w:szCs w:val="16"/>
              </w:rPr>
              <w:t>(31)</w:t>
            </w:r>
            <w:r w:rsidRPr="004F2E15">
              <w:rPr>
                <w:rFonts w:cs="Arial"/>
                <w:sz w:val="16"/>
                <w:szCs w:val="16"/>
              </w:rPr>
              <w:fldChar w:fldCharType="end"/>
            </w:r>
            <w:r w:rsidRPr="004F2E15">
              <w:rPr>
                <w:rFonts w:cs="Arial"/>
                <w:sz w:val="16"/>
                <w:szCs w:val="16"/>
              </w:rPr>
              <w:t xml:space="preserve"> </w:t>
            </w:r>
          </w:p>
          <w:p w14:paraId="17767231" w14:textId="77777777" w:rsidR="00945595" w:rsidRPr="004F2E15" w:rsidRDefault="00945595" w:rsidP="007A4CB4">
            <w:pPr>
              <w:rPr>
                <w:rFonts w:cs="Arial"/>
                <w:sz w:val="16"/>
                <w:szCs w:val="16"/>
              </w:rPr>
            </w:pPr>
          </w:p>
        </w:tc>
        <w:tc>
          <w:tcPr>
            <w:tcW w:w="567" w:type="dxa"/>
            <w:shd w:val="clear" w:color="auto" w:fill="00B050"/>
          </w:tcPr>
          <w:p w14:paraId="36077FC4" w14:textId="77777777" w:rsidR="00945595" w:rsidRPr="004F2E15" w:rsidRDefault="00945595" w:rsidP="007A4CB4">
            <w:pPr>
              <w:rPr>
                <w:rFonts w:cs="Arial"/>
                <w:sz w:val="16"/>
                <w:szCs w:val="16"/>
              </w:rPr>
            </w:pPr>
            <w:r w:rsidRPr="004F2E15">
              <w:rPr>
                <w:rFonts w:cs="Arial"/>
                <w:b/>
                <w:bCs/>
                <w:sz w:val="16"/>
                <w:szCs w:val="16"/>
              </w:rPr>
              <w:t>F</w:t>
            </w:r>
          </w:p>
        </w:tc>
      </w:tr>
      <w:tr w:rsidR="00945595" w:rsidRPr="0005555A" w14:paraId="5DF2A170" w14:textId="62733140" w:rsidTr="004F2E15">
        <w:trPr>
          <w:trHeight w:val="565"/>
        </w:trPr>
        <w:tc>
          <w:tcPr>
            <w:tcW w:w="1541" w:type="dxa"/>
            <w:vMerge w:val="restart"/>
            <w:shd w:val="clear" w:color="auto" w:fill="FFE599" w:themeFill="accent4" w:themeFillTint="66"/>
          </w:tcPr>
          <w:p w14:paraId="74BFF54F" w14:textId="77777777" w:rsidR="00945595" w:rsidRPr="004F2E15" w:rsidRDefault="00945595" w:rsidP="007A4CB4">
            <w:pPr>
              <w:rPr>
                <w:rFonts w:cs="Arial"/>
                <w:sz w:val="16"/>
                <w:szCs w:val="16"/>
              </w:rPr>
            </w:pPr>
            <w:r w:rsidRPr="004F2E15">
              <w:rPr>
                <w:rFonts w:cs="Arial"/>
                <w:sz w:val="16"/>
                <w:szCs w:val="16"/>
              </w:rPr>
              <w:t xml:space="preserve">Features of LARC Methods </w:t>
            </w:r>
          </w:p>
          <w:p w14:paraId="0332DA61" w14:textId="77777777" w:rsidR="00945595" w:rsidRPr="004F2E15" w:rsidRDefault="00945595" w:rsidP="007A4CB4">
            <w:pPr>
              <w:rPr>
                <w:rFonts w:cs="Arial"/>
                <w:b/>
                <w:bCs/>
                <w:sz w:val="16"/>
                <w:szCs w:val="16"/>
              </w:rPr>
            </w:pPr>
            <w:r w:rsidRPr="004F2E15">
              <w:rPr>
                <w:rFonts w:cs="Arial"/>
                <w:sz w:val="16"/>
                <w:szCs w:val="16"/>
              </w:rPr>
              <w:t xml:space="preserve">– </w:t>
            </w:r>
            <w:r w:rsidRPr="004F2E15">
              <w:rPr>
                <w:rFonts w:cs="Arial"/>
                <w:b/>
                <w:bCs/>
                <w:sz w:val="16"/>
                <w:szCs w:val="16"/>
              </w:rPr>
              <w:t xml:space="preserve">Concerns with </w:t>
            </w:r>
          </w:p>
          <w:p w14:paraId="50F06652" w14:textId="77777777" w:rsidR="00945595" w:rsidRPr="004F2E15" w:rsidRDefault="00945595" w:rsidP="007A4CB4">
            <w:pPr>
              <w:rPr>
                <w:rFonts w:cs="Arial"/>
                <w:sz w:val="16"/>
                <w:szCs w:val="16"/>
              </w:rPr>
            </w:pPr>
            <w:r w:rsidRPr="004F2E15">
              <w:rPr>
                <w:rFonts w:cs="Arial"/>
                <w:b/>
                <w:bCs/>
                <w:sz w:val="16"/>
                <w:szCs w:val="16"/>
              </w:rPr>
              <w:t>procedure itself</w:t>
            </w:r>
          </w:p>
        </w:tc>
        <w:tc>
          <w:tcPr>
            <w:tcW w:w="12913" w:type="dxa"/>
            <w:shd w:val="clear" w:color="auto" w:fill="FFE599" w:themeFill="accent4" w:themeFillTint="66"/>
          </w:tcPr>
          <w:p w14:paraId="319242A4" w14:textId="0E3919C4" w:rsidR="00945595" w:rsidRPr="004F2E15" w:rsidRDefault="00945595" w:rsidP="007A4CB4">
            <w:pPr>
              <w:rPr>
                <w:rFonts w:cs="Arial"/>
                <w:sz w:val="16"/>
                <w:szCs w:val="16"/>
              </w:rPr>
            </w:pPr>
            <w:r w:rsidRPr="004F2E15">
              <w:rPr>
                <w:rFonts w:cs="Arial"/>
                <w:i/>
                <w:iCs/>
                <w:sz w:val="16"/>
                <w:szCs w:val="16"/>
              </w:rPr>
              <w:t xml:space="preserve">“I don’t like the fact that it’s inside of me, ‘cuz it just scares me that it’s been there for four years now. So I’m just trying to think, like okay, how are they gonna get it out now? I mean, I know they say they can just pull it out, but it’s been in there for four years now, so is it gonna be that easy, or am I gonna go have to go through some type of surgery to get it removed?” </w:t>
            </w:r>
            <w:r w:rsidRPr="004F2E15">
              <w:rPr>
                <w:rFonts w:cs="Arial"/>
                <w:sz w:val="16"/>
                <w:szCs w:val="16"/>
              </w:rPr>
              <w:t>(Woman, aged 23, IUD user)</w:t>
            </w:r>
            <w:r w:rsidRPr="004F2E15">
              <w:rPr>
                <w:rFonts w:cs="Arial"/>
                <w:sz w:val="16"/>
                <w:szCs w:val="16"/>
              </w:rPr>
              <w:fldChar w:fldCharType="begin">
                <w:fldData xml:space="preserve">PEVuZE5vdGU+PENpdGU+PEF1dGhvcj5Hb21lejwvQXV0aG9yPjxZZWFyPjIwMTg8L1llYXI+PFJl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</w:fldData>
              </w:fldChar>
            </w:r>
            <w:r w:rsidR="001567A2">
              <w:rPr>
                <w:rFonts w:cs="Arial"/>
                <w:sz w:val="16"/>
                <w:szCs w:val="16"/>
              </w:rPr>
              <w:instrText xml:space="preserve"> ADDIN EN.CITE </w:instrText>
            </w:r>
            <w:r w:rsidR="001567A2">
              <w:rPr>
                <w:rFonts w:cs="Arial"/>
                <w:sz w:val="16"/>
                <w:szCs w:val="16"/>
              </w:rPr>
              <w:fldChar w:fldCharType="begin">
                <w:fldData xml:space="preserve">PEVuZE5vdGU+PENpdGU+PEF1dGhvcj5Hb21lejwvQXV0aG9yPjxZZWFyPjIwMTg8L1llYXI+PFJl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</w:fldData>
              </w:fldChar>
            </w:r>
            <w:r w:rsidR="001567A2">
              <w:rPr>
                <w:rFonts w:cs="Arial"/>
                <w:sz w:val="16"/>
                <w:szCs w:val="16"/>
              </w:rPr>
              <w:instrText xml:space="preserve"> ADDIN EN.CITE.DATA </w:instrText>
            </w:r>
            <w:r w:rsidR="001567A2">
              <w:rPr>
                <w:rFonts w:cs="Arial"/>
                <w:sz w:val="16"/>
                <w:szCs w:val="16"/>
              </w:rPr>
            </w:r>
            <w:r w:rsidR="001567A2">
              <w:rPr>
                <w:rFonts w:cs="Arial"/>
                <w:sz w:val="16"/>
                <w:szCs w:val="16"/>
              </w:rPr>
              <w:fldChar w:fldCharType="end"/>
            </w:r>
            <w:r w:rsidRPr="004F2E15">
              <w:rPr>
                <w:rFonts w:cs="Arial"/>
                <w:sz w:val="16"/>
                <w:szCs w:val="16"/>
              </w:rPr>
            </w:r>
            <w:r w:rsidRPr="004F2E15">
              <w:rPr>
                <w:rFonts w:cs="Arial"/>
                <w:sz w:val="16"/>
                <w:szCs w:val="16"/>
              </w:rPr>
              <w:fldChar w:fldCharType="separate"/>
            </w:r>
            <w:r w:rsidR="001567A2">
              <w:rPr>
                <w:rFonts w:cs="Arial"/>
                <w:noProof/>
                <w:sz w:val="16"/>
                <w:szCs w:val="16"/>
              </w:rPr>
              <w:t>(31)</w:t>
            </w:r>
            <w:r w:rsidRPr="004F2E15">
              <w:rPr>
                <w:rFonts w:cs="Arial"/>
                <w:sz w:val="16"/>
                <w:szCs w:val="16"/>
              </w:rPr>
              <w:fldChar w:fldCharType="end"/>
            </w:r>
          </w:p>
          <w:p w14:paraId="531358CE" w14:textId="77777777" w:rsidR="00945595" w:rsidRPr="004F2E15" w:rsidRDefault="00945595" w:rsidP="007A4CB4">
            <w:pPr>
              <w:rPr>
                <w:rFonts w:cs="Arial"/>
                <w:i/>
                <w:iCs/>
                <w:sz w:val="16"/>
                <w:szCs w:val="16"/>
              </w:rPr>
            </w:pPr>
          </w:p>
        </w:tc>
        <w:tc>
          <w:tcPr>
            <w:tcW w:w="567" w:type="dxa"/>
            <w:shd w:val="clear" w:color="auto" w:fill="FF0000"/>
          </w:tcPr>
          <w:p w14:paraId="2842BEC3" w14:textId="77777777" w:rsidR="00945595" w:rsidRPr="004F2E15" w:rsidRDefault="00945595" w:rsidP="007A4CB4">
            <w:pPr>
              <w:rPr>
                <w:rFonts w:cs="Arial"/>
                <w:b/>
                <w:bCs/>
                <w:sz w:val="16"/>
                <w:szCs w:val="16"/>
              </w:rPr>
            </w:pPr>
            <w:r w:rsidRPr="004F2E15">
              <w:rPr>
                <w:rFonts w:cs="Arial"/>
                <w:b/>
                <w:bCs/>
                <w:sz w:val="16"/>
                <w:szCs w:val="16"/>
              </w:rPr>
              <w:t>B</w:t>
            </w:r>
          </w:p>
        </w:tc>
      </w:tr>
      <w:tr w:rsidR="00945595" w:rsidRPr="0005555A" w14:paraId="63112C0E" w14:textId="0E534118" w:rsidTr="004F2E15">
        <w:trPr>
          <w:trHeight w:val="377"/>
        </w:trPr>
        <w:tc>
          <w:tcPr>
            <w:tcW w:w="1541" w:type="dxa"/>
            <w:vMerge/>
            <w:shd w:val="clear" w:color="auto" w:fill="FFE599" w:themeFill="accent4" w:themeFillTint="66"/>
          </w:tcPr>
          <w:p w14:paraId="5C69C126" w14:textId="77777777" w:rsidR="00945595" w:rsidRPr="004F2E15" w:rsidRDefault="00945595" w:rsidP="007A4CB4">
            <w:pPr>
              <w:rPr>
                <w:rFonts w:cs="Arial"/>
                <w:sz w:val="16"/>
                <w:szCs w:val="16"/>
              </w:rPr>
            </w:pPr>
          </w:p>
        </w:tc>
        <w:tc>
          <w:tcPr>
            <w:tcW w:w="12913" w:type="dxa"/>
            <w:shd w:val="clear" w:color="auto" w:fill="FFE599" w:themeFill="accent4" w:themeFillTint="66"/>
          </w:tcPr>
          <w:p w14:paraId="561A504E" w14:textId="3F9E2C53" w:rsidR="00945595" w:rsidRPr="004F2E15" w:rsidRDefault="00945595" w:rsidP="00086B76">
            <w:pPr>
              <w:widowControl w:val="0"/>
              <w:autoSpaceDE w:val="0"/>
              <w:autoSpaceDN w:val="0"/>
              <w:adjustRightInd w:val="0"/>
              <w:rPr>
                <w:rFonts w:cs="Arial"/>
                <w:sz w:val="16"/>
                <w:szCs w:val="16"/>
              </w:rPr>
            </w:pPr>
            <w:r w:rsidRPr="004F2E15">
              <w:rPr>
                <w:rFonts w:cs="Arial"/>
                <w:i/>
                <w:iCs/>
                <w:sz w:val="16"/>
                <w:szCs w:val="16"/>
              </w:rPr>
              <w:t xml:space="preserve">“Well, for me it’s more comfortable that they put something in my arm than in my uterus.” </w:t>
            </w:r>
            <w:r w:rsidRPr="004F2E15">
              <w:rPr>
                <w:rFonts w:cs="Arial"/>
                <w:sz w:val="16"/>
                <w:szCs w:val="16"/>
              </w:rPr>
              <w:t xml:space="preserve">(Latina Woman) </w:t>
            </w:r>
            <w:r w:rsidRPr="004F2E15">
              <w:rPr>
                <w:rFonts w:cs="Arial"/>
                <w:sz w:val="16"/>
                <w:szCs w:val="16"/>
              </w:rPr>
              <w:fldChar w:fldCharType="begin">
                <w:fldData xml:space="preserve">PEVuZE5vdGU+PENpdGU+PEF1dGhvcj5XaGl0ZTwvQXV0aG9yPjxZZWFyPjIwMTM8L1llYXI+PFJl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</w:fldData>
              </w:fldChar>
            </w:r>
            <w:r w:rsidR="001567A2">
              <w:rPr>
                <w:rFonts w:cs="Arial"/>
                <w:sz w:val="16"/>
                <w:szCs w:val="16"/>
              </w:rPr>
              <w:instrText xml:space="preserve"> ADDIN EN.CITE </w:instrText>
            </w:r>
            <w:r w:rsidR="001567A2">
              <w:rPr>
                <w:rFonts w:cs="Arial"/>
                <w:sz w:val="16"/>
                <w:szCs w:val="16"/>
              </w:rPr>
              <w:fldChar w:fldCharType="begin">
                <w:fldData xml:space="preserve">PEVuZE5vdGU+PENpdGU+PEF1dGhvcj5XaGl0ZTwvQXV0aG9yPjxZZWFyPjIwMTM8L1llYXI+PFJl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</w:fldData>
              </w:fldChar>
            </w:r>
            <w:r w:rsidR="001567A2">
              <w:rPr>
                <w:rFonts w:cs="Arial"/>
                <w:sz w:val="16"/>
                <w:szCs w:val="16"/>
              </w:rPr>
              <w:instrText xml:space="preserve"> ADDIN EN.CITE.DATA </w:instrText>
            </w:r>
            <w:r w:rsidR="001567A2">
              <w:rPr>
                <w:rFonts w:cs="Arial"/>
                <w:sz w:val="16"/>
                <w:szCs w:val="16"/>
              </w:rPr>
            </w:r>
            <w:r w:rsidR="001567A2">
              <w:rPr>
                <w:rFonts w:cs="Arial"/>
                <w:sz w:val="16"/>
                <w:szCs w:val="16"/>
              </w:rPr>
              <w:fldChar w:fldCharType="end"/>
            </w:r>
            <w:r w:rsidRPr="004F2E15">
              <w:rPr>
                <w:rFonts w:cs="Arial"/>
                <w:sz w:val="16"/>
                <w:szCs w:val="16"/>
              </w:rPr>
            </w:r>
            <w:r w:rsidRPr="004F2E15">
              <w:rPr>
                <w:rFonts w:cs="Arial"/>
                <w:sz w:val="16"/>
                <w:szCs w:val="16"/>
              </w:rPr>
              <w:fldChar w:fldCharType="separate"/>
            </w:r>
            <w:r w:rsidR="001567A2">
              <w:rPr>
                <w:rFonts w:cs="Arial"/>
                <w:noProof/>
                <w:sz w:val="16"/>
                <w:szCs w:val="16"/>
              </w:rPr>
              <w:t>(41)</w:t>
            </w:r>
            <w:r w:rsidRPr="004F2E15">
              <w:rPr>
                <w:rFonts w:cs="Arial"/>
                <w:sz w:val="16"/>
                <w:szCs w:val="16"/>
              </w:rPr>
              <w:fldChar w:fldCharType="end"/>
            </w:r>
          </w:p>
        </w:tc>
        <w:tc>
          <w:tcPr>
            <w:tcW w:w="567" w:type="dxa"/>
            <w:shd w:val="clear" w:color="auto" w:fill="00B050"/>
          </w:tcPr>
          <w:p w14:paraId="4A87B393" w14:textId="77777777" w:rsidR="00945595" w:rsidRPr="004F2E15" w:rsidRDefault="00945595" w:rsidP="007A4CB4">
            <w:pPr>
              <w:rPr>
                <w:rFonts w:cs="Arial"/>
                <w:b/>
                <w:bCs/>
                <w:sz w:val="16"/>
                <w:szCs w:val="16"/>
              </w:rPr>
            </w:pPr>
            <w:r w:rsidRPr="004F2E15">
              <w:rPr>
                <w:rFonts w:cs="Arial"/>
                <w:b/>
                <w:bCs/>
                <w:sz w:val="16"/>
                <w:szCs w:val="16"/>
              </w:rPr>
              <w:t>F</w:t>
            </w:r>
          </w:p>
        </w:tc>
      </w:tr>
      <w:tr w:rsidR="00945595" w:rsidRPr="0005555A" w14:paraId="2B664575" w14:textId="11DBB936" w:rsidTr="004F2E15">
        <w:trPr>
          <w:trHeight w:val="654"/>
        </w:trPr>
        <w:tc>
          <w:tcPr>
            <w:tcW w:w="1541" w:type="dxa"/>
            <w:shd w:val="clear" w:color="auto" w:fill="FFE599" w:themeFill="accent4" w:themeFillTint="66"/>
          </w:tcPr>
          <w:p w14:paraId="66F10C23" w14:textId="77777777" w:rsidR="00945595" w:rsidRPr="004F2E15" w:rsidRDefault="00945595" w:rsidP="007A4CB4">
            <w:pPr>
              <w:rPr>
                <w:rFonts w:cs="Arial"/>
                <w:sz w:val="16"/>
                <w:szCs w:val="16"/>
              </w:rPr>
            </w:pPr>
            <w:r w:rsidRPr="004F2E15">
              <w:rPr>
                <w:rFonts w:cs="Arial"/>
                <w:sz w:val="16"/>
                <w:szCs w:val="16"/>
              </w:rPr>
              <w:t xml:space="preserve">Features of LARC Methods - </w:t>
            </w:r>
            <w:r w:rsidRPr="004F2E15">
              <w:rPr>
                <w:rFonts w:cs="Arial"/>
                <w:b/>
                <w:bCs/>
                <w:sz w:val="16"/>
                <w:szCs w:val="16"/>
              </w:rPr>
              <w:t>Convenience</w:t>
            </w:r>
          </w:p>
        </w:tc>
        <w:tc>
          <w:tcPr>
            <w:tcW w:w="12913" w:type="dxa"/>
            <w:shd w:val="clear" w:color="auto" w:fill="FFE599" w:themeFill="accent4" w:themeFillTint="66"/>
          </w:tcPr>
          <w:p w14:paraId="632E7A86" w14:textId="2085BEE2" w:rsidR="00945595" w:rsidRPr="004F2E15" w:rsidRDefault="00945595" w:rsidP="007A4CB4">
            <w:pPr>
              <w:rPr>
                <w:rFonts w:cs="Arial"/>
                <w:sz w:val="16"/>
                <w:szCs w:val="16"/>
              </w:rPr>
            </w:pPr>
            <w:r w:rsidRPr="004F2E15">
              <w:rPr>
                <w:rFonts w:cs="Arial"/>
                <w:i/>
                <w:iCs/>
                <w:sz w:val="16"/>
                <w:szCs w:val="16"/>
              </w:rPr>
              <w:t>“If I don’t have it [OCP] with me for whatever reason, then I get home, and I’m so tired, and I just pass out without even remembering, and the next morning, I’m like, oh crap, I didn’t take my birth control…So I mean, this [the IUD] is way more convenient, and it’ll just sit there.”</w:t>
            </w:r>
            <w:r w:rsidRPr="004F2E15">
              <w:rPr>
                <w:rFonts w:cs="Arial"/>
                <w:sz w:val="16"/>
                <w:szCs w:val="16"/>
              </w:rPr>
              <w:t xml:space="preserve"> (College student, aged 19) </w:t>
            </w:r>
            <w:r w:rsidRPr="004F2E15">
              <w:rPr>
                <w:rFonts w:cs="Arial"/>
                <w:sz w:val="16"/>
                <w:szCs w:val="16"/>
              </w:rPr>
              <w:fldChar w:fldCharType="begin">
                <w:fldData xml:space="preserve">PEVuZE5vdGU+PENpdGU+PEF1dGhvcj5Hb21lejwvQXV0aG9yPjxZZWFyPjIwMTg8L1llYXI+PFJl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</w:fldData>
              </w:fldChar>
            </w:r>
            <w:r w:rsidR="001567A2">
              <w:rPr>
                <w:rFonts w:cs="Arial"/>
                <w:sz w:val="16"/>
                <w:szCs w:val="16"/>
              </w:rPr>
              <w:instrText xml:space="preserve"> ADDIN EN.CITE </w:instrText>
            </w:r>
            <w:r w:rsidR="001567A2">
              <w:rPr>
                <w:rFonts w:cs="Arial"/>
                <w:sz w:val="16"/>
                <w:szCs w:val="16"/>
              </w:rPr>
              <w:fldChar w:fldCharType="begin">
                <w:fldData xml:space="preserve">PEVuZE5vdGU+PENpdGU+PEF1dGhvcj5Hb21lejwvQXV0aG9yPjxZZWFyPjIwMTg8L1llYXI+PFJl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</w:fldData>
              </w:fldChar>
            </w:r>
            <w:r w:rsidR="001567A2">
              <w:rPr>
                <w:rFonts w:cs="Arial"/>
                <w:sz w:val="16"/>
                <w:szCs w:val="16"/>
              </w:rPr>
              <w:instrText xml:space="preserve"> ADDIN EN.CITE.DATA </w:instrText>
            </w:r>
            <w:r w:rsidR="001567A2">
              <w:rPr>
                <w:rFonts w:cs="Arial"/>
                <w:sz w:val="16"/>
                <w:szCs w:val="16"/>
              </w:rPr>
            </w:r>
            <w:r w:rsidR="001567A2">
              <w:rPr>
                <w:rFonts w:cs="Arial"/>
                <w:sz w:val="16"/>
                <w:szCs w:val="16"/>
              </w:rPr>
              <w:fldChar w:fldCharType="end"/>
            </w:r>
            <w:r w:rsidRPr="004F2E15">
              <w:rPr>
                <w:rFonts w:cs="Arial"/>
                <w:sz w:val="16"/>
                <w:szCs w:val="16"/>
              </w:rPr>
            </w:r>
            <w:r w:rsidRPr="004F2E15">
              <w:rPr>
                <w:rFonts w:cs="Arial"/>
                <w:sz w:val="16"/>
                <w:szCs w:val="16"/>
              </w:rPr>
              <w:fldChar w:fldCharType="separate"/>
            </w:r>
            <w:r w:rsidR="001567A2">
              <w:rPr>
                <w:rFonts w:cs="Arial"/>
                <w:noProof/>
                <w:sz w:val="16"/>
                <w:szCs w:val="16"/>
              </w:rPr>
              <w:t>(31)</w:t>
            </w:r>
            <w:r w:rsidRPr="004F2E15">
              <w:rPr>
                <w:rFonts w:cs="Arial"/>
                <w:sz w:val="16"/>
                <w:szCs w:val="16"/>
              </w:rPr>
              <w:fldChar w:fldCharType="end"/>
            </w:r>
          </w:p>
        </w:tc>
        <w:tc>
          <w:tcPr>
            <w:tcW w:w="567" w:type="dxa"/>
            <w:shd w:val="clear" w:color="auto" w:fill="00B050"/>
          </w:tcPr>
          <w:p w14:paraId="091F55F4" w14:textId="77777777" w:rsidR="00945595" w:rsidRPr="004F2E15" w:rsidRDefault="00945595" w:rsidP="007A4CB4">
            <w:pPr>
              <w:rPr>
                <w:rFonts w:cs="Arial"/>
                <w:b/>
                <w:bCs/>
                <w:sz w:val="16"/>
                <w:szCs w:val="16"/>
              </w:rPr>
            </w:pPr>
            <w:r w:rsidRPr="004F2E15">
              <w:rPr>
                <w:rFonts w:cs="Arial"/>
                <w:b/>
                <w:bCs/>
                <w:sz w:val="16"/>
                <w:szCs w:val="16"/>
              </w:rPr>
              <w:t>F</w:t>
            </w:r>
          </w:p>
        </w:tc>
      </w:tr>
      <w:tr w:rsidR="00945595" w:rsidRPr="0005555A" w14:paraId="576B6B64" w14:textId="4C8B1C83" w:rsidTr="004F2E15">
        <w:trPr>
          <w:trHeight w:val="281"/>
        </w:trPr>
        <w:tc>
          <w:tcPr>
            <w:tcW w:w="1541" w:type="dxa"/>
            <w:vMerge w:val="restart"/>
            <w:shd w:val="clear" w:color="auto" w:fill="FFE599" w:themeFill="accent4" w:themeFillTint="66"/>
          </w:tcPr>
          <w:p w14:paraId="00E5B309" w14:textId="77777777" w:rsidR="00945595" w:rsidRPr="004F2E15" w:rsidRDefault="00945595" w:rsidP="007A4CB4">
            <w:pPr>
              <w:rPr>
                <w:rFonts w:cs="Arial"/>
                <w:sz w:val="16"/>
                <w:szCs w:val="16"/>
              </w:rPr>
            </w:pPr>
            <w:r w:rsidRPr="004F2E15">
              <w:rPr>
                <w:rFonts w:cs="Arial"/>
                <w:sz w:val="16"/>
                <w:szCs w:val="16"/>
              </w:rPr>
              <w:t xml:space="preserve">Features of LARC methods </w:t>
            </w:r>
          </w:p>
          <w:p w14:paraId="07120031" w14:textId="77777777" w:rsidR="00945595" w:rsidRPr="004F2E15" w:rsidRDefault="00945595" w:rsidP="007A4CB4">
            <w:pPr>
              <w:rPr>
                <w:rFonts w:cs="Arial"/>
                <w:sz w:val="16"/>
                <w:szCs w:val="16"/>
              </w:rPr>
            </w:pPr>
            <w:r w:rsidRPr="004F2E15">
              <w:rPr>
                <w:rFonts w:cs="Arial"/>
                <w:sz w:val="16"/>
                <w:szCs w:val="16"/>
              </w:rPr>
              <w:t>-</w:t>
            </w:r>
            <w:r w:rsidRPr="004F2E15">
              <w:rPr>
                <w:rFonts w:cs="Arial"/>
                <w:b/>
                <w:bCs/>
                <w:sz w:val="16"/>
                <w:szCs w:val="16"/>
              </w:rPr>
              <w:t xml:space="preserve"> Efficacy</w:t>
            </w:r>
          </w:p>
        </w:tc>
        <w:tc>
          <w:tcPr>
            <w:tcW w:w="12913" w:type="dxa"/>
            <w:shd w:val="clear" w:color="auto" w:fill="FFE599" w:themeFill="accent4" w:themeFillTint="66"/>
          </w:tcPr>
          <w:p w14:paraId="445126E1" w14:textId="321747DE" w:rsidR="00945595" w:rsidRPr="004F2E15" w:rsidRDefault="00945595" w:rsidP="007A4CB4">
            <w:pPr>
              <w:rPr>
                <w:rFonts w:cs="Arial"/>
                <w:sz w:val="16"/>
                <w:szCs w:val="16"/>
              </w:rPr>
            </w:pPr>
            <w:r w:rsidRPr="004F2E15">
              <w:rPr>
                <w:rFonts w:cs="Arial"/>
                <w:i/>
                <w:iCs/>
                <w:sz w:val="16"/>
                <w:szCs w:val="16"/>
              </w:rPr>
              <w:t>“I see it [implant] as effective … because you have it inside your body, and in a place where you can see and feel it.”</w:t>
            </w:r>
            <w:r w:rsidRPr="004F2E15">
              <w:rPr>
                <w:rFonts w:cs="Arial"/>
                <w:sz w:val="16"/>
                <w:szCs w:val="16"/>
              </w:rPr>
              <w:t xml:space="preserve"> (Latina Woman, aged 26, 2 children)</w:t>
            </w:r>
            <w:r w:rsidRPr="004F2E15">
              <w:rPr>
                <w:rFonts w:cs="Arial"/>
                <w:sz w:val="16"/>
                <w:szCs w:val="16"/>
              </w:rPr>
              <w:fldChar w:fldCharType="begin">
                <w:fldData xml:space="preserve">PEVuZE5vdGU+PENpdGU+PEF1dGhvcj5XaGl0ZTwvQXV0aG9yPjxZZWFyPjIwMTM8L1llYXI+PFJl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</w:fldData>
              </w:fldChar>
            </w:r>
            <w:r w:rsidR="001567A2">
              <w:rPr>
                <w:rFonts w:cs="Arial"/>
                <w:sz w:val="16"/>
                <w:szCs w:val="16"/>
              </w:rPr>
              <w:instrText xml:space="preserve"> ADDIN EN.CITE </w:instrText>
            </w:r>
            <w:r w:rsidR="001567A2">
              <w:rPr>
                <w:rFonts w:cs="Arial"/>
                <w:sz w:val="16"/>
                <w:szCs w:val="16"/>
              </w:rPr>
              <w:fldChar w:fldCharType="begin">
                <w:fldData xml:space="preserve">PEVuZE5vdGU+PENpdGU+PEF1dGhvcj5XaGl0ZTwvQXV0aG9yPjxZZWFyPjIwMTM8L1llYXI+PFJl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</w:fldData>
              </w:fldChar>
            </w:r>
            <w:r w:rsidR="001567A2">
              <w:rPr>
                <w:rFonts w:cs="Arial"/>
                <w:sz w:val="16"/>
                <w:szCs w:val="16"/>
              </w:rPr>
              <w:instrText xml:space="preserve"> ADDIN EN.CITE.DATA </w:instrText>
            </w:r>
            <w:r w:rsidR="001567A2">
              <w:rPr>
                <w:rFonts w:cs="Arial"/>
                <w:sz w:val="16"/>
                <w:szCs w:val="16"/>
              </w:rPr>
            </w:r>
            <w:r w:rsidR="001567A2">
              <w:rPr>
                <w:rFonts w:cs="Arial"/>
                <w:sz w:val="16"/>
                <w:szCs w:val="16"/>
              </w:rPr>
              <w:fldChar w:fldCharType="end"/>
            </w:r>
            <w:r w:rsidRPr="004F2E15">
              <w:rPr>
                <w:rFonts w:cs="Arial"/>
                <w:sz w:val="16"/>
                <w:szCs w:val="16"/>
              </w:rPr>
            </w:r>
            <w:r w:rsidRPr="004F2E15">
              <w:rPr>
                <w:rFonts w:cs="Arial"/>
                <w:sz w:val="16"/>
                <w:szCs w:val="16"/>
              </w:rPr>
              <w:fldChar w:fldCharType="separate"/>
            </w:r>
            <w:r w:rsidR="001567A2">
              <w:rPr>
                <w:rFonts w:cs="Arial"/>
                <w:noProof/>
                <w:sz w:val="16"/>
                <w:szCs w:val="16"/>
              </w:rPr>
              <w:t>(41)</w:t>
            </w:r>
            <w:r w:rsidRPr="004F2E15">
              <w:rPr>
                <w:rFonts w:cs="Arial"/>
                <w:sz w:val="16"/>
                <w:szCs w:val="16"/>
              </w:rPr>
              <w:fldChar w:fldCharType="end"/>
            </w:r>
          </w:p>
        </w:tc>
        <w:tc>
          <w:tcPr>
            <w:tcW w:w="567" w:type="dxa"/>
            <w:shd w:val="clear" w:color="auto" w:fill="00B050"/>
          </w:tcPr>
          <w:p w14:paraId="784D4D84" w14:textId="77777777" w:rsidR="00945595" w:rsidRPr="004F2E15" w:rsidRDefault="00945595" w:rsidP="007A4CB4">
            <w:pPr>
              <w:rPr>
                <w:rFonts w:cs="Arial"/>
                <w:b/>
                <w:bCs/>
                <w:sz w:val="16"/>
                <w:szCs w:val="16"/>
              </w:rPr>
            </w:pPr>
            <w:r w:rsidRPr="004F2E15">
              <w:rPr>
                <w:rFonts w:cs="Arial"/>
                <w:b/>
                <w:bCs/>
                <w:sz w:val="16"/>
                <w:szCs w:val="16"/>
              </w:rPr>
              <w:t>F</w:t>
            </w:r>
          </w:p>
        </w:tc>
      </w:tr>
      <w:tr w:rsidR="00945595" w:rsidRPr="0005555A" w14:paraId="13F5A4BE" w14:textId="3B64AB26" w:rsidTr="004F2E15">
        <w:trPr>
          <w:trHeight w:val="413"/>
        </w:trPr>
        <w:tc>
          <w:tcPr>
            <w:tcW w:w="1541" w:type="dxa"/>
            <w:vMerge/>
            <w:shd w:val="clear" w:color="auto" w:fill="FFE599" w:themeFill="accent4" w:themeFillTint="66"/>
          </w:tcPr>
          <w:p w14:paraId="4D472C80" w14:textId="77777777" w:rsidR="00945595" w:rsidRPr="004F2E15" w:rsidRDefault="00945595" w:rsidP="007A4CB4">
            <w:pPr>
              <w:rPr>
                <w:rFonts w:cs="Arial"/>
                <w:sz w:val="16"/>
                <w:szCs w:val="16"/>
              </w:rPr>
            </w:pPr>
          </w:p>
        </w:tc>
        <w:tc>
          <w:tcPr>
            <w:tcW w:w="12913" w:type="dxa"/>
            <w:shd w:val="clear" w:color="auto" w:fill="FFE599" w:themeFill="accent4" w:themeFillTint="66"/>
          </w:tcPr>
          <w:p w14:paraId="464F8C7D" w14:textId="029379FB" w:rsidR="00945595" w:rsidRPr="004F2E15" w:rsidRDefault="00945595" w:rsidP="00344EB2">
            <w:pPr>
              <w:widowControl w:val="0"/>
              <w:autoSpaceDE w:val="0"/>
              <w:autoSpaceDN w:val="0"/>
              <w:adjustRightInd w:val="0"/>
              <w:rPr>
                <w:rFonts w:cs="Arial"/>
                <w:sz w:val="16"/>
                <w:szCs w:val="16"/>
              </w:rPr>
            </w:pPr>
            <w:r w:rsidRPr="004F2E15">
              <w:rPr>
                <w:rFonts w:cs="Arial"/>
                <w:i/>
                <w:iCs/>
                <w:sz w:val="16"/>
                <w:szCs w:val="16"/>
              </w:rPr>
              <w:t xml:space="preserve">“‘Because, I used it [IUD] and got pregnant. And it didn’t move or anything, it was … in its place where it should have been … And there were two of us that got pregnant that way, my sister and me.” </w:t>
            </w:r>
            <w:r w:rsidRPr="004F2E15">
              <w:rPr>
                <w:rFonts w:cs="Arial"/>
                <w:sz w:val="16"/>
                <w:szCs w:val="16"/>
              </w:rPr>
              <w:t>(Latina woman, aged 36, 3 children)</w:t>
            </w:r>
            <w:r w:rsidRPr="004F2E15">
              <w:rPr>
                <w:rFonts w:cs="Arial"/>
                <w:sz w:val="16"/>
                <w:szCs w:val="16"/>
              </w:rPr>
              <w:fldChar w:fldCharType="begin">
                <w:fldData xml:space="preserve">PEVuZE5vdGU+PENpdGU+PEF1dGhvcj5XaGl0ZTwvQXV0aG9yPjxZZWFyPjIwMTM8L1llYXI+PFJl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</w:fldData>
              </w:fldChar>
            </w:r>
            <w:r w:rsidR="001567A2">
              <w:rPr>
                <w:rFonts w:cs="Arial"/>
                <w:sz w:val="16"/>
                <w:szCs w:val="16"/>
              </w:rPr>
              <w:instrText xml:space="preserve"> ADDIN EN.CITE </w:instrText>
            </w:r>
            <w:r w:rsidR="001567A2">
              <w:rPr>
                <w:rFonts w:cs="Arial"/>
                <w:sz w:val="16"/>
                <w:szCs w:val="16"/>
              </w:rPr>
              <w:fldChar w:fldCharType="begin">
                <w:fldData xml:space="preserve">PEVuZE5vdGU+PENpdGU+PEF1dGhvcj5XaGl0ZTwvQXV0aG9yPjxZZWFyPjIwMTM8L1llYXI+PFJl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</w:fldData>
              </w:fldChar>
            </w:r>
            <w:r w:rsidR="001567A2">
              <w:rPr>
                <w:rFonts w:cs="Arial"/>
                <w:sz w:val="16"/>
                <w:szCs w:val="16"/>
              </w:rPr>
              <w:instrText xml:space="preserve"> ADDIN EN.CITE.DATA </w:instrText>
            </w:r>
            <w:r w:rsidR="001567A2">
              <w:rPr>
                <w:rFonts w:cs="Arial"/>
                <w:sz w:val="16"/>
                <w:szCs w:val="16"/>
              </w:rPr>
            </w:r>
            <w:r w:rsidR="001567A2">
              <w:rPr>
                <w:rFonts w:cs="Arial"/>
                <w:sz w:val="16"/>
                <w:szCs w:val="16"/>
              </w:rPr>
              <w:fldChar w:fldCharType="end"/>
            </w:r>
            <w:r w:rsidRPr="004F2E15">
              <w:rPr>
                <w:rFonts w:cs="Arial"/>
                <w:sz w:val="16"/>
                <w:szCs w:val="16"/>
              </w:rPr>
            </w:r>
            <w:r w:rsidRPr="004F2E15">
              <w:rPr>
                <w:rFonts w:cs="Arial"/>
                <w:sz w:val="16"/>
                <w:szCs w:val="16"/>
              </w:rPr>
              <w:fldChar w:fldCharType="separate"/>
            </w:r>
            <w:r w:rsidR="001567A2">
              <w:rPr>
                <w:rFonts w:cs="Arial"/>
                <w:noProof/>
                <w:sz w:val="16"/>
                <w:szCs w:val="16"/>
              </w:rPr>
              <w:t>(41)</w:t>
            </w:r>
            <w:r w:rsidRPr="004F2E15">
              <w:rPr>
                <w:rFonts w:cs="Arial"/>
                <w:sz w:val="16"/>
                <w:szCs w:val="16"/>
              </w:rPr>
              <w:fldChar w:fldCharType="end"/>
            </w:r>
            <w:r w:rsidRPr="004F2E15">
              <w:rPr>
                <w:rFonts w:cs="Arial"/>
                <w:sz w:val="16"/>
                <w:szCs w:val="16"/>
              </w:rPr>
              <w:t xml:space="preserve"> </w:t>
            </w:r>
          </w:p>
        </w:tc>
        <w:tc>
          <w:tcPr>
            <w:tcW w:w="567" w:type="dxa"/>
            <w:shd w:val="clear" w:color="auto" w:fill="FF0000"/>
          </w:tcPr>
          <w:p w14:paraId="74CD74C5" w14:textId="77777777" w:rsidR="00945595" w:rsidRPr="004F2E15" w:rsidRDefault="00945595" w:rsidP="007A4CB4">
            <w:pPr>
              <w:rPr>
                <w:rFonts w:cs="Arial"/>
                <w:b/>
                <w:bCs/>
                <w:sz w:val="16"/>
                <w:szCs w:val="16"/>
              </w:rPr>
            </w:pPr>
            <w:r w:rsidRPr="004F2E15">
              <w:rPr>
                <w:rFonts w:cs="Arial"/>
                <w:b/>
                <w:bCs/>
                <w:sz w:val="16"/>
                <w:szCs w:val="16"/>
              </w:rPr>
              <w:t>B</w:t>
            </w:r>
          </w:p>
        </w:tc>
      </w:tr>
      <w:tr w:rsidR="00945595" w:rsidRPr="0005555A" w14:paraId="5E422D0F" w14:textId="7EB7C8F3" w:rsidTr="004F2E15">
        <w:trPr>
          <w:trHeight w:val="133"/>
        </w:trPr>
        <w:tc>
          <w:tcPr>
            <w:tcW w:w="1541" w:type="dxa"/>
            <w:shd w:val="clear" w:color="auto" w:fill="FBE4D5" w:themeFill="accent2" w:themeFillTint="33"/>
          </w:tcPr>
          <w:p w14:paraId="356C2910" w14:textId="77777777" w:rsidR="00945595" w:rsidRPr="004F2E15" w:rsidRDefault="00945595" w:rsidP="007A4CB4">
            <w:pPr>
              <w:rPr>
                <w:rFonts w:cs="Arial"/>
                <w:b/>
                <w:bCs/>
                <w:sz w:val="16"/>
                <w:szCs w:val="16"/>
              </w:rPr>
            </w:pPr>
            <w:r w:rsidRPr="004F2E15">
              <w:rPr>
                <w:rFonts w:cs="Arial"/>
                <w:b/>
                <w:bCs/>
                <w:sz w:val="16"/>
                <w:szCs w:val="16"/>
              </w:rPr>
              <w:t>Non-LARC Methods</w:t>
            </w:r>
          </w:p>
        </w:tc>
        <w:tc>
          <w:tcPr>
            <w:tcW w:w="12913" w:type="dxa"/>
            <w:shd w:val="clear" w:color="auto" w:fill="FBE4D5" w:themeFill="accent2" w:themeFillTint="33"/>
          </w:tcPr>
          <w:p w14:paraId="11700B41" w14:textId="2F6A960C" w:rsidR="00945595" w:rsidRPr="004F2E15" w:rsidRDefault="00945595" w:rsidP="007A4CB4">
            <w:pPr>
              <w:rPr>
                <w:rFonts w:cs="Arial"/>
                <w:sz w:val="16"/>
                <w:szCs w:val="16"/>
              </w:rPr>
            </w:pPr>
            <w:r w:rsidRPr="004F2E15">
              <w:rPr>
                <w:rFonts w:cs="Arial"/>
                <w:i/>
                <w:iCs/>
                <w:sz w:val="16"/>
                <w:szCs w:val="16"/>
              </w:rPr>
              <w:t xml:space="preserve">“‘To me, it is not only about the condom being able to prevent unplanned pregnancy, it is also about it being able to prevent STIs. Although I am willing to believe that my partner is clean, but I think, to me, it is very important [preventing STIs]” </w:t>
            </w:r>
            <w:r w:rsidRPr="004F2E15">
              <w:rPr>
                <w:rFonts w:cs="Arial"/>
                <w:sz w:val="16"/>
                <w:szCs w:val="16"/>
              </w:rPr>
              <w:t>(Chinese Participant 1, not married, aged 18–30, no children)</w:t>
            </w:r>
            <w:r w:rsidRPr="004F2E15">
              <w:rPr>
                <w:rFonts w:cs="Arial"/>
                <w:sz w:val="16"/>
                <w:szCs w:val="16"/>
              </w:rPr>
              <w:fldChar w:fldCharType="begin">
                <w:fldData xml:space="preserve">PEVuZE5vdGU+PENpdGU+PEF1dGhvcj5Eb2xhbjwvQXV0aG9yPjxZZWFyPjIwMjE8L1llYXI+PFJl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</w:fldData>
              </w:fldChar>
            </w:r>
            <w:r w:rsidR="001567A2">
              <w:rPr>
                <w:rFonts w:cs="Arial"/>
                <w:sz w:val="16"/>
                <w:szCs w:val="16"/>
              </w:rPr>
              <w:instrText xml:space="preserve"> ADDIN EN.CITE </w:instrText>
            </w:r>
            <w:r w:rsidR="001567A2">
              <w:rPr>
                <w:rFonts w:cs="Arial"/>
                <w:sz w:val="16"/>
                <w:szCs w:val="16"/>
              </w:rPr>
              <w:fldChar w:fldCharType="begin">
                <w:fldData xml:space="preserve">PEVuZE5vdGU+PENpdGU+PEF1dGhvcj5Eb2xhbjwvQXV0aG9yPjxZZWFyPjIwMjE8L1llYXI+PFJl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</w:fldData>
              </w:fldChar>
            </w:r>
            <w:r w:rsidR="001567A2">
              <w:rPr>
                <w:rFonts w:cs="Arial"/>
                <w:sz w:val="16"/>
                <w:szCs w:val="16"/>
              </w:rPr>
              <w:instrText xml:space="preserve"> ADDIN EN.CITE.DATA </w:instrText>
            </w:r>
            <w:r w:rsidR="001567A2">
              <w:rPr>
                <w:rFonts w:cs="Arial"/>
                <w:sz w:val="16"/>
                <w:szCs w:val="16"/>
              </w:rPr>
            </w:r>
            <w:r w:rsidR="001567A2">
              <w:rPr>
                <w:rFonts w:cs="Arial"/>
                <w:sz w:val="16"/>
                <w:szCs w:val="16"/>
              </w:rPr>
              <w:fldChar w:fldCharType="end"/>
            </w:r>
            <w:r w:rsidRPr="004F2E15">
              <w:rPr>
                <w:rFonts w:cs="Arial"/>
                <w:sz w:val="16"/>
                <w:szCs w:val="16"/>
              </w:rPr>
            </w:r>
            <w:r w:rsidRPr="004F2E15">
              <w:rPr>
                <w:rFonts w:cs="Arial"/>
                <w:sz w:val="16"/>
                <w:szCs w:val="16"/>
              </w:rPr>
              <w:fldChar w:fldCharType="separate"/>
            </w:r>
            <w:r w:rsidR="001567A2">
              <w:rPr>
                <w:rFonts w:cs="Arial"/>
                <w:noProof/>
                <w:sz w:val="16"/>
                <w:szCs w:val="16"/>
              </w:rPr>
              <w:t>(28)</w:t>
            </w:r>
            <w:r w:rsidRPr="004F2E15">
              <w:rPr>
                <w:rFonts w:cs="Arial"/>
                <w:sz w:val="16"/>
                <w:szCs w:val="16"/>
              </w:rPr>
              <w:fldChar w:fldCharType="end"/>
            </w:r>
            <w:r w:rsidRPr="004F2E15">
              <w:rPr>
                <w:rFonts w:cs="Arial"/>
                <w:sz w:val="16"/>
                <w:szCs w:val="16"/>
              </w:rPr>
              <w:t xml:space="preserve"> </w:t>
            </w:r>
          </w:p>
          <w:p w14:paraId="126C782F" w14:textId="77777777" w:rsidR="00945595" w:rsidRPr="004F2E15" w:rsidRDefault="00945595" w:rsidP="007A4CB4">
            <w:pPr>
              <w:widowControl w:val="0"/>
              <w:autoSpaceDE w:val="0"/>
              <w:autoSpaceDN w:val="0"/>
              <w:adjustRightInd w:val="0"/>
              <w:rPr>
                <w:rFonts w:cs="Arial"/>
                <w:i/>
                <w:iCs/>
                <w:sz w:val="16"/>
                <w:szCs w:val="16"/>
              </w:rPr>
            </w:pPr>
          </w:p>
        </w:tc>
        <w:tc>
          <w:tcPr>
            <w:tcW w:w="567" w:type="dxa"/>
            <w:shd w:val="clear" w:color="auto" w:fill="FF0000"/>
          </w:tcPr>
          <w:p w14:paraId="664B660F" w14:textId="77777777" w:rsidR="00945595" w:rsidRPr="004F2E15" w:rsidRDefault="00945595" w:rsidP="007A4CB4">
            <w:pPr>
              <w:rPr>
                <w:rFonts w:cs="Arial"/>
                <w:b/>
                <w:bCs/>
                <w:sz w:val="16"/>
                <w:szCs w:val="16"/>
              </w:rPr>
            </w:pPr>
            <w:r w:rsidRPr="004F2E15">
              <w:rPr>
                <w:rFonts w:cs="Arial"/>
                <w:b/>
                <w:bCs/>
                <w:sz w:val="16"/>
                <w:szCs w:val="16"/>
              </w:rPr>
              <w:t>B</w:t>
            </w:r>
          </w:p>
        </w:tc>
      </w:tr>
      <w:tr w:rsidR="001F224B" w:rsidRPr="0005555A" w14:paraId="63803238" w14:textId="6C5E3108" w:rsidTr="00617CD2">
        <w:trPr>
          <w:trHeight w:val="608"/>
        </w:trPr>
        <w:tc>
          <w:tcPr>
            <w:tcW w:w="1541" w:type="dxa"/>
            <w:vMerge w:val="restart"/>
            <w:shd w:val="clear" w:color="auto" w:fill="DEEAF6" w:themeFill="accent5" w:themeFillTint="33"/>
          </w:tcPr>
          <w:p w14:paraId="450439F3" w14:textId="7E58539C" w:rsidR="001F224B" w:rsidRPr="004F2E15" w:rsidRDefault="001F224B" w:rsidP="007A4CB4">
            <w:pPr>
              <w:rPr>
                <w:rFonts w:cs="Arial"/>
                <w:sz w:val="16"/>
                <w:szCs w:val="16"/>
              </w:rPr>
            </w:pPr>
            <w:r w:rsidRPr="004F2E15">
              <w:rPr>
                <w:rFonts w:cs="Arial"/>
                <w:sz w:val="16"/>
                <w:szCs w:val="16"/>
              </w:rPr>
              <w:t xml:space="preserve">Woman’s Ideas/ Concerns/ Expectations - </w:t>
            </w:r>
            <w:r w:rsidRPr="004F2E15">
              <w:rPr>
                <w:rFonts w:cs="Arial"/>
                <w:b/>
                <w:bCs/>
                <w:sz w:val="16"/>
                <w:szCs w:val="16"/>
              </w:rPr>
              <w:t>Reproductive Freedom</w:t>
            </w:r>
          </w:p>
        </w:tc>
        <w:tc>
          <w:tcPr>
            <w:tcW w:w="12913" w:type="dxa"/>
            <w:shd w:val="clear" w:color="auto" w:fill="DEEAF6" w:themeFill="accent5" w:themeFillTint="33"/>
          </w:tcPr>
          <w:p w14:paraId="4E2FEE53" w14:textId="5E9AF21D" w:rsidR="001F224B" w:rsidRPr="004F2E15" w:rsidRDefault="001F224B" w:rsidP="007A4CB4">
            <w:pPr>
              <w:widowControl w:val="0"/>
              <w:autoSpaceDE w:val="0"/>
              <w:autoSpaceDN w:val="0"/>
              <w:adjustRightInd w:val="0"/>
              <w:rPr>
                <w:rFonts w:cs="Arial"/>
                <w:sz w:val="16"/>
                <w:szCs w:val="16"/>
              </w:rPr>
            </w:pPr>
            <w:r w:rsidRPr="004F2E15">
              <w:rPr>
                <w:rFonts w:cs="Arial"/>
                <w:i/>
                <w:iCs/>
                <w:sz w:val="16"/>
                <w:szCs w:val="16"/>
              </w:rPr>
              <w:t xml:space="preserve">“Things like this, women should make their own decisions... With IUDs, I am the one who is taking control, after having the IUD I feel this way, see, with condoms, in fact the control power is with the other half, see, am I right, you can’t do much if they don’t use condoms” </w:t>
            </w:r>
            <w:r w:rsidRPr="004F2E15">
              <w:rPr>
                <w:rFonts w:cs="Arial"/>
                <w:sz w:val="16"/>
                <w:szCs w:val="16"/>
              </w:rPr>
              <w:t>(Married Chinese woman, 30-45, one child)</w:t>
            </w:r>
            <w:r w:rsidRPr="004F2E15">
              <w:rPr>
                <w:rFonts w:cs="Arial"/>
                <w:sz w:val="16"/>
                <w:szCs w:val="16"/>
              </w:rPr>
              <w:fldChar w:fldCharType="begin">
                <w:fldData xml:space="preserve">PEVuZE5vdGU+PENpdGU+PEF1dGhvcj5Eb2xhbjwvQXV0aG9yPjxZZWFyPjIwMjE8L1llYXI+PFJl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</w:fldData>
              </w:fldChar>
            </w:r>
            <w:r>
              <w:rPr>
                <w:rFonts w:cs="Arial"/>
                <w:sz w:val="16"/>
                <w:szCs w:val="16"/>
              </w:rPr>
              <w:instrText xml:space="preserve"> ADDIN EN.CITE </w:instrText>
            </w:r>
            <w:r>
              <w:rPr>
                <w:rFonts w:cs="Arial"/>
                <w:sz w:val="16"/>
                <w:szCs w:val="16"/>
              </w:rPr>
              <w:fldChar w:fldCharType="begin">
                <w:fldData xml:space="preserve">PEVuZE5vdGU+PENpdGU+PEF1dGhvcj5Eb2xhbjwvQXV0aG9yPjxZZWFyPjIwMjE8L1llYXI+PFJl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</w:fldData>
              </w:fldChar>
            </w:r>
            <w:r>
              <w:rPr>
                <w:rFonts w:cs="Arial"/>
                <w:sz w:val="16"/>
                <w:szCs w:val="16"/>
              </w:rPr>
              <w:instrText xml:space="preserve"> ADDIN EN.CITE.DATA </w:instrText>
            </w:r>
            <w:r>
              <w:rPr>
                <w:rFonts w:cs="Arial"/>
                <w:sz w:val="16"/>
                <w:szCs w:val="16"/>
              </w:rPr>
            </w:r>
            <w:r>
              <w:rPr>
                <w:rFonts w:cs="Arial"/>
                <w:sz w:val="16"/>
                <w:szCs w:val="16"/>
              </w:rPr>
              <w:fldChar w:fldCharType="end"/>
            </w:r>
            <w:r w:rsidRPr="004F2E15">
              <w:rPr>
                <w:rFonts w:cs="Arial"/>
                <w:sz w:val="16"/>
                <w:szCs w:val="16"/>
              </w:rPr>
            </w:r>
            <w:r w:rsidRPr="004F2E15">
              <w:rPr>
                <w:rFonts w:cs="Arial"/>
                <w:sz w:val="16"/>
                <w:szCs w:val="16"/>
              </w:rPr>
              <w:fldChar w:fldCharType="separate"/>
            </w:r>
            <w:r>
              <w:rPr>
                <w:rFonts w:cs="Arial"/>
                <w:noProof/>
                <w:sz w:val="16"/>
                <w:szCs w:val="16"/>
              </w:rPr>
              <w:t>(28)</w:t>
            </w:r>
            <w:r w:rsidRPr="004F2E15">
              <w:rPr>
                <w:rFonts w:cs="Arial"/>
                <w:sz w:val="16"/>
                <w:szCs w:val="16"/>
              </w:rPr>
              <w:fldChar w:fldCharType="end"/>
            </w:r>
            <w:r w:rsidRPr="004F2E15">
              <w:rPr>
                <w:rFonts w:cs="Arial"/>
                <w:sz w:val="16"/>
                <w:szCs w:val="16"/>
              </w:rPr>
              <w:t xml:space="preserve">  </w:t>
            </w:r>
          </w:p>
          <w:p w14:paraId="1FD6D832" w14:textId="77777777" w:rsidR="001F224B" w:rsidRPr="004F2E15" w:rsidRDefault="001F224B" w:rsidP="007A4CB4">
            <w:pPr>
              <w:widowControl w:val="0"/>
              <w:autoSpaceDE w:val="0"/>
              <w:autoSpaceDN w:val="0"/>
              <w:adjustRightInd w:val="0"/>
              <w:rPr>
                <w:rFonts w:cs="Arial"/>
                <w:i/>
                <w:iCs/>
                <w:sz w:val="16"/>
                <w:szCs w:val="16"/>
              </w:rPr>
            </w:pPr>
          </w:p>
        </w:tc>
        <w:tc>
          <w:tcPr>
            <w:tcW w:w="567" w:type="dxa"/>
            <w:shd w:val="clear" w:color="auto" w:fill="00B050"/>
          </w:tcPr>
          <w:p w14:paraId="1030BB2D" w14:textId="77777777" w:rsidR="001F224B" w:rsidRPr="004F2E15" w:rsidRDefault="001F224B" w:rsidP="007A4CB4">
            <w:pPr>
              <w:rPr>
                <w:rFonts w:cs="Arial"/>
                <w:b/>
                <w:bCs/>
                <w:sz w:val="16"/>
                <w:szCs w:val="16"/>
              </w:rPr>
            </w:pPr>
            <w:r w:rsidRPr="004F2E15">
              <w:rPr>
                <w:rFonts w:cs="Arial"/>
                <w:b/>
                <w:bCs/>
                <w:sz w:val="16"/>
                <w:szCs w:val="16"/>
              </w:rPr>
              <w:t>F</w:t>
            </w:r>
          </w:p>
        </w:tc>
      </w:tr>
      <w:tr w:rsidR="001F224B" w:rsidRPr="0005555A" w14:paraId="6F11D223" w14:textId="0B3929EE" w:rsidTr="00617CD2">
        <w:trPr>
          <w:trHeight w:val="274"/>
        </w:trPr>
        <w:tc>
          <w:tcPr>
            <w:tcW w:w="1541" w:type="dxa"/>
            <w:vMerge/>
            <w:shd w:val="clear" w:color="auto" w:fill="DEEAF6" w:themeFill="accent5" w:themeFillTint="33"/>
          </w:tcPr>
          <w:p w14:paraId="0B009D0F" w14:textId="77777777" w:rsidR="001F224B" w:rsidRPr="004F2E15" w:rsidRDefault="001F224B" w:rsidP="007A4CB4">
            <w:pPr>
              <w:rPr>
                <w:rFonts w:cs="Arial"/>
                <w:sz w:val="16"/>
                <w:szCs w:val="16"/>
              </w:rPr>
            </w:pPr>
          </w:p>
        </w:tc>
        <w:tc>
          <w:tcPr>
            <w:tcW w:w="12913" w:type="dxa"/>
            <w:shd w:val="clear" w:color="auto" w:fill="DEEAF6" w:themeFill="accent5" w:themeFillTint="33"/>
          </w:tcPr>
          <w:p w14:paraId="61D4A5EF" w14:textId="694A2C83" w:rsidR="001F224B" w:rsidRPr="004F2E15" w:rsidRDefault="001F224B" w:rsidP="007A4CB4">
            <w:pPr>
              <w:widowControl w:val="0"/>
              <w:autoSpaceDE w:val="0"/>
              <w:autoSpaceDN w:val="0"/>
              <w:adjustRightInd w:val="0"/>
              <w:rPr>
                <w:rFonts w:cs="Arial"/>
                <w:sz w:val="16"/>
                <w:szCs w:val="16"/>
              </w:rPr>
            </w:pPr>
            <w:r w:rsidRPr="004F2E15">
              <w:rPr>
                <w:rFonts w:cs="Arial"/>
                <w:i/>
                <w:iCs/>
                <w:sz w:val="16"/>
                <w:szCs w:val="16"/>
              </w:rPr>
              <w:t xml:space="preserve">“I feel like it would have control over me instead of me having control” </w:t>
            </w:r>
            <w:r w:rsidRPr="004F2E15">
              <w:rPr>
                <w:rFonts w:cs="Arial"/>
                <w:sz w:val="16"/>
                <w:szCs w:val="16"/>
              </w:rPr>
              <w:t>(Woman, aged 24, when comparing IUDs to a method that could be discontinued at will).</w:t>
            </w:r>
            <w:r w:rsidRPr="004F2E15">
              <w:rPr>
                <w:rFonts w:cs="Arial"/>
                <w:sz w:val="16"/>
                <w:szCs w:val="16"/>
              </w:rPr>
              <w:fldChar w:fldCharType="begin">
                <w:fldData xml:space="preserve">PEVuZE5vdGU+PENpdGU+PEF1dGhvcj5Hb21lejwvQXV0aG9yPjxZZWFyPjIwMTg8L1llYXI+PFJl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</w:fldData>
              </w:fldChar>
            </w:r>
            <w:r>
              <w:rPr>
                <w:rFonts w:cs="Arial"/>
                <w:sz w:val="16"/>
                <w:szCs w:val="16"/>
              </w:rPr>
              <w:instrText xml:space="preserve"> ADDIN EN.CITE </w:instrText>
            </w:r>
            <w:r>
              <w:rPr>
                <w:rFonts w:cs="Arial"/>
                <w:sz w:val="16"/>
                <w:szCs w:val="16"/>
              </w:rPr>
              <w:fldChar w:fldCharType="begin">
                <w:fldData xml:space="preserve">PEVuZE5vdGU+PENpdGU+PEF1dGhvcj5Hb21lejwvQXV0aG9yPjxZZWFyPjIwMTg8L1llYXI+PFJl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</w:fldData>
              </w:fldChar>
            </w:r>
            <w:r>
              <w:rPr>
                <w:rFonts w:cs="Arial"/>
                <w:sz w:val="16"/>
                <w:szCs w:val="16"/>
              </w:rPr>
              <w:instrText xml:space="preserve"> ADDIN EN.CITE.DATA </w:instrText>
            </w:r>
            <w:r>
              <w:rPr>
                <w:rFonts w:cs="Arial"/>
                <w:sz w:val="16"/>
                <w:szCs w:val="16"/>
              </w:rPr>
            </w:r>
            <w:r>
              <w:rPr>
                <w:rFonts w:cs="Arial"/>
                <w:sz w:val="16"/>
                <w:szCs w:val="16"/>
              </w:rPr>
              <w:fldChar w:fldCharType="end"/>
            </w:r>
            <w:r w:rsidRPr="004F2E15">
              <w:rPr>
                <w:rFonts w:cs="Arial"/>
                <w:sz w:val="16"/>
                <w:szCs w:val="16"/>
              </w:rPr>
            </w:r>
            <w:r w:rsidRPr="004F2E15">
              <w:rPr>
                <w:rFonts w:cs="Arial"/>
                <w:sz w:val="16"/>
                <w:szCs w:val="16"/>
              </w:rPr>
              <w:fldChar w:fldCharType="separate"/>
            </w:r>
            <w:r>
              <w:rPr>
                <w:rFonts w:cs="Arial"/>
                <w:noProof/>
                <w:sz w:val="16"/>
                <w:szCs w:val="16"/>
              </w:rPr>
              <w:t>(31)</w:t>
            </w:r>
            <w:r w:rsidRPr="004F2E15">
              <w:rPr>
                <w:rFonts w:cs="Arial"/>
                <w:sz w:val="16"/>
                <w:szCs w:val="16"/>
              </w:rPr>
              <w:fldChar w:fldCharType="end"/>
            </w:r>
          </w:p>
        </w:tc>
        <w:tc>
          <w:tcPr>
            <w:tcW w:w="567" w:type="dxa"/>
            <w:shd w:val="clear" w:color="auto" w:fill="FF0000"/>
          </w:tcPr>
          <w:p w14:paraId="35EE99F1" w14:textId="77777777" w:rsidR="001F224B" w:rsidRPr="004F2E15" w:rsidRDefault="001F224B" w:rsidP="007A4CB4">
            <w:pPr>
              <w:rPr>
                <w:rFonts w:cs="Arial"/>
                <w:b/>
                <w:bCs/>
                <w:sz w:val="16"/>
                <w:szCs w:val="16"/>
              </w:rPr>
            </w:pPr>
            <w:r w:rsidRPr="004F2E15">
              <w:rPr>
                <w:rFonts w:cs="Arial"/>
                <w:b/>
                <w:bCs/>
                <w:sz w:val="16"/>
                <w:szCs w:val="16"/>
              </w:rPr>
              <w:t>B</w:t>
            </w:r>
          </w:p>
        </w:tc>
      </w:tr>
      <w:tr w:rsidR="001F224B" w:rsidRPr="0005555A" w14:paraId="1BAA254D" w14:textId="747C9F5F" w:rsidTr="00617CD2">
        <w:trPr>
          <w:trHeight w:val="561"/>
        </w:trPr>
        <w:tc>
          <w:tcPr>
            <w:tcW w:w="1541" w:type="dxa"/>
            <w:vMerge/>
            <w:shd w:val="clear" w:color="auto" w:fill="DEEAF6" w:themeFill="accent5" w:themeFillTint="33"/>
          </w:tcPr>
          <w:p w14:paraId="18F90519" w14:textId="77777777" w:rsidR="001F224B" w:rsidRPr="004F2E15" w:rsidRDefault="001F224B" w:rsidP="007A4CB4">
            <w:pPr>
              <w:rPr>
                <w:rFonts w:cs="Arial"/>
                <w:sz w:val="16"/>
                <w:szCs w:val="16"/>
              </w:rPr>
            </w:pPr>
          </w:p>
        </w:tc>
        <w:tc>
          <w:tcPr>
            <w:tcW w:w="12913" w:type="dxa"/>
            <w:shd w:val="clear" w:color="auto" w:fill="DEEAF6" w:themeFill="accent5" w:themeFillTint="33"/>
          </w:tcPr>
          <w:p w14:paraId="24454E6D" w14:textId="6AD2D890" w:rsidR="001F224B" w:rsidRPr="004F2E15" w:rsidRDefault="001F224B" w:rsidP="004477E8">
            <w:pPr>
              <w:widowControl w:val="0"/>
              <w:autoSpaceDE w:val="0"/>
              <w:autoSpaceDN w:val="0"/>
              <w:adjustRightInd w:val="0"/>
              <w:rPr>
                <w:rFonts w:cs="Arial"/>
                <w:i/>
                <w:iCs/>
                <w:sz w:val="16"/>
                <w:szCs w:val="16"/>
              </w:rPr>
            </w:pPr>
            <w:r w:rsidRPr="004F2E15">
              <w:rPr>
                <w:rFonts w:cs="Arial"/>
                <w:i/>
                <w:iCs/>
                <w:sz w:val="16"/>
                <w:szCs w:val="16"/>
              </w:rPr>
              <w:t xml:space="preserve">But I like the freedom of being able to stop this, the Nuvaring. I can just pull it out any time I want, but as far as the IUD, you can’t pull that out, you have to go to the doctor to get that removed. When I broke up with the last guy I pulled it [the Nuvaring] out. I didn’t have to worry or anything. </w:t>
            </w:r>
            <w:r w:rsidRPr="004F2E15">
              <w:rPr>
                <w:rFonts w:cs="Arial"/>
                <w:sz w:val="16"/>
                <w:szCs w:val="16"/>
              </w:rPr>
              <w:t>(22 year-old Black woman, USA)</w:t>
            </w:r>
            <w:r w:rsidRPr="004F2E15">
              <w:rPr>
                <w:rFonts w:cs="Arial"/>
                <w:sz w:val="16"/>
                <w:szCs w:val="16"/>
              </w:rPr>
              <w:fldChar w:fldCharType="begin">
                <w:fldData xml:space="preserve">PEVuZE5vdGU+PENpdGU+PEF1dGhvcj5Eb3duZXk8L0F1dGhvcj48WWVhcj4yMDE3PC9ZZWFyPjxS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</w:fldData>
              </w:fldChar>
            </w:r>
            <w:r>
              <w:rPr>
                <w:rFonts w:cs="Arial"/>
                <w:sz w:val="16"/>
                <w:szCs w:val="16"/>
              </w:rPr>
              <w:instrText xml:space="preserve"> ADDIN EN.CITE </w:instrText>
            </w:r>
            <w:r>
              <w:rPr>
                <w:rFonts w:cs="Arial"/>
                <w:sz w:val="16"/>
                <w:szCs w:val="16"/>
              </w:rPr>
              <w:fldChar w:fldCharType="begin">
                <w:fldData xml:space="preserve">PEVuZE5vdGU+PENpdGU+PEF1dGhvcj5Eb3duZXk8L0F1dGhvcj48WWVhcj4yMDE3PC9ZZWFyPjxS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</w:fldData>
              </w:fldChar>
            </w:r>
            <w:r>
              <w:rPr>
                <w:rFonts w:cs="Arial"/>
                <w:sz w:val="16"/>
                <w:szCs w:val="16"/>
              </w:rPr>
              <w:instrText xml:space="preserve"> ADDIN EN.CITE.DATA </w:instrText>
            </w:r>
            <w:r>
              <w:rPr>
                <w:rFonts w:cs="Arial"/>
                <w:sz w:val="16"/>
                <w:szCs w:val="16"/>
              </w:rPr>
            </w:r>
            <w:r>
              <w:rPr>
                <w:rFonts w:cs="Arial"/>
                <w:sz w:val="16"/>
                <w:szCs w:val="16"/>
              </w:rPr>
              <w:fldChar w:fldCharType="end"/>
            </w:r>
            <w:r w:rsidRPr="004F2E15">
              <w:rPr>
                <w:rFonts w:cs="Arial"/>
                <w:sz w:val="16"/>
                <w:szCs w:val="16"/>
              </w:rPr>
            </w:r>
            <w:r w:rsidRPr="004F2E15">
              <w:rPr>
                <w:rFonts w:cs="Arial"/>
                <w:sz w:val="16"/>
                <w:szCs w:val="16"/>
              </w:rPr>
              <w:fldChar w:fldCharType="separate"/>
            </w:r>
            <w:r>
              <w:rPr>
                <w:rFonts w:cs="Arial"/>
                <w:noProof/>
                <w:sz w:val="16"/>
                <w:szCs w:val="16"/>
              </w:rPr>
              <w:t>(32)</w:t>
            </w:r>
            <w:r w:rsidRPr="004F2E15">
              <w:rPr>
                <w:rFonts w:cs="Arial"/>
                <w:sz w:val="16"/>
                <w:szCs w:val="16"/>
              </w:rPr>
              <w:fldChar w:fldCharType="end"/>
            </w:r>
          </w:p>
        </w:tc>
        <w:tc>
          <w:tcPr>
            <w:tcW w:w="567" w:type="dxa"/>
            <w:shd w:val="clear" w:color="auto" w:fill="FF0000"/>
          </w:tcPr>
          <w:p w14:paraId="11DE63DF" w14:textId="43283605" w:rsidR="001F224B" w:rsidRPr="004F2E15" w:rsidRDefault="001F224B" w:rsidP="007A4CB4">
            <w:pPr>
              <w:rPr>
                <w:rFonts w:cs="Arial"/>
                <w:b/>
                <w:bCs/>
                <w:sz w:val="16"/>
                <w:szCs w:val="16"/>
              </w:rPr>
            </w:pPr>
            <w:r w:rsidRPr="004F2E15">
              <w:rPr>
                <w:rFonts w:cs="Arial"/>
                <w:b/>
                <w:bCs/>
                <w:sz w:val="16"/>
                <w:szCs w:val="16"/>
              </w:rPr>
              <w:t>B</w:t>
            </w:r>
          </w:p>
        </w:tc>
      </w:tr>
      <w:tr w:rsidR="00945595" w:rsidRPr="0005555A" w14:paraId="148BDCB9" w14:textId="611744DB" w:rsidTr="004F2E15">
        <w:trPr>
          <w:trHeight w:val="558"/>
        </w:trPr>
        <w:tc>
          <w:tcPr>
            <w:tcW w:w="1541" w:type="dxa"/>
            <w:shd w:val="clear" w:color="auto" w:fill="DEEAF6" w:themeFill="accent5" w:themeFillTint="33"/>
          </w:tcPr>
          <w:p w14:paraId="46B5E142" w14:textId="77777777" w:rsidR="00945595" w:rsidRPr="004F2E15" w:rsidRDefault="00945595" w:rsidP="007A4CB4">
            <w:pPr>
              <w:rPr>
                <w:rFonts w:cs="Arial"/>
                <w:sz w:val="16"/>
                <w:szCs w:val="16"/>
              </w:rPr>
            </w:pPr>
            <w:r w:rsidRPr="004F2E15">
              <w:rPr>
                <w:rFonts w:cs="Arial"/>
                <w:b/>
                <w:bCs/>
                <w:sz w:val="16"/>
                <w:szCs w:val="16"/>
              </w:rPr>
              <w:lastRenderedPageBreak/>
              <w:t>Desire to be natural</w:t>
            </w:r>
          </w:p>
        </w:tc>
        <w:tc>
          <w:tcPr>
            <w:tcW w:w="12913" w:type="dxa"/>
            <w:shd w:val="clear" w:color="auto" w:fill="DEEAF6" w:themeFill="accent5" w:themeFillTint="33"/>
          </w:tcPr>
          <w:p w14:paraId="42F96DCD" w14:textId="42F401E9" w:rsidR="00945595" w:rsidRPr="004F2E15" w:rsidRDefault="00945595" w:rsidP="007A4CB4">
            <w:pPr>
              <w:widowControl w:val="0"/>
              <w:autoSpaceDE w:val="0"/>
              <w:autoSpaceDN w:val="0"/>
              <w:adjustRightInd w:val="0"/>
              <w:rPr>
                <w:rFonts w:cs="Arial"/>
                <w:sz w:val="16"/>
                <w:szCs w:val="16"/>
              </w:rPr>
            </w:pPr>
            <w:r w:rsidRPr="004F2E15">
              <w:rPr>
                <w:rFonts w:cs="Arial"/>
                <w:i/>
                <w:iCs/>
                <w:sz w:val="16"/>
                <w:szCs w:val="16"/>
              </w:rPr>
              <w:t>“Cause I don't know, I don't want any foreign object inside of me.”</w:t>
            </w:r>
            <w:r w:rsidRPr="004F2E15">
              <w:rPr>
                <w:rFonts w:cs="Arial"/>
                <w:sz w:val="16"/>
                <w:szCs w:val="16"/>
              </w:rPr>
              <w:t xml:space="preserve"> (African American Woman)</w:t>
            </w:r>
            <w:r w:rsidRPr="004F2E15">
              <w:rPr>
                <w:rFonts w:cs="Arial"/>
                <w:sz w:val="16"/>
                <w:szCs w:val="16"/>
              </w:rPr>
              <w:fldChar w:fldCharType="begin">
                <w:fldData xml:space="preserve">PEVuZE5vdGU+PENpdGU+PEF1dGhvcj5Db2F0ZXM8L0F1dGhvcj48WWVhcj4yMDE4PC9ZZWFyPjxS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</w:fldData>
              </w:fldChar>
            </w:r>
            <w:r w:rsidR="001567A2">
              <w:rPr>
                <w:rFonts w:cs="Arial"/>
                <w:sz w:val="16"/>
                <w:szCs w:val="16"/>
              </w:rPr>
              <w:instrText xml:space="preserve"> ADDIN EN.CITE </w:instrText>
            </w:r>
            <w:r w:rsidR="001567A2">
              <w:rPr>
                <w:rFonts w:cs="Arial"/>
                <w:sz w:val="16"/>
                <w:szCs w:val="16"/>
              </w:rPr>
              <w:fldChar w:fldCharType="begin">
                <w:fldData xml:space="preserve">PEVuZE5vdGU+PENpdGU+PEF1dGhvcj5Db2F0ZXM8L0F1dGhvcj48WWVhcj4yMDE4PC9ZZWFyPjxS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</w:fldData>
              </w:fldChar>
            </w:r>
            <w:r w:rsidR="001567A2">
              <w:rPr>
                <w:rFonts w:cs="Arial"/>
                <w:sz w:val="16"/>
                <w:szCs w:val="16"/>
              </w:rPr>
              <w:instrText xml:space="preserve"> ADDIN EN.CITE.DATA </w:instrText>
            </w:r>
            <w:r w:rsidR="001567A2">
              <w:rPr>
                <w:rFonts w:cs="Arial"/>
                <w:sz w:val="16"/>
                <w:szCs w:val="16"/>
              </w:rPr>
            </w:r>
            <w:r w:rsidR="001567A2">
              <w:rPr>
                <w:rFonts w:cs="Arial"/>
                <w:sz w:val="16"/>
                <w:szCs w:val="16"/>
              </w:rPr>
              <w:fldChar w:fldCharType="end"/>
            </w:r>
            <w:r w:rsidRPr="004F2E15">
              <w:rPr>
                <w:rFonts w:cs="Arial"/>
                <w:sz w:val="16"/>
                <w:szCs w:val="16"/>
              </w:rPr>
            </w:r>
            <w:r w:rsidRPr="004F2E15">
              <w:rPr>
                <w:rFonts w:cs="Arial"/>
                <w:sz w:val="16"/>
                <w:szCs w:val="16"/>
              </w:rPr>
              <w:fldChar w:fldCharType="separate"/>
            </w:r>
            <w:r w:rsidR="001567A2">
              <w:rPr>
                <w:rFonts w:cs="Arial"/>
                <w:noProof/>
                <w:sz w:val="16"/>
                <w:szCs w:val="16"/>
              </w:rPr>
              <w:t>(27)</w:t>
            </w:r>
            <w:r w:rsidRPr="004F2E15">
              <w:rPr>
                <w:rFonts w:cs="Arial"/>
                <w:sz w:val="16"/>
                <w:szCs w:val="16"/>
              </w:rPr>
              <w:fldChar w:fldCharType="end"/>
            </w:r>
          </w:p>
          <w:p w14:paraId="7BEEE689" w14:textId="77777777" w:rsidR="00945595" w:rsidRPr="004F2E15" w:rsidRDefault="00945595" w:rsidP="007A4CB4">
            <w:pPr>
              <w:widowControl w:val="0"/>
              <w:autoSpaceDE w:val="0"/>
              <w:autoSpaceDN w:val="0"/>
              <w:adjustRightInd w:val="0"/>
              <w:rPr>
                <w:rFonts w:cs="Arial"/>
                <w:i/>
                <w:iCs/>
                <w:sz w:val="16"/>
                <w:szCs w:val="16"/>
              </w:rPr>
            </w:pPr>
          </w:p>
        </w:tc>
        <w:tc>
          <w:tcPr>
            <w:tcW w:w="567" w:type="dxa"/>
            <w:shd w:val="clear" w:color="auto" w:fill="FF0000"/>
          </w:tcPr>
          <w:p w14:paraId="170F184C" w14:textId="77777777" w:rsidR="00945595" w:rsidRPr="004F2E15" w:rsidRDefault="00945595" w:rsidP="007A4CB4">
            <w:pPr>
              <w:rPr>
                <w:rFonts w:cs="Arial"/>
                <w:b/>
                <w:bCs/>
                <w:sz w:val="16"/>
                <w:szCs w:val="16"/>
              </w:rPr>
            </w:pPr>
            <w:r w:rsidRPr="004F2E15">
              <w:rPr>
                <w:rFonts w:cs="Arial"/>
                <w:b/>
                <w:bCs/>
                <w:sz w:val="16"/>
                <w:szCs w:val="16"/>
              </w:rPr>
              <w:t>B</w:t>
            </w:r>
          </w:p>
        </w:tc>
      </w:tr>
      <w:tr w:rsidR="00945595" w:rsidRPr="0005555A" w14:paraId="619C2BF9" w14:textId="7F1D5C17" w:rsidTr="004F2E15">
        <w:trPr>
          <w:trHeight w:val="133"/>
        </w:trPr>
        <w:tc>
          <w:tcPr>
            <w:tcW w:w="1541" w:type="dxa"/>
            <w:vMerge w:val="restart"/>
            <w:shd w:val="clear" w:color="auto" w:fill="DEEAF6" w:themeFill="accent5" w:themeFillTint="33"/>
          </w:tcPr>
          <w:p w14:paraId="1DA8BB88" w14:textId="002ACABC" w:rsidR="00945595" w:rsidRPr="004F2E15" w:rsidRDefault="00945595" w:rsidP="007A4CB4">
            <w:pPr>
              <w:rPr>
                <w:rFonts w:cs="Arial"/>
                <w:sz w:val="16"/>
                <w:szCs w:val="16"/>
              </w:rPr>
            </w:pPr>
            <w:r w:rsidRPr="004F2E15">
              <w:rPr>
                <w:rFonts w:cs="Arial"/>
                <w:b/>
                <w:bCs/>
                <w:sz w:val="16"/>
                <w:szCs w:val="16"/>
              </w:rPr>
              <w:t>Concerns about racial discrimination</w:t>
            </w:r>
          </w:p>
        </w:tc>
        <w:tc>
          <w:tcPr>
            <w:tcW w:w="12913" w:type="dxa"/>
            <w:shd w:val="clear" w:color="auto" w:fill="DEEAF6" w:themeFill="accent5" w:themeFillTint="33"/>
          </w:tcPr>
          <w:p w14:paraId="6D2F22D3" w14:textId="78BAC212" w:rsidR="00945595" w:rsidRPr="004F2E15" w:rsidRDefault="00945595" w:rsidP="007A4CB4">
            <w:pPr>
              <w:rPr>
                <w:rFonts w:cs="Arial"/>
                <w:sz w:val="16"/>
                <w:szCs w:val="16"/>
              </w:rPr>
            </w:pPr>
            <w:r w:rsidRPr="004F2E15">
              <w:rPr>
                <w:rFonts w:cs="Arial"/>
                <w:i/>
                <w:iCs/>
                <w:sz w:val="16"/>
                <w:szCs w:val="16"/>
              </w:rPr>
              <w:t>“These questions that if [local healthcare system] is sponsoring it gives me the impression that [local healthcare system] is trying to target the Hispanic community for LARC. Then what’s the underlying agenda there? Is it that we’re overpopulating and there are too many kids coming out of our community, so let’s stop the population, so let’s give them LARC?</w:t>
            </w:r>
            <w:r w:rsidRPr="004F2E15">
              <w:rPr>
                <w:rFonts w:cs="Arial"/>
                <w:sz w:val="16"/>
                <w:szCs w:val="16"/>
              </w:rPr>
              <w:t xml:space="preserve"> </w:t>
            </w:r>
            <w:r w:rsidRPr="004F2E15">
              <w:rPr>
                <w:rFonts w:cs="Arial"/>
                <w:i/>
                <w:iCs/>
                <w:sz w:val="16"/>
                <w:szCs w:val="16"/>
              </w:rPr>
              <w:t xml:space="preserve">Seriously I get very suspicious at first. I have read a lot of stories.” </w:t>
            </w:r>
            <w:r w:rsidRPr="004F2E15">
              <w:rPr>
                <w:rFonts w:cs="Arial"/>
                <w:sz w:val="16"/>
                <w:szCs w:val="16"/>
              </w:rPr>
              <w:t>(Latina woman)</w:t>
            </w:r>
            <w:r w:rsidRPr="004F2E15">
              <w:rPr>
                <w:rFonts w:cs="Arial"/>
                <w:i/>
                <w:iCs/>
                <w:sz w:val="16"/>
                <w:szCs w:val="16"/>
              </w:rPr>
              <w:t xml:space="preserve">. </w:t>
            </w:r>
            <w:r w:rsidRPr="004F2E15">
              <w:rPr>
                <w:rFonts w:cs="Arial"/>
                <w:i/>
                <w:iCs/>
                <w:sz w:val="16"/>
                <w:szCs w:val="16"/>
              </w:rPr>
              <w:fldChar w:fldCharType="begin">
                <w:fldData xml:space="preserve">PEVuZE5vdGU+PENpdGU+PEF1dGhvcj5XaGl0ZTwvQXV0aG9yPjxZZWFyPjIwMTg8L1llYXI+PFJl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==
</w:fldData>
              </w:fldChar>
            </w:r>
            <w:r w:rsidR="001567A2">
              <w:rPr>
                <w:rFonts w:cs="Arial"/>
                <w:i/>
                <w:iCs/>
                <w:sz w:val="16"/>
                <w:szCs w:val="16"/>
              </w:rPr>
              <w:instrText xml:space="preserve"> ADDIN EN.CITE </w:instrText>
            </w:r>
            <w:r w:rsidR="001567A2">
              <w:rPr>
                <w:rFonts w:cs="Arial"/>
                <w:i/>
                <w:iCs/>
                <w:sz w:val="16"/>
                <w:szCs w:val="16"/>
              </w:rPr>
              <w:fldChar w:fldCharType="begin">
                <w:fldData xml:space="preserve">PEVuZE5vdGU+PENpdGU+PEF1dGhvcj5XaGl0ZTwvQXV0aG9yPjxZZWFyPjIwMTg8L1llYXI+PFJl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==
</w:fldData>
              </w:fldChar>
            </w:r>
            <w:r w:rsidR="001567A2">
              <w:rPr>
                <w:rFonts w:cs="Arial"/>
                <w:i/>
                <w:iCs/>
                <w:sz w:val="16"/>
                <w:szCs w:val="16"/>
              </w:rPr>
              <w:instrText xml:space="preserve"> ADDIN EN.CITE.DATA </w:instrText>
            </w:r>
            <w:r w:rsidR="001567A2">
              <w:rPr>
                <w:rFonts w:cs="Arial"/>
                <w:i/>
                <w:iCs/>
                <w:sz w:val="16"/>
                <w:szCs w:val="16"/>
              </w:rPr>
            </w:r>
            <w:r w:rsidR="001567A2">
              <w:rPr>
                <w:rFonts w:cs="Arial"/>
                <w:i/>
                <w:iCs/>
                <w:sz w:val="16"/>
                <w:szCs w:val="16"/>
              </w:rPr>
              <w:fldChar w:fldCharType="end"/>
            </w:r>
            <w:r w:rsidRPr="004F2E15">
              <w:rPr>
                <w:rFonts w:cs="Arial"/>
                <w:i/>
                <w:iCs/>
                <w:sz w:val="16"/>
                <w:szCs w:val="16"/>
              </w:rPr>
            </w:r>
            <w:r w:rsidRPr="004F2E15">
              <w:rPr>
                <w:rFonts w:cs="Arial"/>
                <w:i/>
                <w:iCs/>
                <w:sz w:val="16"/>
                <w:szCs w:val="16"/>
              </w:rPr>
              <w:fldChar w:fldCharType="separate"/>
            </w:r>
            <w:r w:rsidR="001567A2">
              <w:rPr>
                <w:rFonts w:cs="Arial"/>
                <w:i/>
                <w:iCs/>
                <w:noProof/>
                <w:sz w:val="16"/>
                <w:szCs w:val="16"/>
              </w:rPr>
              <w:t>(42)</w:t>
            </w:r>
            <w:r w:rsidRPr="004F2E15">
              <w:rPr>
                <w:rFonts w:cs="Arial"/>
                <w:i/>
                <w:iCs/>
                <w:sz w:val="16"/>
                <w:szCs w:val="16"/>
              </w:rPr>
              <w:fldChar w:fldCharType="end"/>
            </w:r>
          </w:p>
          <w:p w14:paraId="4457F15D" w14:textId="77777777" w:rsidR="00945595" w:rsidRPr="004F2E15" w:rsidRDefault="00945595" w:rsidP="007A4CB4">
            <w:pPr>
              <w:widowControl w:val="0"/>
              <w:autoSpaceDE w:val="0"/>
              <w:autoSpaceDN w:val="0"/>
              <w:adjustRightInd w:val="0"/>
              <w:rPr>
                <w:rFonts w:cs="Arial"/>
                <w:i/>
                <w:iCs/>
                <w:sz w:val="16"/>
                <w:szCs w:val="16"/>
              </w:rPr>
            </w:pPr>
          </w:p>
        </w:tc>
        <w:tc>
          <w:tcPr>
            <w:tcW w:w="567" w:type="dxa"/>
            <w:shd w:val="clear" w:color="auto" w:fill="FF0000"/>
          </w:tcPr>
          <w:p w14:paraId="7CD3483C" w14:textId="77777777" w:rsidR="00945595" w:rsidRPr="004F2E15" w:rsidRDefault="00945595" w:rsidP="007A4CB4">
            <w:pPr>
              <w:rPr>
                <w:rFonts w:cs="Arial"/>
                <w:b/>
                <w:bCs/>
                <w:sz w:val="16"/>
                <w:szCs w:val="16"/>
              </w:rPr>
            </w:pPr>
            <w:r w:rsidRPr="004F2E15">
              <w:rPr>
                <w:rFonts w:cs="Arial"/>
                <w:b/>
                <w:bCs/>
                <w:sz w:val="16"/>
                <w:szCs w:val="16"/>
              </w:rPr>
              <w:t>B</w:t>
            </w:r>
          </w:p>
        </w:tc>
      </w:tr>
      <w:tr w:rsidR="00945595" w:rsidRPr="0005555A" w14:paraId="2E5E08CE" w14:textId="72697722" w:rsidTr="004F2E15">
        <w:trPr>
          <w:trHeight w:val="375"/>
        </w:trPr>
        <w:tc>
          <w:tcPr>
            <w:tcW w:w="1541" w:type="dxa"/>
            <w:vMerge/>
            <w:shd w:val="clear" w:color="auto" w:fill="DEEAF6" w:themeFill="accent5" w:themeFillTint="33"/>
          </w:tcPr>
          <w:p w14:paraId="4CEDC928" w14:textId="77777777" w:rsidR="00945595" w:rsidRPr="004F2E15" w:rsidRDefault="00945595" w:rsidP="007A4CB4">
            <w:pPr>
              <w:pStyle w:val="Normal0"/>
              <w:rPr>
                <w:sz w:val="16"/>
                <w:szCs w:val="16"/>
              </w:rPr>
            </w:pPr>
          </w:p>
        </w:tc>
        <w:tc>
          <w:tcPr>
            <w:tcW w:w="12913" w:type="dxa"/>
            <w:shd w:val="clear" w:color="auto" w:fill="DEEAF6" w:themeFill="accent5" w:themeFillTint="33"/>
          </w:tcPr>
          <w:p w14:paraId="594AD43A" w14:textId="346CCEEF" w:rsidR="00945595" w:rsidRPr="004F2E15" w:rsidRDefault="00945595" w:rsidP="007A4CB4">
            <w:pPr>
              <w:rPr>
                <w:rFonts w:cs="Arial"/>
                <w:i/>
                <w:iCs/>
                <w:sz w:val="16"/>
                <w:szCs w:val="16"/>
              </w:rPr>
            </w:pPr>
            <w:r w:rsidRPr="004F2E15">
              <w:rPr>
                <w:i/>
                <w:iCs/>
                <w:sz w:val="16"/>
                <w:szCs w:val="16"/>
              </w:rPr>
              <w:t>“Black people just skeptical of it [the implant] from the start. And they moms have a lot of influence. They just don’t wanna be guinea pigs.”</w:t>
            </w:r>
            <w:r w:rsidRPr="004F2E15">
              <w:rPr>
                <w:sz w:val="16"/>
                <w:szCs w:val="16"/>
              </w:rPr>
              <w:t xml:space="preserve"> (Black peer counsellor) </w:t>
            </w:r>
            <w:r w:rsidRPr="004F2E15">
              <w:rPr>
                <w:sz w:val="16"/>
                <w:szCs w:val="16"/>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sz w:val="16"/>
                <w:szCs w:val="16"/>
              </w:rPr>
              <w:instrText xml:space="preserve"> ADDIN EN.CITE </w:instrText>
            </w:r>
            <w:r w:rsidR="001567A2">
              <w:rPr>
                <w:sz w:val="16"/>
                <w:szCs w:val="16"/>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sz w:val="16"/>
                <w:szCs w:val="16"/>
              </w:rPr>
              <w:instrText xml:space="preserve"> ADDIN EN.CITE.DATA </w:instrText>
            </w:r>
            <w:r w:rsidR="001567A2">
              <w:rPr>
                <w:sz w:val="16"/>
                <w:szCs w:val="16"/>
              </w:rPr>
            </w:r>
            <w:r w:rsidR="001567A2">
              <w:rPr>
                <w:sz w:val="16"/>
                <w:szCs w:val="16"/>
              </w:rPr>
              <w:fldChar w:fldCharType="end"/>
            </w:r>
            <w:r w:rsidRPr="004F2E15">
              <w:rPr>
                <w:sz w:val="16"/>
                <w:szCs w:val="16"/>
              </w:rPr>
            </w:r>
            <w:r w:rsidRPr="004F2E15">
              <w:rPr>
                <w:sz w:val="16"/>
                <w:szCs w:val="16"/>
              </w:rPr>
              <w:fldChar w:fldCharType="separate"/>
            </w:r>
            <w:r w:rsidR="001567A2">
              <w:rPr>
                <w:noProof/>
                <w:sz w:val="16"/>
                <w:szCs w:val="16"/>
              </w:rPr>
              <w:t>(34)</w:t>
            </w:r>
            <w:r w:rsidRPr="004F2E15">
              <w:rPr>
                <w:sz w:val="16"/>
                <w:szCs w:val="16"/>
              </w:rPr>
              <w:fldChar w:fldCharType="end"/>
            </w:r>
          </w:p>
        </w:tc>
        <w:tc>
          <w:tcPr>
            <w:tcW w:w="567" w:type="dxa"/>
            <w:shd w:val="clear" w:color="auto" w:fill="FF0000"/>
          </w:tcPr>
          <w:p w14:paraId="26BCA6F7" w14:textId="43DF2704" w:rsidR="00945595" w:rsidRPr="004F2E15" w:rsidRDefault="00945595" w:rsidP="007A4CB4">
            <w:pPr>
              <w:rPr>
                <w:rFonts w:cs="Arial"/>
                <w:b/>
                <w:bCs/>
                <w:sz w:val="16"/>
                <w:szCs w:val="16"/>
              </w:rPr>
            </w:pPr>
            <w:r w:rsidRPr="004F2E15">
              <w:rPr>
                <w:rFonts w:cs="Arial"/>
                <w:b/>
                <w:bCs/>
                <w:sz w:val="16"/>
                <w:szCs w:val="16"/>
              </w:rPr>
              <w:t>B</w:t>
            </w:r>
          </w:p>
        </w:tc>
      </w:tr>
      <w:tr w:rsidR="00945595" w:rsidRPr="0005555A" w14:paraId="7CE2E186" w14:textId="6B41643D" w:rsidTr="004F2E15">
        <w:trPr>
          <w:trHeight w:val="133"/>
        </w:trPr>
        <w:tc>
          <w:tcPr>
            <w:tcW w:w="1541" w:type="dxa"/>
            <w:vMerge/>
            <w:shd w:val="clear" w:color="auto" w:fill="DEEAF6" w:themeFill="accent5" w:themeFillTint="33"/>
          </w:tcPr>
          <w:p w14:paraId="34890E87" w14:textId="77777777" w:rsidR="00945595" w:rsidRPr="004F2E15" w:rsidRDefault="00945595" w:rsidP="007A4CB4">
            <w:pPr>
              <w:pStyle w:val="Normal0"/>
              <w:rPr>
                <w:sz w:val="16"/>
                <w:szCs w:val="16"/>
              </w:rPr>
            </w:pPr>
          </w:p>
        </w:tc>
        <w:tc>
          <w:tcPr>
            <w:tcW w:w="12913" w:type="dxa"/>
            <w:shd w:val="clear" w:color="auto" w:fill="DEEAF6" w:themeFill="accent5" w:themeFillTint="33"/>
          </w:tcPr>
          <w:p w14:paraId="33E39721" w14:textId="7EBA7DF7" w:rsidR="00945595" w:rsidRPr="004F2E15" w:rsidRDefault="00945595" w:rsidP="007A4CB4">
            <w:pPr>
              <w:rPr>
                <w:sz w:val="16"/>
                <w:szCs w:val="16"/>
              </w:rPr>
            </w:pPr>
            <w:r w:rsidRPr="004F2E15">
              <w:rPr>
                <w:i/>
                <w:iCs/>
                <w:sz w:val="16"/>
                <w:szCs w:val="16"/>
              </w:rPr>
              <w:t>“Like back in the … 60s, they’ll take women of color…or people who are poor and they’ll use them as guinea pigs ... that’s what a lot of people thought. My mother said stuff like that too.”</w:t>
            </w:r>
            <w:r w:rsidRPr="004F2E15">
              <w:rPr>
                <w:sz w:val="16"/>
                <w:szCs w:val="16"/>
              </w:rPr>
              <w:t xml:space="preserve"> (Hispanic implant user)</w:t>
            </w:r>
            <w:r w:rsidRPr="004F2E15">
              <w:rPr>
                <w:sz w:val="16"/>
                <w:szCs w:val="16"/>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sz w:val="16"/>
                <w:szCs w:val="16"/>
              </w:rPr>
              <w:instrText xml:space="preserve"> ADDIN EN.CITE </w:instrText>
            </w:r>
            <w:r w:rsidR="001567A2">
              <w:rPr>
                <w:sz w:val="16"/>
                <w:szCs w:val="16"/>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sz w:val="16"/>
                <w:szCs w:val="16"/>
              </w:rPr>
              <w:instrText xml:space="preserve"> ADDIN EN.CITE.DATA </w:instrText>
            </w:r>
            <w:r w:rsidR="001567A2">
              <w:rPr>
                <w:sz w:val="16"/>
                <w:szCs w:val="16"/>
              </w:rPr>
            </w:r>
            <w:r w:rsidR="001567A2">
              <w:rPr>
                <w:sz w:val="16"/>
                <w:szCs w:val="16"/>
              </w:rPr>
              <w:fldChar w:fldCharType="end"/>
            </w:r>
            <w:r w:rsidRPr="004F2E15">
              <w:rPr>
                <w:sz w:val="16"/>
                <w:szCs w:val="16"/>
              </w:rPr>
            </w:r>
            <w:r w:rsidRPr="004F2E15">
              <w:rPr>
                <w:sz w:val="16"/>
                <w:szCs w:val="16"/>
              </w:rPr>
              <w:fldChar w:fldCharType="separate"/>
            </w:r>
            <w:r w:rsidR="001567A2">
              <w:rPr>
                <w:noProof/>
                <w:sz w:val="16"/>
                <w:szCs w:val="16"/>
              </w:rPr>
              <w:t>(34)</w:t>
            </w:r>
            <w:r w:rsidRPr="004F2E15">
              <w:rPr>
                <w:sz w:val="16"/>
                <w:szCs w:val="16"/>
              </w:rPr>
              <w:fldChar w:fldCharType="end"/>
            </w:r>
          </w:p>
          <w:p w14:paraId="08FF12C2" w14:textId="1B1947C8" w:rsidR="00945595" w:rsidRPr="004F2E15" w:rsidRDefault="00945595" w:rsidP="007A4CB4">
            <w:pPr>
              <w:rPr>
                <w:sz w:val="16"/>
                <w:szCs w:val="16"/>
              </w:rPr>
            </w:pPr>
          </w:p>
        </w:tc>
        <w:tc>
          <w:tcPr>
            <w:tcW w:w="567" w:type="dxa"/>
            <w:shd w:val="clear" w:color="auto" w:fill="FF0000"/>
          </w:tcPr>
          <w:p w14:paraId="3C7F5B6B" w14:textId="6772741C" w:rsidR="00945595" w:rsidRPr="004F2E15" w:rsidRDefault="00945595" w:rsidP="007A4CB4">
            <w:pPr>
              <w:rPr>
                <w:rFonts w:cs="Arial"/>
                <w:b/>
                <w:bCs/>
                <w:sz w:val="16"/>
                <w:szCs w:val="16"/>
              </w:rPr>
            </w:pPr>
            <w:r w:rsidRPr="004F2E15">
              <w:rPr>
                <w:rFonts w:cs="Arial"/>
                <w:b/>
                <w:bCs/>
                <w:sz w:val="16"/>
                <w:szCs w:val="16"/>
              </w:rPr>
              <w:t>B</w:t>
            </w:r>
          </w:p>
        </w:tc>
      </w:tr>
      <w:tr w:rsidR="00945595" w:rsidRPr="0005555A" w14:paraId="71CDC961" w14:textId="18221564" w:rsidTr="004F2E15">
        <w:trPr>
          <w:trHeight w:val="133"/>
        </w:trPr>
        <w:tc>
          <w:tcPr>
            <w:tcW w:w="1541" w:type="dxa"/>
            <w:shd w:val="clear" w:color="auto" w:fill="DEEAF6" w:themeFill="accent5" w:themeFillTint="33"/>
          </w:tcPr>
          <w:p w14:paraId="4EA48589" w14:textId="12BDA868" w:rsidR="00945595" w:rsidRPr="004F2E15" w:rsidRDefault="00945595" w:rsidP="007A4CB4">
            <w:pPr>
              <w:rPr>
                <w:rFonts w:cs="Arial"/>
                <w:sz w:val="16"/>
                <w:szCs w:val="16"/>
              </w:rPr>
            </w:pPr>
            <w:r w:rsidRPr="004F2E15">
              <w:rPr>
                <w:rFonts w:cs="Arial"/>
                <w:b/>
                <w:bCs/>
                <w:sz w:val="16"/>
                <w:szCs w:val="16"/>
              </w:rPr>
              <w:t>Misconceptions</w:t>
            </w:r>
          </w:p>
        </w:tc>
        <w:tc>
          <w:tcPr>
            <w:tcW w:w="12913" w:type="dxa"/>
            <w:shd w:val="clear" w:color="auto" w:fill="DEEAF6" w:themeFill="accent5" w:themeFillTint="33"/>
          </w:tcPr>
          <w:p w14:paraId="18A3B469" w14:textId="232BC2CD" w:rsidR="00945595" w:rsidRPr="004F2E15" w:rsidRDefault="00945595" w:rsidP="007A4CB4">
            <w:pPr>
              <w:widowControl w:val="0"/>
              <w:autoSpaceDE w:val="0"/>
              <w:autoSpaceDN w:val="0"/>
              <w:adjustRightInd w:val="0"/>
              <w:rPr>
                <w:rFonts w:cs="Arial"/>
                <w:sz w:val="16"/>
                <w:szCs w:val="16"/>
              </w:rPr>
            </w:pPr>
            <w:r w:rsidRPr="004F2E15">
              <w:rPr>
                <w:rFonts w:cs="Arial"/>
                <w:sz w:val="16"/>
                <w:szCs w:val="16"/>
              </w:rPr>
              <w:t>“</w:t>
            </w:r>
            <w:r w:rsidRPr="004F2E15">
              <w:rPr>
                <w:rFonts w:cs="Arial"/>
                <w:i/>
                <w:iCs/>
                <w:sz w:val="16"/>
                <w:szCs w:val="16"/>
              </w:rPr>
              <w:t xml:space="preserve">When you want to have kids, are you gonna be able to? They tell you, ‘Oh, it’s gonna have side effects now,’...but what’s gonna happen later? They don’t tell you, ‘Oh, well, two or three years later from now she might go sterile.’” </w:t>
            </w:r>
            <w:r w:rsidRPr="004F2E15">
              <w:rPr>
                <w:rFonts w:cs="Arial"/>
                <w:sz w:val="16"/>
                <w:szCs w:val="16"/>
              </w:rPr>
              <w:t>(Adolescent Pill/condom user)</w:t>
            </w:r>
            <w:r w:rsidRPr="004F2E15">
              <w:rPr>
                <w:rFonts w:cs="Arial"/>
                <w:sz w:val="16"/>
                <w:szCs w:val="16"/>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rFonts w:cs="Arial"/>
                <w:sz w:val="16"/>
                <w:szCs w:val="16"/>
              </w:rPr>
              <w:instrText xml:space="preserve"> ADDIN EN.CITE </w:instrText>
            </w:r>
            <w:r w:rsidR="001567A2">
              <w:rPr>
                <w:rFonts w:cs="Arial"/>
                <w:sz w:val="16"/>
                <w:szCs w:val="16"/>
              </w:rPr>
              <w:fldChar w:fldCharType="begin">
                <w:fldData xml:space="preserve">PEVuZE5vdGU+PENpdGU+PEF1dGhvcj5LdWlwZXI8L0F1dGhvcj48WWVhcj4xOTk3PC9ZZWFyPjxS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</w:fldData>
              </w:fldChar>
            </w:r>
            <w:r w:rsidR="001567A2">
              <w:rPr>
                <w:rFonts w:cs="Arial"/>
                <w:sz w:val="16"/>
                <w:szCs w:val="16"/>
              </w:rPr>
              <w:instrText xml:space="preserve"> ADDIN EN.CITE.DATA </w:instrText>
            </w:r>
            <w:r w:rsidR="001567A2">
              <w:rPr>
                <w:rFonts w:cs="Arial"/>
                <w:sz w:val="16"/>
                <w:szCs w:val="16"/>
              </w:rPr>
            </w:r>
            <w:r w:rsidR="001567A2">
              <w:rPr>
                <w:rFonts w:cs="Arial"/>
                <w:sz w:val="16"/>
                <w:szCs w:val="16"/>
              </w:rPr>
              <w:fldChar w:fldCharType="end"/>
            </w:r>
            <w:r w:rsidRPr="004F2E15">
              <w:rPr>
                <w:rFonts w:cs="Arial"/>
                <w:sz w:val="16"/>
                <w:szCs w:val="16"/>
              </w:rPr>
            </w:r>
            <w:r w:rsidRPr="004F2E15">
              <w:rPr>
                <w:rFonts w:cs="Arial"/>
                <w:sz w:val="16"/>
                <w:szCs w:val="16"/>
              </w:rPr>
              <w:fldChar w:fldCharType="separate"/>
            </w:r>
            <w:r w:rsidR="001567A2">
              <w:rPr>
                <w:rFonts w:cs="Arial"/>
                <w:noProof/>
                <w:sz w:val="16"/>
                <w:szCs w:val="16"/>
              </w:rPr>
              <w:t>(34)</w:t>
            </w:r>
            <w:r w:rsidRPr="004F2E15">
              <w:rPr>
                <w:rFonts w:cs="Arial"/>
                <w:sz w:val="16"/>
                <w:szCs w:val="16"/>
              </w:rPr>
              <w:fldChar w:fldCharType="end"/>
            </w:r>
            <w:r w:rsidRPr="004F2E15">
              <w:rPr>
                <w:rFonts w:cs="Arial"/>
                <w:sz w:val="16"/>
                <w:szCs w:val="16"/>
              </w:rPr>
              <w:t xml:space="preserve"> </w:t>
            </w:r>
          </w:p>
          <w:p w14:paraId="5B4CD93D" w14:textId="77777777" w:rsidR="00945595" w:rsidRPr="004F2E15" w:rsidRDefault="00945595" w:rsidP="007A4CB4">
            <w:pPr>
              <w:widowControl w:val="0"/>
              <w:autoSpaceDE w:val="0"/>
              <w:autoSpaceDN w:val="0"/>
              <w:adjustRightInd w:val="0"/>
              <w:rPr>
                <w:rFonts w:cs="Arial"/>
                <w:i/>
                <w:iCs/>
                <w:sz w:val="16"/>
                <w:szCs w:val="16"/>
              </w:rPr>
            </w:pPr>
          </w:p>
        </w:tc>
        <w:tc>
          <w:tcPr>
            <w:tcW w:w="567" w:type="dxa"/>
            <w:shd w:val="clear" w:color="auto" w:fill="FF0000"/>
          </w:tcPr>
          <w:p w14:paraId="2E36E2BC" w14:textId="77777777" w:rsidR="00945595" w:rsidRPr="004F2E15" w:rsidRDefault="00945595" w:rsidP="007A4CB4">
            <w:pPr>
              <w:rPr>
                <w:rFonts w:cs="Arial"/>
                <w:b/>
                <w:bCs/>
                <w:sz w:val="16"/>
                <w:szCs w:val="16"/>
              </w:rPr>
            </w:pPr>
            <w:r w:rsidRPr="004F2E15">
              <w:rPr>
                <w:rFonts w:cs="Arial"/>
                <w:b/>
                <w:bCs/>
                <w:sz w:val="16"/>
                <w:szCs w:val="16"/>
              </w:rPr>
              <w:t>B</w:t>
            </w:r>
          </w:p>
        </w:tc>
      </w:tr>
      <w:tr w:rsidR="00945595" w:rsidRPr="0005555A" w14:paraId="4A011B4C" w14:textId="699DEB75" w:rsidTr="004F2E15">
        <w:trPr>
          <w:trHeight w:val="133"/>
        </w:trPr>
        <w:tc>
          <w:tcPr>
            <w:tcW w:w="1541" w:type="dxa"/>
            <w:vMerge w:val="restart"/>
            <w:shd w:val="clear" w:color="auto" w:fill="DEEAF6" w:themeFill="accent5" w:themeFillTint="33"/>
          </w:tcPr>
          <w:p w14:paraId="0388716A" w14:textId="77777777" w:rsidR="00945595" w:rsidRPr="004F2E15" w:rsidRDefault="00945595" w:rsidP="007A4CB4">
            <w:pPr>
              <w:rPr>
                <w:rFonts w:cs="Arial"/>
                <w:b/>
                <w:bCs/>
                <w:sz w:val="16"/>
                <w:szCs w:val="16"/>
              </w:rPr>
            </w:pPr>
            <w:r w:rsidRPr="004F2E15">
              <w:rPr>
                <w:rFonts w:cs="Arial"/>
                <w:b/>
                <w:bCs/>
                <w:sz w:val="16"/>
                <w:szCs w:val="16"/>
              </w:rPr>
              <w:t xml:space="preserve">Fertility Intentions: </w:t>
            </w:r>
          </w:p>
          <w:p w14:paraId="1328AC80" w14:textId="5DA0F94A" w:rsidR="00945595" w:rsidRPr="004F2E15" w:rsidDel="00053B54" w:rsidRDefault="00945595" w:rsidP="007A4CB4">
            <w:pPr>
              <w:rPr>
                <w:rFonts w:cs="Arial"/>
                <w:sz w:val="16"/>
                <w:szCs w:val="16"/>
              </w:rPr>
            </w:pPr>
            <w:r w:rsidRPr="004F2E15">
              <w:rPr>
                <w:rFonts w:cs="Arial"/>
                <w:sz w:val="16"/>
                <w:szCs w:val="16"/>
              </w:rPr>
              <w:t>Having more children is considered a desirable and a blessing</w:t>
            </w:r>
          </w:p>
        </w:tc>
        <w:tc>
          <w:tcPr>
            <w:tcW w:w="12913" w:type="dxa"/>
            <w:shd w:val="clear" w:color="auto" w:fill="DEEAF6" w:themeFill="accent5" w:themeFillTint="33"/>
          </w:tcPr>
          <w:p w14:paraId="27B2E084" w14:textId="520BBA69" w:rsidR="00945595" w:rsidRPr="004F2E15" w:rsidRDefault="00945595" w:rsidP="00F96457">
            <w:pPr>
              <w:widowControl w:val="0"/>
              <w:autoSpaceDE w:val="0"/>
              <w:autoSpaceDN w:val="0"/>
              <w:adjustRightInd w:val="0"/>
              <w:rPr>
                <w:rFonts w:cs="Arial"/>
                <w:sz w:val="16"/>
                <w:szCs w:val="16"/>
              </w:rPr>
            </w:pPr>
            <w:r w:rsidRPr="004F2E15">
              <w:rPr>
                <w:rFonts w:cs="Arial"/>
                <w:i/>
                <w:iCs/>
                <w:sz w:val="16"/>
                <w:szCs w:val="16"/>
              </w:rPr>
              <w:t>‘‘Some women feel blessed to have a child and wouldn’t want to ‘block their blessing.’’</w:t>
            </w:r>
            <w:r w:rsidRPr="004F2E15">
              <w:rPr>
                <w:rFonts w:cs="Arial"/>
                <w:sz w:val="16"/>
                <w:szCs w:val="16"/>
              </w:rPr>
              <w:t xml:space="preserve"> (African American Woman)</w:t>
            </w:r>
            <w:r w:rsidRPr="004F2E15">
              <w:rPr>
                <w:rFonts w:cs="Arial"/>
                <w:sz w:val="16"/>
                <w:szCs w:val="16"/>
              </w:rPr>
              <w:fldChar w:fldCharType="begin">
                <w:fldData xml:space="preserve">PEVuZE5vdGU+PENpdGU+PEF1dGhvcj5MaXZpbmdvb2Q8L0F1dGhvcj48WWVhcj4yMDIyPC9ZZWFy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</w:fldData>
              </w:fldChar>
            </w:r>
            <w:r w:rsidR="001567A2">
              <w:rPr>
                <w:rFonts w:cs="Arial"/>
                <w:sz w:val="16"/>
                <w:szCs w:val="16"/>
              </w:rPr>
              <w:instrText xml:space="preserve"> ADDIN EN.CITE </w:instrText>
            </w:r>
            <w:r w:rsidR="001567A2">
              <w:rPr>
                <w:rFonts w:cs="Arial"/>
                <w:sz w:val="16"/>
                <w:szCs w:val="16"/>
              </w:rPr>
              <w:fldChar w:fldCharType="begin">
                <w:fldData xml:space="preserve">PEVuZE5vdGU+PENpdGU+PEF1dGhvcj5MaXZpbmdvb2Q8L0F1dGhvcj48WWVhcj4yMDIyPC9ZZWFy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</w:fldData>
              </w:fldChar>
            </w:r>
            <w:r w:rsidR="001567A2">
              <w:rPr>
                <w:rFonts w:cs="Arial"/>
                <w:sz w:val="16"/>
                <w:szCs w:val="16"/>
              </w:rPr>
              <w:instrText xml:space="preserve"> ADDIN EN.CITE.DATA </w:instrText>
            </w:r>
            <w:r w:rsidR="001567A2">
              <w:rPr>
                <w:rFonts w:cs="Arial"/>
                <w:sz w:val="16"/>
                <w:szCs w:val="16"/>
              </w:rPr>
            </w:r>
            <w:r w:rsidR="001567A2">
              <w:rPr>
                <w:rFonts w:cs="Arial"/>
                <w:sz w:val="16"/>
                <w:szCs w:val="16"/>
              </w:rPr>
              <w:fldChar w:fldCharType="end"/>
            </w:r>
            <w:r w:rsidRPr="004F2E15">
              <w:rPr>
                <w:rFonts w:cs="Arial"/>
                <w:sz w:val="16"/>
                <w:szCs w:val="16"/>
              </w:rPr>
            </w:r>
            <w:r w:rsidRPr="004F2E15">
              <w:rPr>
                <w:rFonts w:cs="Arial"/>
                <w:sz w:val="16"/>
                <w:szCs w:val="16"/>
              </w:rPr>
              <w:fldChar w:fldCharType="separate"/>
            </w:r>
            <w:r w:rsidR="001567A2">
              <w:rPr>
                <w:rFonts w:cs="Arial"/>
                <w:noProof/>
                <w:sz w:val="16"/>
                <w:szCs w:val="16"/>
              </w:rPr>
              <w:t>(36)</w:t>
            </w:r>
            <w:r w:rsidRPr="004F2E15">
              <w:rPr>
                <w:rFonts w:cs="Arial"/>
                <w:sz w:val="16"/>
                <w:szCs w:val="16"/>
              </w:rPr>
              <w:fldChar w:fldCharType="end"/>
            </w:r>
          </w:p>
          <w:p w14:paraId="1A6E71C2" w14:textId="77777777" w:rsidR="00945595" w:rsidRPr="004F2E15" w:rsidRDefault="00945595" w:rsidP="007A4CB4">
            <w:pPr>
              <w:widowControl w:val="0"/>
              <w:autoSpaceDE w:val="0"/>
              <w:autoSpaceDN w:val="0"/>
              <w:adjustRightInd w:val="0"/>
              <w:rPr>
                <w:rFonts w:cs="Arial"/>
                <w:sz w:val="16"/>
                <w:szCs w:val="16"/>
              </w:rPr>
            </w:pPr>
          </w:p>
        </w:tc>
        <w:tc>
          <w:tcPr>
            <w:tcW w:w="567" w:type="dxa"/>
            <w:shd w:val="clear" w:color="auto" w:fill="FF0000"/>
          </w:tcPr>
          <w:p w14:paraId="1A0EEF5A" w14:textId="553B0560" w:rsidR="00945595" w:rsidRPr="004F2E15" w:rsidRDefault="00945595" w:rsidP="007A4CB4">
            <w:pPr>
              <w:rPr>
                <w:rFonts w:cs="Arial"/>
                <w:b/>
                <w:bCs/>
                <w:sz w:val="16"/>
                <w:szCs w:val="16"/>
              </w:rPr>
            </w:pPr>
            <w:r w:rsidRPr="004F2E15">
              <w:rPr>
                <w:rFonts w:cs="Arial"/>
                <w:b/>
                <w:bCs/>
                <w:sz w:val="16"/>
                <w:szCs w:val="16"/>
              </w:rPr>
              <w:t>B</w:t>
            </w:r>
          </w:p>
        </w:tc>
      </w:tr>
      <w:tr w:rsidR="00945595" w:rsidRPr="0005555A" w14:paraId="602FC050" w14:textId="6884018B" w:rsidTr="004F2E15">
        <w:trPr>
          <w:trHeight w:val="1042"/>
        </w:trPr>
        <w:tc>
          <w:tcPr>
            <w:tcW w:w="1541" w:type="dxa"/>
            <w:vMerge/>
            <w:shd w:val="clear" w:color="auto" w:fill="DEEAF6" w:themeFill="accent5" w:themeFillTint="33"/>
          </w:tcPr>
          <w:p w14:paraId="0BBA1B70" w14:textId="77777777" w:rsidR="00945595" w:rsidRPr="004F2E15" w:rsidDel="00053B54" w:rsidRDefault="00945595" w:rsidP="007A4CB4">
            <w:pPr>
              <w:rPr>
                <w:rFonts w:cs="Arial"/>
                <w:sz w:val="16"/>
                <w:szCs w:val="16"/>
              </w:rPr>
            </w:pPr>
          </w:p>
        </w:tc>
        <w:tc>
          <w:tcPr>
            <w:tcW w:w="12913" w:type="dxa"/>
            <w:shd w:val="clear" w:color="auto" w:fill="DEEAF6" w:themeFill="accent5" w:themeFillTint="33"/>
          </w:tcPr>
          <w:p w14:paraId="0DB65815" w14:textId="60B1D608" w:rsidR="00945595" w:rsidRPr="004F2E15" w:rsidRDefault="00945595" w:rsidP="00F96457">
            <w:pPr>
              <w:pStyle w:val="Normal0"/>
              <w:rPr>
                <w:sz w:val="16"/>
                <w:szCs w:val="16"/>
              </w:rPr>
            </w:pPr>
            <w:r w:rsidRPr="004F2E15">
              <w:rPr>
                <w:i/>
                <w:iCs/>
                <w:sz w:val="16"/>
                <w:szCs w:val="16"/>
              </w:rPr>
              <w:t xml:space="preserve">“My children are my wealth” </w:t>
            </w:r>
            <w:r w:rsidRPr="004F2E15">
              <w:rPr>
                <w:sz w:val="16"/>
                <w:szCs w:val="16"/>
              </w:rPr>
              <w:t>(Somalian Bantu woman)</w:t>
            </w:r>
            <w:r w:rsidRPr="004F2E15">
              <w:rPr>
                <w:sz w:val="16"/>
                <w:szCs w:val="16"/>
              </w:rPr>
              <w:fldChar w:fldCharType="begin">
                <w:fldData xml:space="preserve">PEVuZE5vdGU+PENpdGU+PEF1dGhvcj5BZ2JlbWVudTwvQXV0aG9yPjxZZWFyPjIwMTg8L1llYXI+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</w:fldData>
              </w:fldChar>
            </w:r>
            <w:r w:rsidR="001567A2">
              <w:rPr>
                <w:sz w:val="16"/>
                <w:szCs w:val="16"/>
              </w:rPr>
              <w:instrText xml:space="preserve"> ADDIN EN.CITE </w:instrText>
            </w:r>
            <w:r w:rsidR="001567A2">
              <w:rPr>
                <w:sz w:val="16"/>
                <w:szCs w:val="16"/>
              </w:rPr>
              <w:fldChar w:fldCharType="begin">
                <w:fldData xml:space="preserve">PEVuZE5vdGU+PENpdGU+PEF1dGhvcj5BZ2JlbWVudTwvQXV0aG9yPjxZZWFyPjIwMTg8L1llYXI+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</w:fldData>
              </w:fldChar>
            </w:r>
            <w:r w:rsidR="001567A2">
              <w:rPr>
                <w:sz w:val="16"/>
                <w:szCs w:val="16"/>
              </w:rPr>
              <w:instrText xml:space="preserve"> ADDIN EN.CITE.DATA </w:instrText>
            </w:r>
            <w:r w:rsidR="001567A2">
              <w:rPr>
                <w:sz w:val="16"/>
                <w:szCs w:val="16"/>
              </w:rPr>
            </w:r>
            <w:r w:rsidR="001567A2">
              <w:rPr>
                <w:sz w:val="16"/>
                <w:szCs w:val="16"/>
              </w:rPr>
              <w:fldChar w:fldCharType="end"/>
            </w:r>
            <w:r w:rsidRPr="004F2E15">
              <w:rPr>
                <w:sz w:val="16"/>
                <w:szCs w:val="16"/>
              </w:rPr>
            </w:r>
            <w:r w:rsidRPr="004F2E15">
              <w:rPr>
                <w:sz w:val="16"/>
                <w:szCs w:val="16"/>
              </w:rPr>
              <w:fldChar w:fldCharType="separate"/>
            </w:r>
            <w:r w:rsidR="001567A2">
              <w:rPr>
                <w:noProof/>
                <w:sz w:val="16"/>
                <w:szCs w:val="16"/>
              </w:rPr>
              <w:t>(24)</w:t>
            </w:r>
            <w:r w:rsidRPr="004F2E15">
              <w:rPr>
                <w:sz w:val="16"/>
                <w:szCs w:val="16"/>
              </w:rPr>
              <w:fldChar w:fldCharType="end"/>
            </w:r>
          </w:p>
          <w:p w14:paraId="275DE291" w14:textId="77777777" w:rsidR="00945595" w:rsidRPr="004F2E15" w:rsidRDefault="00945595" w:rsidP="00F96457">
            <w:pPr>
              <w:rPr>
                <w:rFonts w:cs="Arial"/>
                <w:i/>
                <w:iCs/>
                <w:sz w:val="16"/>
                <w:szCs w:val="16"/>
              </w:rPr>
            </w:pPr>
          </w:p>
          <w:p w14:paraId="7DBB48D6" w14:textId="0061DE52" w:rsidR="00945595" w:rsidRPr="004F2E15" w:rsidRDefault="00945595" w:rsidP="00F96457">
            <w:pPr>
              <w:widowControl w:val="0"/>
              <w:autoSpaceDE w:val="0"/>
              <w:autoSpaceDN w:val="0"/>
              <w:adjustRightInd w:val="0"/>
              <w:rPr>
                <w:rFonts w:cs="Arial"/>
                <w:sz w:val="16"/>
                <w:szCs w:val="16"/>
              </w:rPr>
            </w:pPr>
            <w:r w:rsidRPr="004F2E15">
              <w:rPr>
                <w:rFonts w:cs="Arial"/>
                <w:i/>
                <w:iCs/>
                <w:sz w:val="16"/>
                <w:szCs w:val="16"/>
              </w:rPr>
              <w:t xml:space="preserve">“You give birth until we believe in God until God say that maybe [the children] is enough for her.” </w:t>
            </w:r>
            <w:r w:rsidRPr="004F2E15">
              <w:rPr>
                <w:rFonts w:cs="Arial"/>
                <w:sz w:val="16"/>
                <w:szCs w:val="16"/>
              </w:rPr>
              <w:t>(Somalian Bantu woman)</w:t>
            </w:r>
            <w:r w:rsidRPr="004F2E15">
              <w:rPr>
                <w:rFonts w:cs="Arial"/>
                <w:sz w:val="16"/>
                <w:szCs w:val="16"/>
              </w:rPr>
              <w:fldChar w:fldCharType="begin">
                <w:fldData xml:space="preserve">PEVuZE5vdGU+PENpdGU+PEF1dGhvcj5BZ2JlbWVudTwvQXV0aG9yPjxZZWFyPjIwMTg8L1llYXI+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</w:fldData>
              </w:fldChar>
            </w:r>
            <w:r w:rsidR="001567A2">
              <w:rPr>
                <w:rFonts w:cs="Arial"/>
                <w:sz w:val="16"/>
                <w:szCs w:val="16"/>
              </w:rPr>
              <w:instrText xml:space="preserve"> ADDIN EN.CITE </w:instrText>
            </w:r>
            <w:r w:rsidR="001567A2">
              <w:rPr>
                <w:rFonts w:cs="Arial"/>
                <w:sz w:val="16"/>
                <w:szCs w:val="16"/>
              </w:rPr>
              <w:fldChar w:fldCharType="begin">
                <w:fldData xml:space="preserve">PEVuZE5vdGU+PENpdGU+PEF1dGhvcj5BZ2JlbWVudTwvQXV0aG9yPjxZZWFyPjIwMTg8L1llYXI+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</w:fldData>
              </w:fldChar>
            </w:r>
            <w:r w:rsidR="001567A2">
              <w:rPr>
                <w:rFonts w:cs="Arial"/>
                <w:sz w:val="16"/>
                <w:szCs w:val="16"/>
              </w:rPr>
              <w:instrText xml:space="preserve"> ADDIN EN.CITE.DATA </w:instrText>
            </w:r>
            <w:r w:rsidR="001567A2">
              <w:rPr>
                <w:rFonts w:cs="Arial"/>
                <w:sz w:val="16"/>
                <w:szCs w:val="16"/>
              </w:rPr>
            </w:r>
            <w:r w:rsidR="001567A2">
              <w:rPr>
                <w:rFonts w:cs="Arial"/>
                <w:sz w:val="16"/>
                <w:szCs w:val="16"/>
              </w:rPr>
              <w:fldChar w:fldCharType="end"/>
            </w:r>
            <w:r w:rsidRPr="004F2E15">
              <w:rPr>
                <w:rFonts w:cs="Arial"/>
                <w:sz w:val="16"/>
                <w:szCs w:val="16"/>
              </w:rPr>
            </w:r>
            <w:r w:rsidRPr="004F2E15">
              <w:rPr>
                <w:rFonts w:cs="Arial"/>
                <w:sz w:val="16"/>
                <w:szCs w:val="16"/>
              </w:rPr>
              <w:fldChar w:fldCharType="separate"/>
            </w:r>
            <w:r w:rsidR="001567A2">
              <w:rPr>
                <w:rFonts w:cs="Arial"/>
                <w:noProof/>
                <w:sz w:val="16"/>
                <w:szCs w:val="16"/>
              </w:rPr>
              <w:t>(24)</w:t>
            </w:r>
            <w:r w:rsidRPr="004F2E15">
              <w:rPr>
                <w:rFonts w:cs="Arial"/>
                <w:sz w:val="16"/>
                <w:szCs w:val="16"/>
              </w:rPr>
              <w:fldChar w:fldCharType="end"/>
            </w:r>
          </w:p>
        </w:tc>
        <w:tc>
          <w:tcPr>
            <w:tcW w:w="567" w:type="dxa"/>
            <w:shd w:val="clear" w:color="auto" w:fill="FF0000"/>
          </w:tcPr>
          <w:p w14:paraId="14E63FF1" w14:textId="78C8343D" w:rsidR="00945595" w:rsidRPr="004F2E15" w:rsidRDefault="00945595" w:rsidP="007A4CB4">
            <w:pPr>
              <w:rPr>
                <w:rFonts w:cs="Arial"/>
                <w:b/>
                <w:bCs/>
                <w:sz w:val="16"/>
                <w:szCs w:val="16"/>
              </w:rPr>
            </w:pPr>
            <w:r w:rsidRPr="004F2E15">
              <w:rPr>
                <w:rFonts w:cs="Arial"/>
                <w:b/>
                <w:bCs/>
                <w:sz w:val="16"/>
                <w:szCs w:val="16"/>
              </w:rPr>
              <w:t>B</w:t>
            </w:r>
          </w:p>
        </w:tc>
      </w:tr>
      <w:tr w:rsidR="00945595" w:rsidRPr="0005555A" w14:paraId="53E10607" w14:textId="3CCE37C8" w:rsidTr="004F2E15">
        <w:trPr>
          <w:trHeight w:val="688"/>
        </w:trPr>
        <w:tc>
          <w:tcPr>
            <w:tcW w:w="1541" w:type="dxa"/>
            <w:shd w:val="clear" w:color="auto" w:fill="DEEAF6" w:themeFill="accent5" w:themeFillTint="33"/>
          </w:tcPr>
          <w:p w14:paraId="2DAD98FC" w14:textId="73FCEA21" w:rsidR="00945595" w:rsidRPr="004F2E15" w:rsidDel="00053B54" w:rsidRDefault="00945595" w:rsidP="007A4CB4">
            <w:pPr>
              <w:rPr>
                <w:rFonts w:cs="Arial"/>
                <w:sz w:val="16"/>
                <w:szCs w:val="16"/>
              </w:rPr>
            </w:pPr>
            <w:r w:rsidRPr="004F2E15">
              <w:rPr>
                <w:rFonts w:cs="Arial"/>
                <w:sz w:val="16"/>
                <w:szCs w:val="16"/>
              </w:rPr>
              <w:t>Taboo to say you don’t want children</w:t>
            </w:r>
          </w:p>
        </w:tc>
        <w:tc>
          <w:tcPr>
            <w:tcW w:w="12913" w:type="dxa"/>
            <w:shd w:val="clear" w:color="auto" w:fill="DEEAF6" w:themeFill="accent5" w:themeFillTint="33"/>
          </w:tcPr>
          <w:p w14:paraId="45400425" w14:textId="6FED4B1C" w:rsidR="00945595" w:rsidRPr="004F2E15" w:rsidRDefault="00945595" w:rsidP="0078068A">
            <w:pPr>
              <w:pStyle w:val="Normal0"/>
              <w:rPr>
                <w:sz w:val="16"/>
                <w:szCs w:val="16"/>
              </w:rPr>
            </w:pPr>
            <w:r w:rsidRPr="004F2E15">
              <w:rPr>
                <w:sz w:val="16"/>
                <w:szCs w:val="16"/>
              </w:rPr>
              <w:t>“</w:t>
            </w:r>
            <w:r w:rsidRPr="004F2E15">
              <w:rPr>
                <w:i/>
                <w:iCs/>
                <w:sz w:val="16"/>
                <w:szCs w:val="16"/>
              </w:rPr>
              <w:t xml:space="preserve">When you are still young, you are not allowed, in my tradition, to say, ‘I will not have another baby.’ That is forbidden. Don’t say that, because you are still married, you have your husband. Anything can happen, whether it is intentional or not intentional.” </w:t>
            </w:r>
            <w:r w:rsidRPr="004F2E15">
              <w:rPr>
                <w:sz w:val="16"/>
                <w:szCs w:val="16"/>
              </w:rPr>
              <w:t>(Somalian Bantu Woman)</w:t>
            </w:r>
            <w:r w:rsidRPr="004F2E15">
              <w:rPr>
                <w:sz w:val="16"/>
                <w:szCs w:val="16"/>
              </w:rPr>
              <w:fldChar w:fldCharType="begin">
                <w:fldData xml:space="preserve">PEVuZE5vdGU+PENpdGU+PEF1dGhvcj5BZ2JlbWVudTwvQXV0aG9yPjxZZWFyPjIwMTg8L1llYXI+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</w:fldData>
              </w:fldChar>
            </w:r>
            <w:r w:rsidR="001567A2">
              <w:rPr>
                <w:sz w:val="16"/>
                <w:szCs w:val="16"/>
              </w:rPr>
              <w:instrText xml:space="preserve"> ADDIN EN.CITE </w:instrText>
            </w:r>
            <w:r w:rsidR="001567A2">
              <w:rPr>
                <w:sz w:val="16"/>
                <w:szCs w:val="16"/>
              </w:rPr>
              <w:fldChar w:fldCharType="begin">
                <w:fldData xml:space="preserve">PEVuZE5vdGU+PENpdGU+PEF1dGhvcj5BZ2JlbWVudTwvQXV0aG9yPjxZZWFyPjIwMTg8L1llYXI+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</w:fldData>
              </w:fldChar>
            </w:r>
            <w:r w:rsidR="001567A2">
              <w:rPr>
                <w:sz w:val="16"/>
                <w:szCs w:val="16"/>
              </w:rPr>
              <w:instrText xml:space="preserve"> ADDIN EN.CITE.DATA </w:instrText>
            </w:r>
            <w:r w:rsidR="001567A2">
              <w:rPr>
                <w:sz w:val="16"/>
                <w:szCs w:val="16"/>
              </w:rPr>
            </w:r>
            <w:r w:rsidR="001567A2">
              <w:rPr>
                <w:sz w:val="16"/>
                <w:szCs w:val="16"/>
              </w:rPr>
              <w:fldChar w:fldCharType="end"/>
            </w:r>
            <w:r w:rsidRPr="004F2E15">
              <w:rPr>
                <w:sz w:val="16"/>
                <w:szCs w:val="16"/>
              </w:rPr>
            </w:r>
            <w:r w:rsidRPr="004F2E15">
              <w:rPr>
                <w:sz w:val="16"/>
                <w:szCs w:val="16"/>
              </w:rPr>
              <w:fldChar w:fldCharType="separate"/>
            </w:r>
            <w:r w:rsidR="001567A2">
              <w:rPr>
                <w:noProof/>
                <w:sz w:val="16"/>
                <w:szCs w:val="16"/>
              </w:rPr>
              <w:t>(24)</w:t>
            </w:r>
            <w:r w:rsidRPr="004F2E15">
              <w:rPr>
                <w:sz w:val="16"/>
                <w:szCs w:val="16"/>
              </w:rPr>
              <w:fldChar w:fldCharType="end"/>
            </w:r>
          </w:p>
          <w:p w14:paraId="77D2BE88" w14:textId="77777777" w:rsidR="00945595" w:rsidRPr="004F2E15" w:rsidRDefault="00945595" w:rsidP="007A4CB4">
            <w:pPr>
              <w:widowControl w:val="0"/>
              <w:autoSpaceDE w:val="0"/>
              <w:autoSpaceDN w:val="0"/>
              <w:adjustRightInd w:val="0"/>
              <w:rPr>
                <w:rFonts w:cs="Arial"/>
                <w:sz w:val="16"/>
                <w:szCs w:val="16"/>
              </w:rPr>
            </w:pPr>
          </w:p>
        </w:tc>
        <w:tc>
          <w:tcPr>
            <w:tcW w:w="567" w:type="dxa"/>
            <w:shd w:val="clear" w:color="auto" w:fill="FF0000"/>
          </w:tcPr>
          <w:p w14:paraId="6AE45014" w14:textId="53F42DC6" w:rsidR="00945595" w:rsidRPr="004F2E15" w:rsidRDefault="00945595" w:rsidP="007A4CB4">
            <w:pPr>
              <w:rPr>
                <w:rFonts w:cs="Arial"/>
                <w:b/>
                <w:bCs/>
                <w:sz w:val="16"/>
                <w:szCs w:val="16"/>
              </w:rPr>
            </w:pPr>
            <w:r w:rsidRPr="004F2E15">
              <w:rPr>
                <w:rFonts w:cs="Arial"/>
                <w:b/>
                <w:bCs/>
                <w:sz w:val="16"/>
                <w:szCs w:val="16"/>
              </w:rPr>
              <w:t>B</w:t>
            </w:r>
          </w:p>
        </w:tc>
      </w:tr>
      <w:tr w:rsidR="00D6669B" w:rsidRPr="0005555A" w14:paraId="67089FD1" w14:textId="57EA37ED" w:rsidTr="002B2FF0">
        <w:trPr>
          <w:trHeight w:val="409"/>
        </w:trPr>
        <w:tc>
          <w:tcPr>
            <w:tcW w:w="1541" w:type="dxa"/>
            <w:vMerge w:val="restart"/>
            <w:shd w:val="clear" w:color="auto" w:fill="DEEAF6" w:themeFill="accent5" w:themeFillTint="33"/>
          </w:tcPr>
          <w:p w14:paraId="2503A7B5" w14:textId="0DD2BD44" w:rsidR="00D6669B" w:rsidRPr="004F2E15" w:rsidRDefault="00D6669B" w:rsidP="001600DA">
            <w:pPr>
              <w:rPr>
                <w:rFonts w:cs="Arial"/>
                <w:sz w:val="16"/>
                <w:szCs w:val="16"/>
              </w:rPr>
            </w:pPr>
            <w:r w:rsidRPr="004F2E15">
              <w:rPr>
                <w:rFonts w:cs="Arial"/>
                <w:sz w:val="16"/>
                <w:szCs w:val="16"/>
              </w:rPr>
              <w:t>Desire to not get pregnant</w:t>
            </w:r>
          </w:p>
        </w:tc>
        <w:tc>
          <w:tcPr>
            <w:tcW w:w="12913" w:type="dxa"/>
            <w:shd w:val="clear" w:color="auto" w:fill="DEEAF6" w:themeFill="accent5" w:themeFillTint="33"/>
          </w:tcPr>
          <w:p w14:paraId="41B1596F" w14:textId="2671325F" w:rsidR="00D6669B" w:rsidRPr="004F2E15" w:rsidRDefault="00D6669B" w:rsidP="001600DA">
            <w:pPr>
              <w:rPr>
                <w:rFonts w:cs="Arial"/>
                <w:i/>
                <w:iCs/>
                <w:sz w:val="16"/>
                <w:szCs w:val="16"/>
              </w:rPr>
            </w:pPr>
            <w:r w:rsidRPr="004F2E15">
              <w:rPr>
                <w:rFonts w:cs="Arial"/>
                <w:i/>
                <w:iCs/>
                <w:sz w:val="16"/>
                <w:szCs w:val="16"/>
              </w:rPr>
              <w:t xml:space="preserve">‘‘I had a really complicated pregnancy, and the birth was traumatic. I don’t want to go through that again so I got on birth control right after the birth of my last child.’’ </w:t>
            </w:r>
            <w:r w:rsidRPr="004F2E15">
              <w:rPr>
                <w:rFonts w:cs="Arial"/>
                <w:sz w:val="16"/>
                <w:szCs w:val="16"/>
              </w:rPr>
              <w:t>(African American Woman)</w:t>
            </w:r>
            <w:r w:rsidRPr="004F2E15">
              <w:rPr>
                <w:rFonts w:cs="Arial"/>
                <w:sz w:val="16"/>
                <w:szCs w:val="16"/>
              </w:rPr>
              <w:fldChar w:fldCharType="begin">
                <w:fldData xml:space="preserve">PEVuZE5vdGU+PENpdGU+PEF1dGhvcj5MaXZpbmdvb2Q8L0F1dGhvcj48WWVhcj4yMDIyPC9ZZWFy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</w:fldData>
              </w:fldChar>
            </w:r>
            <w:r>
              <w:rPr>
                <w:rFonts w:cs="Arial"/>
                <w:sz w:val="16"/>
                <w:szCs w:val="16"/>
              </w:rPr>
              <w:instrText xml:space="preserve"> ADDIN EN.CITE </w:instrText>
            </w:r>
            <w:r>
              <w:rPr>
                <w:rFonts w:cs="Arial"/>
                <w:sz w:val="16"/>
                <w:szCs w:val="16"/>
              </w:rPr>
              <w:fldChar w:fldCharType="begin">
                <w:fldData xml:space="preserve">PEVuZE5vdGU+PENpdGU+PEF1dGhvcj5MaXZpbmdvb2Q8L0F1dGhvcj48WWVhcj4yMDIyPC9ZZWFy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</w:fldData>
              </w:fldChar>
            </w:r>
            <w:r>
              <w:rPr>
                <w:rFonts w:cs="Arial"/>
                <w:sz w:val="16"/>
                <w:szCs w:val="16"/>
              </w:rPr>
              <w:instrText xml:space="preserve"> ADDIN EN.CITE.DATA </w:instrText>
            </w:r>
            <w:r>
              <w:rPr>
                <w:rFonts w:cs="Arial"/>
                <w:sz w:val="16"/>
                <w:szCs w:val="16"/>
              </w:rPr>
            </w:r>
            <w:r>
              <w:rPr>
                <w:rFonts w:cs="Arial"/>
                <w:sz w:val="16"/>
                <w:szCs w:val="16"/>
              </w:rPr>
              <w:fldChar w:fldCharType="end"/>
            </w:r>
            <w:r w:rsidRPr="004F2E15">
              <w:rPr>
                <w:rFonts w:cs="Arial"/>
                <w:sz w:val="16"/>
                <w:szCs w:val="16"/>
              </w:rPr>
            </w:r>
            <w:r w:rsidRPr="004F2E15">
              <w:rPr>
                <w:rFonts w:cs="Arial"/>
                <w:sz w:val="16"/>
                <w:szCs w:val="16"/>
              </w:rPr>
              <w:fldChar w:fldCharType="separate"/>
            </w:r>
            <w:r>
              <w:rPr>
                <w:rFonts w:cs="Arial"/>
                <w:noProof/>
                <w:sz w:val="16"/>
                <w:szCs w:val="16"/>
              </w:rPr>
              <w:t>(36)</w:t>
            </w:r>
            <w:r w:rsidRPr="004F2E15">
              <w:rPr>
                <w:rFonts w:cs="Arial"/>
                <w:sz w:val="16"/>
                <w:szCs w:val="16"/>
              </w:rPr>
              <w:fldChar w:fldCharType="end"/>
            </w:r>
            <w:r w:rsidRPr="004F2E15">
              <w:rPr>
                <w:rFonts w:cs="Arial"/>
                <w:sz w:val="16"/>
                <w:szCs w:val="16"/>
              </w:rPr>
              <w:t xml:space="preserve"> </w:t>
            </w:r>
          </w:p>
        </w:tc>
        <w:tc>
          <w:tcPr>
            <w:tcW w:w="567" w:type="dxa"/>
            <w:shd w:val="clear" w:color="auto" w:fill="00B050"/>
          </w:tcPr>
          <w:p w14:paraId="4BC0E0D3" w14:textId="77777777" w:rsidR="00D6669B" w:rsidRPr="004F2E15" w:rsidRDefault="00D6669B" w:rsidP="001600DA">
            <w:pPr>
              <w:rPr>
                <w:rFonts w:cs="Arial"/>
                <w:b/>
                <w:bCs/>
                <w:sz w:val="16"/>
                <w:szCs w:val="16"/>
              </w:rPr>
            </w:pPr>
            <w:r w:rsidRPr="004F2E15">
              <w:rPr>
                <w:rFonts w:cs="Arial"/>
                <w:b/>
                <w:bCs/>
                <w:sz w:val="16"/>
                <w:szCs w:val="16"/>
              </w:rPr>
              <w:t>F</w:t>
            </w:r>
          </w:p>
        </w:tc>
      </w:tr>
      <w:tr w:rsidR="00D6669B" w:rsidRPr="0005555A" w14:paraId="2ADA2319" w14:textId="3CECA75E" w:rsidTr="002B2FF0">
        <w:trPr>
          <w:trHeight w:val="414"/>
        </w:trPr>
        <w:tc>
          <w:tcPr>
            <w:tcW w:w="1541" w:type="dxa"/>
            <w:vMerge/>
            <w:shd w:val="clear" w:color="auto" w:fill="DEEAF6" w:themeFill="accent5" w:themeFillTint="33"/>
          </w:tcPr>
          <w:p w14:paraId="1933C6C1" w14:textId="77777777" w:rsidR="00D6669B" w:rsidRPr="004F2E15" w:rsidRDefault="00D6669B" w:rsidP="001600DA">
            <w:pPr>
              <w:rPr>
                <w:rFonts w:cs="Arial"/>
                <w:sz w:val="16"/>
                <w:szCs w:val="16"/>
              </w:rPr>
            </w:pPr>
          </w:p>
        </w:tc>
        <w:tc>
          <w:tcPr>
            <w:tcW w:w="12913" w:type="dxa"/>
            <w:shd w:val="clear" w:color="auto" w:fill="DEEAF6" w:themeFill="accent5" w:themeFillTint="33"/>
          </w:tcPr>
          <w:p w14:paraId="2D3DF20F" w14:textId="7C855AB9" w:rsidR="00D6669B" w:rsidRPr="004F2E15" w:rsidRDefault="00D6669B" w:rsidP="00D43932">
            <w:pPr>
              <w:rPr>
                <w:rFonts w:cs="Arial"/>
                <w:sz w:val="16"/>
                <w:szCs w:val="16"/>
              </w:rPr>
            </w:pPr>
            <w:r w:rsidRPr="004F2E15">
              <w:rPr>
                <w:rFonts w:cs="Arial"/>
                <w:i/>
                <w:iCs/>
                <w:sz w:val="16"/>
                <w:szCs w:val="16"/>
              </w:rPr>
              <w:t>“I feel at peace with it [the IUD, having had abortions], but if only I had got the IUD sooner. If I could have just got this a long time ago, that would never have happened.”</w:t>
            </w:r>
            <w:r w:rsidRPr="004F2E15">
              <w:rPr>
                <w:rFonts w:cs="Arial"/>
                <w:sz w:val="16"/>
                <w:szCs w:val="16"/>
              </w:rPr>
              <w:t xml:space="preserve"> (24-year-old, single, Latina mother of</w:t>
            </w:r>
            <w:r>
              <w:rPr>
                <w:rFonts w:cs="Arial"/>
                <w:sz w:val="16"/>
                <w:szCs w:val="16"/>
              </w:rPr>
              <w:t xml:space="preserve"> one, USA</w:t>
            </w:r>
            <w:r w:rsidRPr="003E43AB">
              <w:rPr>
                <w:rFonts w:cs="Arial"/>
                <w:sz w:val="16"/>
                <w:szCs w:val="16"/>
              </w:rPr>
              <w:t>)</w:t>
            </w:r>
            <w:r w:rsidRPr="003E43AB">
              <w:rPr>
                <w:rFonts w:cs="Arial"/>
                <w:sz w:val="16"/>
                <w:szCs w:val="16"/>
              </w:rPr>
              <w:fldChar w:fldCharType="begin">
                <w:fldData xml:space="preserve">PEVuZE5vdGU+PENpdGU+PEF1dGhvcj5Eb3duZXk8L0F1dGhvcj48WWVhcj4yMDE3PC9ZZWFyPjxS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</w:fldData>
              </w:fldChar>
            </w:r>
            <w:r>
              <w:rPr>
                <w:rFonts w:cs="Arial"/>
                <w:sz w:val="16"/>
                <w:szCs w:val="16"/>
              </w:rPr>
              <w:instrText xml:space="preserve"> ADDIN EN.CITE </w:instrText>
            </w:r>
            <w:r>
              <w:rPr>
                <w:rFonts w:cs="Arial"/>
                <w:sz w:val="16"/>
                <w:szCs w:val="16"/>
              </w:rPr>
              <w:fldChar w:fldCharType="begin">
                <w:fldData xml:space="preserve">PEVuZE5vdGU+PENpdGU+PEF1dGhvcj5Eb3duZXk8L0F1dGhvcj48WWVhcj4yMDE3PC9ZZWFyPjxS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</w:fldData>
              </w:fldChar>
            </w:r>
            <w:r>
              <w:rPr>
                <w:rFonts w:cs="Arial"/>
                <w:sz w:val="16"/>
                <w:szCs w:val="16"/>
              </w:rPr>
              <w:instrText xml:space="preserve"> ADDIN EN.CITE.DATA </w:instrText>
            </w:r>
            <w:r>
              <w:rPr>
                <w:rFonts w:cs="Arial"/>
                <w:sz w:val="16"/>
                <w:szCs w:val="16"/>
              </w:rPr>
            </w:r>
            <w:r>
              <w:rPr>
                <w:rFonts w:cs="Arial"/>
                <w:sz w:val="16"/>
                <w:szCs w:val="16"/>
              </w:rPr>
              <w:fldChar w:fldCharType="end"/>
            </w:r>
            <w:r w:rsidRPr="003E43AB">
              <w:rPr>
                <w:rFonts w:cs="Arial"/>
                <w:sz w:val="16"/>
                <w:szCs w:val="16"/>
              </w:rPr>
            </w:r>
            <w:r w:rsidRPr="003E43AB">
              <w:rPr>
                <w:rFonts w:cs="Arial"/>
                <w:sz w:val="16"/>
                <w:szCs w:val="16"/>
              </w:rPr>
              <w:fldChar w:fldCharType="separate"/>
            </w:r>
            <w:r>
              <w:rPr>
                <w:rFonts w:cs="Arial"/>
                <w:noProof/>
                <w:sz w:val="16"/>
                <w:szCs w:val="16"/>
              </w:rPr>
              <w:t>(32)</w:t>
            </w:r>
            <w:r w:rsidRPr="003E43AB">
              <w:rPr>
                <w:rFonts w:cs="Arial"/>
                <w:sz w:val="16"/>
                <w:szCs w:val="16"/>
              </w:rPr>
              <w:fldChar w:fldCharType="end"/>
            </w:r>
          </w:p>
          <w:p w14:paraId="725C9B86" w14:textId="6F2D1429" w:rsidR="00D6669B" w:rsidRPr="004F2E15" w:rsidRDefault="00D6669B" w:rsidP="00D43932">
            <w:pPr>
              <w:rPr>
                <w:rFonts w:cs="Arial"/>
                <w:i/>
                <w:iCs/>
                <w:sz w:val="16"/>
                <w:szCs w:val="16"/>
              </w:rPr>
            </w:pPr>
          </w:p>
        </w:tc>
        <w:tc>
          <w:tcPr>
            <w:tcW w:w="567" w:type="dxa"/>
            <w:shd w:val="clear" w:color="auto" w:fill="00B050"/>
          </w:tcPr>
          <w:p w14:paraId="65C75379" w14:textId="7C861B7F" w:rsidR="00D6669B" w:rsidRPr="004F2E15" w:rsidRDefault="00D6669B" w:rsidP="001600DA">
            <w:pPr>
              <w:rPr>
                <w:rFonts w:cs="Arial"/>
                <w:b/>
                <w:bCs/>
                <w:sz w:val="16"/>
                <w:szCs w:val="16"/>
              </w:rPr>
            </w:pPr>
            <w:r w:rsidRPr="004F2E15">
              <w:rPr>
                <w:rFonts w:cs="Arial"/>
                <w:b/>
                <w:bCs/>
                <w:sz w:val="16"/>
                <w:szCs w:val="16"/>
              </w:rPr>
              <w:t>F</w:t>
            </w:r>
          </w:p>
        </w:tc>
      </w:tr>
      <w:tr w:rsidR="00945595" w:rsidRPr="0005555A" w14:paraId="19B2C3FD" w14:textId="4B7AF91A" w:rsidTr="004F2E15">
        <w:trPr>
          <w:trHeight w:val="422"/>
        </w:trPr>
        <w:tc>
          <w:tcPr>
            <w:tcW w:w="1541" w:type="dxa"/>
            <w:vMerge w:val="restart"/>
            <w:shd w:val="clear" w:color="auto" w:fill="FFF2CC" w:themeFill="accent4" w:themeFillTint="33"/>
          </w:tcPr>
          <w:p w14:paraId="12773C01" w14:textId="77777777" w:rsidR="00945595" w:rsidRPr="004F2E15" w:rsidRDefault="00945595" w:rsidP="006808BF">
            <w:pPr>
              <w:rPr>
                <w:rFonts w:cs="Arial"/>
                <w:b/>
                <w:bCs/>
                <w:sz w:val="16"/>
                <w:szCs w:val="16"/>
              </w:rPr>
            </w:pPr>
            <w:r w:rsidRPr="004F2E15">
              <w:rPr>
                <w:rFonts w:cs="Arial"/>
                <w:sz w:val="16"/>
                <w:szCs w:val="16"/>
              </w:rPr>
              <w:t xml:space="preserve">External Influences – </w:t>
            </w:r>
            <w:r w:rsidRPr="004F2E15">
              <w:rPr>
                <w:rFonts w:cs="Arial"/>
                <w:b/>
                <w:bCs/>
                <w:sz w:val="16"/>
                <w:szCs w:val="16"/>
              </w:rPr>
              <w:t xml:space="preserve">Partner/ </w:t>
            </w:r>
          </w:p>
          <w:p w14:paraId="03459BCD" w14:textId="77777777" w:rsidR="00945595" w:rsidRPr="004F2E15" w:rsidRDefault="00945595" w:rsidP="006808BF">
            <w:pPr>
              <w:rPr>
                <w:rFonts w:cs="Arial"/>
                <w:sz w:val="16"/>
                <w:szCs w:val="16"/>
              </w:rPr>
            </w:pPr>
            <w:r w:rsidRPr="004F2E15">
              <w:rPr>
                <w:rFonts w:cs="Arial"/>
                <w:b/>
                <w:bCs/>
                <w:sz w:val="16"/>
                <w:szCs w:val="16"/>
              </w:rPr>
              <w:t>Relationships</w:t>
            </w:r>
          </w:p>
        </w:tc>
        <w:tc>
          <w:tcPr>
            <w:tcW w:w="12913" w:type="dxa"/>
            <w:shd w:val="clear" w:color="auto" w:fill="FFF2CC" w:themeFill="accent4" w:themeFillTint="33"/>
          </w:tcPr>
          <w:p w14:paraId="2076CC1C" w14:textId="551E911C" w:rsidR="00945595" w:rsidRPr="004F2E15" w:rsidRDefault="00945595" w:rsidP="006808BF">
            <w:pPr>
              <w:rPr>
                <w:rFonts w:cs="Arial"/>
                <w:i/>
                <w:iCs/>
                <w:sz w:val="16"/>
                <w:szCs w:val="16"/>
              </w:rPr>
            </w:pPr>
            <w:r w:rsidRPr="004F2E15">
              <w:rPr>
                <w:rFonts w:cs="Arial"/>
                <w:sz w:val="16"/>
                <w:szCs w:val="16"/>
              </w:rPr>
              <w:t>“</w:t>
            </w:r>
            <w:r w:rsidRPr="004F2E15">
              <w:rPr>
                <w:rFonts w:cs="Arial"/>
                <w:i/>
                <w:iCs/>
                <w:sz w:val="16"/>
                <w:szCs w:val="16"/>
              </w:rPr>
              <w:t>He was the person who basically talked me into getting birth control…I talked to him about the IUD and he agreed, so, it was like, I guess, he was all for it.</w:t>
            </w:r>
            <w:r w:rsidRPr="004F2E15">
              <w:rPr>
                <w:rFonts w:cs="Arial"/>
                <w:sz w:val="16"/>
                <w:szCs w:val="16"/>
              </w:rPr>
              <w:t xml:space="preserve"> </w:t>
            </w:r>
            <w:r w:rsidRPr="004F2E15">
              <w:rPr>
                <w:rFonts w:cs="Arial"/>
                <w:i/>
                <w:iCs/>
                <w:sz w:val="16"/>
                <w:szCs w:val="16"/>
              </w:rPr>
              <w:t xml:space="preserve">I was all for it, so, we both just saw eye to eye to the whole situation.” </w:t>
            </w:r>
            <w:r w:rsidRPr="004F2E15">
              <w:rPr>
                <w:rFonts w:cs="Arial"/>
                <w:sz w:val="16"/>
                <w:szCs w:val="16"/>
              </w:rPr>
              <w:t xml:space="preserve">(African American Adolescent, aged 17) </w:t>
            </w:r>
            <w:r w:rsidRPr="004F2E15">
              <w:rPr>
                <w:rFonts w:cs="Arial"/>
                <w:sz w:val="16"/>
                <w:szCs w:val="16"/>
              </w:rPr>
              <w:fldChar w:fldCharType="begin">
                <w:fldData xml:space="preserve">PEVuZE5vdGU+PENpdGU+PEF1dGhvcj5XZXN0b248L0F1dGhvcj48WWVhcj4yMDEyPC9ZZWFyPjxS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</w:fldData>
              </w:fldChar>
            </w:r>
            <w:r w:rsidR="001567A2">
              <w:rPr>
                <w:rFonts w:cs="Arial"/>
                <w:sz w:val="16"/>
                <w:szCs w:val="16"/>
              </w:rPr>
              <w:instrText xml:space="preserve"> ADDIN EN.CITE </w:instrText>
            </w:r>
            <w:r w:rsidR="001567A2">
              <w:rPr>
                <w:rFonts w:cs="Arial"/>
                <w:sz w:val="16"/>
                <w:szCs w:val="16"/>
              </w:rPr>
              <w:fldChar w:fldCharType="begin">
                <w:fldData xml:space="preserve">PEVuZE5vdGU+PENpdGU+PEF1dGhvcj5XZXN0b248L0F1dGhvcj48WWVhcj4yMDEyPC9ZZWFyPjxS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</w:fldData>
              </w:fldChar>
            </w:r>
            <w:r w:rsidR="001567A2">
              <w:rPr>
                <w:rFonts w:cs="Arial"/>
                <w:sz w:val="16"/>
                <w:szCs w:val="16"/>
              </w:rPr>
              <w:instrText xml:space="preserve"> ADDIN EN.CITE.DATA </w:instrText>
            </w:r>
            <w:r w:rsidR="001567A2">
              <w:rPr>
                <w:rFonts w:cs="Arial"/>
                <w:sz w:val="16"/>
                <w:szCs w:val="16"/>
              </w:rPr>
            </w:r>
            <w:r w:rsidR="001567A2">
              <w:rPr>
                <w:rFonts w:cs="Arial"/>
                <w:sz w:val="16"/>
                <w:szCs w:val="16"/>
              </w:rPr>
              <w:fldChar w:fldCharType="end"/>
            </w:r>
            <w:r w:rsidRPr="004F2E15">
              <w:rPr>
                <w:rFonts w:cs="Arial"/>
                <w:sz w:val="16"/>
                <w:szCs w:val="16"/>
              </w:rPr>
            </w:r>
            <w:r w:rsidRPr="004F2E15">
              <w:rPr>
                <w:rFonts w:cs="Arial"/>
                <w:sz w:val="16"/>
                <w:szCs w:val="16"/>
              </w:rPr>
              <w:fldChar w:fldCharType="separate"/>
            </w:r>
            <w:r w:rsidR="001567A2">
              <w:rPr>
                <w:rFonts w:cs="Arial"/>
                <w:noProof/>
                <w:sz w:val="16"/>
                <w:szCs w:val="16"/>
              </w:rPr>
              <w:t>(40)</w:t>
            </w:r>
            <w:r w:rsidRPr="004F2E15">
              <w:rPr>
                <w:rFonts w:cs="Arial"/>
                <w:sz w:val="16"/>
                <w:szCs w:val="16"/>
              </w:rPr>
              <w:fldChar w:fldCharType="end"/>
            </w:r>
          </w:p>
        </w:tc>
        <w:tc>
          <w:tcPr>
            <w:tcW w:w="567" w:type="dxa"/>
            <w:shd w:val="clear" w:color="auto" w:fill="00B050"/>
          </w:tcPr>
          <w:p w14:paraId="08811057" w14:textId="77777777" w:rsidR="00945595" w:rsidRPr="004F2E15" w:rsidRDefault="00945595" w:rsidP="006808BF">
            <w:pPr>
              <w:rPr>
                <w:rFonts w:cs="Arial"/>
                <w:b/>
                <w:bCs/>
                <w:sz w:val="16"/>
                <w:szCs w:val="16"/>
              </w:rPr>
            </w:pPr>
            <w:r w:rsidRPr="004F2E15">
              <w:rPr>
                <w:rFonts w:cs="Arial"/>
                <w:b/>
                <w:bCs/>
                <w:sz w:val="16"/>
                <w:szCs w:val="16"/>
              </w:rPr>
              <w:t>F</w:t>
            </w:r>
          </w:p>
        </w:tc>
      </w:tr>
      <w:tr w:rsidR="00945595" w:rsidRPr="0005555A" w14:paraId="796F5E1B" w14:textId="3C2DDFC6" w:rsidTr="004F2E15">
        <w:trPr>
          <w:trHeight w:val="273"/>
        </w:trPr>
        <w:tc>
          <w:tcPr>
            <w:tcW w:w="1541" w:type="dxa"/>
            <w:vMerge/>
            <w:shd w:val="clear" w:color="auto" w:fill="FFF2CC" w:themeFill="accent4" w:themeFillTint="33"/>
          </w:tcPr>
          <w:p w14:paraId="2B8BF114" w14:textId="77777777" w:rsidR="00945595" w:rsidRPr="004F2E15" w:rsidRDefault="00945595" w:rsidP="006808BF">
            <w:pPr>
              <w:rPr>
                <w:rFonts w:cs="Arial"/>
                <w:sz w:val="16"/>
                <w:szCs w:val="16"/>
              </w:rPr>
            </w:pPr>
          </w:p>
        </w:tc>
        <w:tc>
          <w:tcPr>
            <w:tcW w:w="12913" w:type="dxa"/>
            <w:shd w:val="clear" w:color="auto" w:fill="FFF2CC" w:themeFill="accent4" w:themeFillTint="33"/>
          </w:tcPr>
          <w:p w14:paraId="32AC5805" w14:textId="51FA4E2B" w:rsidR="00945595" w:rsidRPr="004F2E15" w:rsidRDefault="00945595" w:rsidP="006808BF">
            <w:pPr>
              <w:widowControl w:val="0"/>
              <w:autoSpaceDE w:val="0"/>
              <w:autoSpaceDN w:val="0"/>
              <w:adjustRightInd w:val="0"/>
              <w:rPr>
                <w:rFonts w:cs="Arial"/>
                <w:sz w:val="16"/>
                <w:szCs w:val="16"/>
                <w:highlight w:val="yellow"/>
              </w:rPr>
            </w:pPr>
            <w:r w:rsidRPr="004F2E15">
              <w:rPr>
                <w:rFonts w:cs="Arial"/>
                <w:i/>
                <w:iCs/>
                <w:sz w:val="16"/>
                <w:szCs w:val="16"/>
              </w:rPr>
              <w:t>“‘He say he want another baby. But I’m, I’m not ready. I don’t want one… Like he got mad at me because I wanted to get on the 5 year thing.”</w:t>
            </w:r>
            <w:r w:rsidRPr="004F2E15">
              <w:rPr>
                <w:rFonts w:cs="Arial"/>
                <w:sz w:val="16"/>
                <w:szCs w:val="16"/>
              </w:rPr>
              <w:t xml:space="preserve"> (African American, Age 18)</w:t>
            </w:r>
            <w:r w:rsidRPr="004F2E15">
              <w:rPr>
                <w:rFonts w:cs="Arial"/>
                <w:sz w:val="16"/>
                <w:szCs w:val="16"/>
              </w:rPr>
              <w:fldChar w:fldCharType="begin">
                <w:fldData xml:space="preserve">PEVuZE5vdGU+PENpdGU+PEF1dGhvcj5XZXN0b248L0F1dGhvcj48WWVhcj4yMDEyPC9ZZWFyPjxS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</w:fldData>
              </w:fldChar>
            </w:r>
            <w:r w:rsidR="001567A2">
              <w:rPr>
                <w:rFonts w:cs="Arial"/>
                <w:sz w:val="16"/>
                <w:szCs w:val="16"/>
              </w:rPr>
              <w:instrText xml:space="preserve"> ADDIN EN.CITE </w:instrText>
            </w:r>
            <w:r w:rsidR="001567A2">
              <w:rPr>
                <w:rFonts w:cs="Arial"/>
                <w:sz w:val="16"/>
                <w:szCs w:val="16"/>
              </w:rPr>
              <w:fldChar w:fldCharType="begin">
                <w:fldData xml:space="preserve">PEVuZE5vdGU+PENpdGU+PEF1dGhvcj5XZXN0b248L0F1dGhvcj48WWVhcj4yMDEyPC9ZZWFyPjxS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</w:fldData>
              </w:fldChar>
            </w:r>
            <w:r w:rsidR="001567A2">
              <w:rPr>
                <w:rFonts w:cs="Arial"/>
                <w:sz w:val="16"/>
                <w:szCs w:val="16"/>
              </w:rPr>
              <w:instrText xml:space="preserve"> ADDIN EN.CITE.DATA </w:instrText>
            </w:r>
            <w:r w:rsidR="001567A2">
              <w:rPr>
                <w:rFonts w:cs="Arial"/>
                <w:sz w:val="16"/>
                <w:szCs w:val="16"/>
              </w:rPr>
            </w:r>
            <w:r w:rsidR="001567A2">
              <w:rPr>
                <w:rFonts w:cs="Arial"/>
                <w:sz w:val="16"/>
                <w:szCs w:val="16"/>
              </w:rPr>
              <w:fldChar w:fldCharType="end"/>
            </w:r>
            <w:r w:rsidRPr="004F2E15">
              <w:rPr>
                <w:rFonts w:cs="Arial"/>
                <w:sz w:val="16"/>
                <w:szCs w:val="16"/>
              </w:rPr>
            </w:r>
            <w:r w:rsidRPr="004F2E15">
              <w:rPr>
                <w:rFonts w:cs="Arial"/>
                <w:sz w:val="16"/>
                <w:szCs w:val="16"/>
              </w:rPr>
              <w:fldChar w:fldCharType="separate"/>
            </w:r>
            <w:r w:rsidR="001567A2">
              <w:rPr>
                <w:rFonts w:cs="Arial"/>
                <w:noProof/>
                <w:sz w:val="16"/>
                <w:szCs w:val="16"/>
              </w:rPr>
              <w:t>(40)</w:t>
            </w:r>
            <w:r w:rsidRPr="004F2E15">
              <w:rPr>
                <w:rFonts w:cs="Arial"/>
                <w:sz w:val="16"/>
                <w:szCs w:val="16"/>
              </w:rPr>
              <w:fldChar w:fldCharType="end"/>
            </w:r>
            <w:r w:rsidRPr="004F2E15">
              <w:rPr>
                <w:rFonts w:cs="Arial"/>
                <w:sz w:val="16"/>
                <w:szCs w:val="16"/>
              </w:rPr>
              <w:t xml:space="preserve"> </w:t>
            </w:r>
          </w:p>
          <w:p w14:paraId="18B983CC" w14:textId="77777777" w:rsidR="00945595" w:rsidRPr="004F2E15" w:rsidRDefault="00945595" w:rsidP="006808BF">
            <w:pPr>
              <w:rPr>
                <w:rFonts w:cs="Arial"/>
                <w:i/>
                <w:iCs/>
                <w:sz w:val="16"/>
                <w:szCs w:val="16"/>
              </w:rPr>
            </w:pPr>
          </w:p>
        </w:tc>
        <w:tc>
          <w:tcPr>
            <w:tcW w:w="567" w:type="dxa"/>
            <w:shd w:val="clear" w:color="auto" w:fill="FF0000"/>
          </w:tcPr>
          <w:p w14:paraId="2001E3A1" w14:textId="77777777" w:rsidR="00945595" w:rsidRPr="004F2E15" w:rsidRDefault="00945595" w:rsidP="006808BF">
            <w:pPr>
              <w:rPr>
                <w:rFonts w:cs="Arial"/>
                <w:b/>
                <w:bCs/>
                <w:sz w:val="16"/>
                <w:szCs w:val="16"/>
              </w:rPr>
            </w:pPr>
            <w:r w:rsidRPr="004F2E15">
              <w:rPr>
                <w:rFonts w:cs="Arial"/>
                <w:b/>
                <w:bCs/>
                <w:sz w:val="16"/>
                <w:szCs w:val="16"/>
              </w:rPr>
              <w:t>B</w:t>
            </w:r>
          </w:p>
        </w:tc>
      </w:tr>
      <w:tr w:rsidR="00945595" w:rsidRPr="0005555A" w14:paraId="09C4E553" w14:textId="08CE5FA3" w:rsidTr="004F2E15">
        <w:trPr>
          <w:trHeight w:val="612"/>
        </w:trPr>
        <w:tc>
          <w:tcPr>
            <w:tcW w:w="1541" w:type="dxa"/>
            <w:vMerge w:val="restart"/>
            <w:shd w:val="clear" w:color="auto" w:fill="FFF2CC" w:themeFill="accent4" w:themeFillTint="33"/>
          </w:tcPr>
          <w:p w14:paraId="56EA5E5E" w14:textId="10F25DC6" w:rsidR="00945595" w:rsidRPr="004F2E15" w:rsidRDefault="00945595" w:rsidP="006808BF">
            <w:pPr>
              <w:rPr>
                <w:rFonts w:cs="Arial"/>
                <w:sz w:val="16"/>
                <w:szCs w:val="16"/>
              </w:rPr>
            </w:pPr>
            <w:r w:rsidRPr="004F2E15">
              <w:rPr>
                <w:rFonts w:cs="Arial"/>
                <w:b/>
                <w:bCs/>
                <w:sz w:val="16"/>
                <w:szCs w:val="16"/>
              </w:rPr>
              <w:t>Family/Friends</w:t>
            </w:r>
          </w:p>
        </w:tc>
        <w:tc>
          <w:tcPr>
            <w:tcW w:w="12913" w:type="dxa"/>
            <w:shd w:val="clear" w:color="auto" w:fill="FFF2CC" w:themeFill="accent4" w:themeFillTint="33"/>
          </w:tcPr>
          <w:p w14:paraId="5E68D3D8" w14:textId="63560ADD" w:rsidR="00FF52C1" w:rsidRPr="004F2E15" w:rsidRDefault="00945595" w:rsidP="001162EB">
            <w:pPr>
              <w:widowControl w:val="0"/>
              <w:autoSpaceDE w:val="0"/>
              <w:autoSpaceDN w:val="0"/>
              <w:adjustRightInd w:val="0"/>
              <w:rPr>
                <w:rFonts w:cs="Arial"/>
                <w:sz w:val="16"/>
                <w:szCs w:val="16"/>
              </w:rPr>
            </w:pPr>
            <w:r w:rsidRPr="004F2E15">
              <w:rPr>
                <w:rFonts w:cs="Arial"/>
                <w:i/>
                <w:iCs/>
                <w:sz w:val="16"/>
                <w:szCs w:val="16"/>
              </w:rPr>
              <w:t>“When I ﬁrst had my ﬁrst baby, my doctor, my care given doctor and my midwife, she told me that he was going to put, I don’t know what its called, the ﬁve (sic) little sticks you have. . .  I was so excited that I was going to get it . . . but then a lot of my friends and my mom told me that she had friends that had told her, that they show sometimes, or that they hurt, or that they travel. I heard all these thing, I just told her or him no, I never went back to him . . . I don’t know that just freak me out....”</w:t>
            </w:r>
            <w:r w:rsidRPr="004F2E15">
              <w:rPr>
                <w:rFonts w:cs="Arial"/>
                <w:sz w:val="16"/>
                <w:szCs w:val="16"/>
              </w:rPr>
              <w:t xml:space="preserve"> (Somali Bantu Woman)</w:t>
            </w:r>
            <w:r w:rsidRPr="004F2E15">
              <w:rPr>
                <w:rFonts w:cs="Arial"/>
                <w:sz w:val="16"/>
                <w:szCs w:val="16"/>
              </w:rPr>
              <w:fldChar w:fldCharType="begin">
                <w:fldData xml:space="preserve">PEVuZE5vdGU+PENpdGU+PEF1dGhvcj5BZ2JlbWVudTwvQXV0aG9yPjxZZWFyPjIwMTg8L1llYXI+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</w:fldData>
              </w:fldChar>
            </w:r>
            <w:r w:rsidR="001567A2">
              <w:rPr>
                <w:rFonts w:cs="Arial"/>
                <w:sz w:val="16"/>
                <w:szCs w:val="16"/>
              </w:rPr>
              <w:instrText xml:space="preserve"> ADDIN EN.CITE </w:instrText>
            </w:r>
            <w:r w:rsidR="001567A2">
              <w:rPr>
                <w:rFonts w:cs="Arial"/>
                <w:sz w:val="16"/>
                <w:szCs w:val="16"/>
              </w:rPr>
              <w:fldChar w:fldCharType="begin">
                <w:fldData xml:space="preserve">PEVuZE5vdGU+PENpdGU+PEF1dGhvcj5BZ2JlbWVudTwvQXV0aG9yPjxZZWFyPjIwMTg8L1llYXI+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</w:fldData>
              </w:fldChar>
            </w:r>
            <w:r w:rsidR="001567A2">
              <w:rPr>
                <w:rFonts w:cs="Arial"/>
                <w:sz w:val="16"/>
                <w:szCs w:val="16"/>
              </w:rPr>
              <w:instrText xml:space="preserve"> ADDIN EN.CITE.DATA </w:instrText>
            </w:r>
            <w:r w:rsidR="001567A2">
              <w:rPr>
                <w:rFonts w:cs="Arial"/>
                <w:sz w:val="16"/>
                <w:szCs w:val="16"/>
              </w:rPr>
            </w:r>
            <w:r w:rsidR="001567A2">
              <w:rPr>
                <w:rFonts w:cs="Arial"/>
                <w:sz w:val="16"/>
                <w:szCs w:val="16"/>
              </w:rPr>
              <w:fldChar w:fldCharType="end"/>
            </w:r>
            <w:r w:rsidRPr="004F2E15">
              <w:rPr>
                <w:rFonts w:cs="Arial"/>
                <w:sz w:val="16"/>
                <w:szCs w:val="16"/>
              </w:rPr>
            </w:r>
            <w:r w:rsidRPr="004F2E15">
              <w:rPr>
                <w:rFonts w:cs="Arial"/>
                <w:sz w:val="16"/>
                <w:szCs w:val="16"/>
              </w:rPr>
              <w:fldChar w:fldCharType="separate"/>
            </w:r>
            <w:r w:rsidR="001567A2">
              <w:rPr>
                <w:rFonts w:cs="Arial"/>
                <w:noProof/>
                <w:sz w:val="16"/>
                <w:szCs w:val="16"/>
              </w:rPr>
              <w:t>(24)</w:t>
            </w:r>
            <w:r w:rsidRPr="004F2E15">
              <w:rPr>
                <w:rFonts w:cs="Arial"/>
                <w:sz w:val="16"/>
                <w:szCs w:val="16"/>
              </w:rPr>
              <w:fldChar w:fldCharType="end"/>
            </w:r>
          </w:p>
        </w:tc>
        <w:tc>
          <w:tcPr>
            <w:tcW w:w="567" w:type="dxa"/>
            <w:shd w:val="clear" w:color="auto" w:fill="FF0000"/>
          </w:tcPr>
          <w:p w14:paraId="7693E526" w14:textId="77777777" w:rsidR="00945595" w:rsidRPr="004F2E15" w:rsidRDefault="00945595" w:rsidP="006808BF">
            <w:pPr>
              <w:rPr>
                <w:rFonts w:cs="Arial"/>
                <w:b/>
                <w:bCs/>
                <w:sz w:val="16"/>
                <w:szCs w:val="16"/>
              </w:rPr>
            </w:pPr>
            <w:r w:rsidRPr="004F2E15">
              <w:rPr>
                <w:rFonts w:cs="Arial"/>
                <w:b/>
                <w:bCs/>
                <w:sz w:val="16"/>
                <w:szCs w:val="16"/>
              </w:rPr>
              <w:t>B</w:t>
            </w:r>
          </w:p>
        </w:tc>
      </w:tr>
      <w:tr w:rsidR="00945595" w:rsidRPr="0005555A" w14:paraId="1FD78E9B" w14:textId="5F0DE0B6" w:rsidTr="004F2E15">
        <w:trPr>
          <w:trHeight w:val="132"/>
        </w:trPr>
        <w:tc>
          <w:tcPr>
            <w:tcW w:w="1541" w:type="dxa"/>
            <w:vMerge/>
            <w:shd w:val="clear" w:color="auto" w:fill="FFF2CC" w:themeFill="accent4" w:themeFillTint="33"/>
          </w:tcPr>
          <w:p w14:paraId="5C31785F" w14:textId="77777777" w:rsidR="00945595" w:rsidRPr="004F2E15" w:rsidRDefault="00945595" w:rsidP="006808BF">
            <w:pPr>
              <w:rPr>
                <w:rFonts w:cs="Arial"/>
                <w:sz w:val="16"/>
                <w:szCs w:val="16"/>
              </w:rPr>
            </w:pPr>
          </w:p>
        </w:tc>
        <w:tc>
          <w:tcPr>
            <w:tcW w:w="12913" w:type="dxa"/>
            <w:shd w:val="clear" w:color="auto" w:fill="FFF2CC" w:themeFill="accent4" w:themeFillTint="33"/>
          </w:tcPr>
          <w:p w14:paraId="70E3BFF5" w14:textId="18A9DE3A" w:rsidR="00945595" w:rsidRPr="004F2E15" w:rsidRDefault="00945595" w:rsidP="006808BF">
            <w:pPr>
              <w:widowControl w:val="0"/>
              <w:autoSpaceDE w:val="0"/>
              <w:autoSpaceDN w:val="0"/>
              <w:adjustRightInd w:val="0"/>
              <w:rPr>
                <w:rFonts w:cs="Arial"/>
                <w:i/>
                <w:iCs/>
                <w:sz w:val="16"/>
                <w:szCs w:val="16"/>
              </w:rPr>
            </w:pPr>
            <w:r w:rsidRPr="004F2E15">
              <w:rPr>
                <w:rFonts w:cs="Arial"/>
                <w:i/>
                <w:iCs/>
                <w:sz w:val="16"/>
                <w:szCs w:val="16"/>
              </w:rPr>
              <w:t>“I talk to my grandma, my friends, my auntie, and my pharmacy tech since my mom knows the pharmacist. I don’t discredit my mom, but I want a professional to ask [questions to about contraception]”</w:t>
            </w:r>
            <w:r w:rsidRPr="004F2E15">
              <w:rPr>
                <w:rFonts w:cs="Arial"/>
                <w:sz w:val="16"/>
                <w:szCs w:val="16"/>
              </w:rPr>
              <w:t xml:space="preserve"> (African American Woman)</w:t>
            </w:r>
            <w:r w:rsidRPr="004F2E15">
              <w:rPr>
                <w:rFonts w:cs="Arial"/>
                <w:i/>
                <w:iCs/>
                <w:sz w:val="16"/>
                <w:szCs w:val="16"/>
              </w:rPr>
              <w:t>,</w:t>
            </w:r>
            <w:r w:rsidRPr="004F2E15">
              <w:rPr>
                <w:rFonts w:cs="Arial"/>
                <w:i/>
                <w:iCs/>
                <w:sz w:val="16"/>
                <w:szCs w:val="16"/>
              </w:rPr>
              <w:fldChar w:fldCharType="begin">
                <w:fldData xml:space="preserve">PEVuZE5vdGU+PENpdGU+PEF1dGhvcj5MaXZpbmdvb2Q8L0F1dGhvcj48WWVhcj4yMDIyPC9ZZWFy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</w:fldData>
              </w:fldChar>
            </w:r>
            <w:r w:rsidR="001567A2">
              <w:rPr>
                <w:rFonts w:cs="Arial"/>
                <w:i/>
                <w:iCs/>
                <w:sz w:val="16"/>
                <w:szCs w:val="16"/>
              </w:rPr>
              <w:instrText xml:space="preserve"> ADDIN EN.CITE </w:instrText>
            </w:r>
            <w:r w:rsidR="001567A2">
              <w:rPr>
                <w:rFonts w:cs="Arial"/>
                <w:i/>
                <w:iCs/>
                <w:sz w:val="16"/>
                <w:szCs w:val="16"/>
              </w:rPr>
              <w:fldChar w:fldCharType="begin">
                <w:fldData xml:space="preserve">PEVuZE5vdGU+PENpdGU+PEF1dGhvcj5MaXZpbmdvb2Q8L0F1dGhvcj48WWVhcj4yMDIyPC9ZZWFy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</w:fldData>
              </w:fldChar>
            </w:r>
            <w:r w:rsidR="001567A2">
              <w:rPr>
                <w:rFonts w:cs="Arial"/>
                <w:i/>
                <w:iCs/>
                <w:sz w:val="16"/>
                <w:szCs w:val="16"/>
              </w:rPr>
              <w:instrText xml:space="preserve"> ADDIN EN.CITE.DATA </w:instrText>
            </w:r>
            <w:r w:rsidR="001567A2">
              <w:rPr>
                <w:rFonts w:cs="Arial"/>
                <w:i/>
                <w:iCs/>
                <w:sz w:val="16"/>
                <w:szCs w:val="16"/>
              </w:rPr>
            </w:r>
            <w:r w:rsidR="001567A2">
              <w:rPr>
                <w:rFonts w:cs="Arial"/>
                <w:i/>
                <w:iCs/>
                <w:sz w:val="16"/>
                <w:szCs w:val="16"/>
              </w:rPr>
              <w:fldChar w:fldCharType="end"/>
            </w:r>
            <w:r w:rsidRPr="004F2E15">
              <w:rPr>
                <w:rFonts w:cs="Arial"/>
                <w:i/>
                <w:iCs/>
                <w:sz w:val="16"/>
                <w:szCs w:val="16"/>
              </w:rPr>
            </w:r>
            <w:r w:rsidRPr="004F2E15">
              <w:rPr>
                <w:rFonts w:cs="Arial"/>
                <w:i/>
                <w:iCs/>
                <w:sz w:val="16"/>
                <w:szCs w:val="16"/>
              </w:rPr>
              <w:fldChar w:fldCharType="separate"/>
            </w:r>
            <w:r w:rsidR="001567A2">
              <w:rPr>
                <w:rFonts w:cs="Arial"/>
                <w:i/>
                <w:iCs/>
                <w:noProof/>
                <w:sz w:val="16"/>
                <w:szCs w:val="16"/>
              </w:rPr>
              <w:t>(36)</w:t>
            </w:r>
            <w:r w:rsidRPr="004F2E15">
              <w:rPr>
                <w:rFonts w:cs="Arial"/>
                <w:i/>
                <w:iCs/>
                <w:sz w:val="16"/>
                <w:szCs w:val="16"/>
              </w:rPr>
              <w:fldChar w:fldCharType="end"/>
            </w:r>
          </w:p>
          <w:p w14:paraId="6C4805F9" w14:textId="77777777" w:rsidR="00945595" w:rsidRPr="004F2E15" w:rsidRDefault="00945595" w:rsidP="006808BF">
            <w:pPr>
              <w:widowControl w:val="0"/>
              <w:autoSpaceDE w:val="0"/>
              <w:autoSpaceDN w:val="0"/>
              <w:adjustRightInd w:val="0"/>
              <w:rPr>
                <w:rFonts w:cs="Arial"/>
                <w:i/>
                <w:iCs/>
                <w:sz w:val="16"/>
                <w:szCs w:val="16"/>
              </w:rPr>
            </w:pPr>
          </w:p>
        </w:tc>
        <w:tc>
          <w:tcPr>
            <w:tcW w:w="567" w:type="dxa"/>
            <w:shd w:val="clear" w:color="auto" w:fill="00B050"/>
          </w:tcPr>
          <w:p w14:paraId="221A17EC" w14:textId="77777777" w:rsidR="00945595" w:rsidRPr="004F2E15" w:rsidRDefault="00945595" w:rsidP="006808BF">
            <w:pPr>
              <w:rPr>
                <w:rFonts w:cs="Arial"/>
                <w:b/>
                <w:bCs/>
                <w:sz w:val="16"/>
                <w:szCs w:val="16"/>
              </w:rPr>
            </w:pPr>
            <w:r w:rsidRPr="004F2E15">
              <w:rPr>
                <w:rFonts w:cs="Arial"/>
                <w:b/>
                <w:bCs/>
                <w:sz w:val="16"/>
                <w:szCs w:val="16"/>
              </w:rPr>
              <w:t>F</w:t>
            </w:r>
          </w:p>
        </w:tc>
      </w:tr>
      <w:tr w:rsidR="00F970E3" w:rsidRPr="0005555A" w14:paraId="463D928D" w14:textId="77777777" w:rsidTr="008B5C84">
        <w:trPr>
          <w:trHeight w:val="531"/>
        </w:trPr>
        <w:tc>
          <w:tcPr>
            <w:tcW w:w="1541" w:type="dxa"/>
            <w:vMerge w:val="restart"/>
            <w:shd w:val="clear" w:color="auto" w:fill="FFF2CC" w:themeFill="accent4" w:themeFillTint="33"/>
          </w:tcPr>
          <w:p w14:paraId="35B0EF5F" w14:textId="77777777" w:rsidR="00F970E3" w:rsidRPr="004F2E15" w:rsidRDefault="00F970E3" w:rsidP="00FF52C1">
            <w:pPr>
              <w:rPr>
                <w:rFonts w:cs="Arial"/>
                <w:b/>
                <w:bCs/>
                <w:sz w:val="16"/>
                <w:szCs w:val="16"/>
              </w:rPr>
            </w:pPr>
            <w:r w:rsidRPr="004F2E15">
              <w:rPr>
                <w:rFonts w:cs="Arial"/>
                <w:b/>
                <w:bCs/>
                <w:sz w:val="16"/>
                <w:szCs w:val="16"/>
              </w:rPr>
              <w:t xml:space="preserve">Relationships with Healthcare </w:t>
            </w:r>
            <w:r w:rsidRPr="004F2E15">
              <w:rPr>
                <w:rFonts w:cs="Arial"/>
                <w:b/>
                <w:bCs/>
                <w:sz w:val="16"/>
                <w:szCs w:val="16"/>
              </w:rPr>
              <w:lastRenderedPageBreak/>
              <w:t xml:space="preserve">Professionals/ Services: </w:t>
            </w:r>
          </w:p>
          <w:p w14:paraId="281C6708" w14:textId="13761FDC" w:rsidR="00F970E3" w:rsidRPr="00FF52C1" w:rsidRDefault="00F970E3" w:rsidP="00FF52C1">
            <w:pPr>
              <w:rPr>
                <w:rFonts w:cs="Arial"/>
                <w:sz w:val="16"/>
                <w:szCs w:val="16"/>
              </w:rPr>
            </w:pPr>
            <w:r>
              <w:rPr>
                <w:rFonts w:cs="Arial"/>
                <w:sz w:val="16"/>
                <w:szCs w:val="16"/>
              </w:rPr>
              <w:t>High quality counselling</w:t>
            </w:r>
          </w:p>
        </w:tc>
        <w:tc>
          <w:tcPr>
            <w:tcW w:w="12913" w:type="dxa"/>
            <w:shd w:val="clear" w:color="auto" w:fill="FFF2CC" w:themeFill="accent4" w:themeFillTint="33"/>
          </w:tcPr>
          <w:p w14:paraId="64A96B9B" w14:textId="08868056" w:rsidR="00F970E3" w:rsidRPr="00FF52C1" w:rsidRDefault="00F970E3" w:rsidP="00FF52C1">
            <w:pPr>
              <w:widowControl w:val="0"/>
              <w:autoSpaceDE w:val="0"/>
              <w:autoSpaceDN w:val="0"/>
              <w:adjustRightInd w:val="0"/>
              <w:rPr>
                <w:rFonts w:cs="Arial"/>
                <w:i/>
                <w:iCs/>
                <w:sz w:val="16"/>
                <w:szCs w:val="16"/>
              </w:rPr>
            </w:pPr>
            <w:r w:rsidRPr="00FD64C2">
              <w:rPr>
                <w:rFonts w:cs="Arial"/>
                <w:i/>
                <w:iCs/>
                <w:sz w:val="16"/>
                <w:szCs w:val="16"/>
              </w:rPr>
              <w:lastRenderedPageBreak/>
              <w:t xml:space="preserve">“They were actually caring. It wasn’t like they were pushing me, like, ‘Oh you shouldn’t have kids, and you need birth control [contraception].’ It wasn’t nothing like that. So, they were really caring and basically trying to look out for me, since I was young when I had my first daughter” </w:t>
            </w:r>
            <w:r w:rsidRPr="00FD64C2">
              <w:rPr>
                <w:rFonts w:cs="Arial"/>
                <w:sz w:val="16"/>
                <w:szCs w:val="16"/>
              </w:rPr>
              <w:t>(Black woman, aged 26, referring to postpartum LARC).</w:t>
            </w:r>
            <w:r w:rsidRPr="00FD64C2">
              <w:rPr>
                <w:rFonts w:cs="Arial"/>
                <w:i/>
                <w:iCs/>
                <w:sz w:val="16"/>
                <w:szCs w:val="16"/>
              </w:rPr>
              <w:fldChar w:fldCharType="begin"/>
            </w:r>
            <w:r w:rsidR="001567A2">
              <w:rPr>
                <w:rFonts w:cs="Arial"/>
                <w:i/>
                <w:iCs/>
                <w:sz w:val="16"/>
                <w:szCs w:val="16"/>
              </w:rPr>
              <w:instrText xml:space="preserve"> ADDIN EN.CITE &lt;EndNote&gt;&lt;Cite&gt;&lt;Author&gt;Sznajder&lt;/Author&gt;&lt;Year&gt;2020&lt;/Year&gt;&lt;RecNum&gt;240&lt;/RecNum&gt;&lt;DisplayText&gt;(38)&lt;/DisplayText&gt;&lt;record&gt;&lt;rec-number&gt;240&lt;/rec-number&gt;&lt;foreign-keys&gt;&lt;key app="EN" db-id="0swzvs0rl5rzd9eesrr522wvv9x00safxp2t" timestamp="1690056877"&gt;240&lt;/key&gt;&lt;/foreign-keys&gt;&lt;ref-type name="Journal Article"&gt;17&lt;/ref-type&gt;&lt;contributors&gt;&lt;authors&gt;&lt;author&gt;Sznajder, Katharine&lt;/author&gt;&lt;author&gt;Carvajal, Diana N.&lt;/author&gt;&lt;author&gt;Sufrin, Carolyn&lt;/author&gt;&lt;/authors&gt;&lt;/contributors&gt;&lt;titles&gt;&lt;title&gt;Patient perceptions of immediate postpartum long-acting reversible contraception: A qualitative study&lt;/title&gt;&lt;secondary-title&gt;Contraception&lt;/secondary-title&gt;&lt;/titles&gt;&lt;periodical&gt;&lt;full-title&gt;Contraception&lt;/full-title&gt;&lt;/periodical&gt;&lt;pages&gt;21-25&lt;/pages&gt;&lt;volume&gt;101&lt;/volume&gt;&lt;number&gt;1&lt;/number&gt;&lt;keywords&gt;&lt;keyword&gt;Long-acting reversible contraception&lt;/keyword&gt;&lt;keyword&gt;LARC&lt;/keyword&gt;&lt;keyword&gt;Immediate postpartum LARC&lt;/keyword&gt;&lt;keyword&gt;Patient-centered outcomes&lt;/keyword&gt;&lt;keyword&gt;Qualitative research&lt;/keyword&gt;&lt;keyword&gt;Contraceptive counseling&lt;/keyword&gt;&lt;/keywords&gt;&lt;dates&gt;&lt;year&gt;2020&lt;/year&gt;&lt;pub-dates&gt;&lt;date&gt;2020/01/01/&lt;/date&gt;&lt;/pub-dates&gt;&lt;/dates&gt;&lt;isbn&gt;0010-7824&lt;/isbn&gt;&lt;urls&gt;&lt;related-urls&gt;&lt;url&gt;https://www.sciencedirect.com/science/article/pii/S0010782419304317&lt;/url&gt;&lt;/related-urls&gt;&lt;/urls&gt;&lt;electronic-resource-num&gt;https://doi.org/10.1016/j.contraception.2019.09.007&lt;/electronic-resource-num&gt;&lt;/record&gt;&lt;/Cite&gt;&lt;/EndNote&gt;</w:instrText>
            </w:r>
            <w:r w:rsidRPr="00FD64C2">
              <w:rPr>
                <w:rFonts w:cs="Arial"/>
                <w:i/>
                <w:iCs/>
                <w:sz w:val="16"/>
                <w:szCs w:val="16"/>
              </w:rPr>
              <w:fldChar w:fldCharType="separate"/>
            </w:r>
            <w:r w:rsidR="001567A2">
              <w:rPr>
                <w:rFonts w:cs="Arial"/>
                <w:i/>
                <w:iCs/>
                <w:noProof/>
                <w:sz w:val="16"/>
                <w:szCs w:val="16"/>
              </w:rPr>
              <w:t>(38)</w:t>
            </w:r>
            <w:r w:rsidRPr="00FD64C2">
              <w:rPr>
                <w:rFonts w:cs="Arial"/>
                <w:i/>
                <w:iCs/>
                <w:sz w:val="16"/>
                <w:szCs w:val="16"/>
              </w:rPr>
              <w:fldChar w:fldCharType="end"/>
            </w:r>
          </w:p>
        </w:tc>
        <w:tc>
          <w:tcPr>
            <w:tcW w:w="567" w:type="dxa"/>
            <w:shd w:val="clear" w:color="auto" w:fill="00B050"/>
          </w:tcPr>
          <w:p w14:paraId="52920102" w14:textId="598BF896" w:rsidR="00F970E3" w:rsidRPr="00FF52C1" w:rsidRDefault="00F970E3" w:rsidP="00FF52C1">
            <w:pPr>
              <w:rPr>
                <w:rFonts w:cs="Arial"/>
                <w:b/>
                <w:bCs/>
                <w:sz w:val="16"/>
                <w:szCs w:val="16"/>
              </w:rPr>
            </w:pPr>
            <w:r>
              <w:rPr>
                <w:rFonts w:cs="Arial"/>
                <w:b/>
                <w:bCs/>
                <w:sz w:val="16"/>
                <w:szCs w:val="16"/>
              </w:rPr>
              <w:t>F</w:t>
            </w:r>
          </w:p>
        </w:tc>
      </w:tr>
      <w:tr w:rsidR="00F970E3" w:rsidRPr="0005555A" w14:paraId="54C7FCA9" w14:textId="3B6AB05A" w:rsidTr="008B5C84">
        <w:trPr>
          <w:trHeight w:val="1047"/>
        </w:trPr>
        <w:tc>
          <w:tcPr>
            <w:tcW w:w="1541" w:type="dxa"/>
            <w:vMerge/>
            <w:shd w:val="clear" w:color="auto" w:fill="FFF2CC" w:themeFill="accent4" w:themeFillTint="33"/>
          </w:tcPr>
          <w:p w14:paraId="7D42E09F" w14:textId="77777777" w:rsidR="00F970E3" w:rsidRPr="004F2E15" w:rsidRDefault="00F970E3" w:rsidP="00FF52C1">
            <w:pPr>
              <w:rPr>
                <w:rFonts w:cs="Arial"/>
                <w:sz w:val="16"/>
                <w:szCs w:val="16"/>
              </w:rPr>
            </w:pPr>
          </w:p>
        </w:tc>
        <w:tc>
          <w:tcPr>
            <w:tcW w:w="12913" w:type="dxa"/>
            <w:shd w:val="clear" w:color="auto" w:fill="FFF2CC" w:themeFill="accent4" w:themeFillTint="33"/>
          </w:tcPr>
          <w:p w14:paraId="7CC554E4" w14:textId="77777777" w:rsidR="00F970E3" w:rsidRPr="004F2E15" w:rsidRDefault="00F970E3" w:rsidP="00FF52C1">
            <w:pPr>
              <w:widowControl w:val="0"/>
              <w:autoSpaceDE w:val="0"/>
              <w:autoSpaceDN w:val="0"/>
              <w:adjustRightInd w:val="0"/>
              <w:rPr>
                <w:rFonts w:cs="Arial"/>
                <w:i/>
                <w:iCs/>
                <w:sz w:val="16"/>
                <w:szCs w:val="16"/>
              </w:rPr>
            </w:pPr>
          </w:p>
          <w:p w14:paraId="35EA7A7D" w14:textId="5C9BF5C3" w:rsidR="00F970E3" w:rsidRPr="004F2E15" w:rsidRDefault="00F970E3" w:rsidP="00FF52C1">
            <w:pPr>
              <w:widowControl w:val="0"/>
              <w:autoSpaceDE w:val="0"/>
              <w:autoSpaceDN w:val="0"/>
              <w:adjustRightInd w:val="0"/>
              <w:rPr>
                <w:sz w:val="16"/>
                <w:szCs w:val="16"/>
              </w:rPr>
            </w:pPr>
            <w:r w:rsidRPr="004F2E15">
              <w:rPr>
                <w:rFonts w:cs="Arial"/>
                <w:i/>
                <w:iCs/>
                <w:sz w:val="16"/>
                <w:szCs w:val="16"/>
              </w:rPr>
              <w:t xml:space="preserve">“They actually showed us this </w:t>
            </w:r>
            <w:r w:rsidRPr="004F2E15">
              <w:rPr>
                <w:rFonts w:cs="Arial"/>
                <w:sz w:val="16"/>
                <w:szCs w:val="16"/>
              </w:rPr>
              <w:t xml:space="preserve">[Bedsider] </w:t>
            </w:r>
            <w:r w:rsidRPr="004F2E15">
              <w:rPr>
                <w:rFonts w:cs="Arial"/>
                <w:i/>
                <w:iCs/>
                <w:sz w:val="16"/>
                <w:szCs w:val="16"/>
              </w:rPr>
              <w:t xml:space="preserve">chart, and went through these </w:t>
            </w:r>
            <w:r w:rsidRPr="004F2E15">
              <w:rPr>
                <w:rFonts w:cs="Arial"/>
                <w:sz w:val="16"/>
                <w:szCs w:val="16"/>
              </w:rPr>
              <w:t>[methods]</w:t>
            </w:r>
            <w:r w:rsidRPr="004F2E15">
              <w:rPr>
                <w:i/>
                <w:iCs/>
                <w:sz w:val="16"/>
                <w:szCs w:val="16"/>
              </w:rPr>
              <w:t xml:space="preserve"> with us, and definitely spent a lot of time on the top one </w:t>
            </w:r>
            <w:r w:rsidRPr="004F2E15">
              <w:rPr>
                <w:sz w:val="16"/>
                <w:szCs w:val="16"/>
              </w:rPr>
              <w:t>[IUDs, the implant</w:t>
            </w:r>
            <w:r w:rsidRPr="004F2E15">
              <w:rPr>
                <w:i/>
                <w:iCs/>
                <w:sz w:val="16"/>
                <w:szCs w:val="16"/>
              </w:rPr>
              <w:t xml:space="preserve">] about what’s maybe best. For the first group [of methods], they basically said those would be the most effective, especially for moms who really, really don’t want to be pregnant. Basically explaining, especially for the top group, what kind of things that you can expect as far as how long you can keep them, or whether you’re going to be cramping, whether you’re going to be experiencing mood swings and things like that. As far as the middle group </w:t>
            </w:r>
            <w:r w:rsidRPr="004F2E15">
              <w:rPr>
                <w:sz w:val="16"/>
                <w:szCs w:val="16"/>
              </w:rPr>
              <w:t>[pill, patch, ring, shot]</w:t>
            </w:r>
            <w:r w:rsidRPr="004F2E15">
              <w:rPr>
                <w:i/>
                <w:iCs/>
                <w:sz w:val="16"/>
                <w:szCs w:val="16"/>
              </w:rPr>
              <w:t xml:space="preserve">, they did spend time on that one, but did let us know that those are not as effective. Then for the last one </w:t>
            </w:r>
            <w:r w:rsidRPr="004F2E15">
              <w:rPr>
                <w:sz w:val="16"/>
                <w:szCs w:val="16"/>
              </w:rPr>
              <w:t>[e.g. withdrawal, fertility awareness]</w:t>
            </w:r>
            <w:r w:rsidRPr="004F2E15">
              <w:rPr>
                <w:i/>
                <w:iCs/>
                <w:sz w:val="16"/>
                <w:szCs w:val="16"/>
              </w:rPr>
              <w:t xml:space="preserve">, it wasn’t a joke, of course, but we briefly went over that one, because that one doesn’t work very well, obviously.” </w:t>
            </w:r>
            <w:r w:rsidRPr="004F2E15">
              <w:rPr>
                <w:sz w:val="16"/>
                <w:szCs w:val="16"/>
              </w:rPr>
              <w:t>(Black woman with one child, aged 28)</w:t>
            </w:r>
            <w:r w:rsidRPr="004F2E15">
              <w:rPr>
                <w:sz w:val="16"/>
                <w:szCs w:val="16"/>
              </w:rPr>
              <w:fldChar w:fldCharType="begin">
                <w:fldData xml:space="preserve">PEVuZE5vdGU+PENpdGU+PEF1dGhvcj5NYW5uPC9BdXRob3I+PFllYXI+MjAxOTwvWWVhcj48UmVj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</w:fldData>
              </w:fldChar>
            </w:r>
            <w:r w:rsidR="001567A2">
              <w:rPr>
                <w:sz w:val="16"/>
                <w:szCs w:val="16"/>
              </w:rPr>
              <w:instrText xml:space="preserve"> ADDIN EN.CITE </w:instrText>
            </w:r>
            <w:r w:rsidR="001567A2">
              <w:rPr>
                <w:sz w:val="16"/>
                <w:szCs w:val="16"/>
              </w:rPr>
              <w:fldChar w:fldCharType="begin">
                <w:fldData xml:space="preserve">PEVuZE5vdGU+PENpdGU+PEF1dGhvcj5NYW5uPC9BdXRob3I+PFllYXI+MjAxOTwvWWVhcj48UmVj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</w:fldData>
              </w:fldChar>
            </w:r>
            <w:r w:rsidR="001567A2">
              <w:rPr>
                <w:sz w:val="16"/>
                <w:szCs w:val="16"/>
              </w:rPr>
              <w:instrText xml:space="preserve"> ADDIN EN.CITE.DATA </w:instrText>
            </w:r>
            <w:r w:rsidR="001567A2">
              <w:rPr>
                <w:sz w:val="16"/>
                <w:szCs w:val="16"/>
              </w:rPr>
            </w:r>
            <w:r w:rsidR="001567A2">
              <w:rPr>
                <w:sz w:val="16"/>
                <w:szCs w:val="16"/>
              </w:rPr>
              <w:fldChar w:fldCharType="end"/>
            </w:r>
            <w:r w:rsidRPr="004F2E15">
              <w:rPr>
                <w:sz w:val="16"/>
                <w:szCs w:val="16"/>
              </w:rPr>
            </w:r>
            <w:r w:rsidRPr="004F2E15">
              <w:rPr>
                <w:sz w:val="16"/>
                <w:szCs w:val="16"/>
              </w:rPr>
              <w:fldChar w:fldCharType="separate"/>
            </w:r>
            <w:r w:rsidR="001567A2">
              <w:rPr>
                <w:noProof/>
                <w:sz w:val="16"/>
                <w:szCs w:val="16"/>
              </w:rPr>
              <w:t>(37)</w:t>
            </w:r>
            <w:r w:rsidRPr="004F2E15">
              <w:rPr>
                <w:sz w:val="16"/>
                <w:szCs w:val="16"/>
              </w:rPr>
              <w:fldChar w:fldCharType="end"/>
            </w:r>
          </w:p>
          <w:p w14:paraId="09B03D7C" w14:textId="2CC8FEFA" w:rsidR="00F970E3" w:rsidRPr="004F2E15" w:rsidRDefault="00F970E3" w:rsidP="00FF52C1">
            <w:pPr>
              <w:widowControl w:val="0"/>
              <w:autoSpaceDE w:val="0"/>
              <w:autoSpaceDN w:val="0"/>
              <w:adjustRightInd w:val="0"/>
              <w:rPr>
                <w:rFonts w:cs="Arial"/>
                <w:i/>
                <w:iCs/>
                <w:sz w:val="16"/>
                <w:szCs w:val="16"/>
              </w:rPr>
            </w:pPr>
          </w:p>
        </w:tc>
        <w:tc>
          <w:tcPr>
            <w:tcW w:w="567" w:type="dxa"/>
            <w:shd w:val="clear" w:color="auto" w:fill="00B050"/>
          </w:tcPr>
          <w:p w14:paraId="49336C21" w14:textId="09A4FB89" w:rsidR="00F970E3" w:rsidRPr="004F2E15" w:rsidRDefault="00F970E3" w:rsidP="00FF52C1">
            <w:pPr>
              <w:rPr>
                <w:rFonts w:cs="Arial"/>
                <w:b/>
                <w:bCs/>
                <w:sz w:val="16"/>
                <w:szCs w:val="16"/>
              </w:rPr>
            </w:pPr>
            <w:r w:rsidRPr="004F2E15">
              <w:rPr>
                <w:rFonts w:cs="Arial"/>
                <w:b/>
                <w:bCs/>
                <w:sz w:val="16"/>
                <w:szCs w:val="16"/>
              </w:rPr>
              <w:t>F</w:t>
            </w:r>
          </w:p>
        </w:tc>
      </w:tr>
      <w:tr w:rsidR="009F24A1" w:rsidRPr="0005555A" w14:paraId="4EE18437" w14:textId="77777777" w:rsidTr="004F2E15">
        <w:trPr>
          <w:trHeight w:val="635"/>
        </w:trPr>
        <w:tc>
          <w:tcPr>
            <w:tcW w:w="1541" w:type="dxa"/>
            <w:vMerge w:val="restart"/>
            <w:shd w:val="clear" w:color="auto" w:fill="FFF2CC" w:themeFill="accent4" w:themeFillTint="33"/>
          </w:tcPr>
          <w:p w14:paraId="6A7B06CE" w14:textId="7AF94693" w:rsidR="009F24A1" w:rsidRPr="009F24A1" w:rsidRDefault="009F24A1" w:rsidP="00FF52C1">
            <w:pPr>
              <w:rPr>
                <w:rFonts w:cs="Arial"/>
                <w:sz w:val="16"/>
                <w:szCs w:val="16"/>
              </w:rPr>
            </w:pPr>
            <w:r>
              <w:rPr>
                <w:rFonts w:cs="Arial"/>
                <w:sz w:val="16"/>
                <w:szCs w:val="16"/>
              </w:rPr>
              <w:t>Counselling about Side Effects</w:t>
            </w:r>
          </w:p>
        </w:tc>
        <w:tc>
          <w:tcPr>
            <w:tcW w:w="12913" w:type="dxa"/>
            <w:shd w:val="clear" w:color="auto" w:fill="FFF2CC" w:themeFill="accent4" w:themeFillTint="33"/>
          </w:tcPr>
          <w:p w14:paraId="0CC0FC42" w14:textId="2594C59A" w:rsidR="009F24A1" w:rsidRPr="004F2E15" w:rsidRDefault="009F24A1" w:rsidP="00FF52C1">
            <w:pPr>
              <w:widowControl w:val="0"/>
              <w:autoSpaceDE w:val="0"/>
              <w:autoSpaceDN w:val="0"/>
              <w:adjustRightInd w:val="0"/>
              <w:rPr>
                <w:sz w:val="16"/>
                <w:szCs w:val="16"/>
              </w:rPr>
            </w:pPr>
            <w:r w:rsidRPr="00AD17C6">
              <w:rPr>
                <w:i/>
                <w:iCs/>
                <w:sz w:val="16"/>
                <w:szCs w:val="16"/>
              </w:rPr>
              <w:t xml:space="preserve">That day I thought I was going to have that done [IUD removal] and then I changed my mind. …She was like, you know, to wait a little bit ‘cause I′m still new and then sometimes the body does change it. </w:t>
            </w:r>
            <w:r w:rsidRPr="00AD17C6">
              <w:rPr>
                <w:sz w:val="16"/>
                <w:szCs w:val="16"/>
              </w:rPr>
              <w:t>(32-year-old Hispanic woman, copper IUD user, discussed IUD removal at 6 weeks, IUD not removed).</w:t>
            </w:r>
            <w:r w:rsidRPr="00AD17C6">
              <w:rPr>
                <w:sz w:val="16"/>
                <w:szCs w:val="16"/>
              </w:rPr>
              <w:fldChar w:fldCharType="begin">
                <w:fldData xml:space="preserve">PEVuZE5vdGU+PENpdGU+PEF1dGhvcj5BbWljbzwvQXV0aG9yPjxZZWFyPjIwMTY8L1llYXI+PFJl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</w:fldData>
              </w:fldChar>
            </w:r>
            <w:r w:rsidR="001567A2">
              <w:rPr>
                <w:sz w:val="16"/>
                <w:szCs w:val="16"/>
              </w:rPr>
              <w:instrText xml:space="preserve"> ADDIN EN.CITE </w:instrText>
            </w:r>
            <w:r w:rsidR="001567A2">
              <w:rPr>
                <w:sz w:val="16"/>
                <w:szCs w:val="16"/>
              </w:rPr>
              <w:fldChar w:fldCharType="begin">
                <w:fldData xml:space="preserve">PEVuZE5vdGU+PENpdGU+PEF1dGhvcj5BbWljbzwvQXV0aG9yPjxZZWFyPjIwMTY8L1llYXI+PFJl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</w:fldData>
              </w:fldChar>
            </w:r>
            <w:r w:rsidR="001567A2">
              <w:rPr>
                <w:sz w:val="16"/>
                <w:szCs w:val="16"/>
              </w:rPr>
              <w:instrText xml:space="preserve"> ADDIN EN.CITE.DATA </w:instrText>
            </w:r>
            <w:r w:rsidR="001567A2">
              <w:rPr>
                <w:sz w:val="16"/>
                <w:szCs w:val="16"/>
              </w:rPr>
            </w:r>
            <w:r w:rsidR="001567A2">
              <w:rPr>
                <w:sz w:val="16"/>
                <w:szCs w:val="16"/>
              </w:rPr>
              <w:fldChar w:fldCharType="end"/>
            </w:r>
            <w:r w:rsidRPr="00AD17C6">
              <w:rPr>
                <w:sz w:val="16"/>
                <w:szCs w:val="16"/>
              </w:rPr>
            </w:r>
            <w:r w:rsidRPr="00AD17C6">
              <w:rPr>
                <w:sz w:val="16"/>
                <w:szCs w:val="16"/>
              </w:rPr>
              <w:fldChar w:fldCharType="separate"/>
            </w:r>
            <w:r w:rsidR="001567A2">
              <w:rPr>
                <w:noProof/>
                <w:sz w:val="16"/>
                <w:szCs w:val="16"/>
              </w:rPr>
              <w:t>(25)</w:t>
            </w:r>
            <w:r w:rsidRPr="00AD17C6">
              <w:rPr>
                <w:sz w:val="16"/>
                <w:szCs w:val="16"/>
              </w:rPr>
              <w:fldChar w:fldCharType="end"/>
            </w:r>
          </w:p>
        </w:tc>
        <w:tc>
          <w:tcPr>
            <w:tcW w:w="567" w:type="dxa"/>
            <w:shd w:val="clear" w:color="auto" w:fill="00B050"/>
          </w:tcPr>
          <w:p w14:paraId="629A2746" w14:textId="5EDD60A6" w:rsidR="009F24A1" w:rsidRPr="009F24A1" w:rsidRDefault="009F24A1" w:rsidP="00FF52C1">
            <w:pPr>
              <w:rPr>
                <w:rFonts w:cs="Arial"/>
                <w:b/>
                <w:bCs/>
                <w:sz w:val="16"/>
                <w:szCs w:val="16"/>
              </w:rPr>
            </w:pPr>
            <w:r>
              <w:rPr>
                <w:rFonts w:cs="Arial"/>
                <w:b/>
                <w:bCs/>
                <w:sz w:val="16"/>
                <w:szCs w:val="16"/>
              </w:rPr>
              <w:t>F</w:t>
            </w:r>
          </w:p>
        </w:tc>
      </w:tr>
      <w:tr w:rsidR="009F24A1" w:rsidRPr="0005555A" w14:paraId="5D56A45B" w14:textId="77777777" w:rsidTr="004F2E15">
        <w:trPr>
          <w:trHeight w:val="687"/>
        </w:trPr>
        <w:tc>
          <w:tcPr>
            <w:tcW w:w="1541" w:type="dxa"/>
            <w:vMerge/>
            <w:shd w:val="clear" w:color="auto" w:fill="FFF2CC" w:themeFill="accent4" w:themeFillTint="33"/>
          </w:tcPr>
          <w:p w14:paraId="2FA6A5A6" w14:textId="77777777" w:rsidR="009F24A1" w:rsidRPr="009F24A1" w:rsidRDefault="009F24A1" w:rsidP="00FF52C1">
            <w:pPr>
              <w:rPr>
                <w:rFonts w:cs="Arial"/>
                <w:sz w:val="16"/>
                <w:szCs w:val="16"/>
              </w:rPr>
            </w:pPr>
          </w:p>
        </w:tc>
        <w:tc>
          <w:tcPr>
            <w:tcW w:w="12913" w:type="dxa"/>
            <w:shd w:val="clear" w:color="auto" w:fill="FFF2CC" w:themeFill="accent4" w:themeFillTint="33"/>
          </w:tcPr>
          <w:p w14:paraId="272DA141" w14:textId="14E2620A" w:rsidR="009F24A1" w:rsidRPr="009F24A1" w:rsidRDefault="009F24A1" w:rsidP="00FF52C1">
            <w:pPr>
              <w:widowControl w:val="0"/>
              <w:autoSpaceDE w:val="0"/>
              <w:autoSpaceDN w:val="0"/>
              <w:adjustRightInd w:val="0"/>
              <w:rPr>
                <w:rFonts w:cs="Arial"/>
                <w:i/>
                <w:iCs/>
                <w:sz w:val="16"/>
                <w:szCs w:val="16"/>
              </w:rPr>
            </w:pPr>
            <w:r w:rsidRPr="00D50E50">
              <w:rPr>
                <w:i/>
                <w:iCs/>
                <w:sz w:val="16"/>
                <w:szCs w:val="16"/>
              </w:rPr>
              <w:t>“I just basically had concerns about why am I getting irritated, and she just basically told me, “You wear panty liners?” I said, yes. She said, “Well stop wearing them, that's what's bothering you.” She was just basically like, “No. It's not true, it's not the IUD. It's just you and you were wearing panty liners.”</w:t>
            </w:r>
            <w:r w:rsidRPr="00D50E50">
              <w:rPr>
                <w:sz w:val="16"/>
                <w:szCs w:val="16"/>
              </w:rPr>
              <w:t xml:space="preserve"> (24-year-old multiracial woman, hormonal IUD user, discussed IUD removal at 6 weeks, IUD not removed).</w:t>
            </w:r>
            <w:r w:rsidRPr="00D50E50">
              <w:rPr>
                <w:sz w:val="16"/>
                <w:szCs w:val="16"/>
              </w:rPr>
              <w:fldChar w:fldCharType="begin">
                <w:fldData xml:space="preserve">PEVuZE5vdGU+PENpdGU+PEF1dGhvcj5BbWljbzwvQXV0aG9yPjxZZWFyPjIwMTY8L1llYXI+PFJl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</w:fldData>
              </w:fldChar>
            </w:r>
            <w:r w:rsidR="001567A2">
              <w:rPr>
                <w:sz w:val="16"/>
                <w:szCs w:val="16"/>
              </w:rPr>
              <w:instrText xml:space="preserve"> ADDIN EN.CITE </w:instrText>
            </w:r>
            <w:r w:rsidR="001567A2">
              <w:rPr>
                <w:sz w:val="16"/>
                <w:szCs w:val="16"/>
              </w:rPr>
              <w:fldChar w:fldCharType="begin">
                <w:fldData xml:space="preserve">PEVuZE5vdGU+PENpdGU+PEF1dGhvcj5BbWljbzwvQXV0aG9yPjxZZWFyPjIwMTY8L1llYXI+PFJl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</w:fldData>
              </w:fldChar>
            </w:r>
            <w:r w:rsidR="001567A2">
              <w:rPr>
                <w:sz w:val="16"/>
                <w:szCs w:val="16"/>
              </w:rPr>
              <w:instrText xml:space="preserve"> ADDIN EN.CITE.DATA </w:instrText>
            </w:r>
            <w:r w:rsidR="001567A2">
              <w:rPr>
                <w:sz w:val="16"/>
                <w:szCs w:val="16"/>
              </w:rPr>
            </w:r>
            <w:r w:rsidR="001567A2">
              <w:rPr>
                <w:sz w:val="16"/>
                <w:szCs w:val="16"/>
              </w:rPr>
              <w:fldChar w:fldCharType="end"/>
            </w:r>
            <w:r w:rsidRPr="00D50E50">
              <w:rPr>
                <w:sz w:val="16"/>
                <w:szCs w:val="16"/>
              </w:rPr>
            </w:r>
            <w:r w:rsidRPr="00D50E50">
              <w:rPr>
                <w:sz w:val="16"/>
                <w:szCs w:val="16"/>
              </w:rPr>
              <w:fldChar w:fldCharType="separate"/>
            </w:r>
            <w:r w:rsidR="001567A2">
              <w:rPr>
                <w:noProof/>
                <w:sz w:val="16"/>
                <w:szCs w:val="16"/>
              </w:rPr>
              <w:t>(25)</w:t>
            </w:r>
            <w:r w:rsidRPr="00D50E50">
              <w:rPr>
                <w:sz w:val="16"/>
                <w:szCs w:val="16"/>
              </w:rPr>
              <w:fldChar w:fldCharType="end"/>
            </w:r>
          </w:p>
        </w:tc>
        <w:tc>
          <w:tcPr>
            <w:tcW w:w="567" w:type="dxa"/>
            <w:shd w:val="clear" w:color="auto" w:fill="FF0000"/>
          </w:tcPr>
          <w:p w14:paraId="1C900D30" w14:textId="07271F49" w:rsidR="009F24A1" w:rsidRPr="009F24A1" w:rsidRDefault="009F24A1" w:rsidP="00FF52C1">
            <w:pPr>
              <w:rPr>
                <w:rFonts w:cs="Arial"/>
                <w:b/>
                <w:bCs/>
                <w:sz w:val="16"/>
                <w:szCs w:val="16"/>
              </w:rPr>
            </w:pPr>
            <w:r>
              <w:rPr>
                <w:rFonts w:cs="Arial"/>
                <w:b/>
                <w:bCs/>
                <w:sz w:val="16"/>
                <w:szCs w:val="16"/>
              </w:rPr>
              <w:t>B</w:t>
            </w:r>
          </w:p>
        </w:tc>
      </w:tr>
      <w:tr w:rsidR="00FF52C1" w:rsidRPr="0005555A" w14:paraId="11FF7F0F" w14:textId="0ECE4BEE" w:rsidTr="004F2E15">
        <w:trPr>
          <w:trHeight w:val="373"/>
        </w:trPr>
        <w:tc>
          <w:tcPr>
            <w:tcW w:w="1541" w:type="dxa"/>
            <w:shd w:val="clear" w:color="auto" w:fill="FFF2CC" w:themeFill="accent4" w:themeFillTint="33"/>
          </w:tcPr>
          <w:p w14:paraId="23AB9568" w14:textId="19233E83" w:rsidR="00FF52C1" w:rsidRPr="004F2E15" w:rsidRDefault="00FF52C1" w:rsidP="00FF52C1">
            <w:pPr>
              <w:rPr>
                <w:rFonts w:cs="Arial"/>
                <w:sz w:val="16"/>
                <w:szCs w:val="16"/>
              </w:rPr>
            </w:pPr>
            <w:r w:rsidRPr="004F2E15">
              <w:rPr>
                <w:rFonts w:cs="Arial"/>
                <w:sz w:val="16"/>
                <w:szCs w:val="16"/>
              </w:rPr>
              <w:t>Poor timing of Counselling</w:t>
            </w:r>
          </w:p>
        </w:tc>
        <w:tc>
          <w:tcPr>
            <w:tcW w:w="12913" w:type="dxa"/>
            <w:shd w:val="clear" w:color="auto" w:fill="FFF2CC" w:themeFill="accent4" w:themeFillTint="33"/>
          </w:tcPr>
          <w:p w14:paraId="56C7113F" w14:textId="0D17A04F" w:rsidR="00FF52C1" w:rsidRPr="004F2E15" w:rsidRDefault="00FF52C1" w:rsidP="00FF52C1">
            <w:pPr>
              <w:widowControl w:val="0"/>
              <w:autoSpaceDE w:val="0"/>
              <w:autoSpaceDN w:val="0"/>
              <w:adjustRightInd w:val="0"/>
              <w:rPr>
                <w:rFonts w:cs="Arial"/>
                <w:sz w:val="16"/>
                <w:szCs w:val="16"/>
              </w:rPr>
            </w:pPr>
            <w:r w:rsidRPr="004F2E15">
              <w:rPr>
                <w:rFonts w:cs="Arial"/>
                <w:i/>
                <w:iCs/>
                <w:sz w:val="16"/>
                <w:szCs w:val="16"/>
              </w:rPr>
              <w:t xml:space="preserve">“The doctor before I was checked in asked me </w:t>
            </w:r>
            <w:r w:rsidRPr="004F2E15">
              <w:rPr>
                <w:rFonts w:cs="Arial"/>
                <w:sz w:val="16"/>
                <w:szCs w:val="16"/>
              </w:rPr>
              <w:t xml:space="preserve">[about contraception] </w:t>
            </w:r>
            <w:r w:rsidRPr="004F2E15">
              <w:rPr>
                <w:rFonts w:cs="Arial"/>
                <w:i/>
                <w:iCs/>
                <w:sz w:val="16"/>
                <w:szCs w:val="16"/>
              </w:rPr>
              <w:t xml:space="preserve">right before they took me back, if anything, because she was trying to talk me into getting an IUD. I was like “ I don’t know, we’ll talk about it later. I’m in pain right now. I don’t want to talk… I just told her that I was really set on getting the shot and she was like “Are you sure?” and I was just like, “Yeah, if you don’t mind.” </w:t>
            </w:r>
            <w:r w:rsidRPr="004F2E15">
              <w:rPr>
                <w:rFonts w:cs="Arial"/>
                <w:sz w:val="16"/>
                <w:szCs w:val="16"/>
              </w:rPr>
              <w:t xml:space="preserve">(Multiracial woman, aged 24, on discussing immediate post-partum LARC when she was being admitted to hospital). </w:t>
            </w:r>
            <w:r w:rsidRPr="004F2E15">
              <w:rPr>
                <w:rFonts w:cs="Arial"/>
                <w:sz w:val="16"/>
                <w:szCs w:val="16"/>
              </w:rPr>
              <w:fldChar w:fldCharType="begin">
                <w:fldData xml:space="preserve">PEVuZE5vdGU+PENpdGU+PEF1dGhvcj5NYW5uPC9BdXRob3I+PFllYXI+MjAxOTwvWWVhcj48UmVj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</w:fldData>
              </w:fldChar>
            </w:r>
            <w:r w:rsidR="001567A2">
              <w:rPr>
                <w:rFonts w:cs="Arial"/>
                <w:sz w:val="16"/>
                <w:szCs w:val="16"/>
              </w:rPr>
              <w:instrText xml:space="preserve"> ADDIN EN.CITE </w:instrText>
            </w:r>
            <w:r w:rsidR="001567A2">
              <w:rPr>
                <w:rFonts w:cs="Arial"/>
                <w:sz w:val="16"/>
                <w:szCs w:val="16"/>
              </w:rPr>
              <w:fldChar w:fldCharType="begin">
                <w:fldData xml:space="preserve">PEVuZE5vdGU+PENpdGU+PEF1dGhvcj5NYW5uPC9BdXRob3I+PFllYXI+MjAxOTwvWWVhcj48UmVj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</w:fldData>
              </w:fldChar>
            </w:r>
            <w:r w:rsidR="001567A2">
              <w:rPr>
                <w:rFonts w:cs="Arial"/>
                <w:sz w:val="16"/>
                <w:szCs w:val="16"/>
              </w:rPr>
              <w:instrText xml:space="preserve"> ADDIN EN.CITE.DATA </w:instrText>
            </w:r>
            <w:r w:rsidR="001567A2">
              <w:rPr>
                <w:rFonts w:cs="Arial"/>
                <w:sz w:val="16"/>
                <w:szCs w:val="16"/>
              </w:rPr>
            </w:r>
            <w:r w:rsidR="001567A2">
              <w:rPr>
                <w:rFonts w:cs="Arial"/>
                <w:sz w:val="16"/>
                <w:szCs w:val="16"/>
              </w:rPr>
              <w:fldChar w:fldCharType="end"/>
            </w:r>
            <w:r w:rsidRPr="004F2E15">
              <w:rPr>
                <w:rFonts w:cs="Arial"/>
                <w:sz w:val="16"/>
                <w:szCs w:val="16"/>
              </w:rPr>
            </w:r>
            <w:r w:rsidRPr="004F2E15">
              <w:rPr>
                <w:rFonts w:cs="Arial"/>
                <w:sz w:val="16"/>
                <w:szCs w:val="16"/>
              </w:rPr>
              <w:fldChar w:fldCharType="separate"/>
            </w:r>
            <w:r w:rsidR="001567A2">
              <w:rPr>
                <w:rFonts w:cs="Arial"/>
                <w:noProof/>
                <w:sz w:val="16"/>
                <w:szCs w:val="16"/>
              </w:rPr>
              <w:t>(37)</w:t>
            </w:r>
            <w:r w:rsidRPr="004F2E15">
              <w:rPr>
                <w:rFonts w:cs="Arial"/>
                <w:sz w:val="16"/>
                <w:szCs w:val="16"/>
              </w:rPr>
              <w:fldChar w:fldCharType="end"/>
            </w:r>
          </w:p>
          <w:p w14:paraId="088F8C47" w14:textId="77777777" w:rsidR="00FF52C1" w:rsidRPr="004F2E15" w:rsidRDefault="00FF52C1" w:rsidP="00FF52C1">
            <w:pPr>
              <w:pStyle w:val="Normal0"/>
              <w:rPr>
                <w:i/>
                <w:iCs/>
                <w:sz w:val="16"/>
                <w:szCs w:val="16"/>
              </w:rPr>
            </w:pPr>
          </w:p>
        </w:tc>
        <w:tc>
          <w:tcPr>
            <w:tcW w:w="567" w:type="dxa"/>
            <w:shd w:val="clear" w:color="auto" w:fill="FF0000"/>
          </w:tcPr>
          <w:p w14:paraId="06053CF0" w14:textId="19D9696F" w:rsidR="00FF52C1" w:rsidRPr="004F2E15" w:rsidRDefault="00FF52C1" w:rsidP="00FF52C1">
            <w:pPr>
              <w:rPr>
                <w:rFonts w:cs="Arial"/>
                <w:b/>
                <w:bCs/>
                <w:sz w:val="16"/>
                <w:szCs w:val="16"/>
              </w:rPr>
            </w:pPr>
            <w:r w:rsidRPr="004F2E15">
              <w:rPr>
                <w:rFonts w:cs="Arial"/>
                <w:b/>
                <w:bCs/>
                <w:sz w:val="16"/>
                <w:szCs w:val="16"/>
              </w:rPr>
              <w:t>B</w:t>
            </w:r>
          </w:p>
        </w:tc>
      </w:tr>
      <w:tr w:rsidR="00FF52C1" w:rsidRPr="0005555A" w14:paraId="5B75DAA9" w14:textId="3D197D1D" w:rsidTr="004F2E15">
        <w:trPr>
          <w:trHeight w:val="804"/>
        </w:trPr>
        <w:tc>
          <w:tcPr>
            <w:tcW w:w="1541" w:type="dxa"/>
            <w:shd w:val="clear" w:color="auto" w:fill="FFF2CC" w:themeFill="accent4" w:themeFillTint="33"/>
          </w:tcPr>
          <w:p w14:paraId="61E31BE0" w14:textId="3B4C5778" w:rsidR="00FF52C1" w:rsidRPr="004F2E15" w:rsidRDefault="00FF52C1" w:rsidP="00FF52C1">
            <w:pPr>
              <w:rPr>
                <w:rFonts w:cs="Arial"/>
                <w:sz w:val="16"/>
                <w:szCs w:val="16"/>
              </w:rPr>
            </w:pPr>
            <w:r w:rsidRPr="004F2E15">
              <w:rPr>
                <w:rFonts w:cs="Arial"/>
                <w:sz w:val="16"/>
                <w:szCs w:val="16"/>
              </w:rPr>
              <w:t>Not necessary to seek medical advice/expertise for certain things</w:t>
            </w:r>
          </w:p>
        </w:tc>
        <w:tc>
          <w:tcPr>
            <w:tcW w:w="12913" w:type="dxa"/>
            <w:shd w:val="clear" w:color="auto" w:fill="FFF2CC" w:themeFill="accent4" w:themeFillTint="33"/>
          </w:tcPr>
          <w:p w14:paraId="60B14F0B" w14:textId="615A433C" w:rsidR="00FF52C1" w:rsidRPr="004F2E15" w:rsidRDefault="00FF52C1" w:rsidP="004F2E15">
            <w:pPr>
              <w:pStyle w:val="Normal0"/>
              <w:rPr>
                <w:sz w:val="16"/>
                <w:szCs w:val="16"/>
              </w:rPr>
            </w:pPr>
            <w:r w:rsidRPr="004F2E15">
              <w:rPr>
                <w:i/>
                <w:iCs/>
                <w:sz w:val="16"/>
                <w:szCs w:val="16"/>
              </w:rPr>
              <w:t xml:space="preserve">“I </w:t>
            </w:r>
            <w:r w:rsidR="00917733">
              <w:rPr>
                <w:i/>
                <w:iCs/>
                <w:sz w:val="16"/>
                <w:szCs w:val="16"/>
              </w:rPr>
              <w:t>think you only need to see a doctor when you have a problem that you need to fix, like the problem is already there, like falling pregnant accidentally. I don’t think I would choose to go and specifically see a doctor</w:t>
            </w:r>
            <w:r w:rsidR="00BA13D3">
              <w:rPr>
                <w:i/>
                <w:iCs/>
                <w:sz w:val="16"/>
                <w:szCs w:val="16"/>
              </w:rPr>
              <w:t xml:space="preserve"> and ask how to avoid falling pregnant… also, I don’t know if it is the same in other cultures or countries, but in China, people tend to conceal one’s sickness</w:t>
            </w:r>
            <w:r w:rsidR="000C44AF">
              <w:rPr>
                <w:i/>
                <w:iCs/>
                <w:sz w:val="16"/>
                <w:szCs w:val="16"/>
              </w:rPr>
              <w:t xml:space="preserve"> rather than tell the doctor, sometimes you would have a cold but you would not want to go see a doctor. First, it is the trouble, second, after seeing a doctor, you would feel that your body is in an inferior state, you would have that sort of psychological hint.” </w:t>
            </w:r>
            <w:r w:rsidR="000C44AF">
              <w:rPr>
                <w:sz w:val="16"/>
                <w:szCs w:val="16"/>
              </w:rPr>
              <w:t>(Chinese woman, not married, 18-30, no children)</w:t>
            </w:r>
            <w:r w:rsidR="00A53848">
              <w:rPr>
                <w:sz w:val="16"/>
                <w:szCs w:val="16"/>
              </w:rPr>
              <w:fldChar w:fldCharType="begin">
                <w:fldData xml:space="preserve">PEVuZE5vdGU+PENpdGU+PEF1dGhvcj5Eb2xhbjwvQXV0aG9yPjxZZWFyPjIwMjE8L1llYXI+PFJl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</w:fldData>
              </w:fldChar>
            </w:r>
            <w:r w:rsidR="00A53848">
              <w:rPr>
                <w:sz w:val="16"/>
                <w:szCs w:val="16"/>
              </w:rPr>
              <w:instrText xml:space="preserve"> ADDIN EN.CITE </w:instrText>
            </w:r>
            <w:r w:rsidR="00A53848">
              <w:rPr>
                <w:sz w:val="16"/>
                <w:szCs w:val="16"/>
              </w:rPr>
              <w:fldChar w:fldCharType="begin">
                <w:fldData xml:space="preserve">PEVuZE5vdGU+PENpdGU+PEF1dGhvcj5Eb2xhbjwvQXV0aG9yPjxZZWFyPjIwMjE8L1llYXI+PFJl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</w:fldData>
              </w:fldChar>
            </w:r>
            <w:r w:rsidR="00A53848">
              <w:rPr>
                <w:sz w:val="16"/>
                <w:szCs w:val="16"/>
              </w:rPr>
              <w:instrText xml:space="preserve"> ADDIN EN.CITE.DATA </w:instrText>
            </w:r>
            <w:r w:rsidR="00A53848">
              <w:rPr>
                <w:sz w:val="16"/>
                <w:szCs w:val="16"/>
              </w:rPr>
            </w:r>
            <w:r w:rsidR="00A53848">
              <w:rPr>
                <w:sz w:val="16"/>
                <w:szCs w:val="16"/>
              </w:rPr>
              <w:fldChar w:fldCharType="end"/>
            </w:r>
            <w:r w:rsidR="00A53848">
              <w:rPr>
                <w:sz w:val="16"/>
                <w:szCs w:val="16"/>
              </w:rPr>
            </w:r>
            <w:r w:rsidR="00A53848">
              <w:rPr>
                <w:sz w:val="16"/>
                <w:szCs w:val="16"/>
              </w:rPr>
              <w:fldChar w:fldCharType="separate"/>
            </w:r>
            <w:r w:rsidR="00A53848">
              <w:rPr>
                <w:noProof/>
                <w:sz w:val="16"/>
                <w:szCs w:val="16"/>
              </w:rPr>
              <w:t>(28)</w:t>
            </w:r>
            <w:r w:rsidR="00A53848">
              <w:rPr>
                <w:sz w:val="16"/>
                <w:szCs w:val="16"/>
              </w:rPr>
              <w:fldChar w:fldCharType="end"/>
            </w:r>
          </w:p>
        </w:tc>
        <w:tc>
          <w:tcPr>
            <w:tcW w:w="567" w:type="dxa"/>
            <w:shd w:val="clear" w:color="auto" w:fill="FF0000"/>
          </w:tcPr>
          <w:p w14:paraId="0D323DB4" w14:textId="27EF1025" w:rsidR="00FF52C1" w:rsidRPr="004F2E15" w:rsidRDefault="00FF52C1" w:rsidP="00FF52C1">
            <w:pPr>
              <w:rPr>
                <w:rFonts w:cs="Arial"/>
                <w:b/>
                <w:bCs/>
                <w:sz w:val="16"/>
                <w:szCs w:val="16"/>
              </w:rPr>
            </w:pPr>
            <w:r w:rsidRPr="004F2E15">
              <w:rPr>
                <w:rFonts w:cs="Arial"/>
                <w:b/>
                <w:bCs/>
                <w:sz w:val="16"/>
                <w:szCs w:val="16"/>
              </w:rPr>
              <w:t>B</w:t>
            </w:r>
          </w:p>
        </w:tc>
      </w:tr>
      <w:tr w:rsidR="00FF52C1" w:rsidRPr="0005555A" w14:paraId="66FCB9EB" w14:textId="47312F6D" w:rsidTr="004F2E15">
        <w:trPr>
          <w:trHeight w:val="913"/>
        </w:trPr>
        <w:tc>
          <w:tcPr>
            <w:tcW w:w="1541" w:type="dxa"/>
            <w:shd w:val="clear" w:color="auto" w:fill="FFF2CC" w:themeFill="accent4" w:themeFillTint="33"/>
          </w:tcPr>
          <w:p w14:paraId="6FAF9565" w14:textId="46524778" w:rsidR="00FF52C1" w:rsidRPr="004F2E15" w:rsidRDefault="00FF52C1" w:rsidP="00FF52C1">
            <w:pPr>
              <w:rPr>
                <w:rFonts w:cs="Arial"/>
                <w:sz w:val="16"/>
                <w:szCs w:val="16"/>
              </w:rPr>
            </w:pPr>
            <w:r w:rsidRPr="004F2E15">
              <w:rPr>
                <w:rFonts w:cs="Arial"/>
                <w:sz w:val="16"/>
                <w:szCs w:val="16"/>
              </w:rPr>
              <w:t>Unaffordable Services</w:t>
            </w:r>
          </w:p>
        </w:tc>
        <w:tc>
          <w:tcPr>
            <w:tcW w:w="12913" w:type="dxa"/>
            <w:shd w:val="clear" w:color="auto" w:fill="FFF2CC" w:themeFill="accent4" w:themeFillTint="33"/>
          </w:tcPr>
          <w:p w14:paraId="3E0345B1" w14:textId="6CC3493D" w:rsidR="00FF52C1" w:rsidRPr="004F2E15" w:rsidRDefault="00FF52C1" w:rsidP="00FF52C1">
            <w:pPr>
              <w:widowControl w:val="0"/>
              <w:autoSpaceDE w:val="0"/>
              <w:autoSpaceDN w:val="0"/>
              <w:adjustRightInd w:val="0"/>
              <w:rPr>
                <w:rFonts w:cs="Arial"/>
                <w:i/>
                <w:iCs/>
                <w:sz w:val="16"/>
                <w:szCs w:val="16"/>
              </w:rPr>
            </w:pPr>
            <w:r w:rsidRPr="004F2E15">
              <w:rPr>
                <w:i/>
                <w:iCs/>
                <w:sz w:val="16"/>
                <w:szCs w:val="16"/>
              </w:rPr>
              <w:t xml:space="preserve">“I've got to get rid of this thing. I don't want this. Take it out. Can you take it out for me? Take it out. I don't like it at all…The health department, they're going to take it out. I was going to get my primary care doctor to remove it, but she was like it's going to be $300 to just get it removed. I'm like, “No ma'am. I deny. No.” I can go somewhere else and get it done for free and get something else because I can't. I can't with this thing no more. I'm tired.” </w:t>
            </w:r>
            <w:r w:rsidRPr="004F2E15">
              <w:rPr>
                <w:sz w:val="16"/>
                <w:szCs w:val="16"/>
              </w:rPr>
              <w:t>(Black woman, aged 28, mother of three children, who had implant placed immediately postpartum).</w:t>
            </w:r>
            <w:r w:rsidRPr="004F2E15">
              <w:rPr>
                <w:sz w:val="16"/>
                <w:szCs w:val="16"/>
              </w:rPr>
              <w:fldChar w:fldCharType="begin">
                <w:fldData xml:space="preserve">PEVuZE5vdGU+PENpdGU+PEF1dGhvcj5NYW5uPC9BdXRob3I+PFllYXI+MjAxOTwvWWVhcj48UmVj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</w:fldData>
              </w:fldChar>
            </w:r>
            <w:r w:rsidR="001567A2">
              <w:rPr>
                <w:sz w:val="16"/>
                <w:szCs w:val="16"/>
              </w:rPr>
              <w:instrText xml:space="preserve"> ADDIN EN.CITE </w:instrText>
            </w:r>
            <w:r w:rsidR="001567A2">
              <w:rPr>
                <w:sz w:val="16"/>
                <w:szCs w:val="16"/>
              </w:rPr>
              <w:fldChar w:fldCharType="begin">
                <w:fldData xml:space="preserve">PEVuZE5vdGU+PENpdGU+PEF1dGhvcj5NYW5uPC9BdXRob3I+PFllYXI+MjAxOTwvWWVhcj48UmVj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</w:fldData>
              </w:fldChar>
            </w:r>
            <w:r w:rsidR="001567A2">
              <w:rPr>
                <w:sz w:val="16"/>
                <w:szCs w:val="16"/>
              </w:rPr>
              <w:instrText xml:space="preserve"> ADDIN EN.CITE.DATA </w:instrText>
            </w:r>
            <w:r w:rsidR="001567A2">
              <w:rPr>
                <w:sz w:val="16"/>
                <w:szCs w:val="16"/>
              </w:rPr>
            </w:r>
            <w:r w:rsidR="001567A2">
              <w:rPr>
                <w:sz w:val="16"/>
                <w:szCs w:val="16"/>
              </w:rPr>
              <w:fldChar w:fldCharType="end"/>
            </w:r>
            <w:r w:rsidRPr="004F2E15">
              <w:rPr>
                <w:sz w:val="16"/>
                <w:szCs w:val="16"/>
              </w:rPr>
            </w:r>
            <w:r w:rsidRPr="004F2E15">
              <w:rPr>
                <w:sz w:val="16"/>
                <w:szCs w:val="16"/>
              </w:rPr>
              <w:fldChar w:fldCharType="separate"/>
            </w:r>
            <w:r w:rsidR="001567A2">
              <w:rPr>
                <w:noProof/>
                <w:sz w:val="16"/>
                <w:szCs w:val="16"/>
              </w:rPr>
              <w:t>(37)</w:t>
            </w:r>
            <w:r w:rsidRPr="004F2E15">
              <w:rPr>
                <w:sz w:val="16"/>
                <w:szCs w:val="16"/>
              </w:rPr>
              <w:fldChar w:fldCharType="end"/>
            </w:r>
          </w:p>
        </w:tc>
        <w:tc>
          <w:tcPr>
            <w:tcW w:w="567" w:type="dxa"/>
            <w:shd w:val="clear" w:color="auto" w:fill="FF0000"/>
          </w:tcPr>
          <w:p w14:paraId="1E9576D6" w14:textId="4BB75676" w:rsidR="00FF52C1" w:rsidRPr="004F2E15" w:rsidRDefault="00FF52C1" w:rsidP="00FF52C1">
            <w:pPr>
              <w:rPr>
                <w:rFonts w:cs="Arial"/>
                <w:b/>
                <w:bCs/>
                <w:sz w:val="16"/>
                <w:szCs w:val="16"/>
              </w:rPr>
            </w:pPr>
            <w:r w:rsidRPr="004F2E15">
              <w:rPr>
                <w:rFonts w:cs="Arial"/>
                <w:b/>
                <w:bCs/>
                <w:sz w:val="16"/>
                <w:szCs w:val="16"/>
              </w:rPr>
              <w:t>B</w:t>
            </w:r>
          </w:p>
        </w:tc>
      </w:tr>
      <w:tr w:rsidR="00FF52C1" w:rsidRPr="0005555A" w14:paraId="37731054" w14:textId="29B30621" w:rsidTr="004F2E15">
        <w:trPr>
          <w:trHeight w:val="693"/>
        </w:trPr>
        <w:tc>
          <w:tcPr>
            <w:tcW w:w="1541" w:type="dxa"/>
            <w:vMerge w:val="restart"/>
            <w:shd w:val="clear" w:color="auto" w:fill="FFF2CC" w:themeFill="accent4" w:themeFillTint="33"/>
          </w:tcPr>
          <w:p w14:paraId="1312BC31" w14:textId="77777777" w:rsidR="00FF52C1" w:rsidRPr="004F2E15" w:rsidRDefault="00FF52C1" w:rsidP="00FF52C1">
            <w:pPr>
              <w:rPr>
                <w:rFonts w:cs="Arial"/>
                <w:sz w:val="16"/>
                <w:szCs w:val="16"/>
              </w:rPr>
            </w:pPr>
            <w:r w:rsidRPr="004F2E15">
              <w:rPr>
                <w:rFonts w:cs="Arial"/>
                <w:sz w:val="16"/>
                <w:szCs w:val="16"/>
              </w:rPr>
              <w:t xml:space="preserve">External Influences - </w:t>
            </w:r>
            <w:r w:rsidRPr="004F2E15">
              <w:rPr>
                <w:rFonts w:cs="Arial"/>
                <w:b/>
                <w:bCs/>
                <w:sz w:val="16"/>
                <w:szCs w:val="16"/>
              </w:rPr>
              <w:t>Society</w:t>
            </w:r>
          </w:p>
        </w:tc>
        <w:tc>
          <w:tcPr>
            <w:tcW w:w="12913" w:type="dxa"/>
            <w:shd w:val="clear" w:color="auto" w:fill="FFF2CC" w:themeFill="accent4" w:themeFillTint="33"/>
          </w:tcPr>
          <w:p w14:paraId="0096AD09" w14:textId="64A5D465" w:rsidR="00FF52C1" w:rsidRPr="004F2E15" w:rsidRDefault="00FF52C1" w:rsidP="00FF52C1">
            <w:pPr>
              <w:widowControl w:val="0"/>
              <w:autoSpaceDE w:val="0"/>
              <w:autoSpaceDN w:val="0"/>
              <w:adjustRightInd w:val="0"/>
              <w:rPr>
                <w:rFonts w:cs="Arial"/>
                <w:sz w:val="16"/>
                <w:szCs w:val="16"/>
                <w:highlight w:val="magenta"/>
              </w:rPr>
            </w:pPr>
            <w:r w:rsidRPr="004F2E15">
              <w:rPr>
                <w:rFonts w:cs="Arial"/>
                <w:i/>
                <w:iCs/>
                <w:sz w:val="16"/>
                <w:szCs w:val="16"/>
              </w:rPr>
              <w:t>“In fact there are people who used and liked it [hormonal IUD], in fact sometimes people do not bother to say something, because usually there is not a problem, you don’t pay attention to it, you are busy with other things. Those who talk about those things all day are those who had unresolved problems, that is why we hear unhappy views everywhere”</w:t>
            </w:r>
            <w:r w:rsidRPr="004F2E15">
              <w:rPr>
                <w:rFonts w:cs="Arial"/>
                <w:sz w:val="16"/>
                <w:szCs w:val="16"/>
              </w:rPr>
              <w:t xml:space="preserve"> (Chinese woman, married, aged 30–45, one child)</w:t>
            </w:r>
            <w:r w:rsidRPr="004F2E15">
              <w:rPr>
                <w:rFonts w:cs="Arial"/>
                <w:sz w:val="16"/>
                <w:szCs w:val="16"/>
              </w:rPr>
              <w:fldChar w:fldCharType="begin">
                <w:fldData xml:space="preserve">PEVuZE5vdGU+PENpdGU+PEF1dGhvcj5Eb2xhbjwvQXV0aG9yPjxZZWFyPjIwMjE8L1llYXI+PFJl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</w:fldData>
              </w:fldChar>
            </w:r>
            <w:r w:rsidR="001567A2">
              <w:rPr>
                <w:rFonts w:cs="Arial"/>
                <w:sz w:val="16"/>
                <w:szCs w:val="16"/>
              </w:rPr>
              <w:instrText xml:space="preserve"> ADDIN EN.CITE </w:instrText>
            </w:r>
            <w:r w:rsidR="001567A2">
              <w:rPr>
                <w:rFonts w:cs="Arial"/>
                <w:sz w:val="16"/>
                <w:szCs w:val="16"/>
              </w:rPr>
              <w:fldChar w:fldCharType="begin">
                <w:fldData xml:space="preserve">PEVuZE5vdGU+PENpdGU+PEF1dGhvcj5Eb2xhbjwvQXV0aG9yPjxZZWFyPjIwMjE8L1llYXI+PFJl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</w:fldData>
              </w:fldChar>
            </w:r>
            <w:r w:rsidR="001567A2">
              <w:rPr>
                <w:rFonts w:cs="Arial"/>
                <w:sz w:val="16"/>
                <w:szCs w:val="16"/>
              </w:rPr>
              <w:instrText xml:space="preserve"> ADDIN EN.CITE.DATA </w:instrText>
            </w:r>
            <w:r w:rsidR="001567A2">
              <w:rPr>
                <w:rFonts w:cs="Arial"/>
                <w:sz w:val="16"/>
                <w:szCs w:val="16"/>
              </w:rPr>
            </w:r>
            <w:r w:rsidR="001567A2">
              <w:rPr>
                <w:rFonts w:cs="Arial"/>
                <w:sz w:val="16"/>
                <w:szCs w:val="16"/>
              </w:rPr>
              <w:fldChar w:fldCharType="end"/>
            </w:r>
            <w:r w:rsidRPr="004F2E15">
              <w:rPr>
                <w:rFonts w:cs="Arial"/>
                <w:sz w:val="16"/>
                <w:szCs w:val="16"/>
              </w:rPr>
            </w:r>
            <w:r w:rsidRPr="004F2E15">
              <w:rPr>
                <w:rFonts w:cs="Arial"/>
                <w:sz w:val="16"/>
                <w:szCs w:val="16"/>
              </w:rPr>
              <w:fldChar w:fldCharType="separate"/>
            </w:r>
            <w:r w:rsidR="001567A2">
              <w:rPr>
                <w:rFonts w:cs="Arial"/>
                <w:noProof/>
                <w:sz w:val="16"/>
                <w:szCs w:val="16"/>
              </w:rPr>
              <w:t>(28)</w:t>
            </w:r>
            <w:r w:rsidRPr="004F2E15">
              <w:rPr>
                <w:rFonts w:cs="Arial"/>
                <w:sz w:val="16"/>
                <w:szCs w:val="16"/>
              </w:rPr>
              <w:fldChar w:fldCharType="end"/>
            </w:r>
            <w:r w:rsidRPr="004F2E15">
              <w:rPr>
                <w:rFonts w:cs="Arial"/>
                <w:sz w:val="16"/>
                <w:szCs w:val="16"/>
              </w:rPr>
              <w:t xml:space="preserve"> </w:t>
            </w:r>
          </w:p>
        </w:tc>
        <w:tc>
          <w:tcPr>
            <w:tcW w:w="567" w:type="dxa"/>
            <w:shd w:val="clear" w:color="auto" w:fill="FF0000"/>
          </w:tcPr>
          <w:p w14:paraId="2F78D4AA" w14:textId="77777777" w:rsidR="00FF52C1" w:rsidRPr="004F2E15" w:rsidRDefault="00FF52C1" w:rsidP="00FF52C1">
            <w:pPr>
              <w:rPr>
                <w:rFonts w:cs="Arial"/>
                <w:b/>
                <w:bCs/>
                <w:sz w:val="16"/>
                <w:szCs w:val="16"/>
              </w:rPr>
            </w:pPr>
            <w:r w:rsidRPr="004F2E15">
              <w:rPr>
                <w:rFonts w:cs="Arial"/>
                <w:b/>
                <w:bCs/>
                <w:sz w:val="16"/>
                <w:szCs w:val="16"/>
              </w:rPr>
              <w:t>B</w:t>
            </w:r>
          </w:p>
        </w:tc>
      </w:tr>
      <w:tr w:rsidR="00FF52C1" w:rsidRPr="0005555A" w14:paraId="0D84F672" w14:textId="2D650F6F" w:rsidTr="004F2E15">
        <w:trPr>
          <w:trHeight w:val="277"/>
        </w:trPr>
        <w:tc>
          <w:tcPr>
            <w:tcW w:w="1541" w:type="dxa"/>
            <w:vMerge/>
            <w:shd w:val="clear" w:color="auto" w:fill="FFF2CC" w:themeFill="accent4" w:themeFillTint="33"/>
          </w:tcPr>
          <w:p w14:paraId="63FAF1B8" w14:textId="77777777" w:rsidR="00FF52C1" w:rsidRPr="004F2E15" w:rsidRDefault="00FF52C1" w:rsidP="00FF52C1">
            <w:pPr>
              <w:rPr>
                <w:rFonts w:cs="Arial"/>
                <w:sz w:val="16"/>
                <w:szCs w:val="16"/>
              </w:rPr>
            </w:pPr>
          </w:p>
        </w:tc>
        <w:tc>
          <w:tcPr>
            <w:tcW w:w="12913" w:type="dxa"/>
            <w:shd w:val="clear" w:color="auto" w:fill="FFF2CC" w:themeFill="accent4" w:themeFillTint="33"/>
          </w:tcPr>
          <w:p w14:paraId="2D180A05" w14:textId="3ACE9AA8" w:rsidR="00FF52C1" w:rsidRPr="004F2E15" w:rsidRDefault="00FF52C1" w:rsidP="004F2E15">
            <w:pPr>
              <w:pStyle w:val="Normal0"/>
              <w:rPr>
                <w:sz w:val="16"/>
                <w:szCs w:val="16"/>
              </w:rPr>
            </w:pPr>
            <w:r w:rsidRPr="004F2E15">
              <w:rPr>
                <w:i/>
                <w:iCs/>
                <w:sz w:val="16"/>
                <w:szCs w:val="16"/>
              </w:rPr>
              <w:t xml:space="preserve">“With regards to the coil, because everyone uses it and says that it is very tolerable, so I have also used it.” </w:t>
            </w:r>
            <w:r w:rsidRPr="004F2E15">
              <w:rPr>
                <w:sz w:val="16"/>
                <w:szCs w:val="16"/>
              </w:rPr>
              <w:t>(Chinese Asylum Seeker)</w:t>
            </w:r>
            <w:r w:rsidRPr="004F2E15">
              <w:rPr>
                <w:sz w:val="16"/>
                <w:szCs w:val="16"/>
              </w:rPr>
              <w:fldChar w:fldCharType="begin"/>
            </w:r>
            <w:r w:rsidR="001567A2">
              <w:rPr>
                <w:sz w:val="16"/>
                <w:szCs w:val="16"/>
              </w:rPr>
              <w:instrText xml:space="preserve"> ADDIN EN.CITE &lt;EndNote&gt;&lt;Cite&gt;&lt;Author&gt;Verran&lt;/Author&gt;&lt;Year&gt;2015&lt;/Year&gt;&lt;RecNum&gt;2999&lt;/RecNum&gt;&lt;DisplayText&gt;(39)&lt;/DisplayText&gt;&lt;record&gt;&lt;rec-number&gt;2999&lt;/rec-number&gt;&lt;foreign-keys&gt;&lt;key app="EN" db-id="p9wz5ppf2sezznewrrqvxxdwpxxvzx0dpad2" timestamp="1666991086"&gt;2999&lt;/key&gt;&lt;/foreign-keys&gt;&lt;ref-type name="Journal Article"&gt;17&lt;/ref-type&gt;&lt;contributors&gt;&lt;authors&gt;&lt;author&gt;Verran, Alice&lt;/author&gt;&lt;author&gt;Evans, Sarah&lt;/author&gt;&lt;author&gt;Lin, Daniel J&lt;/author&gt;&lt;author&gt;Griffiths, Frances&lt;/author&gt;&lt;/authors&gt;&lt;/contributors&gt;&lt;titles&gt;&lt;title&gt;The experiences and perceptions of family planning of female Chinese asylum seekers living in the UK&lt;/title&gt;&lt;secondary-title&gt;Journal of Family Planning and Reproductive Health Care&lt;/secondary-title&gt;&lt;/titles&gt;&lt;periodical&gt;&lt;full-title&gt;Journal of Family Planning and Reproductive Health Care&lt;/full-title&gt;&lt;/periodical&gt;&lt;pages&gt;122-127&lt;/pages&gt;&lt;volume&gt;41&lt;/volume&gt;&lt;number&gt;2&lt;/number&gt;&lt;dates&gt;&lt;year&gt;2015&lt;/year&gt;&lt;/dates&gt;&lt;urls&gt;&lt;related-urls&gt;&lt;url&gt;https://srh.bmj.com/content/familyplanning/41/2/122.full.pdf&lt;/url&gt;&lt;/related-urls&gt;&lt;/urls&gt;&lt;electronic-resource-num&gt;10.1136/jfprhc-2013-100764&lt;/electronic-resource-num&gt;&lt;/record&gt;&lt;/Cite&gt;&lt;/EndNote&gt;</w:instrText>
            </w:r>
            <w:r w:rsidRPr="004F2E15">
              <w:rPr>
                <w:sz w:val="16"/>
                <w:szCs w:val="16"/>
              </w:rPr>
              <w:fldChar w:fldCharType="separate"/>
            </w:r>
            <w:r w:rsidR="001567A2">
              <w:rPr>
                <w:noProof/>
                <w:sz w:val="16"/>
                <w:szCs w:val="16"/>
              </w:rPr>
              <w:t>(39)</w:t>
            </w:r>
            <w:r w:rsidRPr="004F2E15">
              <w:rPr>
                <w:sz w:val="16"/>
                <w:szCs w:val="16"/>
              </w:rPr>
              <w:fldChar w:fldCharType="end"/>
            </w:r>
            <w:r w:rsidRPr="004F2E15">
              <w:rPr>
                <w:sz w:val="16"/>
                <w:szCs w:val="16"/>
              </w:rPr>
              <w:t xml:space="preserve"> </w:t>
            </w:r>
          </w:p>
        </w:tc>
        <w:tc>
          <w:tcPr>
            <w:tcW w:w="567" w:type="dxa"/>
            <w:shd w:val="clear" w:color="auto" w:fill="00B050"/>
          </w:tcPr>
          <w:p w14:paraId="0E45240E" w14:textId="507E87B2" w:rsidR="00FF52C1" w:rsidRPr="004F2E15" w:rsidRDefault="00FF52C1" w:rsidP="00FF52C1">
            <w:pPr>
              <w:rPr>
                <w:rFonts w:cs="Arial"/>
                <w:b/>
                <w:bCs/>
                <w:sz w:val="16"/>
                <w:szCs w:val="16"/>
              </w:rPr>
            </w:pPr>
            <w:r w:rsidRPr="004F2E15">
              <w:rPr>
                <w:rFonts w:cs="Arial"/>
                <w:b/>
                <w:bCs/>
                <w:sz w:val="16"/>
                <w:szCs w:val="16"/>
              </w:rPr>
              <w:t>F</w:t>
            </w:r>
          </w:p>
        </w:tc>
      </w:tr>
      <w:tr w:rsidR="00FF52C1" w:rsidRPr="0005555A" w14:paraId="3990D6F2" w14:textId="77895A3D" w:rsidTr="004F2E15">
        <w:trPr>
          <w:trHeight w:val="422"/>
        </w:trPr>
        <w:tc>
          <w:tcPr>
            <w:tcW w:w="1541" w:type="dxa"/>
            <w:vMerge/>
            <w:shd w:val="clear" w:color="auto" w:fill="FFF2CC" w:themeFill="accent4" w:themeFillTint="33"/>
          </w:tcPr>
          <w:p w14:paraId="4B29AF45" w14:textId="77777777" w:rsidR="00FF52C1" w:rsidRPr="004F2E15" w:rsidRDefault="00FF52C1" w:rsidP="00FF52C1">
            <w:pPr>
              <w:rPr>
                <w:rFonts w:cs="Arial"/>
                <w:sz w:val="16"/>
                <w:szCs w:val="16"/>
              </w:rPr>
            </w:pPr>
          </w:p>
        </w:tc>
        <w:tc>
          <w:tcPr>
            <w:tcW w:w="12913" w:type="dxa"/>
            <w:shd w:val="clear" w:color="auto" w:fill="FFF2CC" w:themeFill="accent4" w:themeFillTint="33"/>
          </w:tcPr>
          <w:p w14:paraId="1935BE4A" w14:textId="77777777" w:rsidR="00FF52C1" w:rsidRPr="004F2E15" w:rsidRDefault="00FF52C1" w:rsidP="00FF52C1">
            <w:pPr>
              <w:widowControl w:val="0"/>
              <w:tabs>
                <w:tab w:val="left" w:pos="1086"/>
              </w:tabs>
              <w:autoSpaceDE w:val="0"/>
              <w:autoSpaceDN w:val="0"/>
              <w:adjustRightInd w:val="0"/>
              <w:rPr>
                <w:rFonts w:cs="Arial"/>
                <w:sz w:val="16"/>
                <w:szCs w:val="16"/>
              </w:rPr>
            </w:pPr>
            <w:r w:rsidRPr="004F2E15">
              <w:rPr>
                <w:rFonts w:cs="Arial"/>
                <w:sz w:val="16"/>
                <w:szCs w:val="16"/>
              </w:rPr>
              <w:t xml:space="preserve">When asked directly if there was any shame in having the implant in situ </w:t>
            </w:r>
            <w:r w:rsidRPr="004F2E15">
              <w:rPr>
                <w:rFonts w:cs="Arial"/>
                <w:i/>
                <w:iCs/>
                <w:sz w:val="16"/>
                <w:szCs w:val="16"/>
              </w:rPr>
              <w:t xml:space="preserve">“No, it’s in a good spot, private” </w:t>
            </w:r>
            <w:r w:rsidRPr="004F2E15">
              <w:rPr>
                <w:rFonts w:cs="Arial"/>
                <w:sz w:val="16"/>
                <w:szCs w:val="16"/>
              </w:rPr>
              <w:t>(Australian Aboriginal Woman)</w:t>
            </w:r>
          </w:p>
        </w:tc>
        <w:tc>
          <w:tcPr>
            <w:tcW w:w="567" w:type="dxa"/>
            <w:shd w:val="clear" w:color="auto" w:fill="00B050"/>
          </w:tcPr>
          <w:p w14:paraId="3DD1D6A7" w14:textId="77777777" w:rsidR="00FF52C1" w:rsidRPr="004F2E15" w:rsidRDefault="00FF52C1" w:rsidP="00FF52C1">
            <w:pPr>
              <w:rPr>
                <w:rFonts w:cs="Arial"/>
                <w:b/>
                <w:bCs/>
                <w:sz w:val="16"/>
                <w:szCs w:val="16"/>
              </w:rPr>
            </w:pPr>
            <w:r w:rsidRPr="004F2E15">
              <w:rPr>
                <w:rFonts w:cs="Arial"/>
                <w:b/>
                <w:bCs/>
                <w:sz w:val="16"/>
                <w:szCs w:val="16"/>
              </w:rPr>
              <w:t>F</w:t>
            </w:r>
          </w:p>
        </w:tc>
      </w:tr>
    </w:tbl>
    <w:p w14:paraId="7745F2F1" w14:textId="537C6852" w:rsidR="006567CD" w:rsidRDefault="006567CD" w:rsidP="00344EB2">
      <w:pPr>
        <w:tabs>
          <w:tab w:val="left" w:pos="1473"/>
        </w:tabs>
        <w:rPr>
          <w:rFonts w:cs="Arial"/>
        </w:rPr>
      </w:pPr>
    </w:p>
    <w:p w14:paraId="0EC2CF38" w14:textId="77777777" w:rsidR="00EB470D" w:rsidRDefault="00EB470D" w:rsidP="00344EB2">
      <w:pPr>
        <w:tabs>
          <w:tab w:val="left" w:pos="1473"/>
        </w:tabs>
        <w:rPr>
          <w:rFonts w:cs="Arial"/>
        </w:rPr>
      </w:pPr>
    </w:p>
    <w:p w14:paraId="0410856B" w14:textId="77777777" w:rsidR="00EB470D" w:rsidRDefault="00EB470D" w:rsidP="00344EB2">
      <w:pPr>
        <w:tabs>
          <w:tab w:val="left" w:pos="1473"/>
        </w:tabs>
        <w:rPr>
          <w:rFonts w:cs="Arial"/>
        </w:rPr>
      </w:pPr>
    </w:p>
    <w:p w14:paraId="69B5E432" w14:textId="77777777" w:rsidR="00EB470D" w:rsidRDefault="00EB470D" w:rsidP="00344EB2">
      <w:pPr>
        <w:tabs>
          <w:tab w:val="left" w:pos="1473"/>
        </w:tabs>
        <w:rPr>
          <w:rFonts w:cs="Arial"/>
        </w:rPr>
      </w:pPr>
    </w:p>
    <w:p w14:paraId="19B307B0" w14:textId="77777777" w:rsidR="00EB470D" w:rsidRDefault="00EB470D" w:rsidP="00344EB2">
      <w:pPr>
        <w:tabs>
          <w:tab w:val="left" w:pos="1473"/>
        </w:tabs>
        <w:rPr>
          <w:rFonts w:cs="Arial"/>
        </w:rPr>
      </w:pPr>
    </w:p>
    <w:p w14:paraId="16E12F35" w14:textId="77777777" w:rsidR="00F970E3" w:rsidRDefault="00F970E3" w:rsidP="00344EB2">
      <w:pPr>
        <w:tabs>
          <w:tab w:val="left" w:pos="1473"/>
        </w:tabs>
        <w:rPr>
          <w:rFonts w:cs="Arial"/>
        </w:rPr>
      </w:pPr>
    </w:p>
    <w:p w14:paraId="50568781" w14:textId="4BFF4E59" w:rsidR="00EB470D" w:rsidRDefault="00EB470D" w:rsidP="00344EB2">
      <w:pPr>
        <w:tabs>
          <w:tab w:val="left" w:pos="1473"/>
        </w:tabs>
        <w:rPr>
          <w:rFonts w:cs="Arial"/>
        </w:rPr>
      </w:pPr>
    </w:p>
    <w:sectPr w:rsidR="00EB470D" w:rsidSect="00FD6635">
      <w:pgSz w:w="16838" w:h="11906" w:orient="landscape"/>
      <w:pgMar w:top="1440" w:right="1418"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CBA2E0" w14:textId="77777777" w:rsidR="005433EA" w:rsidRDefault="005433EA" w:rsidP="0000083B">
      <w:r>
        <w:separator/>
      </w:r>
    </w:p>
  </w:endnote>
  <w:endnote w:type="continuationSeparator" w:id="0">
    <w:p w14:paraId="28FA6710" w14:textId="77777777" w:rsidR="005433EA" w:rsidRDefault="005433EA" w:rsidP="000008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rPr>
      <w:id w:val="-408848754"/>
      <w:docPartObj>
        <w:docPartGallery w:val="Page Numbers (Bottom of Page)"/>
        <w:docPartUnique/>
      </w:docPartObj>
    </w:sdtPr>
    <w:sdtEndPr/>
    <w:sdtContent>
      <w:sdt>
        <w:sdtPr>
          <w:rPr>
            <w:rFonts w:cs="Arial"/>
          </w:rPr>
          <w:id w:val="-1769616900"/>
          <w:docPartObj>
            <w:docPartGallery w:val="Page Numbers (Top of Page)"/>
            <w:docPartUnique/>
          </w:docPartObj>
        </w:sdtPr>
        <w:sdtEndPr/>
        <w:sdtContent>
          <w:p w14:paraId="1E3E3D98" w14:textId="4C5B3285" w:rsidR="00324F31" w:rsidRPr="00324F31" w:rsidRDefault="00324F31">
            <w:pPr>
              <w:pStyle w:val="Footer"/>
              <w:jc w:val="right"/>
              <w:rPr>
                <w:rFonts w:cs="Arial"/>
              </w:rPr>
            </w:pPr>
            <w:r w:rsidRPr="00324F31">
              <w:rPr>
                <w:rFonts w:cs="Arial"/>
              </w:rPr>
              <w:t xml:space="preserve">Page </w:t>
            </w:r>
            <w:r w:rsidRPr="00324F31">
              <w:rPr>
                <w:rFonts w:cs="Arial"/>
                <w:b/>
                <w:bCs/>
                <w:sz w:val="24"/>
                <w:szCs w:val="24"/>
              </w:rPr>
              <w:fldChar w:fldCharType="begin"/>
            </w:r>
            <w:r w:rsidRPr="00324F31">
              <w:rPr>
                <w:rFonts w:cs="Arial"/>
                <w:b/>
                <w:bCs/>
              </w:rPr>
              <w:instrText xml:space="preserve"> PAGE </w:instrText>
            </w:r>
            <w:r w:rsidRPr="00324F31">
              <w:rPr>
                <w:rFonts w:cs="Arial"/>
                <w:b/>
                <w:bCs/>
                <w:sz w:val="24"/>
                <w:szCs w:val="24"/>
              </w:rPr>
              <w:fldChar w:fldCharType="separate"/>
            </w:r>
            <w:r w:rsidRPr="00324F31">
              <w:rPr>
                <w:rFonts w:cs="Arial"/>
                <w:b/>
                <w:bCs/>
                <w:noProof/>
              </w:rPr>
              <w:t>2</w:t>
            </w:r>
            <w:r w:rsidRPr="00324F31">
              <w:rPr>
                <w:rFonts w:cs="Arial"/>
                <w:b/>
                <w:bCs/>
                <w:sz w:val="24"/>
                <w:szCs w:val="24"/>
              </w:rPr>
              <w:fldChar w:fldCharType="end"/>
            </w:r>
            <w:r w:rsidRPr="00324F31">
              <w:rPr>
                <w:rFonts w:cs="Arial"/>
              </w:rPr>
              <w:t xml:space="preserve"> of </w:t>
            </w:r>
            <w:r w:rsidRPr="00324F31">
              <w:rPr>
                <w:rFonts w:cs="Arial"/>
                <w:b/>
                <w:bCs/>
                <w:sz w:val="24"/>
                <w:szCs w:val="24"/>
              </w:rPr>
              <w:fldChar w:fldCharType="begin"/>
            </w:r>
            <w:r w:rsidRPr="00324F31">
              <w:rPr>
                <w:rFonts w:cs="Arial"/>
                <w:b/>
                <w:bCs/>
              </w:rPr>
              <w:instrText xml:space="preserve"> NUMPAGES  </w:instrText>
            </w:r>
            <w:r w:rsidRPr="00324F31">
              <w:rPr>
                <w:rFonts w:cs="Arial"/>
                <w:b/>
                <w:bCs/>
                <w:sz w:val="24"/>
                <w:szCs w:val="24"/>
              </w:rPr>
              <w:fldChar w:fldCharType="separate"/>
            </w:r>
            <w:r w:rsidRPr="00324F31">
              <w:rPr>
                <w:rFonts w:cs="Arial"/>
                <w:b/>
                <w:bCs/>
                <w:noProof/>
              </w:rPr>
              <w:t>2</w:t>
            </w:r>
            <w:r w:rsidRPr="00324F31">
              <w:rPr>
                <w:rFonts w:cs="Arial"/>
                <w:b/>
                <w:bCs/>
                <w:sz w:val="24"/>
                <w:szCs w:val="24"/>
              </w:rPr>
              <w:fldChar w:fldCharType="end"/>
            </w:r>
          </w:p>
        </w:sdtContent>
      </w:sdt>
    </w:sdtContent>
  </w:sdt>
  <w:p w14:paraId="1849C815" w14:textId="77777777" w:rsidR="00324F31" w:rsidRDefault="00324F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C79FDA" w14:textId="77777777" w:rsidR="005433EA" w:rsidRDefault="005433EA" w:rsidP="0000083B">
      <w:r>
        <w:separator/>
      </w:r>
    </w:p>
  </w:footnote>
  <w:footnote w:type="continuationSeparator" w:id="0">
    <w:p w14:paraId="74D8EE69" w14:textId="77777777" w:rsidR="005433EA" w:rsidRDefault="005433EA" w:rsidP="000008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C406E"/>
    <w:multiLevelType w:val="hybridMultilevel"/>
    <w:tmpl w:val="FBE2CEC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 w15:restartNumberingAfterBreak="0">
    <w:nsid w:val="068D7B42"/>
    <w:multiLevelType w:val="multilevel"/>
    <w:tmpl w:val="C7383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601668"/>
    <w:multiLevelType w:val="hybridMultilevel"/>
    <w:tmpl w:val="967A44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7B26CF"/>
    <w:multiLevelType w:val="multilevel"/>
    <w:tmpl w:val="32F07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CC97E02"/>
    <w:multiLevelType w:val="hybridMultilevel"/>
    <w:tmpl w:val="CFA0D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5F27FD"/>
    <w:multiLevelType w:val="hybridMultilevel"/>
    <w:tmpl w:val="B68E1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82521D"/>
    <w:multiLevelType w:val="hybridMultilevel"/>
    <w:tmpl w:val="EAB25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BF2F35"/>
    <w:multiLevelType w:val="multilevel"/>
    <w:tmpl w:val="774C02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4F21EA8"/>
    <w:multiLevelType w:val="hybridMultilevel"/>
    <w:tmpl w:val="FFA26F60"/>
    <w:lvl w:ilvl="0" w:tplc="9C7268C2">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333948"/>
    <w:multiLevelType w:val="hybridMultilevel"/>
    <w:tmpl w:val="872AC8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ABA63CB"/>
    <w:multiLevelType w:val="hybridMultilevel"/>
    <w:tmpl w:val="0714C6B0"/>
    <w:lvl w:ilvl="0" w:tplc="EC285CA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E0B1D26"/>
    <w:multiLevelType w:val="hybridMultilevel"/>
    <w:tmpl w:val="FC804214"/>
    <w:lvl w:ilvl="0" w:tplc="7D08121C">
      <w:start w:val="1"/>
      <w:numFmt w:val="decimal"/>
      <w:lvlText w:val="%1."/>
      <w:lvlJc w:val="left"/>
      <w:pPr>
        <w:tabs>
          <w:tab w:val="num" w:pos="720"/>
        </w:tabs>
        <w:ind w:left="720" w:hanging="360"/>
      </w:pPr>
    </w:lvl>
    <w:lvl w:ilvl="1" w:tplc="1C928F74" w:tentative="1">
      <w:start w:val="1"/>
      <w:numFmt w:val="decimal"/>
      <w:lvlText w:val="%2."/>
      <w:lvlJc w:val="left"/>
      <w:pPr>
        <w:tabs>
          <w:tab w:val="num" w:pos="1440"/>
        </w:tabs>
        <w:ind w:left="1440" w:hanging="360"/>
      </w:pPr>
    </w:lvl>
    <w:lvl w:ilvl="2" w:tplc="B9D80FF0" w:tentative="1">
      <w:start w:val="1"/>
      <w:numFmt w:val="decimal"/>
      <w:lvlText w:val="%3."/>
      <w:lvlJc w:val="left"/>
      <w:pPr>
        <w:tabs>
          <w:tab w:val="num" w:pos="2160"/>
        </w:tabs>
        <w:ind w:left="2160" w:hanging="360"/>
      </w:pPr>
    </w:lvl>
    <w:lvl w:ilvl="3" w:tplc="C42C6CC8" w:tentative="1">
      <w:start w:val="1"/>
      <w:numFmt w:val="decimal"/>
      <w:lvlText w:val="%4."/>
      <w:lvlJc w:val="left"/>
      <w:pPr>
        <w:tabs>
          <w:tab w:val="num" w:pos="2880"/>
        </w:tabs>
        <w:ind w:left="2880" w:hanging="360"/>
      </w:pPr>
    </w:lvl>
    <w:lvl w:ilvl="4" w:tplc="8E84F520" w:tentative="1">
      <w:start w:val="1"/>
      <w:numFmt w:val="decimal"/>
      <w:lvlText w:val="%5."/>
      <w:lvlJc w:val="left"/>
      <w:pPr>
        <w:tabs>
          <w:tab w:val="num" w:pos="3600"/>
        </w:tabs>
        <w:ind w:left="3600" w:hanging="360"/>
      </w:pPr>
    </w:lvl>
    <w:lvl w:ilvl="5" w:tplc="532C1690" w:tentative="1">
      <w:start w:val="1"/>
      <w:numFmt w:val="decimal"/>
      <w:lvlText w:val="%6."/>
      <w:lvlJc w:val="left"/>
      <w:pPr>
        <w:tabs>
          <w:tab w:val="num" w:pos="4320"/>
        </w:tabs>
        <w:ind w:left="4320" w:hanging="360"/>
      </w:pPr>
    </w:lvl>
    <w:lvl w:ilvl="6" w:tplc="F18C34AE" w:tentative="1">
      <w:start w:val="1"/>
      <w:numFmt w:val="decimal"/>
      <w:lvlText w:val="%7."/>
      <w:lvlJc w:val="left"/>
      <w:pPr>
        <w:tabs>
          <w:tab w:val="num" w:pos="5040"/>
        </w:tabs>
        <w:ind w:left="5040" w:hanging="360"/>
      </w:pPr>
    </w:lvl>
    <w:lvl w:ilvl="7" w:tplc="76540A30" w:tentative="1">
      <w:start w:val="1"/>
      <w:numFmt w:val="decimal"/>
      <w:lvlText w:val="%8."/>
      <w:lvlJc w:val="left"/>
      <w:pPr>
        <w:tabs>
          <w:tab w:val="num" w:pos="5760"/>
        </w:tabs>
        <w:ind w:left="5760" w:hanging="360"/>
      </w:pPr>
    </w:lvl>
    <w:lvl w:ilvl="8" w:tplc="2160C412" w:tentative="1">
      <w:start w:val="1"/>
      <w:numFmt w:val="decimal"/>
      <w:lvlText w:val="%9."/>
      <w:lvlJc w:val="left"/>
      <w:pPr>
        <w:tabs>
          <w:tab w:val="num" w:pos="6480"/>
        </w:tabs>
        <w:ind w:left="6480" w:hanging="360"/>
      </w:pPr>
    </w:lvl>
  </w:abstractNum>
  <w:abstractNum w:abstractNumId="12" w15:restartNumberingAfterBreak="0">
    <w:nsid w:val="348A5956"/>
    <w:multiLevelType w:val="hybridMultilevel"/>
    <w:tmpl w:val="E23825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783F6C"/>
    <w:multiLevelType w:val="multilevel"/>
    <w:tmpl w:val="CC381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8085AA5"/>
    <w:multiLevelType w:val="multilevel"/>
    <w:tmpl w:val="4D60EE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91D3ADD"/>
    <w:multiLevelType w:val="hybridMultilevel"/>
    <w:tmpl w:val="8CC866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A1C76F4"/>
    <w:multiLevelType w:val="hybridMultilevel"/>
    <w:tmpl w:val="8ACAF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AC84C85"/>
    <w:multiLevelType w:val="hybridMultilevel"/>
    <w:tmpl w:val="902E9F7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3C913B41"/>
    <w:multiLevelType w:val="hybridMultilevel"/>
    <w:tmpl w:val="E3E694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031625A"/>
    <w:multiLevelType w:val="hybridMultilevel"/>
    <w:tmpl w:val="5640611C"/>
    <w:lvl w:ilvl="0" w:tplc="AD44BB2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5645188"/>
    <w:multiLevelType w:val="hybridMultilevel"/>
    <w:tmpl w:val="3F3E8E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81816DF"/>
    <w:multiLevelType w:val="hybridMultilevel"/>
    <w:tmpl w:val="40F2EB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C9777E4"/>
    <w:multiLevelType w:val="hybridMultilevel"/>
    <w:tmpl w:val="7DDE4CF2"/>
    <w:lvl w:ilvl="0" w:tplc="3FFC0626">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E362D47"/>
    <w:multiLevelType w:val="hybridMultilevel"/>
    <w:tmpl w:val="5C1AE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FF82821"/>
    <w:multiLevelType w:val="hybridMultilevel"/>
    <w:tmpl w:val="9E4C4A2E"/>
    <w:lvl w:ilvl="0" w:tplc="1730DE7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3E12328"/>
    <w:multiLevelType w:val="hybridMultilevel"/>
    <w:tmpl w:val="D6F29A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7A4084B"/>
    <w:multiLevelType w:val="hybridMultilevel"/>
    <w:tmpl w:val="A07C3F96"/>
    <w:lvl w:ilvl="0" w:tplc="1824804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F57F78"/>
    <w:multiLevelType w:val="hybridMultilevel"/>
    <w:tmpl w:val="E13C67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41718C8"/>
    <w:multiLevelType w:val="hybridMultilevel"/>
    <w:tmpl w:val="F34AF3A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15:restartNumberingAfterBreak="0">
    <w:nsid w:val="656D600F"/>
    <w:multiLevelType w:val="hybridMultilevel"/>
    <w:tmpl w:val="1BFE500C"/>
    <w:lvl w:ilvl="0" w:tplc="E04E9C34">
      <w:start w:val="1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6951C17"/>
    <w:multiLevelType w:val="hybridMultilevel"/>
    <w:tmpl w:val="AFC2109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1" w15:restartNumberingAfterBreak="0">
    <w:nsid w:val="68D20226"/>
    <w:multiLevelType w:val="hybridMultilevel"/>
    <w:tmpl w:val="11CC2F52"/>
    <w:lvl w:ilvl="0" w:tplc="A4EC7BC0">
      <w:start w:val="1"/>
      <w:numFmt w:val="decimal"/>
      <w:lvlText w:val="%1."/>
      <w:lvlJc w:val="left"/>
      <w:pPr>
        <w:tabs>
          <w:tab w:val="num" w:pos="720"/>
        </w:tabs>
        <w:ind w:left="720" w:hanging="360"/>
      </w:pPr>
    </w:lvl>
    <w:lvl w:ilvl="1" w:tplc="E5D0DA44" w:tentative="1">
      <w:start w:val="1"/>
      <w:numFmt w:val="decimal"/>
      <w:lvlText w:val="%2."/>
      <w:lvlJc w:val="left"/>
      <w:pPr>
        <w:tabs>
          <w:tab w:val="num" w:pos="1440"/>
        </w:tabs>
        <w:ind w:left="1440" w:hanging="360"/>
      </w:pPr>
    </w:lvl>
    <w:lvl w:ilvl="2" w:tplc="FBCC4E9A" w:tentative="1">
      <w:start w:val="1"/>
      <w:numFmt w:val="decimal"/>
      <w:lvlText w:val="%3."/>
      <w:lvlJc w:val="left"/>
      <w:pPr>
        <w:tabs>
          <w:tab w:val="num" w:pos="2160"/>
        </w:tabs>
        <w:ind w:left="2160" w:hanging="360"/>
      </w:pPr>
    </w:lvl>
    <w:lvl w:ilvl="3" w:tplc="CB0C1A9E" w:tentative="1">
      <w:start w:val="1"/>
      <w:numFmt w:val="decimal"/>
      <w:lvlText w:val="%4."/>
      <w:lvlJc w:val="left"/>
      <w:pPr>
        <w:tabs>
          <w:tab w:val="num" w:pos="2880"/>
        </w:tabs>
        <w:ind w:left="2880" w:hanging="360"/>
      </w:pPr>
    </w:lvl>
    <w:lvl w:ilvl="4" w:tplc="8D6CE502" w:tentative="1">
      <w:start w:val="1"/>
      <w:numFmt w:val="decimal"/>
      <w:lvlText w:val="%5."/>
      <w:lvlJc w:val="left"/>
      <w:pPr>
        <w:tabs>
          <w:tab w:val="num" w:pos="3600"/>
        </w:tabs>
        <w:ind w:left="3600" w:hanging="360"/>
      </w:pPr>
    </w:lvl>
    <w:lvl w:ilvl="5" w:tplc="081A3C32" w:tentative="1">
      <w:start w:val="1"/>
      <w:numFmt w:val="decimal"/>
      <w:lvlText w:val="%6."/>
      <w:lvlJc w:val="left"/>
      <w:pPr>
        <w:tabs>
          <w:tab w:val="num" w:pos="4320"/>
        </w:tabs>
        <w:ind w:left="4320" w:hanging="360"/>
      </w:pPr>
    </w:lvl>
    <w:lvl w:ilvl="6" w:tplc="A8B6F820" w:tentative="1">
      <w:start w:val="1"/>
      <w:numFmt w:val="decimal"/>
      <w:lvlText w:val="%7."/>
      <w:lvlJc w:val="left"/>
      <w:pPr>
        <w:tabs>
          <w:tab w:val="num" w:pos="5040"/>
        </w:tabs>
        <w:ind w:left="5040" w:hanging="360"/>
      </w:pPr>
    </w:lvl>
    <w:lvl w:ilvl="7" w:tplc="7228C586" w:tentative="1">
      <w:start w:val="1"/>
      <w:numFmt w:val="decimal"/>
      <w:lvlText w:val="%8."/>
      <w:lvlJc w:val="left"/>
      <w:pPr>
        <w:tabs>
          <w:tab w:val="num" w:pos="5760"/>
        </w:tabs>
        <w:ind w:left="5760" w:hanging="360"/>
      </w:pPr>
    </w:lvl>
    <w:lvl w:ilvl="8" w:tplc="54603B4E" w:tentative="1">
      <w:start w:val="1"/>
      <w:numFmt w:val="decimal"/>
      <w:lvlText w:val="%9."/>
      <w:lvlJc w:val="left"/>
      <w:pPr>
        <w:tabs>
          <w:tab w:val="num" w:pos="6480"/>
        </w:tabs>
        <w:ind w:left="6480" w:hanging="360"/>
      </w:pPr>
    </w:lvl>
  </w:abstractNum>
  <w:abstractNum w:abstractNumId="32" w15:restartNumberingAfterBreak="0">
    <w:nsid w:val="713D7974"/>
    <w:multiLevelType w:val="hybridMultilevel"/>
    <w:tmpl w:val="30906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2DF208A"/>
    <w:multiLevelType w:val="hybridMultilevel"/>
    <w:tmpl w:val="4906F5B8"/>
    <w:lvl w:ilvl="0" w:tplc="3FFC062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3BA7C2A"/>
    <w:multiLevelType w:val="hybridMultilevel"/>
    <w:tmpl w:val="7674AD1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5" w15:restartNumberingAfterBreak="0">
    <w:nsid w:val="74B04E2D"/>
    <w:multiLevelType w:val="hybridMultilevel"/>
    <w:tmpl w:val="9C7813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6DB131E"/>
    <w:multiLevelType w:val="hybridMultilevel"/>
    <w:tmpl w:val="9E4C4A2E"/>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80B0A30"/>
    <w:multiLevelType w:val="hybridMultilevel"/>
    <w:tmpl w:val="015C84B0"/>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87D2A81"/>
    <w:multiLevelType w:val="hybridMultilevel"/>
    <w:tmpl w:val="9CD297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8813451"/>
    <w:multiLevelType w:val="hybridMultilevel"/>
    <w:tmpl w:val="6A20BE3E"/>
    <w:lvl w:ilvl="0" w:tplc="FA843D70">
      <w:start w:val="1"/>
      <w:numFmt w:val="decimal"/>
      <w:lvlText w:val="%1."/>
      <w:lvlJc w:val="left"/>
      <w:pPr>
        <w:tabs>
          <w:tab w:val="num" w:pos="720"/>
        </w:tabs>
        <w:ind w:left="720" w:hanging="360"/>
      </w:pPr>
    </w:lvl>
    <w:lvl w:ilvl="1" w:tplc="738E9AD6" w:tentative="1">
      <w:start w:val="1"/>
      <w:numFmt w:val="decimal"/>
      <w:lvlText w:val="%2."/>
      <w:lvlJc w:val="left"/>
      <w:pPr>
        <w:tabs>
          <w:tab w:val="num" w:pos="1440"/>
        </w:tabs>
        <w:ind w:left="1440" w:hanging="360"/>
      </w:pPr>
    </w:lvl>
    <w:lvl w:ilvl="2" w:tplc="846EF382" w:tentative="1">
      <w:start w:val="1"/>
      <w:numFmt w:val="decimal"/>
      <w:lvlText w:val="%3."/>
      <w:lvlJc w:val="left"/>
      <w:pPr>
        <w:tabs>
          <w:tab w:val="num" w:pos="2160"/>
        </w:tabs>
        <w:ind w:left="2160" w:hanging="360"/>
      </w:pPr>
    </w:lvl>
    <w:lvl w:ilvl="3" w:tplc="6EBA348C" w:tentative="1">
      <w:start w:val="1"/>
      <w:numFmt w:val="decimal"/>
      <w:lvlText w:val="%4."/>
      <w:lvlJc w:val="left"/>
      <w:pPr>
        <w:tabs>
          <w:tab w:val="num" w:pos="2880"/>
        </w:tabs>
        <w:ind w:left="2880" w:hanging="360"/>
      </w:pPr>
    </w:lvl>
    <w:lvl w:ilvl="4" w:tplc="4D507418" w:tentative="1">
      <w:start w:val="1"/>
      <w:numFmt w:val="decimal"/>
      <w:lvlText w:val="%5."/>
      <w:lvlJc w:val="left"/>
      <w:pPr>
        <w:tabs>
          <w:tab w:val="num" w:pos="3600"/>
        </w:tabs>
        <w:ind w:left="3600" w:hanging="360"/>
      </w:pPr>
    </w:lvl>
    <w:lvl w:ilvl="5" w:tplc="40BA722A" w:tentative="1">
      <w:start w:val="1"/>
      <w:numFmt w:val="decimal"/>
      <w:lvlText w:val="%6."/>
      <w:lvlJc w:val="left"/>
      <w:pPr>
        <w:tabs>
          <w:tab w:val="num" w:pos="4320"/>
        </w:tabs>
        <w:ind w:left="4320" w:hanging="360"/>
      </w:pPr>
    </w:lvl>
    <w:lvl w:ilvl="6" w:tplc="22B82F6A" w:tentative="1">
      <w:start w:val="1"/>
      <w:numFmt w:val="decimal"/>
      <w:lvlText w:val="%7."/>
      <w:lvlJc w:val="left"/>
      <w:pPr>
        <w:tabs>
          <w:tab w:val="num" w:pos="5040"/>
        </w:tabs>
        <w:ind w:left="5040" w:hanging="360"/>
      </w:pPr>
    </w:lvl>
    <w:lvl w:ilvl="7" w:tplc="7C80D884" w:tentative="1">
      <w:start w:val="1"/>
      <w:numFmt w:val="decimal"/>
      <w:lvlText w:val="%8."/>
      <w:lvlJc w:val="left"/>
      <w:pPr>
        <w:tabs>
          <w:tab w:val="num" w:pos="5760"/>
        </w:tabs>
        <w:ind w:left="5760" w:hanging="360"/>
      </w:pPr>
    </w:lvl>
    <w:lvl w:ilvl="8" w:tplc="D1B46FEA" w:tentative="1">
      <w:start w:val="1"/>
      <w:numFmt w:val="decimal"/>
      <w:lvlText w:val="%9."/>
      <w:lvlJc w:val="left"/>
      <w:pPr>
        <w:tabs>
          <w:tab w:val="num" w:pos="6480"/>
        </w:tabs>
        <w:ind w:left="6480" w:hanging="360"/>
      </w:pPr>
    </w:lvl>
  </w:abstractNum>
  <w:abstractNum w:abstractNumId="40" w15:restartNumberingAfterBreak="0">
    <w:nsid w:val="798B17E6"/>
    <w:multiLevelType w:val="hybridMultilevel"/>
    <w:tmpl w:val="1D10473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16cid:durableId="338432341">
    <w:abstractNumId w:val="19"/>
  </w:num>
  <w:num w:numId="2" w16cid:durableId="1727602463">
    <w:abstractNumId w:val="24"/>
  </w:num>
  <w:num w:numId="3" w16cid:durableId="231813113">
    <w:abstractNumId w:val="17"/>
  </w:num>
  <w:num w:numId="4" w16cid:durableId="1180312603">
    <w:abstractNumId w:val="18"/>
  </w:num>
  <w:num w:numId="5" w16cid:durableId="110055458">
    <w:abstractNumId w:val="29"/>
  </w:num>
  <w:num w:numId="6" w16cid:durableId="1988511961">
    <w:abstractNumId w:val="12"/>
  </w:num>
  <w:num w:numId="7" w16cid:durableId="1468934750">
    <w:abstractNumId w:val="26"/>
  </w:num>
  <w:num w:numId="8" w16cid:durableId="505440598">
    <w:abstractNumId w:val="36"/>
  </w:num>
  <w:num w:numId="9" w16cid:durableId="539361816">
    <w:abstractNumId w:val="37"/>
  </w:num>
  <w:num w:numId="10" w16cid:durableId="440030757">
    <w:abstractNumId w:val="21"/>
  </w:num>
  <w:num w:numId="11" w16cid:durableId="2082288412">
    <w:abstractNumId w:val="31"/>
  </w:num>
  <w:num w:numId="12" w16cid:durableId="182865425">
    <w:abstractNumId w:val="11"/>
  </w:num>
  <w:num w:numId="13" w16cid:durableId="173498975">
    <w:abstractNumId w:val="39"/>
  </w:num>
  <w:num w:numId="14" w16cid:durableId="343015566">
    <w:abstractNumId w:val="38"/>
  </w:num>
  <w:num w:numId="15" w16cid:durableId="1379040730">
    <w:abstractNumId w:val="16"/>
  </w:num>
  <w:num w:numId="16" w16cid:durableId="337391292">
    <w:abstractNumId w:val="33"/>
  </w:num>
  <w:num w:numId="17" w16cid:durableId="1828202133">
    <w:abstractNumId w:val="22"/>
  </w:num>
  <w:num w:numId="18" w16cid:durableId="1115520210">
    <w:abstractNumId w:val="3"/>
  </w:num>
  <w:num w:numId="19" w16cid:durableId="1365525102">
    <w:abstractNumId w:val="8"/>
  </w:num>
  <w:num w:numId="20" w16cid:durableId="2137680832">
    <w:abstractNumId w:val="4"/>
  </w:num>
  <w:num w:numId="21" w16cid:durableId="668946900">
    <w:abstractNumId w:val="25"/>
  </w:num>
  <w:num w:numId="22" w16cid:durableId="821391837">
    <w:abstractNumId w:val="6"/>
  </w:num>
  <w:num w:numId="23" w16cid:durableId="2123765704">
    <w:abstractNumId w:val="23"/>
  </w:num>
  <w:num w:numId="24" w16cid:durableId="9573734">
    <w:abstractNumId w:val="5"/>
  </w:num>
  <w:num w:numId="25" w16cid:durableId="1229070793">
    <w:abstractNumId w:val="9"/>
  </w:num>
  <w:num w:numId="26" w16cid:durableId="501699982">
    <w:abstractNumId w:val="20"/>
  </w:num>
  <w:num w:numId="27" w16cid:durableId="79525824">
    <w:abstractNumId w:val="2"/>
  </w:num>
  <w:num w:numId="28" w16cid:durableId="1325548073">
    <w:abstractNumId w:val="15"/>
  </w:num>
  <w:num w:numId="29" w16cid:durableId="186530461">
    <w:abstractNumId w:val="1"/>
  </w:num>
  <w:num w:numId="30" w16cid:durableId="1775395529">
    <w:abstractNumId w:val="35"/>
  </w:num>
  <w:num w:numId="31" w16cid:durableId="1718620457">
    <w:abstractNumId w:val="34"/>
  </w:num>
  <w:num w:numId="32" w16cid:durableId="701445579">
    <w:abstractNumId w:val="32"/>
  </w:num>
  <w:num w:numId="33" w16cid:durableId="1006787805">
    <w:abstractNumId w:val="7"/>
  </w:num>
  <w:num w:numId="34" w16cid:durableId="1201288587">
    <w:abstractNumId w:val="14"/>
  </w:num>
  <w:num w:numId="35" w16cid:durableId="1218543269">
    <w:abstractNumId w:val="13"/>
  </w:num>
  <w:num w:numId="36" w16cid:durableId="1062866872">
    <w:abstractNumId w:val="30"/>
  </w:num>
  <w:num w:numId="37" w16cid:durableId="746341124">
    <w:abstractNumId w:val="40"/>
  </w:num>
  <w:num w:numId="38" w16cid:durableId="871066826">
    <w:abstractNumId w:val="27"/>
  </w:num>
  <w:num w:numId="39" w16cid:durableId="1663653487">
    <w:abstractNumId w:val="0"/>
  </w:num>
  <w:num w:numId="40" w16cid:durableId="1759248443">
    <w:abstractNumId w:val="10"/>
  </w:num>
  <w:num w:numId="41" w16cid:durableId="1248924058">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wz5ppf2sezznewrrqvxxdwpxxvzx0dpad2&quot;&gt;My EndNote Library - FOR RESEARCH PROJECT&lt;record-ids&gt;&lt;item&gt;18&lt;/item&gt;&lt;item&gt;261&lt;/item&gt;&lt;item&gt;907&lt;/item&gt;&lt;item&gt;931&lt;/item&gt;&lt;item&gt;979&lt;/item&gt;&lt;item&gt;990&lt;/item&gt;&lt;item&gt;1084&lt;/item&gt;&lt;item&gt;1132&lt;/item&gt;&lt;item&gt;1135&lt;/item&gt;&lt;item&gt;1212&lt;/item&gt;&lt;item&gt;1263&lt;/item&gt;&lt;item&gt;1275&lt;/item&gt;&lt;item&gt;1319&lt;/item&gt;&lt;item&gt;1326&lt;/item&gt;&lt;item&gt;1391&lt;/item&gt;&lt;item&gt;1410&lt;/item&gt;&lt;item&gt;1423&lt;/item&gt;&lt;item&gt;1504&lt;/item&gt;&lt;item&gt;1911&lt;/item&gt;&lt;item&gt;2773&lt;/item&gt;&lt;item&gt;2813&lt;/item&gt;&lt;item&gt;2889&lt;/item&gt;&lt;item&gt;2997&lt;/item&gt;&lt;item&gt;2999&lt;/item&gt;&lt;item&gt;3000&lt;/item&gt;&lt;item&gt;3003&lt;/item&gt;&lt;item&gt;3015&lt;/item&gt;&lt;item&gt;3016&lt;/item&gt;&lt;item&gt;3025&lt;/item&gt;&lt;item&gt;3026&lt;/item&gt;&lt;item&gt;3027&lt;/item&gt;&lt;item&gt;3029&lt;/item&gt;&lt;item&gt;3030&lt;/item&gt;&lt;item&gt;3031&lt;/item&gt;&lt;item&gt;3034&lt;/item&gt;&lt;item&gt;3035&lt;/item&gt;&lt;item&gt;3036&lt;/item&gt;&lt;/record-ids&gt;&lt;/item&gt;&lt;/Libraries&gt;"/>
  </w:docVars>
  <w:rsids>
    <w:rsidRoot w:val="0041448E"/>
    <w:rsid w:val="00000057"/>
    <w:rsid w:val="0000021C"/>
    <w:rsid w:val="000007DF"/>
    <w:rsid w:val="0000083B"/>
    <w:rsid w:val="00000981"/>
    <w:rsid w:val="000012F0"/>
    <w:rsid w:val="00001599"/>
    <w:rsid w:val="00001AE7"/>
    <w:rsid w:val="00001CBF"/>
    <w:rsid w:val="00001E1B"/>
    <w:rsid w:val="00001FD5"/>
    <w:rsid w:val="000020C4"/>
    <w:rsid w:val="000020E2"/>
    <w:rsid w:val="00002535"/>
    <w:rsid w:val="00002994"/>
    <w:rsid w:val="00002AC4"/>
    <w:rsid w:val="000030B8"/>
    <w:rsid w:val="000036A4"/>
    <w:rsid w:val="000037D8"/>
    <w:rsid w:val="00003C66"/>
    <w:rsid w:val="00004D89"/>
    <w:rsid w:val="00005165"/>
    <w:rsid w:val="00006321"/>
    <w:rsid w:val="00006BE6"/>
    <w:rsid w:val="00007415"/>
    <w:rsid w:val="00007B29"/>
    <w:rsid w:val="00007C6C"/>
    <w:rsid w:val="00010BCA"/>
    <w:rsid w:val="00010C8B"/>
    <w:rsid w:val="00010FD6"/>
    <w:rsid w:val="000121AB"/>
    <w:rsid w:val="0001255C"/>
    <w:rsid w:val="00012DF0"/>
    <w:rsid w:val="00012F1C"/>
    <w:rsid w:val="000131F8"/>
    <w:rsid w:val="00013269"/>
    <w:rsid w:val="000139C9"/>
    <w:rsid w:val="00014387"/>
    <w:rsid w:val="0001487C"/>
    <w:rsid w:val="0001519B"/>
    <w:rsid w:val="000151D2"/>
    <w:rsid w:val="00015750"/>
    <w:rsid w:val="000161E1"/>
    <w:rsid w:val="000168D4"/>
    <w:rsid w:val="000170A3"/>
    <w:rsid w:val="000208CE"/>
    <w:rsid w:val="00021621"/>
    <w:rsid w:val="00021868"/>
    <w:rsid w:val="00022469"/>
    <w:rsid w:val="00022CFF"/>
    <w:rsid w:val="000233F2"/>
    <w:rsid w:val="00023D92"/>
    <w:rsid w:val="00024149"/>
    <w:rsid w:val="000243FC"/>
    <w:rsid w:val="00024D15"/>
    <w:rsid w:val="00024DB1"/>
    <w:rsid w:val="00024FA0"/>
    <w:rsid w:val="0002523F"/>
    <w:rsid w:val="00026160"/>
    <w:rsid w:val="00026AB4"/>
    <w:rsid w:val="00027302"/>
    <w:rsid w:val="00027641"/>
    <w:rsid w:val="00030889"/>
    <w:rsid w:val="0003129B"/>
    <w:rsid w:val="00031369"/>
    <w:rsid w:val="00031CC4"/>
    <w:rsid w:val="000320B2"/>
    <w:rsid w:val="000328A9"/>
    <w:rsid w:val="000333D8"/>
    <w:rsid w:val="00033876"/>
    <w:rsid w:val="00033C23"/>
    <w:rsid w:val="00033D35"/>
    <w:rsid w:val="00033F86"/>
    <w:rsid w:val="00034111"/>
    <w:rsid w:val="0003444C"/>
    <w:rsid w:val="00034699"/>
    <w:rsid w:val="0003534D"/>
    <w:rsid w:val="000364A5"/>
    <w:rsid w:val="00036987"/>
    <w:rsid w:val="00037B2E"/>
    <w:rsid w:val="00037B6F"/>
    <w:rsid w:val="00037C80"/>
    <w:rsid w:val="000403BA"/>
    <w:rsid w:val="0004072B"/>
    <w:rsid w:val="0004147F"/>
    <w:rsid w:val="00042330"/>
    <w:rsid w:val="0004320C"/>
    <w:rsid w:val="00043319"/>
    <w:rsid w:val="0004382C"/>
    <w:rsid w:val="00043D96"/>
    <w:rsid w:val="00043F63"/>
    <w:rsid w:val="000443B0"/>
    <w:rsid w:val="0004492B"/>
    <w:rsid w:val="0004634B"/>
    <w:rsid w:val="00046CDC"/>
    <w:rsid w:val="00046D89"/>
    <w:rsid w:val="000479F1"/>
    <w:rsid w:val="00050ED5"/>
    <w:rsid w:val="0005108B"/>
    <w:rsid w:val="00052611"/>
    <w:rsid w:val="00052EC1"/>
    <w:rsid w:val="000532A9"/>
    <w:rsid w:val="000536C2"/>
    <w:rsid w:val="00053926"/>
    <w:rsid w:val="00053B54"/>
    <w:rsid w:val="0005555A"/>
    <w:rsid w:val="000555E0"/>
    <w:rsid w:val="000557C6"/>
    <w:rsid w:val="00055811"/>
    <w:rsid w:val="00055CD7"/>
    <w:rsid w:val="000568CA"/>
    <w:rsid w:val="00057416"/>
    <w:rsid w:val="0005750D"/>
    <w:rsid w:val="00057647"/>
    <w:rsid w:val="00057FA5"/>
    <w:rsid w:val="00060130"/>
    <w:rsid w:val="00061E10"/>
    <w:rsid w:val="000629D4"/>
    <w:rsid w:val="00062A7C"/>
    <w:rsid w:val="00063D73"/>
    <w:rsid w:val="00064309"/>
    <w:rsid w:val="000648E1"/>
    <w:rsid w:val="00064AC4"/>
    <w:rsid w:val="0006523F"/>
    <w:rsid w:val="00065941"/>
    <w:rsid w:val="00066A32"/>
    <w:rsid w:val="00066CD3"/>
    <w:rsid w:val="00066ED0"/>
    <w:rsid w:val="000670D9"/>
    <w:rsid w:val="0006729C"/>
    <w:rsid w:val="00067862"/>
    <w:rsid w:val="00067FEC"/>
    <w:rsid w:val="00070E58"/>
    <w:rsid w:val="000716CD"/>
    <w:rsid w:val="0007181D"/>
    <w:rsid w:val="00071890"/>
    <w:rsid w:val="00071AF3"/>
    <w:rsid w:val="00072226"/>
    <w:rsid w:val="0007328F"/>
    <w:rsid w:val="00073DE2"/>
    <w:rsid w:val="00073E83"/>
    <w:rsid w:val="0007404A"/>
    <w:rsid w:val="00074526"/>
    <w:rsid w:val="000748FF"/>
    <w:rsid w:val="000749DB"/>
    <w:rsid w:val="0007535D"/>
    <w:rsid w:val="00075819"/>
    <w:rsid w:val="0007588B"/>
    <w:rsid w:val="00075E66"/>
    <w:rsid w:val="000761C5"/>
    <w:rsid w:val="00076C40"/>
    <w:rsid w:val="00076DCE"/>
    <w:rsid w:val="00077C5E"/>
    <w:rsid w:val="0008079F"/>
    <w:rsid w:val="000810D8"/>
    <w:rsid w:val="00081FF1"/>
    <w:rsid w:val="00082521"/>
    <w:rsid w:val="00082C2E"/>
    <w:rsid w:val="000833B7"/>
    <w:rsid w:val="00083ABA"/>
    <w:rsid w:val="00084A56"/>
    <w:rsid w:val="0008547B"/>
    <w:rsid w:val="00085D8C"/>
    <w:rsid w:val="00086890"/>
    <w:rsid w:val="00086B76"/>
    <w:rsid w:val="00086C92"/>
    <w:rsid w:val="00086ED7"/>
    <w:rsid w:val="000900AE"/>
    <w:rsid w:val="000902DF"/>
    <w:rsid w:val="00091334"/>
    <w:rsid w:val="0009136B"/>
    <w:rsid w:val="00091B96"/>
    <w:rsid w:val="00091F46"/>
    <w:rsid w:val="000922EB"/>
    <w:rsid w:val="00092695"/>
    <w:rsid w:val="0009294D"/>
    <w:rsid w:val="000940DC"/>
    <w:rsid w:val="000948EE"/>
    <w:rsid w:val="000951C1"/>
    <w:rsid w:val="000971B6"/>
    <w:rsid w:val="000971DE"/>
    <w:rsid w:val="000977B2"/>
    <w:rsid w:val="000977B4"/>
    <w:rsid w:val="000A03CC"/>
    <w:rsid w:val="000A0BA2"/>
    <w:rsid w:val="000A0E8C"/>
    <w:rsid w:val="000A177F"/>
    <w:rsid w:val="000A3525"/>
    <w:rsid w:val="000A4ADD"/>
    <w:rsid w:val="000A4DD2"/>
    <w:rsid w:val="000A4F4C"/>
    <w:rsid w:val="000A51A9"/>
    <w:rsid w:val="000A554C"/>
    <w:rsid w:val="000A5873"/>
    <w:rsid w:val="000A5ADE"/>
    <w:rsid w:val="000A623B"/>
    <w:rsid w:val="000A7476"/>
    <w:rsid w:val="000A76F4"/>
    <w:rsid w:val="000A784B"/>
    <w:rsid w:val="000A78D8"/>
    <w:rsid w:val="000B0619"/>
    <w:rsid w:val="000B098F"/>
    <w:rsid w:val="000B09C9"/>
    <w:rsid w:val="000B1D2E"/>
    <w:rsid w:val="000B225D"/>
    <w:rsid w:val="000B26D5"/>
    <w:rsid w:val="000B305C"/>
    <w:rsid w:val="000B31D5"/>
    <w:rsid w:val="000B3383"/>
    <w:rsid w:val="000B3BAC"/>
    <w:rsid w:val="000B4703"/>
    <w:rsid w:val="000B4879"/>
    <w:rsid w:val="000B582A"/>
    <w:rsid w:val="000B609F"/>
    <w:rsid w:val="000B6310"/>
    <w:rsid w:val="000B738F"/>
    <w:rsid w:val="000C0216"/>
    <w:rsid w:val="000C027B"/>
    <w:rsid w:val="000C0649"/>
    <w:rsid w:val="000C0674"/>
    <w:rsid w:val="000C0BE8"/>
    <w:rsid w:val="000C1370"/>
    <w:rsid w:val="000C151D"/>
    <w:rsid w:val="000C1671"/>
    <w:rsid w:val="000C2450"/>
    <w:rsid w:val="000C26DA"/>
    <w:rsid w:val="000C2A52"/>
    <w:rsid w:val="000C3466"/>
    <w:rsid w:val="000C44AF"/>
    <w:rsid w:val="000C45C1"/>
    <w:rsid w:val="000C477E"/>
    <w:rsid w:val="000C5000"/>
    <w:rsid w:val="000C5341"/>
    <w:rsid w:val="000C6CC5"/>
    <w:rsid w:val="000C7A76"/>
    <w:rsid w:val="000C7B1D"/>
    <w:rsid w:val="000D013D"/>
    <w:rsid w:val="000D05A7"/>
    <w:rsid w:val="000D0F0C"/>
    <w:rsid w:val="000D1F26"/>
    <w:rsid w:val="000D2C4B"/>
    <w:rsid w:val="000D30DC"/>
    <w:rsid w:val="000D32E2"/>
    <w:rsid w:val="000D3B49"/>
    <w:rsid w:val="000D40AD"/>
    <w:rsid w:val="000D431B"/>
    <w:rsid w:val="000D4BB7"/>
    <w:rsid w:val="000D5103"/>
    <w:rsid w:val="000D5420"/>
    <w:rsid w:val="000D5425"/>
    <w:rsid w:val="000D5CE2"/>
    <w:rsid w:val="000D5CEB"/>
    <w:rsid w:val="000D5E1D"/>
    <w:rsid w:val="000D6145"/>
    <w:rsid w:val="000D6A50"/>
    <w:rsid w:val="000D6BAD"/>
    <w:rsid w:val="000D779A"/>
    <w:rsid w:val="000D7D26"/>
    <w:rsid w:val="000D7DDD"/>
    <w:rsid w:val="000E0254"/>
    <w:rsid w:val="000E06C3"/>
    <w:rsid w:val="000E14C8"/>
    <w:rsid w:val="000E2D3E"/>
    <w:rsid w:val="000E310E"/>
    <w:rsid w:val="000E3195"/>
    <w:rsid w:val="000E36EB"/>
    <w:rsid w:val="000E39E1"/>
    <w:rsid w:val="000E4618"/>
    <w:rsid w:val="000E4BE5"/>
    <w:rsid w:val="000E5430"/>
    <w:rsid w:val="000E58DA"/>
    <w:rsid w:val="000E5C61"/>
    <w:rsid w:val="000E67D1"/>
    <w:rsid w:val="000E6C5B"/>
    <w:rsid w:val="000E6EF0"/>
    <w:rsid w:val="000E72AC"/>
    <w:rsid w:val="000F07D9"/>
    <w:rsid w:val="000F0D38"/>
    <w:rsid w:val="000F14FB"/>
    <w:rsid w:val="000F18B1"/>
    <w:rsid w:val="000F272B"/>
    <w:rsid w:val="000F2BE3"/>
    <w:rsid w:val="000F3088"/>
    <w:rsid w:val="000F389E"/>
    <w:rsid w:val="000F3AA9"/>
    <w:rsid w:val="000F3C99"/>
    <w:rsid w:val="000F4CE8"/>
    <w:rsid w:val="000F517F"/>
    <w:rsid w:val="000F5351"/>
    <w:rsid w:val="000F59FA"/>
    <w:rsid w:val="000F5A6C"/>
    <w:rsid w:val="000F6AB9"/>
    <w:rsid w:val="000F6DB9"/>
    <w:rsid w:val="000F75AD"/>
    <w:rsid w:val="00101032"/>
    <w:rsid w:val="00102255"/>
    <w:rsid w:val="001022F8"/>
    <w:rsid w:val="0010269A"/>
    <w:rsid w:val="00102EF3"/>
    <w:rsid w:val="00103F81"/>
    <w:rsid w:val="00104630"/>
    <w:rsid w:val="00104840"/>
    <w:rsid w:val="00105321"/>
    <w:rsid w:val="00105E60"/>
    <w:rsid w:val="00105FFC"/>
    <w:rsid w:val="00106A31"/>
    <w:rsid w:val="00106D13"/>
    <w:rsid w:val="00106E95"/>
    <w:rsid w:val="00107352"/>
    <w:rsid w:val="00107BDF"/>
    <w:rsid w:val="00107D32"/>
    <w:rsid w:val="0011039A"/>
    <w:rsid w:val="001108C7"/>
    <w:rsid w:val="00110DC0"/>
    <w:rsid w:val="0011100B"/>
    <w:rsid w:val="00111F4B"/>
    <w:rsid w:val="00112966"/>
    <w:rsid w:val="00112F54"/>
    <w:rsid w:val="00113717"/>
    <w:rsid w:val="00113B02"/>
    <w:rsid w:val="00113F48"/>
    <w:rsid w:val="001148C3"/>
    <w:rsid w:val="00114A7C"/>
    <w:rsid w:val="00114D27"/>
    <w:rsid w:val="00114F56"/>
    <w:rsid w:val="001150E3"/>
    <w:rsid w:val="00115AD4"/>
    <w:rsid w:val="00115C90"/>
    <w:rsid w:val="00115F50"/>
    <w:rsid w:val="00116097"/>
    <w:rsid w:val="0011610F"/>
    <w:rsid w:val="00116236"/>
    <w:rsid w:val="001162EB"/>
    <w:rsid w:val="00116BA8"/>
    <w:rsid w:val="00117F31"/>
    <w:rsid w:val="00117FF7"/>
    <w:rsid w:val="0012012C"/>
    <w:rsid w:val="00120728"/>
    <w:rsid w:val="00120D95"/>
    <w:rsid w:val="00120EC7"/>
    <w:rsid w:val="00121468"/>
    <w:rsid w:val="00121531"/>
    <w:rsid w:val="001219D0"/>
    <w:rsid w:val="00121B64"/>
    <w:rsid w:val="00122021"/>
    <w:rsid w:val="0012234D"/>
    <w:rsid w:val="001223C8"/>
    <w:rsid w:val="00122B08"/>
    <w:rsid w:val="0012363E"/>
    <w:rsid w:val="001239E3"/>
    <w:rsid w:val="00123C9F"/>
    <w:rsid w:val="001241E5"/>
    <w:rsid w:val="001244B1"/>
    <w:rsid w:val="0012457E"/>
    <w:rsid w:val="00124639"/>
    <w:rsid w:val="00124EDF"/>
    <w:rsid w:val="001253B6"/>
    <w:rsid w:val="00125900"/>
    <w:rsid w:val="0012615A"/>
    <w:rsid w:val="00126459"/>
    <w:rsid w:val="00126653"/>
    <w:rsid w:val="00126D86"/>
    <w:rsid w:val="00126DA4"/>
    <w:rsid w:val="00127283"/>
    <w:rsid w:val="00127412"/>
    <w:rsid w:val="00127BF5"/>
    <w:rsid w:val="0013045A"/>
    <w:rsid w:val="00130EE2"/>
    <w:rsid w:val="0013115B"/>
    <w:rsid w:val="00131956"/>
    <w:rsid w:val="00131A29"/>
    <w:rsid w:val="001327D6"/>
    <w:rsid w:val="0013572D"/>
    <w:rsid w:val="0013574C"/>
    <w:rsid w:val="00135828"/>
    <w:rsid w:val="00135F0B"/>
    <w:rsid w:val="00135F34"/>
    <w:rsid w:val="00136C1B"/>
    <w:rsid w:val="00136C27"/>
    <w:rsid w:val="00136E45"/>
    <w:rsid w:val="00136FC2"/>
    <w:rsid w:val="00136FD0"/>
    <w:rsid w:val="001401F6"/>
    <w:rsid w:val="001404C4"/>
    <w:rsid w:val="00140615"/>
    <w:rsid w:val="00140995"/>
    <w:rsid w:val="00140F24"/>
    <w:rsid w:val="00140F9A"/>
    <w:rsid w:val="0014111B"/>
    <w:rsid w:val="00141FA2"/>
    <w:rsid w:val="00142B44"/>
    <w:rsid w:val="00142D49"/>
    <w:rsid w:val="00142E0C"/>
    <w:rsid w:val="00142EA5"/>
    <w:rsid w:val="001435EA"/>
    <w:rsid w:val="001438DF"/>
    <w:rsid w:val="00143972"/>
    <w:rsid w:val="00144F25"/>
    <w:rsid w:val="00145977"/>
    <w:rsid w:val="00145AF3"/>
    <w:rsid w:val="00145FD1"/>
    <w:rsid w:val="00146AD4"/>
    <w:rsid w:val="00146BF3"/>
    <w:rsid w:val="00147A10"/>
    <w:rsid w:val="001505B0"/>
    <w:rsid w:val="0015079A"/>
    <w:rsid w:val="00151C2A"/>
    <w:rsid w:val="00152234"/>
    <w:rsid w:val="00152AD4"/>
    <w:rsid w:val="001537C2"/>
    <w:rsid w:val="00155090"/>
    <w:rsid w:val="0015516F"/>
    <w:rsid w:val="001553B6"/>
    <w:rsid w:val="001555DD"/>
    <w:rsid w:val="001563BF"/>
    <w:rsid w:val="00156419"/>
    <w:rsid w:val="00156661"/>
    <w:rsid w:val="001567A2"/>
    <w:rsid w:val="00156CE0"/>
    <w:rsid w:val="001576A0"/>
    <w:rsid w:val="001578A5"/>
    <w:rsid w:val="001600DA"/>
    <w:rsid w:val="00161B81"/>
    <w:rsid w:val="0016201C"/>
    <w:rsid w:val="00163963"/>
    <w:rsid w:val="00164D4A"/>
    <w:rsid w:val="00165DF5"/>
    <w:rsid w:val="00166BD5"/>
    <w:rsid w:val="00166E33"/>
    <w:rsid w:val="00167701"/>
    <w:rsid w:val="00167796"/>
    <w:rsid w:val="00167B55"/>
    <w:rsid w:val="00170170"/>
    <w:rsid w:val="00170221"/>
    <w:rsid w:val="00170985"/>
    <w:rsid w:val="00171758"/>
    <w:rsid w:val="001717D9"/>
    <w:rsid w:val="00171FAB"/>
    <w:rsid w:val="0017248A"/>
    <w:rsid w:val="0017299E"/>
    <w:rsid w:val="00173BF5"/>
    <w:rsid w:val="00173E34"/>
    <w:rsid w:val="00173E95"/>
    <w:rsid w:val="00173EAB"/>
    <w:rsid w:val="00173F49"/>
    <w:rsid w:val="001741FC"/>
    <w:rsid w:val="001742AD"/>
    <w:rsid w:val="001746AD"/>
    <w:rsid w:val="001757C8"/>
    <w:rsid w:val="001761D3"/>
    <w:rsid w:val="00176223"/>
    <w:rsid w:val="0017685A"/>
    <w:rsid w:val="00176FFC"/>
    <w:rsid w:val="00177123"/>
    <w:rsid w:val="001773E2"/>
    <w:rsid w:val="0017761C"/>
    <w:rsid w:val="00180456"/>
    <w:rsid w:val="00180DDA"/>
    <w:rsid w:val="00180ECE"/>
    <w:rsid w:val="00180F7C"/>
    <w:rsid w:val="001818B4"/>
    <w:rsid w:val="00181DD6"/>
    <w:rsid w:val="001823DB"/>
    <w:rsid w:val="00182C8E"/>
    <w:rsid w:val="00182E9C"/>
    <w:rsid w:val="00183988"/>
    <w:rsid w:val="00183A73"/>
    <w:rsid w:val="00183A7D"/>
    <w:rsid w:val="00183AE2"/>
    <w:rsid w:val="00183B64"/>
    <w:rsid w:val="0018441C"/>
    <w:rsid w:val="0018485A"/>
    <w:rsid w:val="00184FE9"/>
    <w:rsid w:val="001851D0"/>
    <w:rsid w:val="001854DD"/>
    <w:rsid w:val="0018575E"/>
    <w:rsid w:val="00185A75"/>
    <w:rsid w:val="00185C83"/>
    <w:rsid w:val="00185CFA"/>
    <w:rsid w:val="00185EE6"/>
    <w:rsid w:val="00186856"/>
    <w:rsid w:val="00187568"/>
    <w:rsid w:val="00190BB7"/>
    <w:rsid w:val="001913F8"/>
    <w:rsid w:val="00191631"/>
    <w:rsid w:val="001916BF"/>
    <w:rsid w:val="00191776"/>
    <w:rsid w:val="00191DC5"/>
    <w:rsid w:val="00192441"/>
    <w:rsid w:val="001924C9"/>
    <w:rsid w:val="00194458"/>
    <w:rsid w:val="00194C56"/>
    <w:rsid w:val="00194E0C"/>
    <w:rsid w:val="00195294"/>
    <w:rsid w:val="00196038"/>
    <w:rsid w:val="00196157"/>
    <w:rsid w:val="001A0095"/>
    <w:rsid w:val="001A0670"/>
    <w:rsid w:val="001A0E8C"/>
    <w:rsid w:val="001A15B4"/>
    <w:rsid w:val="001A1BE5"/>
    <w:rsid w:val="001A2A04"/>
    <w:rsid w:val="001A30AF"/>
    <w:rsid w:val="001A3B48"/>
    <w:rsid w:val="001A481A"/>
    <w:rsid w:val="001A4CBD"/>
    <w:rsid w:val="001A5304"/>
    <w:rsid w:val="001A57EC"/>
    <w:rsid w:val="001A5A85"/>
    <w:rsid w:val="001A5C7F"/>
    <w:rsid w:val="001A7A56"/>
    <w:rsid w:val="001B043F"/>
    <w:rsid w:val="001B1603"/>
    <w:rsid w:val="001B197A"/>
    <w:rsid w:val="001B1F62"/>
    <w:rsid w:val="001B20DA"/>
    <w:rsid w:val="001B21C4"/>
    <w:rsid w:val="001B2275"/>
    <w:rsid w:val="001B28BC"/>
    <w:rsid w:val="001B2B4E"/>
    <w:rsid w:val="001B2D66"/>
    <w:rsid w:val="001B2D70"/>
    <w:rsid w:val="001B2F0D"/>
    <w:rsid w:val="001B3617"/>
    <w:rsid w:val="001B368A"/>
    <w:rsid w:val="001B3ABA"/>
    <w:rsid w:val="001B5605"/>
    <w:rsid w:val="001B5859"/>
    <w:rsid w:val="001B5FBF"/>
    <w:rsid w:val="001B6831"/>
    <w:rsid w:val="001B7113"/>
    <w:rsid w:val="001B72A0"/>
    <w:rsid w:val="001B74AE"/>
    <w:rsid w:val="001B7697"/>
    <w:rsid w:val="001C050B"/>
    <w:rsid w:val="001C09CA"/>
    <w:rsid w:val="001C0FB4"/>
    <w:rsid w:val="001C1110"/>
    <w:rsid w:val="001C17FF"/>
    <w:rsid w:val="001C24D4"/>
    <w:rsid w:val="001C2D07"/>
    <w:rsid w:val="001C3084"/>
    <w:rsid w:val="001C337F"/>
    <w:rsid w:val="001C352D"/>
    <w:rsid w:val="001C3C69"/>
    <w:rsid w:val="001C3FEE"/>
    <w:rsid w:val="001C40A7"/>
    <w:rsid w:val="001C4527"/>
    <w:rsid w:val="001C45F0"/>
    <w:rsid w:val="001C4A8A"/>
    <w:rsid w:val="001C4F67"/>
    <w:rsid w:val="001C5EC8"/>
    <w:rsid w:val="001C614B"/>
    <w:rsid w:val="001C6359"/>
    <w:rsid w:val="001C6A5F"/>
    <w:rsid w:val="001C6ADC"/>
    <w:rsid w:val="001C77B1"/>
    <w:rsid w:val="001C7F5B"/>
    <w:rsid w:val="001D084B"/>
    <w:rsid w:val="001D1693"/>
    <w:rsid w:val="001D1925"/>
    <w:rsid w:val="001D19BD"/>
    <w:rsid w:val="001D217D"/>
    <w:rsid w:val="001D2879"/>
    <w:rsid w:val="001D2A7A"/>
    <w:rsid w:val="001D2B01"/>
    <w:rsid w:val="001D2E50"/>
    <w:rsid w:val="001D3A00"/>
    <w:rsid w:val="001D4378"/>
    <w:rsid w:val="001D4F0C"/>
    <w:rsid w:val="001D5370"/>
    <w:rsid w:val="001D5E5E"/>
    <w:rsid w:val="001D6242"/>
    <w:rsid w:val="001D67D4"/>
    <w:rsid w:val="001D6D04"/>
    <w:rsid w:val="001D7908"/>
    <w:rsid w:val="001D7D50"/>
    <w:rsid w:val="001E0904"/>
    <w:rsid w:val="001E1DEC"/>
    <w:rsid w:val="001E2B6E"/>
    <w:rsid w:val="001E2C39"/>
    <w:rsid w:val="001E2D8F"/>
    <w:rsid w:val="001E39F1"/>
    <w:rsid w:val="001E4785"/>
    <w:rsid w:val="001E4E8A"/>
    <w:rsid w:val="001E51B6"/>
    <w:rsid w:val="001E561D"/>
    <w:rsid w:val="001E5821"/>
    <w:rsid w:val="001E6489"/>
    <w:rsid w:val="001E68B2"/>
    <w:rsid w:val="001E6C2C"/>
    <w:rsid w:val="001F07B0"/>
    <w:rsid w:val="001F08B3"/>
    <w:rsid w:val="001F0A14"/>
    <w:rsid w:val="001F10BE"/>
    <w:rsid w:val="001F10C5"/>
    <w:rsid w:val="001F1E4E"/>
    <w:rsid w:val="001F1EF5"/>
    <w:rsid w:val="001F211E"/>
    <w:rsid w:val="001F224B"/>
    <w:rsid w:val="001F2904"/>
    <w:rsid w:val="001F2A67"/>
    <w:rsid w:val="001F3824"/>
    <w:rsid w:val="001F3DEB"/>
    <w:rsid w:val="001F4202"/>
    <w:rsid w:val="001F4468"/>
    <w:rsid w:val="001F48E2"/>
    <w:rsid w:val="001F4F32"/>
    <w:rsid w:val="001F5087"/>
    <w:rsid w:val="001F52EB"/>
    <w:rsid w:val="001F5574"/>
    <w:rsid w:val="001F66C3"/>
    <w:rsid w:val="001F68B1"/>
    <w:rsid w:val="001F6D9C"/>
    <w:rsid w:val="001F6ED4"/>
    <w:rsid w:val="001F6EF1"/>
    <w:rsid w:val="001F7B50"/>
    <w:rsid w:val="001F7EF2"/>
    <w:rsid w:val="00200827"/>
    <w:rsid w:val="002010AB"/>
    <w:rsid w:val="00202059"/>
    <w:rsid w:val="0020271B"/>
    <w:rsid w:val="00202FD1"/>
    <w:rsid w:val="00203913"/>
    <w:rsid w:val="002043B5"/>
    <w:rsid w:val="0020492A"/>
    <w:rsid w:val="002052B4"/>
    <w:rsid w:val="002053A6"/>
    <w:rsid w:val="002058D1"/>
    <w:rsid w:val="00205C7C"/>
    <w:rsid w:val="00206394"/>
    <w:rsid w:val="0020695E"/>
    <w:rsid w:val="00206CC0"/>
    <w:rsid w:val="00206D5E"/>
    <w:rsid w:val="00206F47"/>
    <w:rsid w:val="00207737"/>
    <w:rsid w:val="00207B81"/>
    <w:rsid w:val="002100C3"/>
    <w:rsid w:val="002103BD"/>
    <w:rsid w:val="00210641"/>
    <w:rsid w:val="0021077F"/>
    <w:rsid w:val="0021087E"/>
    <w:rsid w:val="002109E5"/>
    <w:rsid w:val="00210C25"/>
    <w:rsid w:val="00210C9D"/>
    <w:rsid w:val="00210ED4"/>
    <w:rsid w:val="0021104C"/>
    <w:rsid w:val="00211983"/>
    <w:rsid w:val="0021201C"/>
    <w:rsid w:val="00212CA3"/>
    <w:rsid w:val="00212DBD"/>
    <w:rsid w:val="002133B1"/>
    <w:rsid w:val="00213555"/>
    <w:rsid w:val="0021367D"/>
    <w:rsid w:val="00213FD4"/>
    <w:rsid w:val="00214639"/>
    <w:rsid w:val="00214B84"/>
    <w:rsid w:val="002163DF"/>
    <w:rsid w:val="002168A5"/>
    <w:rsid w:val="00216CF0"/>
    <w:rsid w:val="0021719E"/>
    <w:rsid w:val="002172DA"/>
    <w:rsid w:val="00220209"/>
    <w:rsid w:val="00221884"/>
    <w:rsid w:val="00222A3B"/>
    <w:rsid w:val="00223216"/>
    <w:rsid w:val="0022342A"/>
    <w:rsid w:val="00223858"/>
    <w:rsid w:val="002239D3"/>
    <w:rsid w:val="00224B53"/>
    <w:rsid w:val="002251F0"/>
    <w:rsid w:val="002252CD"/>
    <w:rsid w:val="002257E9"/>
    <w:rsid w:val="00225882"/>
    <w:rsid w:val="00225CB7"/>
    <w:rsid w:val="0022638A"/>
    <w:rsid w:val="0022708D"/>
    <w:rsid w:val="00227B91"/>
    <w:rsid w:val="00227BCA"/>
    <w:rsid w:val="00227EE3"/>
    <w:rsid w:val="00231ED6"/>
    <w:rsid w:val="00232E0C"/>
    <w:rsid w:val="00232FCA"/>
    <w:rsid w:val="0023316B"/>
    <w:rsid w:val="002345A4"/>
    <w:rsid w:val="002348CD"/>
    <w:rsid w:val="00234AC4"/>
    <w:rsid w:val="00234E38"/>
    <w:rsid w:val="00235299"/>
    <w:rsid w:val="0023781C"/>
    <w:rsid w:val="00237A69"/>
    <w:rsid w:val="0024023D"/>
    <w:rsid w:val="00240A5D"/>
    <w:rsid w:val="00241150"/>
    <w:rsid w:val="00241A65"/>
    <w:rsid w:val="00241B51"/>
    <w:rsid w:val="00242551"/>
    <w:rsid w:val="0024302A"/>
    <w:rsid w:val="00243551"/>
    <w:rsid w:val="00243850"/>
    <w:rsid w:val="002438EE"/>
    <w:rsid w:val="00245124"/>
    <w:rsid w:val="002457B3"/>
    <w:rsid w:val="00245CB7"/>
    <w:rsid w:val="00246D14"/>
    <w:rsid w:val="00246EEC"/>
    <w:rsid w:val="002477B0"/>
    <w:rsid w:val="00247CF2"/>
    <w:rsid w:val="002501CE"/>
    <w:rsid w:val="00250366"/>
    <w:rsid w:val="00250918"/>
    <w:rsid w:val="002509C6"/>
    <w:rsid w:val="00250B42"/>
    <w:rsid w:val="0025175B"/>
    <w:rsid w:val="002526ED"/>
    <w:rsid w:val="00252A21"/>
    <w:rsid w:val="002530FB"/>
    <w:rsid w:val="00254297"/>
    <w:rsid w:val="002542A2"/>
    <w:rsid w:val="00254354"/>
    <w:rsid w:val="002544EA"/>
    <w:rsid w:val="00254E1D"/>
    <w:rsid w:val="002554F2"/>
    <w:rsid w:val="00255D16"/>
    <w:rsid w:val="00255DBC"/>
    <w:rsid w:val="002562CE"/>
    <w:rsid w:val="002567DC"/>
    <w:rsid w:val="00256CA5"/>
    <w:rsid w:val="002575F8"/>
    <w:rsid w:val="00260052"/>
    <w:rsid w:val="00260117"/>
    <w:rsid w:val="002603AD"/>
    <w:rsid w:val="00260E40"/>
    <w:rsid w:val="00261252"/>
    <w:rsid w:val="0026132A"/>
    <w:rsid w:val="002617C7"/>
    <w:rsid w:val="00261CCE"/>
    <w:rsid w:val="00262122"/>
    <w:rsid w:val="002623F2"/>
    <w:rsid w:val="002626D0"/>
    <w:rsid w:val="0026288B"/>
    <w:rsid w:val="002628BD"/>
    <w:rsid w:val="002629BE"/>
    <w:rsid w:val="002635DC"/>
    <w:rsid w:val="00263BE6"/>
    <w:rsid w:val="00263C2C"/>
    <w:rsid w:val="002642D9"/>
    <w:rsid w:val="0026493C"/>
    <w:rsid w:val="00264996"/>
    <w:rsid w:val="00264F9F"/>
    <w:rsid w:val="00265831"/>
    <w:rsid w:val="002666C4"/>
    <w:rsid w:val="00266DB1"/>
    <w:rsid w:val="002675AC"/>
    <w:rsid w:val="00267F6E"/>
    <w:rsid w:val="00270329"/>
    <w:rsid w:val="00270AB2"/>
    <w:rsid w:val="00270DB5"/>
    <w:rsid w:val="0027147B"/>
    <w:rsid w:val="00271661"/>
    <w:rsid w:val="00271FF9"/>
    <w:rsid w:val="00273C35"/>
    <w:rsid w:val="00274149"/>
    <w:rsid w:val="002744D7"/>
    <w:rsid w:val="00274617"/>
    <w:rsid w:val="0027486F"/>
    <w:rsid w:val="0027551A"/>
    <w:rsid w:val="00275B4A"/>
    <w:rsid w:val="00275BB3"/>
    <w:rsid w:val="00275D50"/>
    <w:rsid w:val="0027678C"/>
    <w:rsid w:val="0027762D"/>
    <w:rsid w:val="00277696"/>
    <w:rsid w:val="002776F4"/>
    <w:rsid w:val="00277B54"/>
    <w:rsid w:val="00280000"/>
    <w:rsid w:val="0028106B"/>
    <w:rsid w:val="002819C7"/>
    <w:rsid w:val="00282D39"/>
    <w:rsid w:val="00282E07"/>
    <w:rsid w:val="00282E66"/>
    <w:rsid w:val="00283A68"/>
    <w:rsid w:val="00283FDD"/>
    <w:rsid w:val="00285BBE"/>
    <w:rsid w:val="00286CFE"/>
    <w:rsid w:val="00287518"/>
    <w:rsid w:val="002878A5"/>
    <w:rsid w:val="00287FB8"/>
    <w:rsid w:val="002908B2"/>
    <w:rsid w:val="00290A48"/>
    <w:rsid w:val="00290C8F"/>
    <w:rsid w:val="00290CCE"/>
    <w:rsid w:val="00290F4B"/>
    <w:rsid w:val="002910B2"/>
    <w:rsid w:val="002913F1"/>
    <w:rsid w:val="00292216"/>
    <w:rsid w:val="00292638"/>
    <w:rsid w:val="002926C3"/>
    <w:rsid w:val="002927B5"/>
    <w:rsid w:val="00292D80"/>
    <w:rsid w:val="00292F25"/>
    <w:rsid w:val="00293316"/>
    <w:rsid w:val="00294769"/>
    <w:rsid w:val="00294F05"/>
    <w:rsid w:val="002954A1"/>
    <w:rsid w:val="002954F1"/>
    <w:rsid w:val="002958FC"/>
    <w:rsid w:val="00295C82"/>
    <w:rsid w:val="00295E15"/>
    <w:rsid w:val="00296245"/>
    <w:rsid w:val="002965EB"/>
    <w:rsid w:val="0029664D"/>
    <w:rsid w:val="00296805"/>
    <w:rsid w:val="00297692"/>
    <w:rsid w:val="00297755"/>
    <w:rsid w:val="00297DF1"/>
    <w:rsid w:val="002A0126"/>
    <w:rsid w:val="002A037B"/>
    <w:rsid w:val="002A06C5"/>
    <w:rsid w:val="002A06CB"/>
    <w:rsid w:val="002A0BC6"/>
    <w:rsid w:val="002A0C76"/>
    <w:rsid w:val="002A10D8"/>
    <w:rsid w:val="002A183C"/>
    <w:rsid w:val="002A1E97"/>
    <w:rsid w:val="002A219A"/>
    <w:rsid w:val="002A2957"/>
    <w:rsid w:val="002A33FE"/>
    <w:rsid w:val="002A355F"/>
    <w:rsid w:val="002A363C"/>
    <w:rsid w:val="002A3844"/>
    <w:rsid w:val="002A497D"/>
    <w:rsid w:val="002A4BDE"/>
    <w:rsid w:val="002A5025"/>
    <w:rsid w:val="002A556D"/>
    <w:rsid w:val="002A59D6"/>
    <w:rsid w:val="002A6A10"/>
    <w:rsid w:val="002A74E4"/>
    <w:rsid w:val="002A7A80"/>
    <w:rsid w:val="002A7D49"/>
    <w:rsid w:val="002B011E"/>
    <w:rsid w:val="002B0B6C"/>
    <w:rsid w:val="002B1B56"/>
    <w:rsid w:val="002B3670"/>
    <w:rsid w:val="002B3732"/>
    <w:rsid w:val="002B3B68"/>
    <w:rsid w:val="002B3F2B"/>
    <w:rsid w:val="002B3F81"/>
    <w:rsid w:val="002B42F6"/>
    <w:rsid w:val="002B46A8"/>
    <w:rsid w:val="002B48DC"/>
    <w:rsid w:val="002B4ABC"/>
    <w:rsid w:val="002B4F31"/>
    <w:rsid w:val="002B553E"/>
    <w:rsid w:val="002B573F"/>
    <w:rsid w:val="002B63A7"/>
    <w:rsid w:val="002B7315"/>
    <w:rsid w:val="002B771B"/>
    <w:rsid w:val="002B7DB3"/>
    <w:rsid w:val="002C116F"/>
    <w:rsid w:val="002C159C"/>
    <w:rsid w:val="002C1B56"/>
    <w:rsid w:val="002C1D47"/>
    <w:rsid w:val="002C24D0"/>
    <w:rsid w:val="002C2CD9"/>
    <w:rsid w:val="002C2D44"/>
    <w:rsid w:val="002C2EC2"/>
    <w:rsid w:val="002C2EC5"/>
    <w:rsid w:val="002C2F0B"/>
    <w:rsid w:val="002C32A3"/>
    <w:rsid w:val="002C332C"/>
    <w:rsid w:val="002C353C"/>
    <w:rsid w:val="002C391E"/>
    <w:rsid w:val="002C3CA1"/>
    <w:rsid w:val="002C3CC9"/>
    <w:rsid w:val="002C456E"/>
    <w:rsid w:val="002C4688"/>
    <w:rsid w:val="002C4738"/>
    <w:rsid w:val="002C499B"/>
    <w:rsid w:val="002C4ED0"/>
    <w:rsid w:val="002C7326"/>
    <w:rsid w:val="002C768F"/>
    <w:rsid w:val="002C778F"/>
    <w:rsid w:val="002C7ABA"/>
    <w:rsid w:val="002C7DB5"/>
    <w:rsid w:val="002C7EDF"/>
    <w:rsid w:val="002D0224"/>
    <w:rsid w:val="002D0563"/>
    <w:rsid w:val="002D1B4F"/>
    <w:rsid w:val="002D29E3"/>
    <w:rsid w:val="002D2CD5"/>
    <w:rsid w:val="002D2D05"/>
    <w:rsid w:val="002D2F9F"/>
    <w:rsid w:val="002D314D"/>
    <w:rsid w:val="002D399D"/>
    <w:rsid w:val="002D3B42"/>
    <w:rsid w:val="002D5D6B"/>
    <w:rsid w:val="002D6926"/>
    <w:rsid w:val="002D6C7C"/>
    <w:rsid w:val="002D6E5C"/>
    <w:rsid w:val="002D7129"/>
    <w:rsid w:val="002D7511"/>
    <w:rsid w:val="002D7808"/>
    <w:rsid w:val="002E059D"/>
    <w:rsid w:val="002E1A64"/>
    <w:rsid w:val="002E1F4E"/>
    <w:rsid w:val="002E2015"/>
    <w:rsid w:val="002E25DC"/>
    <w:rsid w:val="002E275C"/>
    <w:rsid w:val="002E35EF"/>
    <w:rsid w:val="002E48B7"/>
    <w:rsid w:val="002E4A1C"/>
    <w:rsid w:val="002E4DE5"/>
    <w:rsid w:val="002E523C"/>
    <w:rsid w:val="002E732E"/>
    <w:rsid w:val="002F00A9"/>
    <w:rsid w:val="002F0620"/>
    <w:rsid w:val="002F06B2"/>
    <w:rsid w:val="002F0958"/>
    <w:rsid w:val="002F0A1D"/>
    <w:rsid w:val="002F1344"/>
    <w:rsid w:val="002F1A27"/>
    <w:rsid w:val="002F1A5F"/>
    <w:rsid w:val="002F1D2A"/>
    <w:rsid w:val="002F1EEF"/>
    <w:rsid w:val="002F22DB"/>
    <w:rsid w:val="002F2A22"/>
    <w:rsid w:val="002F2D65"/>
    <w:rsid w:val="002F2FA6"/>
    <w:rsid w:val="002F30B1"/>
    <w:rsid w:val="002F3264"/>
    <w:rsid w:val="002F36D2"/>
    <w:rsid w:val="002F3F04"/>
    <w:rsid w:val="002F4441"/>
    <w:rsid w:val="002F572E"/>
    <w:rsid w:val="002F5A89"/>
    <w:rsid w:val="002F7814"/>
    <w:rsid w:val="0030076E"/>
    <w:rsid w:val="00300EA2"/>
    <w:rsid w:val="00300EFB"/>
    <w:rsid w:val="003026A8"/>
    <w:rsid w:val="003037C5"/>
    <w:rsid w:val="003038B0"/>
    <w:rsid w:val="003039C0"/>
    <w:rsid w:val="00303AF4"/>
    <w:rsid w:val="00303E14"/>
    <w:rsid w:val="00304760"/>
    <w:rsid w:val="0030499A"/>
    <w:rsid w:val="00304E74"/>
    <w:rsid w:val="00305180"/>
    <w:rsid w:val="00306452"/>
    <w:rsid w:val="00306B9A"/>
    <w:rsid w:val="003070C4"/>
    <w:rsid w:val="00307A25"/>
    <w:rsid w:val="00307D3E"/>
    <w:rsid w:val="00311305"/>
    <w:rsid w:val="003129D6"/>
    <w:rsid w:val="00314B65"/>
    <w:rsid w:val="00314EFF"/>
    <w:rsid w:val="0031504B"/>
    <w:rsid w:val="00315162"/>
    <w:rsid w:val="003151B1"/>
    <w:rsid w:val="00315B0F"/>
    <w:rsid w:val="00315E77"/>
    <w:rsid w:val="00316E5B"/>
    <w:rsid w:val="00317A33"/>
    <w:rsid w:val="003201D7"/>
    <w:rsid w:val="00320310"/>
    <w:rsid w:val="0032031A"/>
    <w:rsid w:val="00320EDB"/>
    <w:rsid w:val="003214D4"/>
    <w:rsid w:val="003221F9"/>
    <w:rsid w:val="00322E85"/>
    <w:rsid w:val="00322F60"/>
    <w:rsid w:val="003240BC"/>
    <w:rsid w:val="003247A5"/>
    <w:rsid w:val="00324F31"/>
    <w:rsid w:val="00324FDD"/>
    <w:rsid w:val="0032517D"/>
    <w:rsid w:val="003253B6"/>
    <w:rsid w:val="00325521"/>
    <w:rsid w:val="0032599C"/>
    <w:rsid w:val="00325C95"/>
    <w:rsid w:val="00325E2C"/>
    <w:rsid w:val="00325F0D"/>
    <w:rsid w:val="0032645E"/>
    <w:rsid w:val="00330E74"/>
    <w:rsid w:val="00331505"/>
    <w:rsid w:val="00331BE9"/>
    <w:rsid w:val="00332341"/>
    <w:rsid w:val="00332835"/>
    <w:rsid w:val="00332C15"/>
    <w:rsid w:val="0033387E"/>
    <w:rsid w:val="00334102"/>
    <w:rsid w:val="0033631C"/>
    <w:rsid w:val="00336E79"/>
    <w:rsid w:val="00337671"/>
    <w:rsid w:val="00337E3A"/>
    <w:rsid w:val="0034023A"/>
    <w:rsid w:val="003408E8"/>
    <w:rsid w:val="00341B5C"/>
    <w:rsid w:val="00341C04"/>
    <w:rsid w:val="00341D29"/>
    <w:rsid w:val="00342DB4"/>
    <w:rsid w:val="003431D1"/>
    <w:rsid w:val="00343CAC"/>
    <w:rsid w:val="003441EA"/>
    <w:rsid w:val="00344717"/>
    <w:rsid w:val="00344D1F"/>
    <w:rsid w:val="00344EB2"/>
    <w:rsid w:val="0034508C"/>
    <w:rsid w:val="00346B74"/>
    <w:rsid w:val="00347050"/>
    <w:rsid w:val="003477C8"/>
    <w:rsid w:val="00350E85"/>
    <w:rsid w:val="00351433"/>
    <w:rsid w:val="0035187C"/>
    <w:rsid w:val="00351987"/>
    <w:rsid w:val="00352C8D"/>
    <w:rsid w:val="003533AE"/>
    <w:rsid w:val="00353BDF"/>
    <w:rsid w:val="0035479A"/>
    <w:rsid w:val="00355CA5"/>
    <w:rsid w:val="00356C42"/>
    <w:rsid w:val="00356F4E"/>
    <w:rsid w:val="00357369"/>
    <w:rsid w:val="0035745E"/>
    <w:rsid w:val="00357ACF"/>
    <w:rsid w:val="0036093B"/>
    <w:rsid w:val="00360E01"/>
    <w:rsid w:val="00360F2C"/>
    <w:rsid w:val="0036107F"/>
    <w:rsid w:val="003611CD"/>
    <w:rsid w:val="003613C7"/>
    <w:rsid w:val="0036201A"/>
    <w:rsid w:val="00362029"/>
    <w:rsid w:val="00362093"/>
    <w:rsid w:val="003620E0"/>
    <w:rsid w:val="003622D4"/>
    <w:rsid w:val="00363A6E"/>
    <w:rsid w:val="00363AA9"/>
    <w:rsid w:val="00363C77"/>
    <w:rsid w:val="0036404A"/>
    <w:rsid w:val="003657FC"/>
    <w:rsid w:val="003659D1"/>
    <w:rsid w:val="00365F1E"/>
    <w:rsid w:val="003663EA"/>
    <w:rsid w:val="00366AF6"/>
    <w:rsid w:val="00367648"/>
    <w:rsid w:val="00367FD8"/>
    <w:rsid w:val="003705A7"/>
    <w:rsid w:val="003709AC"/>
    <w:rsid w:val="00371050"/>
    <w:rsid w:val="00371DB7"/>
    <w:rsid w:val="003723DC"/>
    <w:rsid w:val="00373C37"/>
    <w:rsid w:val="00374C23"/>
    <w:rsid w:val="00374CA1"/>
    <w:rsid w:val="00375B4D"/>
    <w:rsid w:val="00377246"/>
    <w:rsid w:val="003776AE"/>
    <w:rsid w:val="00380B1E"/>
    <w:rsid w:val="00381097"/>
    <w:rsid w:val="00381134"/>
    <w:rsid w:val="00382EF9"/>
    <w:rsid w:val="003842C7"/>
    <w:rsid w:val="003857B4"/>
    <w:rsid w:val="00385B3E"/>
    <w:rsid w:val="00386248"/>
    <w:rsid w:val="00386534"/>
    <w:rsid w:val="00386887"/>
    <w:rsid w:val="00387A66"/>
    <w:rsid w:val="003912E6"/>
    <w:rsid w:val="00391599"/>
    <w:rsid w:val="00391651"/>
    <w:rsid w:val="0039177D"/>
    <w:rsid w:val="003924C9"/>
    <w:rsid w:val="0039302C"/>
    <w:rsid w:val="003933FC"/>
    <w:rsid w:val="0039375D"/>
    <w:rsid w:val="003941E3"/>
    <w:rsid w:val="0039432B"/>
    <w:rsid w:val="00394F2B"/>
    <w:rsid w:val="003957A3"/>
    <w:rsid w:val="00395C5B"/>
    <w:rsid w:val="00395D1F"/>
    <w:rsid w:val="00396660"/>
    <w:rsid w:val="003976FB"/>
    <w:rsid w:val="00397C4C"/>
    <w:rsid w:val="00397E43"/>
    <w:rsid w:val="003A068B"/>
    <w:rsid w:val="003A0B65"/>
    <w:rsid w:val="003A0EB2"/>
    <w:rsid w:val="003A1249"/>
    <w:rsid w:val="003A1756"/>
    <w:rsid w:val="003A20C7"/>
    <w:rsid w:val="003A230D"/>
    <w:rsid w:val="003A26A0"/>
    <w:rsid w:val="003A2FC2"/>
    <w:rsid w:val="003A3731"/>
    <w:rsid w:val="003A44E5"/>
    <w:rsid w:val="003A4B4B"/>
    <w:rsid w:val="003A53C9"/>
    <w:rsid w:val="003A65B7"/>
    <w:rsid w:val="003B0969"/>
    <w:rsid w:val="003B09BB"/>
    <w:rsid w:val="003B12DC"/>
    <w:rsid w:val="003B167D"/>
    <w:rsid w:val="003B18AD"/>
    <w:rsid w:val="003B1BA6"/>
    <w:rsid w:val="003B233C"/>
    <w:rsid w:val="003B2524"/>
    <w:rsid w:val="003B282A"/>
    <w:rsid w:val="003B2A61"/>
    <w:rsid w:val="003B2C7D"/>
    <w:rsid w:val="003B39DB"/>
    <w:rsid w:val="003B4383"/>
    <w:rsid w:val="003B471F"/>
    <w:rsid w:val="003B5224"/>
    <w:rsid w:val="003B560A"/>
    <w:rsid w:val="003B5741"/>
    <w:rsid w:val="003B5D5A"/>
    <w:rsid w:val="003B61A0"/>
    <w:rsid w:val="003B68C9"/>
    <w:rsid w:val="003B6951"/>
    <w:rsid w:val="003B6D9E"/>
    <w:rsid w:val="003B7428"/>
    <w:rsid w:val="003B764F"/>
    <w:rsid w:val="003B78ED"/>
    <w:rsid w:val="003B7941"/>
    <w:rsid w:val="003C014D"/>
    <w:rsid w:val="003C066E"/>
    <w:rsid w:val="003C0BAA"/>
    <w:rsid w:val="003C0DB5"/>
    <w:rsid w:val="003C12F4"/>
    <w:rsid w:val="003C1C6A"/>
    <w:rsid w:val="003C2DBC"/>
    <w:rsid w:val="003C37C6"/>
    <w:rsid w:val="003C3845"/>
    <w:rsid w:val="003C38EE"/>
    <w:rsid w:val="003C3A62"/>
    <w:rsid w:val="003C3F62"/>
    <w:rsid w:val="003C489B"/>
    <w:rsid w:val="003C4B18"/>
    <w:rsid w:val="003C5F4C"/>
    <w:rsid w:val="003C64B8"/>
    <w:rsid w:val="003C665B"/>
    <w:rsid w:val="003C6E7E"/>
    <w:rsid w:val="003C6F61"/>
    <w:rsid w:val="003C730E"/>
    <w:rsid w:val="003C7513"/>
    <w:rsid w:val="003C76A6"/>
    <w:rsid w:val="003C77A8"/>
    <w:rsid w:val="003C7986"/>
    <w:rsid w:val="003D02E4"/>
    <w:rsid w:val="003D04E2"/>
    <w:rsid w:val="003D07FF"/>
    <w:rsid w:val="003D1CE5"/>
    <w:rsid w:val="003D1E9B"/>
    <w:rsid w:val="003D2898"/>
    <w:rsid w:val="003D2931"/>
    <w:rsid w:val="003D2D53"/>
    <w:rsid w:val="003D427B"/>
    <w:rsid w:val="003D4A1C"/>
    <w:rsid w:val="003D5B89"/>
    <w:rsid w:val="003D5D23"/>
    <w:rsid w:val="003D671E"/>
    <w:rsid w:val="003D67D0"/>
    <w:rsid w:val="003D6DEB"/>
    <w:rsid w:val="003D7187"/>
    <w:rsid w:val="003D7869"/>
    <w:rsid w:val="003D79DF"/>
    <w:rsid w:val="003E117C"/>
    <w:rsid w:val="003E128B"/>
    <w:rsid w:val="003E14AB"/>
    <w:rsid w:val="003E1F7D"/>
    <w:rsid w:val="003E2101"/>
    <w:rsid w:val="003E2144"/>
    <w:rsid w:val="003E2A5E"/>
    <w:rsid w:val="003E2EE9"/>
    <w:rsid w:val="003E32D7"/>
    <w:rsid w:val="003E49EC"/>
    <w:rsid w:val="003E4BD9"/>
    <w:rsid w:val="003E586F"/>
    <w:rsid w:val="003E5C95"/>
    <w:rsid w:val="003E6842"/>
    <w:rsid w:val="003E6BDD"/>
    <w:rsid w:val="003E7C08"/>
    <w:rsid w:val="003F00B0"/>
    <w:rsid w:val="003F0C6D"/>
    <w:rsid w:val="003F15A7"/>
    <w:rsid w:val="003F1869"/>
    <w:rsid w:val="003F2194"/>
    <w:rsid w:val="003F2503"/>
    <w:rsid w:val="003F310E"/>
    <w:rsid w:val="003F3A31"/>
    <w:rsid w:val="003F41F2"/>
    <w:rsid w:val="003F4428"/>
    <w:rsid w:val="003F4A34"/>
    <w:rsid w:val="003F5548"/>
    <w:rsid w:val="003F5AAB"/>
    <w:rsid w:val="003F68DA"/>
    <w:rsid w:val="003F6B5F"/>
    <w:rsid w:val="0040096B"/>
    <w:rsid w:val="00400AAE"/>
    <w:rsid w:val="00400CFC"/>
    <w:rsid w:val="004017AA"/>
    <w:rsid w:val="00401D63"/>
    <w:rsid w:val="00402908"/>
    <w:rsid w:val="004037C7"/>
    <w:rsid w:val="00404A4A"/>
    <w:rsid w:val="00404D0F"/>
    <w:rsid w:val="0040581F"/>
    <w:rsid w:val="0040657B"/>
    <w:rsid w:val="00406C7C"/>
    <w:rsid w:val="00406E3F"/>
    <w:rsid w:val="00406ED4"/>
    <w:rsid w:val="00407442"/>
    <w:rsid w:val="00407707"/>
    <w:rsid w:val="004077EE"/>
    <w:rsid w:val="00407911"/>
    <w:rsid w:val="004100A9"/>
    <w:rsid w:val="004107C0"/>
    <w:rsid w:val="0041080B"/>
    <w:rsid w:val="00410BE0"/>
    <w:rsid w:val="00410C3B"/>
    <w:rsid w:val="004112A5"/>
    <w:rsid w:val="00411896"/>
    <w:rsid w:val="00412777"/>
    <w:rsid w:val="0041295B"/>
    <w:rsid w:val="00412A89"/>
    <w:rsid w:val="00412BAB"/>
    <w:rsid w:val="00412D94"/>
    <w:rsid w:val="0041303F"/>
    <w:rsid w:val="0041448E"/>
    <w:rsid w:val="004144F6"/>
    <w:rsid w:val="00415351"/>
    <w:rsid w:val="00416078"/>
    <w:rsid w:val="0041679A"/>
    <w:rsid w:val="00416D95"/>
    <w:rsid w:val="00416F3A"/>
    <w:rsid w:val="004170BC"/>
    <w:rsid w:val="004175D8"/>
    <w:rsid w:val="00417A97"/>
    <w:rsid w:val="00420142"/>
    <w:rsid w:val="00420276"/>
    <w:rsid w:val="00420628"/>
    <w:rsid w:val="0042093B"/>
    <w:rsid w:val="004216A4"/>
    <w:rsid w:val="00421704"/>
    <w:rsid w:val="00421BB0"/>
    <w:rsid w:val="00421F32"/>
    <w:rsid w:val="0042324A"/>
    <w:rsid w:val="004233E1"/>
    <w:rsid w:val="004236A6"/>
    <w:rsid w:val="00423F8E"/>
    <w:rsid w:val="0042408C"/>
    <w:rsid w:val="00424E53"/>
    <w:rsid w:val="00425BC7"/>
    <w:rsid w:val="0042630E"/>
    <w:rsid w:val="004267C8"/>
    <w:rsid w:val="00426A8C"/>
    <w:rsid w:val="004270D4"/>
    <w:rsid w:val="004276FC"/>
    <w:rsid w:val="0043009C"/>
    <w:rsid w:val="004302F9"/>
    <w:rsid w:val="00430542"/>
    <w:rsid w:val="00430946"/>
    <w:rsid w:val="00430FB6"/>
    <w:rsid w:val="0043159B"/>
    <w:rsid w:val="00431935"/>
    <w:rsid w:val="00431CBC"/>
    <w:rsid w:val="00432479"/>
    <w:rsid w:val="00432AEF"/>
    <w:rsid w:val="00432FC5"/>
    <w:rsid w:val="00433887"/>
    <w:rsid w:val="004338EA"/>
    <w:rsid w:val="00433E7C"/>
    <w:rsid w:val="00433F4F"/>
    <w:rsid w:val="004340E4"/>
    <w:rsid w:val="0043435E"/>
    <w:rsid w:val="0043447F"/>
    <w:rsid w:val="00436667"/>
    <w:rsid w:val="00436EEF"/>
    <w:rsid w:val="0044005A"/>
    <w:rsid w:val="00440179"/>
    <w:rsid w:val="00440213"/>
    <w:rsid w:val="00441553"/>
    <w:rsid w:val="00442A0E"/>
    <w:rsid w:val="00442A85"/>
    <w:rsid w:val="00442B67"/>
    <w:rsid w:val="00442DC1"/>
    <w:rsid w:val="00443360"/>
    <w:rsid w:val="0044390F"/>
    <w:rsid w:val="00443941"/>
    <w:rsid w:val="00443C47"/>
    <w:rsid w:val="00443C7C"/>
    <w:rsid w:val="004447F2"/>
    <w:rsid w:val="00444950"/>
    <w:rsid w:val="00444996"/>
    <w:rsid w:val="00444A60"/>
    <w:rsid w:val="004477E8"/>
    <w:rsid w:val="00447813"/>
    <w:rsid w:val="00447AD4"/>
    <w:rsid w:val="004500F2"/>
    <w:rsid w:val="00450928"/>
    <w:rsid w:val="00451174"/>
    <w:rsid w:val="004512BB"/>
    <w:rsid w:val="00451DB6"/>
    <w:rsid w:val="00452708"/>
    <w:rsid w:val="004531D3"/>
    <w:rsid w:val="0045320E"/>
    <w:rsid w:val="004532EC"/>
    <w:rsid w:val="00454103"/>
    <w:rsid w:val="004547DB"/>
    <w:rsid w:val="00454D9A"/>
    <w:rsid w:val="00454FF0"/>
    <w:rsid w:val="00455C4A"/>
    <w:rsid w:val="00456210"/>
    <w:rsid w:val="00456644"/>
    <w:rsid w:val="004567D3"/>
    <w:rsid w:val="00456C23"/>
    <w:rsid w:val="00457F66"/>
    <w:rsid w:val="004604D9"/>
    <w:rsid w:val="004608F4"/>
    <w:rsid w:val="0046096C"/>
    <w:rsid w:val="00461121"/>
    <w:rsid w:val="00461178"/>
    <w:rsid w:val="00461957"/>
    <w:rsid w:val="00461CC3"/>
    <w:rsid w:val="0046282A"/>
    <w:rsid w:val="00462A0C"/>
    <w:rsid w:val="00462B8E"/>
    <w:rsid w:val="00462C09"/>
    <w:rsid w:val="00463E49"/>
    <w:rsid w:val="004643C0"/>
    <w:rsid w:val="00464C65"/>
    <w:rsid w:val="00465DD2"/>
    <w:rsid w:val="0046624B"/>
    <w:rsid w:val="00466D36"/>
    <w:rsid w:val="00466F80"/>
    <w:rsid w:val="004672FC"/>
    <w:rsid w:val="0046761A"/>
    <w:rsid w:val="004679BC"/>
    <w:rsid w:val="00470C69"/>
    <w:rsid w:val="004714CC"/>
    <w:rsid w:val="004719C9"/>
    <w:rsid w:val="004720BD"/>
    <w:rsid w:val="004725D7"/>
    <w:rsid w:val="00472F6E"/>
    <w:rsid w:val="004731D1"/>
    <w:rsid w:val="00473371"/>
    <w:rsid w:val="00473EB1"/>
    <w:rsid w:val="00474AF9"/>
    <w:rsid w:val="004758A8"/>
    <w:rsid w:val="00475BD4"/>
    <w:rsid w:val="00475FAA"/>
    <w:rsid w:val="00476245"/>
    <w:rsid w:val="0047629A"/>
    <w:rsid w:val="00477034"/>
    <w:rsid w:val="00477149"/>
    <w:rsid w:val="004771BA"/>
    <w:rsid w:val="0047748D"/>
    <w:rsid w:val="004809D1"/>
    <w:rsid w:val="00480CF9"/>
    <w:rsid w:val="0048115F"/>
    <w:rsid w:val="004812A5"/>
    <w:rsid w:val="0048178C"/>
    <w:rsid w:val="004817D9"/>
    <w:rsid w:val="00482114"/>
    <w:rsid w:val="0048226F"/>
    <w:rsid w:val="004822FE"/>
    <w:rsid w:val="0048232E"/>
    <w:rsid w:val="00483277"/>
    <w:rsid w:val="0048399F"/>
    <w:rsid w:val="00483B70"/>
    <w:rsid w:val="0048404A"/>
    <w:rsid w:val="00484126"/>
    <w:rsid w:val="004846DD"/>
    <w:rsid w:val="00484AE9"/>
    <w:rsid w:val="00484E3A"/>
    <w:rsid w:val="004857D5"/>
    <w:rsid w:val="00485A8E"/>
    <w:rsid w:val="004879A7"/>
    <w:rsid w:val="00487A44"/>
    <w:rsid w:val="00487C2E"/>
    <w:rsid w:val="00487F10"/>
    <w:rsid w:val="004904AF"/>
    <w:rsid w:val="004914AA"/>
    <w:rsid w:val="00491599"/>
    <w:rsid w:val="00491800"/>
    <w:rsid w:val="00492F3C"/>
    <w:rsid w:val="004935EA"/>
    <w:rsid w:val="004946C5"/>
    <w:rsid w:val="004947A6"/>
    <w:rsid w:val="00494D69"/>
    <w:rsid w:val="00495DB6"/>
    <w:rsid w:val="00495E54"/>
    <w:rsid w:val="0049601F"/>
    <w:rsid w:val="00496369"/>
    <w:rsid w:val="00496E18"/>
    <w:rsid w:val="00497140"/>
    <w:rsid w:val="00497BAD"/>
    <w:rsid w:val="004A0024"/>
    <w:rsid w:val="004A0124"/>
    <w:rsid w:val="004A0B33"/>
    <w:rsid w:val="004A10E2"/>
    <w:rsid w:val="004A15DD"/>
    <w:rsid w:val="004A172D"/>
    <w:rsid w:val="004A1E54"/>
    <w:rsid w:val="004A20DE"/>
    <w:rsid w:val="004A2D07"/>
    <w:rsid w:val="004A2F69"/>
    <w:rsid w:val="004A339E"/>
    <w:rsid w:val="004A37B9"/>
    <w:rsid w:val="004A4127"/>
    <w:rsid w:val="004A4427"/>
    <w:rsid w:val="004A4891"/>
    <w:rsid w:val="004A4E2F"/>
    <w:rsid w:val="004A5552"/>
    <w:rsid w:val="004A5674"/>
    <w:rsid w:val="004A7AEE"/>
    <w:rsid w:val="004B00C1"/>
    <w:rsid w:val="004B0A8E"/>
    <w:rsid w:val="004B1AE0"/>
    <w:rsid w:val="004B1B75"/>
    <w:rsid w:val="004B1C6C"/>
    <w:rsid w:val="004B1CAB"/>
    <w:rsid w:val="004B24CE"/>
    <w:rsid w:val="004B2BD1"/>
    <w:rsid w:val="004B2D02"/>
    <w:rsid w:val="004B53BF"/>
    <w:rsid w:val="004B5674"/>
    <w:rsid w:val="004B57DC"/>
    <w:rsid w:val="004B5D9E"/>
    <w:rsid w:val="004B5EDE"/>
    <w:rsid w:val="004B66ED"/>
    <w:rsid w:val="004B733A"/>
    <w:rsid w:val="004C0C1A"/>
    <w:rsid w:val="004C0DC1"/>
    <w:rsid w:val="004C0F4F"/>
    <w:rsid w:val="004C17C4"/>
    <w:rsid w:val="004C1E9C"/>
    <w:rsid w:val="004C21B0"/>
    <w:rsid w:val="004C2327"/>
    <w:rsid w:val="004C40CF"/>
    <w:rsid w:val="004C460F"/>
    <w:rsid w:val="004C4763"/>
    <w:rsid w:val="004C48EA"/>
    <w:rsid w:val="004C52CF"/>
    <w:rsid w:val="004C55F8"/>
    <w:rsid w:val="004C615E"/>
    <w:rsid w:val="004C6185"/>
    <w:rsid w:val="004C6826"/>
    <w:rsid w:val="004C696E"/>
    <w:rsid w:val="004C6FCF"/>
    <w:rsid w:val="004C7273"/>
    <w:rsid w:val="004C754D"/>
    <w:rsid w:val="004C7AB5"/>
    <w:rsid w:val="004C7F42"/>
    <w:rsid w:val="004D01C2"/>
    <w:rsid w:val="004D14FF"/>
    <w:rsid w:val="004D18E7"/>
    <w:rsid w:val="004D1923"/>
    <w:rsid w:val="004D1FCA"/>
    <w:rsid w:val="004D1FDB"/>
    <w:rsid w:val="004D2AFD"/>
    <w:rsid w:val="004D2E31"/>
    <w:rsid w:val="004D35FD"/>
    <w:rsid w:val="004D3E6E"/>
    <w:rsid w:val="004D4345"/>
    <w:rsid w:val="004D4859"/>
    <w:rsid w:val="004D49B2"/>
    <w:rsid w:val="004D4FFF"/>
    <w:rsid w:val="004D5158"/>
    <w:rsid w:val="004D5414"/>
    <w:rsid w:val="004D58B3"/>
    <w:rsid w:val="004D5B64"/>
    <w:rsid w:val="004D651E"/>
    <w:rsid w:val="004D6C14"/>
    <w:rsid w:val="004D6EC9"/>
    <w:rsid w:val="004D6FC9"/>
    <w:rsid w:val="004D70C3"/>
    <w:rsid w:val="004E1502"/>
    <w:rsid w:val="004E2176"/>
    <w:rsid w:val="004E361A"/>
    <w:rsid w:val="004E3D6F"/>
    <w:rsid w:val="004E4150"/>
    <w:rsid w:val="004E4D84"/>
    <w:rsid w:val="004E57A2"/>
    <w:rsid w:val="004E6478"/>
    <w:rsid w:val="004E682B"/>
    <w:rsid w:val="004E7836"/>
    <w:rsid w:val="004F00D8"/>
    <w:rsid w:val="004F01F7"/>
    <w:rsid w:val="004F058C"/>
    <w:rsid w:val="004F0789"/>
    <w:rsid w:val="004F0938"/>
    <w:rsid w:val="004F1141"/>
    <w:rsid w:val="004F1AFD"/>
    <w:rsid w:val="004F2576"/>
    <w:rsid w:val="004F2E15"/>
    <w:rsid w:val="004F2E2F"/>
    <w:rsid w:val="004F3E0B"/>
    <w:rsid w:val="004F41F5"/>
    <w:rsid w:val="004F47F7"/>
    <w:rsid w:val="004F4BD1"/>
    <w:rsid w:val="004F535D"/>
    <w:rsid w:val="004F541D"/>
    <w:rsid w:val="004F58CA"/>
    <w:rsid w:val="004F6337"/>
    <w:rsid w:val="004F65B2"/>
    <w:rsid w:val="004F6A58"/>
    <w:rsid w:val="004F7816"/>
    <w:rsid w:val="004F79D8"/>
    <w:rsid w:val="004F7F4D"/>
    <w:rsid w:val="00500010"/>
    <w:rsid w:val="00501513"/>
    <w:rsid w:val="00501D76"/>
    <w:rsid w:val="00502450"/>
    <w:rsid w:val="00502BF9"/>
    <w:rsid w:val="005030DB"/>
    <w:rsid w:val="00504223"/>
    <w:rsid w:val="0050438C"/>
    <w:rsid w:val="00504430"/>
    <w:rsid w:val="0050551B"/>
    <w:rsid w:val="00505B20"/>
    <w:rsid w:val="00505E61"/>
    <w:rsid w:val="00507914"/>
    <w:rsid w:val="00507E89"/>
    <w:rsid w:val="005102F8"/>
    <w:rsid w:val="005106CC"/>
    <w:rsid w:val="00510873"/>
    <w:rsid w:val="0051135E"/>
    <w:rsid w:val="005114F7"/>
    <w:rsid w:val="0051183D"/>
    <w:rsid w:val="005121AE"/>
    <w:rsid w:val="00512758"/>
    <w:rsid w:val="00512BF7"/>
    <w:rsid w:val="00512DD1"/>
    <w:rsid w:val="00513812"/>
    <w:rsid w:val="0051409B"/>
    <w:rsid w:val="005148DC"/>
    <w:rsid w:val="00515189"/>
    <w:rsid w:val="00515503"/>
    <w:rsid w:val="005157C2"/>
    <w:rsid w:val="00516661"/>
    <w:rsid w:val="00517029"/>
    <w:rsid w:val="00517233"/>
    <w:rsid w:val="005178A6"/>
    <w:rsid w:val="005201A1"/>
    <w:rsid w:val="00520248"/>
    <w:rsid w:val="00521B34"/>
    <w:rsid w:val="00522013"/>
    <w:rsid w:val="005222DE"/>
    <w:rsid w:val="00522A82"/>
    <w:rsid w:val="00522B79"/>
    <w:rsid w:val="00522F1A"/>
    <w:rsid w:val="00523560"/>
    <w:rsid w:val="00523CB5"/>
    <w:rsid w:val="00523D09"/>
    <w:rsid w:val="005245CD"/>
    <w:rsid w:val="00524A38"/>
    <w:rsid w:val="00525FB5"/>
    <w:rsid w:val="00526063"/>
    <w:rsid w:val="005260CB"/>
    <w:rsid w:val="00526281"/>
    <w:rsid w:val="005268E8"/>
    <w:rsid w:val="00527D38"/>
    <w:rsid w:val="00530F22"/>
    <w:rsid w:val="00530FB1"/>
    <w:rsid w:val="005314E5"/>
    <w:rsid w:val="00532D8D"/>
    <w:rsid w:val="00533E14"/>
    <w:rsid w:val="00534644"/>
    <w:rsid w:val="00534FF0"/>
    <w:rsid w:val="0053520A"/>
    <w:rsid w:val="00535657"/>
    <w:rsid w:val="00535D85"/>
    <w:rsid w:val="0053658F"/>
    <w:rsid w:val="00537629"/>
    <w:rsid w:val="00537956"/>
    <w:rsid w:val="005409E9"/>
    <w:rsid w:val="00540CF0"/>
    <w:rsid w:val="00541019"/>
    <w:rsid w:val="00541E7A"/>
    <w:rsid w:val="00542A3C"/>
    <w:rsid w:val="005430CE"/>
    <w:rsid w:val="005433EA"/>
    <w:rsid w:val="00543B95"/>
    <w:rsid w:val="00543FE3"/>
    <w:rsid w:val="00544194"/>
    <w:rsid w:val="005447F4"/>
    <w:rsid w:val="00545607"/>
    <w:rsid w:val="00546D67"/>
    <w:rsid w:val="005471ED"/>
    <w:rsid w:val="00547435"/>
    <w:rsid w:val="00547665"/>
    <w:rsid w:val="0054792C"/>
    <w:rsid w:val="00547F51"/>
    <w:rsid w:val="00550B27"/>
    <w:rsid w:val="00551673"/>
    <w:rsid w:val="00551B57"/>
    <w:rsid w:val="00551E8C"/>
    <w:rsid w:val="00552729"/>
    <w:rsid w:val="00552DB4"/>
    <w:rsid w:val="00553534"/>
    <w:rsid w:val="00553E87"/>
    <w:rsid w:val="005548EC"/>
    <w:rsid w:val="0055508C"/>
    <w:rsid w:val="005553CF"/>
    <w:rsid w:val="005554B7"/>
    <w:rsid w:val="00555963"/>
    <w:rsid w:val="00555A91"/>
    <w:rsid w:val="00555F99"/>
    <w:rsid w:val="005567C3"/>
    <w:rsid w:val="00556A18"/>
    <w:rsid w:val="00556CB6"/>
    <w:rsid w:val="00556E3C"/>
    <w:rsid w:val="00557C88"/>
    <w:rsid w:val="00557D8C"/>
    <w:rsid w:val="005600AE"/>
    <w:rsid w:val="00560386"/>
    <w:rsid w:val="00560423"/>
    <w:rsid w:val="00560612"/>
    <w:rsid w:val="00561327"/>
    <w:rsid w:val="0056149F"/>
    <w:rsid w:val="00561510"/>
    <w:rsid w:val="00562ADC"/>
    <w:rsid w:val="00562F5C"/>
    <w:rsid w:val="005634AE"/>
    <w:rsid w:val="00563EBE"/>
    <w:rsid w:val="00563F3C"/>
    <w:rsid w:val="00564737"/>
    <w:rsid w:val="005650FB"/>
    <w:rsid w:val="005656D4"/>
    <w:rsid w:val="00566373"/>
    <w:rsid w:val="00567124"/>
    <w:rsid w:val="005674BF"/>
    <w:rsid w:val="00567D20"/>
    <w:rsid w:val="0057009B"/>
    <w:rsid w:val="00570118"/>
    <w:rsid w:val="005706BA"/>
    <w:rsid w:val="00570D3B"/>
    <w:rsid w:val="005719C4"/>
    <w:rsid w:val="00571CF1"/>
    <w:rsid w:val="00571D83"/>
    <w:rsid w:val="0057213D"/>
    <w:rsid w:val="00572552"/>
    <w:rsid w:val="0057338C"/>
    <w:rsid w:val="005736C1"/>
    <w:rsid w:val="00573842"/>
    <w:rsid w:val="005739E2"/>
    <w:rsid w:val="00573EE9"/>
    <w:rsid w:val="005740E5"/>
    <w:rsid w:val="005748DC"/>
    <w:rsid w:val="00574ED7"/>
    <w:rsid w:val="005759A0"/>
    <w:rsid w:val="00576118"/>
    <w:rsid w:val="00576CF4"/>
    <w:rsid w:val="00576F66"/>
    <w:rsid w:val="00576F75"/>
    <w:rsid w:val="00577FCE"/>
    <w:rsid w:val="005800B0"/>
    <w:rsid w:val="0058066A"/>
    <w:rsid w:val="00580715"/>
    <w:rsid w:val="00580C32"/>
    <w:rsid w:val="00580FB1"/>
    <w:rsid w:val="00581293"/>
    <w:rsid w:val="005817AC"/>
    <w:rsid w:val="005818C9"/>
    <w:rsid w:val="0058196C"/>
    <w:rsid w:val="00582A71"/>
    <w:rsid w:val="00582A98"/>
    <w:rsid w:val="005830C5"/>
    <w:rsid w:val="00583D55"/>
    <w:rsid w:val="00583EEC"/>
    <w:rsid w:val="0058476C"/>
    <w:rsid w:val="005851F8"/>
    <w:rsid w:val="00585C85"/>
    <w:rsid w:val="00586503"/>
    <w:rsid w:val="00587422"/>
    <w:rsid w:val="005874E4"/>
    <w:rsid w:val="005876F7"/>
    <w:rsid w:val="005876FE"/>
    <w:rsid w:val="005908B5"/>
    <w:rsid w:val="00591AAC"/>
    <w:rsid w:val="0059253B"/>
    <w:rsid w:val="00592558"/>
    <w:rsid w:val="00592CFD"/>
    <w:rsid w:val="00593561"/>
    <w:rsid w:val="00593BAF"/>
    <w:rsid w:val="00593D55"/>
    <w:rsid w:val="00593DF1"/>
    <w:rsid w:val="00594798"/>
    <w:rsid w:val="00594945"/>
    <w:rsid w:val="00595B56"/>
    <w:rsid w:val="0059694F"/>
    <w:rsid w:val="005971ED"/>
    <w:rsid w:val="0059764C"/>
    <w:rsid w:val="00597C67"/>
    <w:rsid w:val="005A0005"/>
    <w:rsid w:val="005A0448"/>
    <w:rsid w:val="005A0530"/>
    <w:rsid w:val="005A074D"/>
    <w:rsid w:val="005A119B"/>
    <w:rsid w:val="005A20DE"/>
    <w:rsid w:val="005A21F8"/>
    <w:rsid w:val="005A2595"/>
    <w:rsid w:val="005A2CC3"/>
    <w:rsid w:val="005A2DFA"/>
    <w:rsid w:val="005A3C84"/>
    <w:rsid w:val="005A41F0"/>
    <w:rsid w:val="005A4C48"/>
    <w:rsid w:val="005A4CC1"/>
    <w:rsid w:val="005A59AB"/>
    <w:rsid w:val="005A5C1A"/>
    <w:rsid w:val="005A6BD3"/>
    <w:rsid w:val="005A6D51"/>
    <w:rsid w:val="005A6E2B"/>
    <w:rsid w:val="005A71F6"/>
    <w:rsid w:val="005A769C"/>
    <w:rsid w:val="005A7AAB"/>
    <w:rsid w:val="005B03BD"/>
    <w:rsid w:val="005B0872"/>
    <w:rsid w:val="005B16C1"/>
    <w:rsid w:val="005B20A6"/>
    <w:rsid w:val="005B2207"/>
    <w:rsid w:val="005B2334"/>
    <w:rsid w:val="005B26AA"/>
    <w:rsid w:val="005B2AE3"/>
    <w:rsid w:val="005B2B80"/>
    <w:rsid w:val="005B30E0"/>
    <w:rsid w:val="005B36BD"/>
    <w:rsid w:val="005B3DA9"/>
    <w:rsid w:val="005B3E15"/>
    <w:rsid w:val="005B3E20"/>
    <w:rsid w:val="005B4E40"/>
    <w:rsid w:val="005B4FD9"/>
    <w:rsid w:val="005B615B"/>
    <w:rsid w:val="005B6729"/>
    <w:rsid w:val="005B7490"/>
    <w:rsid w:val="005B75A8"/>
    <w:rsid w:val="005B774C"/>
    <w:rsid w:val="005B786C"/>
    <w:rsid w:val="005B78B0"/>
    <w:rsid w:val="005B7E5F"/>
    <w:rsid w:val="005C0453"/>
    <w:rsid w:val="005C04A6"/>
    <w:rsid w:val="005C0E72"/>
    <w:rsid w:val="005C0F5E"/>
    <w:rsid w:val="005C2951"/>
    <w:rsid w:val="005C2EB9"/>
    <w:rsid w:val="005C35D3"/>
    <w:rsid w:val="005C3700"/>
    <w:rsid w:val="005C3D0E"/>
    <w:rsid w:val="005C3D99"/>
    <w:rsid w:val="005C4B5D"/>
    <w:rsid w:val="005C52C1"/>
    <w:rsid w:val="005C5BF2"/>
    <w:rsid w:val="005C5CE5"/>
    <w:rsid w:val="005C611B"/>
    <w:rsid w:val="005C6580"/>
    <w:rsid w:val="005C6E05"/>
    <w:rsid w:val="005D0DAC"/>
    <w:rsid w:val="005D192B"/>
    <w:rsid w:val="005D21AC"/>
    <w:rsid w:val="005D33D8"/>
    <w:rsid w:val="005D3F98"/>
    <w:rsid w:val="005D4490"/>
    <w:rsid w:val="005D486F"/>
    <w:rsid w:val="005D592A"/>
    <w:rsid w:val="005D5E33"/>
    <w:rsid w:val="005D5E53"/>
    <w:rsid w:val="005D671A"/>
    <w:rsid w:val="005D67CF"/>
    <w:rsid w:val="005D6857"/>
    <w:rsid w:val="005D6DE4"/>
    <w:rsid w:val="005D7A6D"/>
    <w:rsid w:val="005D7AB6"/>
    <w:rsid w:val="005E0623"/>
    <w:rsid w:val="005E0716"/>
    <w:rsid w:val="005E0A64"/>
    <w:rsid w:val="005E0AC2"/>
    <w:rsid w:val="005E10D5"/>
    <w:rsid w:val="005E1AFA"/>
    <w:rsid w:val="005E1BAC"/>
    <w:rsid w:val="005E2ADB"/>
    <w:rsid w:val="005E2F04"/>
    <w:rsid w:val="005E31B6"/>
    <w:rsid w:val="005E38C9"/>
    <w:rsid w:val="005E3E48"/>
    <w:rsid w:val="005E3E51"/>
    <w:rsid w:val="005E445A"/>
    <w:rsid w:val="005E4631"/>
    <w:rsid w:val="005E48A6"/>
    <w:rsid w:val="005E6323"/>
    <w:rsid w:val="005E66E4"/>
    <w:rsid w:val="005E6BF1"/>
    <w:rsid w:val="005E7318"/>
    <w:rsid w:val="005F05C6"/>
    <w:rsid w:val="005F150D"/>
    <w:rsid w:val="005F1525"/>
    <w:rsid w:val="005F1F4D"/>
    <w:rsid w:val="005F269F"/>
    <w:rsid w:val="005F2A65"/>
    <w:rsid w:val="005F2FFD"/>
    <w:rsid w:val="005F3081"/>
    <w:rsid w:val="005F30CA"/>
    <w:rsid w:val="005F39E4"/>
    <w:rsid w:val="005F3A0E"/>
    <w:rsid w:val="005F3FD9"/>
    <w:rsid w:val="005F4462"/>
    <w:rsid w:val="005F4684"/>
    <w:rsid w:val="005F4763"/>
    <w:rsid w:val="005F492C"/>
    <w:rsid w:val="005F5E11"/>
    <w:rsid w:val="005F5FF8"/>
    <w:rsid w:val="005F61B4"/>
    <w:rsid w:val="005F69E7"/>
    <w:rsid w:val="005F6D12"/>
    <w:rsid w:val="005F6DB6"/>
    <w:rsid w:val="005F7051"/>
    <w:rsid w:val="00601295"/>
    <w:rsid w:val="006012BD"/>
    <w:rsid w:val="006014ED"/>
    <w:rsid w:val="00602338"/>
    <w:rsid w:val="00602524"/>
    <w:rsid w:val="006027A7"/>
    <w:rsid w:val="0060322C"/>
    <w:rsid w:val="006035E2"/>
    <w:rsid w:val="00603C3E"/>
    <w:rsid w:val="00603C4F"/>
    <w:rsid w:val="00604367"/>
    <w:rsid w:val="006047F3"/>
    <w:rsid w:val="00604804"/>
    <w:rsid w:val="00604BC6"/>
    <w:rsid w:val="00605891"/>
    <w:rsid w:val="00605ADA"/>
    <w:rsid w:val="00605D86"/>
    <w:rsid w:val="00607383"/>
    <w:rsid w:val="00607558"/>
    <w:rsid w:val="00607D33"/>
    <w:rsid w:val="006114E9"/>
    <w:rsid w:val="006118EB"/>
    <w:rsid w:val="00611C2D"/>
    <w:rsid w:val="00612DFB"/>
    <w:rsid w:val="00613E0E"/>
    <w:rsid w:val="00613E6A"/>
    <w:rsid w:val="00614556"/>
    <w:rsid w:val="00614913"/>
    <w:rsid w:val="00614DB9"/>
    <w:rsid w:val="00615835"/>
    <w:rsid w:val="00615D5E"/>
    <w:rsid w:val="006166B4"/>
    <w:rsid w:val="00616A75"/>
    <w:rsid w:val="00616B55"/>
    <w:rsid w:val="00617066"/>
    <w:rsid w:val="0061751D"/>
    <w:rsid w:val="00617552"/>
    <w:rsid w:val="00617E1B"/>
    <w:rsid w:val="00617E36"/>
    <w:rsid w:val="006210EA"/>
    <w:rsid w:val="006215DE"/>
    <w:rsid w:val="0062197F"/>
    <w:rsid w:val="00621F0D"/>
    <w:rsid w:val="00622A3A"/>
    <w:rsid w:val="00622A9F"/>
    <w:rsid w:val="00622C0E"/>
    <w:rsid w:val="006233F5"/>
    <w:rsid w:val="00623521"/>
    <w:rsid w:val="00623C59"/>
    <w:rsid w:val="0062443C"/>
    <w:rsid w:val="00624539"/>
    <w:rsid w:val="00624788"/>
    <w:rsid w:val="006257D9"/>
    <w:rsid w:val="00626B47"/>
    <w:rsid w:val="00626EE8"/>
    <w:rsid w:val="00626F8C"/>
    <w:rsid w:val="00627625"/>
    <w:rsid w:val="00627789"/>
    <w:rsid w:val="00627C51"/>
    <w:rsid w:val="00630FED"/>
    <w:rsid w:val="006317A9"/>
    <w:rsid w:val="00633A9C"/>
    <w:rsid w:val="00633C32"/>
    <w:rsid w:val="006347BC"/>
    <w:rsid w:val="00635EE3"/>
    <w:rsid w:val="006366C4"/>
    <w:rsid w:val="00636EF8"/>
    <w:rsid w:val="00637E12"/>
    <w:rsid w:val="00637F2C"/>
    <w:rsid w:val="0064102B"/>
    <w:rsid w:val="0064119E"/>
    <w:rsid w:val="00641FBF"/>
    <w:rsid w:val="006426D3"/>
    <w:rsid w:val="00642747"/>
    <w:rsid w:val="0064299A"/>
    <w:rsid w:val="00642C44"/>
    <w:rsid w:val="00642F67"/>
    <w:rsid w:val="00642F95"/>
    <w:rsid w:val="006438E3"/>
    <w:rsid w:val="0064394C"/>
    <w:rsid w:val="00643DEE"/>
    <w:rsid w:val="00644341"/>
    <w:rsid w:val="00644380"/>
    <w:rsid w:val="0064634F"/>
    <w:rsid w:val="006466BE"/>
    <w:rsid w:val="00646D21"/>
    <w:rsid w:val="00647168"/>
    <w:rsid w:val="00647832"/>
    <w:rsid w:val="0064789A"/>
    <w:rsid w:val="00647968"/>
    <w:rsid w:val="00647EEA"/>
    <w:rsid w:val="00650236"/>
    <w:rsid w:val="0065125C"/>
    <w:rsid w:val="00651351"/>
    <w:rsid w:val="00651460"/>
    <w:rsid w:val="00651633"/>
    <w:rsid w:val="006517E9"/>
    <w:rsid w:val="006526FA"/>
    <w:rsid w:val="00652FBD"/>
    <w:rsid w:val="00652FD6"/>
    <w:rsid w:val="006537E6"/>
    <w:rsid w:val="00654A9A"/>
    <w:rsid w:val="00654F58"/>
    <w:rsid w:val="0065594E"/>
    <w:rsid w:val="00655BAF"/>
    <w:rsid w:val="0065615A"/>
    <w:rsid w:val="00656422"/>
    <w:rsid w:val="006567CD"/>
    <w:rsid w:val="00657324"/>
    <w:rsid w:val="00657AF2"/>
    <w:rsid w:val="00657F89"/>
    <w:rsid w:val="00661241"/>
    <w:rsid w:val="006617C1"/>
    <w:rsid w:val="0066292E"/>
    <w:rsid w:val="0066305C"/>
    <w:rsid w:val="00663156"/>
    <w:rsid w:val="006636D9"/>
    <w:rsid w:val="00663752"/>
    <w:rsid w:val="00663852"/>
    <w:rsid w:val="00663BE5"/>
    <w:rsid w:val="00663D5D"/>
    <w:rsid w:val="00664050"/>
    <w:rsid w:val="00664714"/>
    <w:rsid w:val="00664852"/>
    <w:rsid w:val="0066494D"/>
    <w:rsid w:val="00665434"/>
    <w:rsid w:val="006657B3"/>
    <w:rsid w:val="006658D9"/>
    <w:rsid w:val="00665A8D"/>
    <w:rsid w:val="00665B1F"/>
    <w:rsid w:val="00666773"/>
    <w:rsid w:val="006668F1"/>
    <w:rsid w:val="006671FA"/>
    <w:rsid w:val="00667563"/>
    <w:rsid w:val="00667598"/>
    <w:rsid w:val="00667A1D"/>
    <w:rsid w:val="00667F27"/>
    <w:rsid w:val="00667F4F"/>
    <w:rsid w:val="006712EA"/>
    <w:rsid w:val="00671959"/>
    <w:rsid w:val="00671BCA"/>
    <w:rsid w:val="006727A4"/>
    <w:rsid w:val="00672B9C"/>
    <w:rsid w:val="00672E7E"/>
    <w:rsid w:val="00673666"/>
    <w:rsid w:val="00673BFC"/>
    <w:rsid w:val="00673D35"/>
    <w:rsid w:val="00674799"/>
    <w:rsid w:val="00674E9A"/>
    <w:rsid w:val="00674FD0"/>
    <w:rsid w:val="00676477"/>
    <w:rsid w:val="00677DE9"/>
    <w:rsid w:val="006800A6"/>
    <w:rsid w:val="006808BF"/>
    <w:rsid w:val="00680B79"/>
    <w:rsid w:val="006810FF"/>
    <w:rsid w:val="006813B3"/>
    <w:rsid w:val="006814A1"/>
    <w:rsid w:val="006819D3"/>
    <w:rsid w:val="00682C38"/>
    <w:rsid w:val="00682E43"/>
    <w:rsid w:val="006833F1"/>
    <w:rsid w:val="00683930"/>
    <w:rsid w:val="00683B1B"/>
    <w:rsid w:val="006848A4"/>
    <w:rsid w:val="006848AB"/>
    <w:rsid w:val="00684C77"/>
    <w:rsid w:val="00685062"/>
    <w:rsid w:val="0068532D"/>
    <w:rsid w:val="006857D9"/>
    <w:rsid w:val="006860B6"/>
    <w:rsid w:val="00686ED9"/>
    <w:rsid w:val="006877EE"/>
    <w:rsid w:val="00687A69"/>
    <w:rsid w:val="00690285"/>
    <w:rsid w:val="0069048F"/>
    <w:rsid w:val="0069075B"/>
    <w:rsid w:val="00690E45"/>
    <w:rsid w:val="006919B6"/>
    <w:rsid w:val="00691F84"/>
    <w:rsid w:val="00692CB1"/>
    <w:rsid w:val="00692E9D"/>
    <w:rsid w:val="00694005"/>
    <w:rsid w:val="0069432A"/>
    <w:rsid w:val="006947DC"/>
    <w:rsid w:val="00694CEA"/>
    <w:rsid w:val="0069517B"/>
    <w:rsid w:val="00696A9B"/>
    <w:rsid w:val="00696AA7"/>
    <w:rsid w:val="00696CBC"/>
    <w:rsid w:val="00697152"/>
    <w:rsid w:val="00697CE8"/>
    <w:rsid w:val="00697E95"/>
    <w:rsid w:val="006A0159"/>
    <w:rsid w:val="006A0544"/>
    <w:rsid w:val="006A102B"/>
    <w:rsid w:val="006A1512"/>
    <w:rsid w:val="006A1CCE"/>
    <w:rsid w:val="006A2640"/>
    <w:rsid w:val="006A277E"/>
    <w:rsid w:val="006A4E4E"/>
    <w:rsid w:val="006A4F4D"/>
    <w:rsid w:val="006A6614"/>
    <w:rsid w:val="006A7D93"/>
    <w:rsid w:val="006A7FA5"/>
    <w:rsid w:val="006B000C"/>
    <w:rsid w:val="006B0D6F"/>
    <w:rsid w:val="006B2D55"/>
    <w:rsid w:val="006B2F91"/>
    <w:rsid w:val="006B3194"/>
    <w:rsid w:val="006B5B84"/>
    <w:rsid w:val="006B61F1"/>
    <w:rsid w:val="006B6A1E"/>
    <w:rsid w:val="006B6C4F"/>
    <w:rsid w:val="006B764C"/>
    <w:rsid w:val="006C0066"/>
    <w:rsid w:val="006C04BA"/>
    <w:rsid w:val="006C054D"/>
    <w:rsid w:val="006C0834"/>
    <w:rsid w:val="006C122A"/>
    <w:rsid w:val="006C184C"/>
    <w:rsid w:val="006C1CD1"/>
    <w:rsid w:val="006C27F6"/>
    <w:rsid w:val="006C292E"/>
    <w:rsid w:val="006C2A98"/>
    <w:rsid w:val="006C365E"/>
    <w:rsid w:val="006C37D6"/>
    <w:rsid w:val="006C394B"/>
    <w:rsid w:val="006C3D31"/>
    <w:rsid w:val="006C3D79"/>
    <w:rsid w:val="006C4147"/>
    <w:rsid w:val="006C421F"/>
    <w:rsid w:val="006C4429"/>
    <w:rsid w:val="006C44FE"/>
    <w:rsid w:val="006C4759"/>
    <w:rsid w:val="006C49F5"/>
    <w:rsid w:val="006C571C"/>
    <w:rsid w:val="006C5A6B"/>
    <w:rsid w:val="006C5D58"/>
    <w:rsid w:val="006C5E61"/>
    <w:rsid w:val="006C69BB"/>
    <w:rsid w:val="006C7397"/>
    <w:rsid w:val="006D02CF"/>
    <w:rsid w:val="006D15F0"/>
    <w:rsid w:val="006D1DE8"/>
    <w:rsid w:val="006D1F7A"/>
    <w:rsid w:val="006D218F"/>
    <w:rsid w:val="006D2E7E"/>
    <w:rsid w:val="006D3083"/>
    <w:rsid w:val="006D30AC"/>
    <w:rsid w:val="006D3768"/>
    <w:rsid w:val="006D4769"/>
    <w:rsid w:val="006D4F30"/>
    <w:rsid w:val="006D53E9"/>
    <w:rsid w:val="006D58D7"/>
    <w:rsid w:val="006D6305"/>
    <w:rsid w:val="006D6EEF"/>
    <w:rsid w:val="006D73AE"/>
    <w:rsid w:val="006D78D3"/>
    <w:rsid w:val="006E0025"/>
    <w:rsid w:val="006E0BD2"/>
    <w:rsid w:val="006E0F29"/>
    <w:rsid w:val="006E1C75"/>
    <w:rsid w:val="006E2F95"/>
    <w:rsid w:val="006E4B67"/>
    <w:rsid w:val="006E61D0"/>
    <w:rsid w:val="006E67D0"/>
    <w:rsid w:val="006E6E54"/>
    <w:rsid w:val="006E7122"/>
    <w:rsid w:val="006E79AA"/>
    <w:rsid w:val="006E7FDA"/>
    <w:rsid w:val="006F0C34"/>
    <w:rsid w:val="006F1CD7"/>
    <w:rsid w:val="006F1D44"/>
    <w:rsid w:val="006F2824"/>
    <w:rsid w:val="006F3982"/>
    <w:rsid w:val="006F3AC6"/>
    <w:rsid w:val="006F3BCC"/>
    <w:rsid w:val="006F3BD4"/>
    <w:rsid w:val="006F4128"/>
    <w:rsid w:val="006F42F2"/>
    <w:rsid w:val="006F4C2F"/>
    <w:rsid w:val="006F5951"/>
    <w:rsid w:val="006F5F5F"/>
    <w:rsid w:val="006F60E5"/>
    <w:rsid w:val="006F61E5"/>
    <w:rsid w:val="006F62E5"/>
    <w:rsid w:val="006F6518"/>
    <w:rsid w:val="006F6FAC"/>
    <w:rsid w:val="006F7C0E"/>
    <w:rsid w:val="006F7DB1"/>
    <w:rsid w:val="0070016B"/>
    <w:rsid w:val="00700A68"/>
    <w:rsid w:val="0070181B"/>
    <w:rsid w:val="00701A17"/>
    <w:rsid w:val="00703B11"/>
    <w:rsid w:val="00703CDA"/>
    <w:rsid w:val="00703ED3"/>
    <w:rsid w:val="007053FA"/>
    <w:rsid w:val="0070562D"/>
    <w:rsid w:val="00706DDC"/>
    <w:rsid w:val="00707657"/>
    <w:rsid w:val="00707F57"/>
    <w:rsid w:val="00710292"/>
    <w:rsid w:val="00710B31"/>
    <w:rsid w:val="00710E4A"/>
    <w:rsid w:val="007112DF"/>
    <w:rsid w:val="00711F21"/>
    <w:rsid w:val="0071214B"/>
    <w:rsid w:val="0071252E"/>
    <w:rsid w:val="00712741"/>
    <w:rsid w:val="00712F5B"/>
    <w:rsid w:val="0071337F"/>
    <w:rsid w:val="00713729"/>
    <w:rsid w:val="00713767"/>
    <w:rsid w:val="00713AD9"/>
    <w:rsid w:val="00713AF2"/>
    <w:rsid w:val="00714432"/>
    <w:rsid w:val="00715199"/>
    <w:rsid w:val="00715A01"/>
    <w:rsid w:val="00715DAF"/>
    <w:rsid w:val="00715EE1"/>
    <w:rsid w:val="007162D5"/>
    <w:rsid w:val="00716B6C"/>
    <w:rsid w:val="00716BDD"/>
    <w:rsid w:val="00720362"/>
    <w:rsid w:val="007203C4"/>
    <w:rsid w:val="007209FC"/>
    <w:rsid w:val="00720DD7"/>
    <w:rsid w:val="00720FBF"/>
    <w:rsid w:val="00722EE7"/>
    <w:rsid w:val="007233B3"/>
    <w:rsid w:val="00723431"/>
    <w:rsid w:val="00724F8F"/>
    <w:rsid w:val="00725631"/>
    <w:rsid w:val="0072567F"/>
    <w:rsid w:val="00725DC0"/>
    <w:rsid w:val="00726897"/>
    <w:rsid w:val="00726E0D"/>
    <w:rsid w:val="00731328"/>
    <w:rsid w:val="00731337"/>
    <w:rsid w:val="007316C1"/>
    <w:rsid w:val="00731900"/>
    <w:rsid w:val="00731BC0"/>
    <w:rsid w:val="00731C2D"/>
    <w:rsid w:val="007332F1"/>
    <w:rsid w:val="00733982"/>
    <w:rsid w:val="00733C36"/>
    <w:rsid w:val="00733C9D"/>
    <w:rsid w:val="0073440C"/>
    <w:rsid w:val="00734D38"/>
    <w:rsid w:val="0073509F"/>
    <w:rsid w:val="00735624"/>
    <w:rsid w:val="0073598C"/>
    <w:rsid w:val="00735D56"/>
    <w:rsid w:val="00736460"/>
    <w:rsid w:val="00736506"/>
    <w:rsid w:val="00737FF6"/>
    <w:rsid w:val="007403CD"/>
    <w:rsid w:val="007408A2"/>
    <w:rsid w:val="00740DC3"/>
    <w:rsid w:val="0074102C"/>
    <w:rsid w:val="007416C6"/>
    <w:rsid w:val="00741EEE"/>
    <w:rsid w:val="00742384"/>
    <w:rsid w:val="00742D8E"/>
    <w:rsid w:val="00742ECA"/>
    <w:rsid w:val="007431E2"/>
    <w:rsid w:val="00743B90"/>
    <w:rsid w:val="00744127"/>
    <w:rsid w:val="007447C8"/>
    <w:rsid w:val="00744C0A"/>
    <w:rsid w:val="00745E1A"/>
    <w:rsid w:val="00746498"/>
    <w:rsid w:val="00746721"/>
    <w:rsid w:val="0074681B"/>
    <w:rsid w:val="00746CC4"/>
    <w:rsid w:val="00746E95"/>
    <w:rsid w:val="00750061"/>
    <w:rsid w:val="00750B41"/>
    <w:rsid w:val="0075100D"/>
    <w:rsid w:val="00751068"/>
    <w:rsid w:val="00751D99"/>
    <w:rsid w:val="00752308"/>
    <w:rsid w:val="00752AD3"/>
    <w:rsid w:val="007530F2"/>
    <w:rsid w:val="00753221"/>
    <w:rsid w:val="00753591"/>
    <w:rsid w:val="00753772"/>
    <w:rsid w:val="00753890"/>
    <w:rsid w:val="00753E80"/>
    <w:rsid w:val="0075402F"/>
    <w:rsid w:val="007542AA"/>
    <w:rsid w:val="00754A3B"/>
    <w:rsid w:val="00755E64"/>
    <w:rsid w:val="00756677"/>
    <w:rsid w:val="00756ACD"/>
    <w:rsid w:val="00756EAB"/>
    <w:rsid w:val="00757018"/>
    <w:rsid w:val="007577AE"/>
    <w:rsid w:val="0076001A"/>
    <w:rsid w:val="00760C3C"/>
    <w:rsid w:val="00761CAA"/>
    <w:rsid w:val="00762335"/>
    <w:rsid w:val="007627F8"/>
    <w:rsid w:val="00762D9E"/>
    <w:rsid w:val="00762DB6"/>
    <w:rsid w:val="00763058"/>
    <w:rsid w:val="00763371"/>
    <w:rsid w:val="0076394C"/>
    <w:rsid w:val="00763C95"/>
    <w:rsid w:val="00764135"/>
    <w:rsid w:val="007643E4"/>
    <w:rsid w:val="007646B1"/>
    <w:rsid w:val="007652D0"/>
    <w:rsid w:val="007654FD"/>
    <w:rsid w:val="00765A13"/>
    <w:rsid w:val="00765A6A"/>
    <w:rsid w:val="007670BB"/>
    <w:rsid w:val="00767C6B"/>
    <w:rsid w:val="00767D8F"/>
    <w:rsid w:val="007703E8"/>
    <w:rsid w:val="00770766"/>
    <w:rsid w:val="00770CC2"/>
    <w:rsid w:val="00770DB8"/>
    <w:rsid w:val="00771416"/>
    <w:rsid w:val="00771C1B"/>
    <w:rsid w:val="00771E83"/>
    <w:rsid w:val="00772002"/>
    <w:rsid w:val="00772C21"/>
    <w:rsid w:val="007735F6"/>
    <w:rsid w:val="0077380C"/>
    <w:rsid w:val="00773AAD"/>
    <w:rsid w:val="00773BC4"/>
    <w:rsid w:val="00773BF0"/>
    <w:rsid w:val="00774890"/>
    <w:rsid w:val="00775400"/>
    <w:rsid w:val="00775645"/>
    <w:rsid w:val="00775AB3"/>
    <w:rsid w:val="00776141"/>
    <w:rsid w:val="0078050B"/>
    <w:rsid w:val="0078068A"/>
    <w:rsid w:val="00781098"/>
    <w:rsid w:val="00781198"/>
    <w:rsid w:val="00781E7B"/>
    <w:rsid w:val="00782333"/>
    <w:rsid w:val="00783002"/>
    <w:rsid w:val="007841E7"/>
    <w:rsid w:val="00784625"/>
    <w:rsid w:val="00784FBE"/>
    <w:rsid w:val="00785402"/>
    <w:rsid w:val="007859F1"/>
    <w:rsid w:val="00786021"/>
    <w:rsid w:val="00786606"/>
    <w:rsid w:val="0078712C"/>
    <w:rsid w:val="00787191"/>
    <w:rsid w:val="007901C6"/>
    <w:rsid w:val="00790AFB"/>
    <w:rsid w:val="00791616"/>
    <w:rsid w:val="00792927"/>
    <w:rsid w:val="00792D44"/>
    <w:rsid w:val="00793085"/>
    <w:rsid w:val="0079368A"/>
    <w:rsid w:val="00793C2A"/>
    <w:rsid w:val="0079443B"/>
    <w:rsid w:val="00794BDC"/>
    <w:rsid w:val="00794F95"/>
    <w:rsid w:val="007950B7"/>
    <w:rsid w:val="00795331"/>
    <w:rsid w:val="00795413"/>
    <w:rsid w:val="00795A89"/>
    <w:rsid w:val="00795E9F"/>
    <w:rsid w:val="00796189"/>
    <w:rsid w:val="007961FB"/>
    <w:rsid w:val="00796276"/>
    <w:rsid w:val="00796659"/>
    <w:rsid w:val="00796879"/>
    <w:rsid w:val="007969E2"/>
    <w:rsid w:val="00796E95"/>
    <w:rsid w:val="00797610"/>
    <w:rsid w:val="00797F87"/>
    <w:rsid w:val="007A0351"/>
    <w:rsid w:val="007A0959"/>
    <w:rsid w:val="007A0ACC"/>
    <w:rsid w:val="007A0AEC"/>
    <w:rsid w:val="007A0BF9"/>
    <w:rsid w:val="007A0E00"/>
    <w:rsid w:val="007A123F"/>
    <w:rsid w:val="007A193B"/>
    <w:rsid w:val="007A2DC5"/>
    <w:rsid w:val="007A3F02"/>
    <w:rsid w:val="007A403A"/>
    <w:rsid w:val="007A4CB4"/>
    <w:rsid w:val="007A50F0"/>
    <w:rsid w:val="007A581A"/>
    <w:rsid w:val="007A5C1E"/>
    <w:rsid w:val="007A60A3"/>
    <w:rsid w:val="007A63B1"/>
    <w:rsid w:val="007A65D2"/>
    <w:rsid w:val="007A67B0"/>
    <w:rsid w:val="007A6D4B"/>
    <w:rsid w:val="007A7711"/>
    <w:rsid w:val="007A79D5"/>
    <w:rsid w:val="007B185F"/>
    <w:rsid w:val="007B1946"/>
    <w:rsid w:val="007B2561"/>
    <w:rsid w:val="007B3B1E"/>
    <w:rsid w:val="007B443B"/>
    <w:rsid w:val="007B488E"/>
    <w:rsid w:val="007B4C05"/>
    <w:rsid w:val="007B4E77"/>
    <w:rsid w:val="007B5B40"/>
    <w:rsid w:val="007B5F2F"/>
    <w:rsid w:val="007B666A"/>
    <w:rsid w:val="007B716D"/>
    <w:rsid w:val="007B7BA6"/>
    <w:rsid w:val="007C1542"/>
    <w:rsid w:val="007C1A37"/>
    <w:rsid w:val="007C1AF6"/>
    <w:rsid w:val="007C1CD6"/>
    <w:rsid w:val="007C221C"/>
    <w:rsid w:val="007C2C81"/>
    <w:rsid w:val="007C3133"/>
    <w:rsid w:val="007C3BA5"/>
    <w:rsid w:val="007C3D53"/>
    <w:rsid w:val="007C4463"/>
    <w:rsid w:val="007C61F4"/>
    <w:rsid w:val="007C66CA"/>
    <w:rsid w:val="007C670A"/>
    <w:rsid w:val="007C6CA3"/>
    <w:rsid w:val="007C6D1F"/>
    <w:rsid w:val="007C739F"/>
    <w:rsid w:val="007D1922"/>
    <w:rsid w:val="007D1F24"/>
    <w:rsid w:val="007D2A60"/>
    <w:rsid w:val="007D2D89"/>
    <w:rsid w:val="007D2EE5"/>
    <w:rsid w:val="007D3600"/>
    <w:rsid w:val="007D416A"/>
    <w:rsid w:val="007D4DC8"/>
    <w:rsid w:val="007D7CF7"/>
    <w:rsid w:val="007D7E50"/>
    <w:rsid w:val="007E042A"/>
    <w:rsid w:val="007E045B"/>
    <w:rsid w:val="007E06F6"/>
    <w:rsid w:val="007E0AE4"/>
    <w:rsid w:val="007E14EB"/>
    <w:rsid w:val="007E2355"/>
    <w:rsid w:val="007E29F1"/>
    <w:rsid w:val="007E3821"/>
    <w:rsid w:val="007E3945"/>
    <w:rsid w:val="007E3A6A"/>
    <w:rsid w:val="007E430F"/>
    <w:rsid w:val="007E4DE8"/>
    <w:rsid w:val="007E5B1D"/>
    <w:rsid w:val="007E664F"/>
    <w:rsid w:val="007E6EBE"/>
    <w:rsid w:val="007F0321"/>
    <w:rsid w:val="007F0543"/>
    <w:rsid w:val="007F067B"/>
    <w:rsid w:val="007F06C7"/>
    <w:rsid w:val="007F134B"/>
    <w:rsid w:val="007F13D5"/>
    <w:rsid w:val="007F1C3E"/>
    <w:rsid w:val="007F2BB3"/>
    <w:rsid w:val="007F2D43"/>
    <w:rsid w:val="007F46C8"/>
    <w:rsid w:val="007F5B85"/>
    <w:rsid w:val="007F5DAD"/>
    <w:rsid w:val="007F6531"/>
    <w:rsid w:val="007F6AB0"/>
    <w:rsid w:val="007F78E5"/>
    <w:rsid w:val="00800987"/>
    <w:rsid w:val="00800F8A"/>
    <w:rsid w:val="008011C7"/>
    <w:rsid w:val="008012EA"/>
    <w:rsid w:val="00801C65"/>
    <w:rsid w:val="00802393"/>
    <w:rsid w:val="00802BD8"/>
    <w:rsid w:val="00803ED2"/>
    <w:rsid w:val="00804E8C"/>
    <w:rsid w:val="00805B6E"/>
    <w:rsid w:val="00805DB1"/>
    <w:rsid w:val="00806498"/>
    <w:rsid w:val="0081047C"/>
    <w:rsid w:val="008111CC"/>
    <w:rsid w:val="00811A1B"/>
    <w:rsid w:val="008132EB"/>
    <w:rsid w:val="0081340C"/>
    <w:rsid w:val="0081434D"/>
    <w:rsid w:val="00814C05"/>
    <w:rsid w:val="00814D33"/>
    <w:rsid w:val="00814F8A"/>
    <w:rsid w:val="00814F9D"/>
    <w:rsid w:val="00815DBF"/>
    <w:rsid w:val="0081694C"/>
    <w:rsid w:val="00816B45"/>
    <w:rsid w:val="00817466"/>
    <w:rsid w:val="00817748"/>
    <w:rsid w:val="008178DA"/>
    <w:rsid w:val="0082107A"/>
    <w:rsid w:val="008210D0"/>
    <w:rsid w:val="008211AC"/>
    <w:rsid w:val="00821883"/>
    <w:rsid w:val="0082353A"/>
    <w:rsid w:val="00823A22"/>
    <w:rsid w:val="008249DB"/>
    <w:rsid w:val="00824F73"/>
    <w:rsid w:val="00824FB2"/>
    <w:rsid w:val="008250AF"/>
    <w:rsid w:val="00825F60"/>
    <w:rsid w:val="0082604E"/>
    <w:rsid w:val="00826225"/>
    <w:rsid w:val="00830538"/>
    <w:rsid w:val="008309DB"/>
    <w:rsid w:val="0083105A"/>
    <w:rsid w:val="0083106D"/>
    <w:rsid w:val="00831A31"/>
    <w:rsid w:val="00831D29"/>
    <w:rsid w:val="00832CB4"/>
    <w:rsid w:val="008333FA"/>
    <w:rsid w:val="00833A01"/>
    <w:rsid w:val="00833F95"/>
    <w:rsid w:val="0083438B"/>
    <w:rsid w:val="008343E1"/>
    <w:rsid w:val="00834AEA"/>
    <w:rsid w:val="00834BD5"/>
    <w:rsid w:val="00835086"/>
    <w:rsid w:val="0083553D"/>
    <w:rsid w:val="00835C5C"/>
    <w:rsid w:val="00835E70"/>
    <w:rsid w:val="00835F70"/>
    <w:rsid w:val="008365B9"/>
    <w:rsid w:val="0084052D"/>
    <w:rsid w:val="00840C02"/>
    <w:rsid w:val="00840D80"/>
    <w:rsid w:val="008420A3"/>
    <w:rsid w:val="00842954"/>
    <w:rsid w:val="00842F42"/>
    <w:rsid w:val="008433F9"/>
    <w:rsid w:val="0084390E"/>
    <w:rsid w:val="008458BA"/>
    <w:rsid w:val="008468A0"/>
    <w:rsid w:val="00846E2E"/>
    <w:rsid w:val="00847505"/>
    <w:rsid w:val="008506B0"/>
    <w:rsid w:val="008507F3"/>
    <w:rsid w:val="00850BD3"/>
    <w:rsid w:val="00850DB7"/>
    <w:rsid w:val="00850DC9"/>
    <w:rsid w:val="00851217"/>
    <w:rsid w:val="0085148B"/>
    <w:rsid w:val="00851F88"/>
    <w:rsid w:val="008525DE"/>
    <w:rsid w:val="0085313B"/>
    <w:rsid w:val="0085342B"/>
    <w:rsid w:val="008535A5"/>
    <w:rsid w:val="008535C3"/>
    <w:rsid w:val="00853EDF"/>
    <w:rsid w:val="00855C60"/>
    <w:rsid w:val="00856F25"/>
    <w:rsid w:val="0085730F"/>
    <w:rsid w:val="00857818"/>
    <w:rsid w:val="00857A8D"/>
    <w:rsid w:val="00857C00"/>
    <w:rsid w:val="00857F24"/>
    <w:rsid w:val="00857F7B"/>
    <w:rsid w:val="008603E6"/>
    <w:rsid w:val="0086041A"/>
    <w:rsid w:val="00860ECE"/>
    <w:rsid w:val="008611F3"/>
    <w:rsid w:val="00861667"/>
    <w:rsid w:val="00861BA5"/>
    <w:rsid w:val="00861C41"/>
    <w:rsid w:val="00861D3E"/>
    <w:rsid w:val="00862054"/>
    <w:rsid w:val="00862E7B"/>
    <w:rsid w:val="00863216"/>
    <w:rsid w:val="008639B4"/>
    <w:rsid w:val="00863E3C"/>
    <w:rsid w:val="008650CD"/>
    <w:rsid w:val="0086514B"/>
    <w:rsid w:val="00865869"/>
    <w:rsid w:val="00865F0F"/>
    <w:rsid w:val="0086671F"/>
    <w:rsid w:val="00866F9C"/>
    <w:rsid w:val="0086776D"/>
    <w:rsid w:val="0087147C"/>
    <w:rsid w:val="00871735"/>
    <w:rsid w:val="00871D11"/>
    <w:rsid w:val="00871FC9"/>
    <w:rsid w:val="00873304"/>
    <w:rsid w:val="00873A5E"/>
    <w:rsid w:val="00873B08"/>
    <w:rsid w:val="00873E1C"/>
    <w:rsid w:val="00873E9D"/>
    <w:rsid w:val="00874318"/>
    <w:rsid w:val="00874C10"/>
    <w:rsid w:val="00874EBC"/>
    <w:rsid w:val="00875CF2"/>
    <w:rsid w:val="00875E24"/>
    <w:rsid w:val="00875F87"/>
    <w:rsid w:val="008766F5"/>
    <w:rsid w:val="008769A7"/>
    <w:rsid w:val="00876D5B"/>
    <w:rsid w:val="0087747A"/>
    <w:rsid w:val="008779C9"/>
    <w:rsid w:val="0088043F"/>
    <w:rsid w:val="00880801"/>
    <w:rsid w:val="00880BEF"/>
    <w:rsid w:val="00880E10"/>
    <w:rsid w:val="008810DA"/>
    <w:rsid w:val="008811B8"/>
    <w:rsid w:val="008815BD"/>
    <w:rsid w:val="00881E48"/>
    <w:rsid w:val="00882CC1"/>
    <w:rsid w:val="008849D5"/>
    <w:rsid w:val="00884A4D"/>
    <w:rsid w:val="00884C0B"/>
    <w:rsid w:val="00884D3F"/>
    <w:rsid w:val="00884D61"/>
    <w:rsid w:val="00884F84"/>
    <w:rsid w:val="0088522B"/>
    <w:rsid w:val="008853DB"/>
    <w:rsid w:val="008866E4"/>
    <w:rsid w:val="0088788E"/>
    <w:rsid w:val="0089004A"/>
    <w:rsid w:val="00890DE5"/>
    <w:rsid w:val="0089106C"/>
    <w:rsid w:val="00891237"/>
    <w:rsid w:val="00892BAF"/>
    <w:rsid w:val="00892FBF"/>
    <w:rsid w:val="008938C6"/>
    <w:rsid w:val="00893BC3"/>
    <w:rsid w:val="00893EA9"/>
    <w:rsid w:val="00894797"/>
    <w:rsid w:val="00894DF6"/>
    <w:rsid w:val="00895094"/>
    <w:rsid w:val="00895193"/>
    <w:rsid w:val="00895B57"/>
    <w:rsid w:val="00896CFE"/>
    <w:rsid w:val="00897FB5"/>
    <w:rsid w:val="008A03B4"/>
    <w:rsid w:val="008A04AE"/>
    <w:rsid w:val="008A0519"/>
    <w:rsid w:val="008A08FE"/>
    <w:rsid w:val="008A1381"/>
    <w:rsid w:val="008A1899"/>
    <w:rsid w:val="008A1D11"/>
    <w:rsid w:val="008A2413"/>
    <w:rsid w:val="008A255B"/>
    <w:rsid w:val="008A256A"/>
    <w:rsid w:val="008A2717"/>
    <w:rsid w:val="008A292A"/>
    <w:rsid w:val="008A3502"/>
    <w:rsid w:val="008A360F"/>
    <w:rsid w:val="008A5074"/>
    <w:rsid w:val="008A56A4"/>
    <w:rsid w:val="008A5711"/>
    <w:rsid w:val="008A5F67"/>
    <w:rsid w:val="008A642A"/>
    <w:rsid w:val="008A67CF"/>
    <w:rsid w:val="008A6BFA"/>
    <w:rsid w:val="008A6CB2"/>
    <w:rsid w:val="008A6E47"/>
    <w:rsid w:val="008A7299"/>
    <w:rsid w:val="008A7C35"/>
    <w:rsid w:val="008B072D"/>
    <w:rsid w:val="008B07D4"/>
    <w:rsid w:val="008B2477"/>
    <w:rsid w:val="008B37B3"/>
    <w:rsid w:val="008B396E"/>
    <w:rsid w:val="008B3972"/>
    <w:rsid w:val="008B46CD"/>
    <w:rsid w:val="008B4C3B"/>
    <w:rsid w:val="008B4E8C"/>
    <w:rsid w:val="008B5C47"/>
    <w:rsid w:val="008B5EF5"/>
    <w:rsid w:val="008B6509"/>
    <w:rsid w:val="008B6517"/>
    <w:rsid w:val="008B6A56"/>
    <w:rsid w:val="008B6FC1"/>
    <w:rsid w:val="008B7068"/>
    <w:rsid w:val="008B7C31"/>
    <w:rsid w:val="008C019A"/>
    <w:rsid w:val="008C0457"/>
    <w:rsid w:val="008C0CE5"/>
    <w:rsid w:val="008C188D"/>
    <w:rsid w:val="008C1DEE"/>
    <w:rsid w:val="008C2573"/>
    <w:rsid w:val="008C2988"/>
    <w:rsid w:val="008C32D8"/>
    <w:rsid w:val="008C3CB3"/>
    <w:rsid w:val="008C41CF"/>
    <w:rsid w:val="008C46C6"/>
    <w:rsid w:val="008C4A5B"/>
    <w:rsid w:val="008C5261"/>
    <w:rsid w:val="008C6F64"/>
    <w:rsid w:val="008C77F0"/>
    <w:rsid w:val="008C7B5C"/>
    <w:rsid w:val="008D0AD1"/>
    <w:rsid w:val="008D1263"/>
    <w:rsid w:val="008D21C7"/>
    <w:rsid w:val="008D222F"/>
    <w:rsid w:val="008D231D"/>
    <w:rsid w:val="008D2433"/>
    <w:rsid w:val="008D2665"/>
    <w:rsid w:val="008D3480"/>
    <w:rsid w:val="008D3C75"/>
    <w:rsid w:val="008D4103"/>
    <w:rsid w:val="008D4A4F"/>
    <w:rsid w:val="008D4E84"/>
    <w:rsid w:val="008D5121"/>
    <w:rsid w:val="008D5764"/>
    <w:rsid w:val="008D5CE0"/>
    <w:rsid w:val="008D5F02"/>
    <w:rsid w:val="008D6E21"/>
    <w:rsid w:val="008D7A82"/>
    <w:rsid w:val="008E0580"/>
    <w:rsid w:val="008E0C4D"/>
    <w:rsid w:val="008E0CA0"/>
    <w:rsid w:val="008E0DE3"/>
    <w:rsid w:val="008E0E89"/>
    <w:rsid w:val="008E0FE8"/>
    <w:rsid w:val="008E1329"/>
    <w:rsid w:val="008E1680"/>
    <w:rsid w:val="008E195B"/>
    <w:rsid w:val="008E19D0"/>
    <w:rsid w:val="008E201E"/>
    <w:rsid w:val="008E20B3"/>
    <w:rsid w:val="008E3255"/>
    <w:rsid w:val="008E395F"/>
    <w:rsid w:val="008E489B"/>
    <w:rsid w:val="008E500B"/>
    <w:rsid w:val="008E5275"/>
    <w:rsid w:val="008E5575"/>
    <w:rsid w:val="008E57AB"/>
    <w:rsid w:val="008E5A86"/>
    <w:rsid w:val="008E627F"/>
    <w:rsid w:val="008E6B5E"/>
    <w:rsid w:val="008E7A3B"/>
    <w:rsid w:val="008E7B43"/>
    <w:rsid w:val="008E7BDE"/>
    <w:rsid w:val="008E7EAE"/>
    <w:rsid w:val="008F07AF"/>
    <w:rsid w:val="008F0A0D"/>
    <w:rsid w:val="008F0F5E"/>
    <w:rsid w:val="008F12A3"/>
    <w:rsid w:val="008F1A1F"/>
    <w:rsid w:val="008F25E9"/>
    <w:rsid w:val="008F27A5"/>
    <w:rsid w:val="008F29CA"/>
    <w:rsid w:val="008F37BB"/>
    <w:rsid w:val="008F3A26"/>
    <w:rsid w:val="008F4148"/>
    <w:rsid w:val="008F4290"/>
    <w:rsid w:val="008F4456"/>
    <w:rsid w:val="008F44D3"/>
    <w:rsid w:val="008F4795"/>
    <w:rsid w:val="008F4A06"/>
    <w:rsid w:val="008F5350"/>
    <w:rsid w:val="008F585C"/>
    <w:rsid w:val="008F5D53"/>
    <w:rsid w:val="008F5E9F"/>
    <w:rsid w:val="008F73F4"/>
    <w:rsid w:val="008F7517"/>
    <w:rsid w:val="008F7A44"/>
    <w:rsid w:val="0090093B"/>
    <w:rsid w:val="00900980"/>
    <w:rsid w:val="0090105A"/>
    <w:rsid w:val="009011F1"/>
    <w:rsid w:val="0090207B"/>
    <w:rsid w:val="00902C51"/>
    <w:rsid w:val="00903404"/>
    <w:rsid w:val="00903D77"/>
    <w:rsid w:val="00905015"/>
    <w:rsid w:val="0090607E"/>
    <w:rsid w:val="009062B4"/>
    <w:rsid w:val="0090688B"/>
    <w:rsid w:val="00907D55"/>
    <w:rsid w:val="00907DCA"/>
    <w:rsid w:val="00907F63"/>
    <w:rsid w:val="0091003A"/>
    <w:rsid w:val="009108CD"/>
    <w:rsid w:val="00910A1A"/>
    <w:rsid w:val="00910D99"/>
    <w:rsid w:val="00910F20"/>
    <w:rsid w:val="009110D0"/>
    <w:rsid w:val="00911553"/>
    <w:rsid w:val="0091169D"/>
    <w:rsid w:val="00911E0D"/>
    <w:rsid w:val="00912852"/>
    <w:rsid w:val="00912A24"/>
    <w:rsid w:val="00912E58"/>
    <w:rsid w:val="00913D6C"/>
    <w:rsid w:val="00914447"/>
    <w:rsid w:val="00914976"/>
    <w:rsid w:val="00914D72"/>
    <w:rsid w:val="009151A4"/>
    <w:rsid w:val="0091535A"/>
    <w:rsid w:val="009156FE"/>
    <w:rsid w:val="0091589C"/>
    <w:rsid w:val="0091622B"/>
    <w:rsid w:val="0091648E"/>
    <w:rsid w:val="009165DF"/>
    <w:rsid w:val="00916711"/>
    <w:rsid w:val="00916DF8"/>
    <w:rsid w:val="00917001"/>
    <w:rsid w:val="00917320"/>
    <w:rsid w:val="00917733"/>
    <w:rsid w:val="00917DF1"/>
    <w:rsid w:val="00917E93"/>
    <w:rsid w:val="00920695"/>
    <w:rsid w:val="00920CB5"/>
    <w:rsid w:val="00920F75"/>
    <w:rsid w:val="00921A55"/>
    <w:rsid w:val="00921C10"/>
    <w:rsid w:val="00922879"/>
    <w:rsid w:val="0092345C"/>
    <w:rsid w:val="00923D50"/>
    <w:rsid w:val="009248DD"/>
    <w:rsid w:val="0092493B"/>
    <w:rsid w:val="0092568B"/>
    <w:rsid w:val="009256CC"/>
    <w:rsid w:val="00925D85"/>
    <w:rsid w:val="009268B2"/>
    <w:rsid w:val="00926914"/>
    <w:rsid w:val="00926F62"/>
    <w:rsid w:val="00927383"/>
    <w:rsid w:val="00927849"/>
    <w:rsid w:val="00927901"/>
    <w:rsid w:val="0092791A"/>
    <w:rsid w:val="0092799F"/>
    <w:rsid w:val="009309DB"/>
    <w:rsid w:val="00930C66"/>
    <w:rsid w:val="00930E31"/>
    <w:rsid w:val="0093170C"/>
    <w:rsid w:val="00932BD2"/>
    <w:rsid w:val="00932C73"/>
    <w:rsid w:val="009335EB"/>
    <w:rsid w:val="0093392E"/>
    <w:rsid w:val="00933C76"/>
    <w:rsid w:val="00934089"/>
    <w:rsid w:val="00934436"/>
    <w:rsid w:val="009344CE"/>
    <w:rsid w:val="00934617"/>
    <w:rsid w:val="00935C85"/>
    <w:rsid w:val="00935D27"/>
    <w:rsid w:val="00936743"/>
    <w:rsid w:val="00936B89"/>
    <w:rsid w:val="00936CFD"/>
    <w:rsid w:val="009370D2"/>
    <w:rsid w:val="009378BC"/>
    <w:rsid w:val="00937E1D"/>
    <w:rsid w:val="00940286"/>
    <w:rsid w:val="009407D9"/>
    <w:rsid w:val="0094115A"/>
    <w:rsid w:val="0094168B"/>
    <w:rsid w:val="00941C90"/>
    <w:rsid w:val="00942085"/>
    <w:rsid w:val="00942379"/>
    <w:rsid w:val="00942422"/>
    <w:rsid w:val="00942A83"/>
    <w:rsid w:val="009431A7"/>
    <w:rsid w:val="00943E01"/>
    <w:rsid w:val="00944506"/>
    <w:rsid w:val="00945595"/>
    <w:rsid w:val="00945A6C"/>
    <w:rsid w:val="00945A71"/>
    <w:rsid w:val="009463B6"/>
    <w:rsid w:val="0094644C"/>
    <w:rsid w:val="009464DE"/>
    <w:rsid w:val="00946808"/>
    <w:rsid w:val="0094795E"/>
    <w:rsid w:val="0095059D"/>
    <w:rsid w:val="00950EC6"/>
    <w:rsid w:val="009513C9"/>
    <w:rsid w:val="00951561"/>
    <w:rsid w:val="00951A97"/>
    <w:rsid w:val="0095215E"/>
    <w:rsid w:val="009521E7"/>
    <w:rsid w:val="00952609"/>
    <w:rsid w:val="009529EF"/>
    <w:rsid w:val="00952A0B"/>
    <w:rsid w:val="009530B4"/>
    <w:rsid w:val="0095377F"/>
    <w:rsid w:val="00953FDC"/>
    <w:rsid w:val="00954361"/>
    <w:rsid w:val="0095447B"/>
    <w:rsid w:val="00954CB8"/>
    <w:rsid w:val="009558EB"/>
    <w:rsid w:val="00956200"/>
    <w:rsid w:val="009566D0"/>
    <w:rsid w:val="009566FB"/>
    <w:rsid w:val="00956AB4"/>
    <w:rsid w:val="00960AF6"/>
    <w:rsid w:val="00960BC4"/>
    <w:rsid w:val="00960BDF"/>
    <w:rsid w:val="00960FF1"/>
    <w:rsid w:val="009620E0"/>
    <w:rsid w:val="009624B0"/>
    <w:rsid w:val="00962AEA"/>
    <w:rsid w:val="00962DF4"/>
    <w:rsid w:val="009631AB"/>
    <w:rsid w:val="00963733"/>
    <w:rsid w:val="009644EC"/>
    <w:rsid w:val="00964A08"/>
    <w:rsid w:val="00964ED6"/>
    <w:rsid w:val="00965CE5"/>
    <w:rsid w:val="009667B6"/>
    <w:rsid w:val="00966990"/>
    <w:rsid w:val="009674D0"/>
    <w:rsid w:val="0097167D"/>
    <w:rsid w:val="009719C2"/>
    <w:rsid w:val="00972548"/>
    <w:rsid w:val="00972672"/>
    <w:rsid w:val="00972894"/>
    <w:rsid w:val="009732A6"/>
    <w:rsid w:val="009736CE"/>
    <w:rsid w:val="0097423A"/>
    <w:rsid w:val="00974382"/>
    <w:rsid w:val="009743D3"/>
    <w:rsid w:val="0097451B"/>
    <w:rsid w:val="009746A7"/>
    <w:rsid w:val="00974BE3"/>
    <w:rsid w:val="009751D5"/>
    <w:rsid w:val="0097561A"/>
    <w:rsid w:val="00976DCD"/>
    <w:rsid w:val="00976E77"/>
    <w:rsid w:val="00980CEB"/>
    <w:rsid w:val="009812C8"/>
    <w:rsid w:val="00981B20"/>
    <w:rsid w:val="009821D5"/>
    <w:rsid w:val="0098271D"/>
    <w:rsid w:val="0098374F"/>
    <w:rsid w:val="0098396F"/>
    <w:rsid w:val="0098422D"/>
    <w:rsid w:val="00984AB2"/>
    <w:rsid w:val="009853ED"/>
    <w:rsid w:val="009854A1"/>
    <w:rsid w:val="00985939"/>
    <w:rsid w:val="009866F7"/>
    <w:rsid w:val="00986837"/>
    <w:rsid w:val="009869B9"/>
    <w:rsid w:val="0098715B"/>
    <w:rsid w:val="00987293"/>
    <w:rsid w:val="009877C0"/>
    <w:rsid w:val="00987C88"/>
    <w:rsid w:val="00990BC0"/>
    <w:rsid w:val="00990C0D"/>
    <w:rsid w:val="00990DF5"/>
    <w:rsid w:val="009917F2"/>
    <w:rsid w:val="00991EAB"/>
    <w:rsid w:val="00991F1C"/>
    <w:rsid w:val="00992512"/>
    <w:rsid w:val="009927D5"/>
    <w:rsid w:val="009928AD"/>
    <w:rsid w:val="009931F6"/>
    <w:rsid w:val="00993740"/>
    <w:rsid w:val="009941DC"/>
    <w:rsid w:val="009945DE"/>
    <w:rsid w:val="00994643"/>
    <w:rsid w:val="00994B17"/>
    <w:rsid w:val="0099535E"/>
    <w:rsid w:val="00995D04"/>
    <w:rsid w:val="00996019"/>
    <w:rsid w:val="009966E6"/>
    <w:rsid w:val="00996E3B"/>
    <w:rsid w:val="009A0921"/>
    <w:rsid w:val="009A094D"/>
    <w:rsid w:val="009A0A39"/>
    <w:rsid w:val="009A0AB2"/>
    <w:rsid w:val="009A1AF7"/>
    <w:rsid w:val="009A1C06"/>
    <w:rsid w:val="009A1F63"/>
    <w:rsid w:val="009A2728"/>
    <w:rsid w:val="009A2C8D"/>
    <w:rsid w:val="009A2EBA"/>
    <w:rsid w:val="009A30E7"/>
    <w:rsid w:val="009A3D14"/>
    <w:rsid w:val="009A3E17"/>
    <w:rsid w:val="009A4651"/>
    <w:rsid w:val="009A48D2"/>
    <w:rsid w:val="009A5E5B"/>
    <w:rsid w:val="009A6E72"/>
    <w:rsid w:val="009B019C"/>
    <w:rsid w:val="009B02E5"/>
    <w:rsid w:val="009B0AC2"/>
    <w:rsid w:val="009B0B3D"/>
    <w:rsid w:val="009B0C74"/>
    <w:rsid w:val="009B1357"/>
    <w:rsid w:val="009B16C6"/>
    <w:rsid w:val="009B1BF0"/>
    <w:rsid w:val="009B1D33"/>
    <w:rsid w:val="009B2660"/>
    <w:rsid w:val="009B2D2B"/>
    <w:rsid w:val="009B2FAC"/>
    <w:rsid w:val="009B69B9"/>
    <w:rsid w:val="009B6E1E"/>
    <w:rsid w:val="009B6FE9"/>
    <w:rsid w:val="009B76A6"/>
    <w:rsid w:val="009B7A61"/>
    <w:rsid w:val="009C1941"/>
    <w:rsid w:val="009C1B78"/>
    <w:rsid w:val="009C1BD5"/>
    <w:rsid w:val="009C2470"/>
    <w:rsid w:val="009C33FF"/>
    <w:rsid w:val="009C3702"/>
    <w:rsid w:val="009C4244"/>
    <w:rsid w:val="009C4248"/>
    <w:rsid w:val="009C4427"/>
    <w:rsid w:val="009C451F"/>
    <w:rsid w:val="009C4535"/>
    <w:rsid w:val="009C4791"/>
    <w:rsid w:val="009C5946"/>
    <w:rsid w:val="009C5EB6"/>
    <w:rsid w:val="009C64B9"/>
    <w:rsid w:val="009C64E6"/>
    <w:rsid w:val="009C722B"/>
    <w:rsid w:val="009C7ECB"/>
    <w:rsid w:val="009C7F3A"/>
    <w:rsid w:val="009D0021"/>
    <w:rsid w:val="009D02E2"/>
    <w:rsid w:val="009D0593"/>
    <w:rsid w:val="009D1099"/>
    <w:rsid w:val="009D210A"/>
    <w:rsid w:val="009D2907"/>
    <w:rsid w:val="009D2FEB"/>
    <w:rsid w:val="009D37BB"/>
    <w:rsid w:val="009D3F62"/>
    <w:rsid w:val="009D42B8"/>
    <w:rsid w:val="009D42C3"/>
    <w:rsid w:val="009D433F"/>
    <w:rsid w:val="009D5304"/>
    <w:rsid w:val="009D5DEE"/>
    <w:rsid w:val="009D6677"/>
    <w:rsid w:val="009D67AB"/>
    <w:rsid w:val="009D6804"/>
    <w:rsid w:val="009D7597"/>
    <w:rsid w:val="009D767A"/>
    <w:rsid w:val="009D7D36"/>
    <w:rsid w:val="009E0690"/>
    <w:rsid w:val="009E09C5"/>
    <w:rsid w:val="009E1474"/>
    <w:rsid w:val="009E17DD"/>
    <w:rsid w:val="009E18DB"/>
    <w:rsid w:val="009E1F80"/>
    <w:rsid w:val="009E1FEF"/>
    <w:rsid w:val="009E207D"/>
    <w:rsid w:val="009E2F67"/>
    <w:rsid w:val="009E3346"/>
    <w:rsid w:val="009E3858"/>
    <w:rsid w:val="009E3C3B"/>
    <w:rsid w:val="009E57F0"/>
    <w:rsid w:val="009E6909"/>
    <w:rsid w:val="009E6913"/>
    <w:rsid w:val="009E6945"/>
    <w:rsid w:val="009E6C5E"/>
    <w:rsid w:val="009E7F0A"/>
    <w:rsid w:val="009F1124"/>
    <w:rsid w:val="009F1B94"/>
    <w:rsid w:val="009F1E23"/>
    <w:rsid w:val="009F219A"/>
    <w:rsid w:val="009F21BE"/>
    <w:rsid w:val="009F24A1"/>
    <w:rsid w:val="009F28C2"/>
    <w:rsid w:val="009F2D68"/>
    <w:rsid w:val="009F572E"/>
    <w:rsid w:val="009F5E58"/>
    <w:rsid w:val="009F6403"/>
    <w:rsid w:val="009F6B0C"/>
    <w:rsid w:val="009F7B85"/>
    <w:rsid w:val="009F7BF1"/>
    <w:rsid w:val="009F7C87"/>
    <w:rsid w:val="009F7D9C"/>
    <w:rsid w:val="00A00D89"/>
    <w:rsid w:val="00A00DED"/>
    <w:rsid w:val="00A0128F"/>
    <w:rsid w:val="00A01595"/>
    <w:rsid w:val="00A01758"/>
    <w:rsid w:val="00A01CB4"/>
    <w:rsid w:val="00A01D74"/>
    <w:rsid w:val="00A01F2E"/>
    <w:rsid w:val="00A03485"/>
    <w:rsid w:val="00A04447"/>
    <w:rsid w:val="00A04CA7"/>
    <w:rsid w:val="00A0529C"/>
    <w:rsid w:val="00A055CF"/>
    <w:rsid w:val="00A061A2"/>
    <w:rsid w:val="00A06D0E"/>
    <w:rsid w:val="00A072B1"/>
    <w:rsid w:val="00A07BC4"/>
    <w:rsid w:val="00A1049D"/>
    <w:rsid w:val="00A10F6A"/>
    <w:rsid w:val="00A10FA2"/>
    <w:rsid w:val="00A10FD9"/>
    <w:rsid w:val="00A11224"/>
    <w:rsid w:val="00A11F3A"/>
    <w:rsid w:val="00A1269E"/>
    <w:rsid w:val="00A12A11"/>
    <w:rsid w:val="00A1357F"/>
    <w:rsid w:val="00A13818"/>
    <w:rsid w:val="00A13F44"/>
    <w:rsid w:val="00A143F7"/>
    <w:rsid w:val="00A14F30"/>
    <w:rsid w:val="00A15708"/>
    <w:rsid w:val="00A162EB"/>
    <w:rsid w:val="00A165F7"/>
    <w:rsid w:val="00A16998"/>
    <w:rsid w:val="00A169A2"/>
    <w:rsid w:val="00A171ED"/>
    <w:rsid w:val="00A172AC"/>
    <w:rsid w:val="00A178B0"/>
    <w:rsid w:val="00A20271"/>
    <w:rsid w:val="00A2050B"/>
    <w:rsid w:val="00A208B9"/>
    <w:rsid w:val="00A21207"/>
    <w:rsid w:val="00A212D2"/>
    <w:rsid w:val="00A2183C"/>
    <w:rsid w:val="00A2225D"/>
    <w:rsid w:val="00A22CCC"/>
    <w:rsid w:val="00A22D8C"/>
    <w:rsid w:val="00A2355C"/>
    <w:rsid w:val="00A24B25"/>
    <w:rsid w:val="00A24DFE"/>
    <w:rsid w:val="00A2597F"/>
    <w:rsid w:val="00A262A2"/>
    <w:rsid w:val="00A26B7E"/>
    <w:rsid w:val="00A26CED"/>
    <w:rsid w:val="00A26D01"/>
    <w:rsid w:val="00A26DA6"/>
    <w:rsid w:val="00A272A9"/>
    <w:rsid w:val="00A272E7"/>
    <w:rsid w:val="00A2730C"/>
    <w:rsid w:val="00A27514"/>
    <w:rsid w:val="00A2770B"/>
    <w:rsid w:val="00A27739"/>
    <w:rsid w:val="00A278E7"/>
    <w:rsid w:val="00A2792B"/>
    <w:rsid w:val="00A2794C"/>
    <w:rsid w:val="00A305AB"/>
    <w:rsid w:val="00A30D83"/>
    <w:rsid w:val="00A30E01"/>
    <w:rsid w:val="00A31F10"/>
    <w:rsid w:val="00A321D8"/>
    <w:rsid w:val="00A32306"/>
    <w:rsid w:val="00A32665"/>
    <w:rsid w:val="00A32B17"/>
    <w:rsid w:val="00A33081"/>
    <w:rsid w:val="00A33450"/>
    <w:rsid w:val="00A339CE"/>
    <w:rsid w:val="00A33FE9"/>
    <w:rsid w:val="00A3400F"/>
    <w:rsid w:val="00A3468A"/>
    <w:rsid w:val="00A34A9E"/>
    <w:rsid w:val="00A34B25"/>
    <w:rsid w:val="00A362D6"/>
    <w:rsid w:val="00A36567"/>
    <w:rsid w:val="00A36D40"/>
    <w:rsid w:val="00A36E4F"/>
    <w:rsid w:val="00A36EF4"/>
    <w:rsid w:val="00A3705C"/>
    <w:rsid w:val="00A370F4"/>
    <w:rsid w:val="00A3729F"/>
    <w:rsid w:val="00A40B75"/>
    <w:rsid w:val="00A40D60"/>
    <w:rsid w:val="00A40F1E"/>
    <w:rsid w:val="00A411BA"/>
    <w:rsid w:val="00A41977"/>
    <w:rsid w:val="00A4201C"/>
    <w:rsid w:val="00A4296B"/>
    <w:rsid w:val="00A43AA9"/>
    <w:rsid w:val="00A43DF0"/>
    <w:rsid w:val="00A44BA8"/>
    <w:rsid w:val="00A458E9"/>
    <w:rsid w:val="00A45DA2"/>
    <w:rsid w:val="00A45E4D"/>
    <w:rsid w:val="00A46A96"/>
    <w:rsid w:val="00A46D49"/>
    <w:rsid w:val="00A47689"/>
    <w:rsid w:val="00A47AEF"/>
    <w:rsid w:val="00A47E0B"/>
    <w:rsid w:val="00A47FC0"/>
    <w:rsid w:val="00A5030E"/>
    <w:rsid w:val="00A50456"/>
    <w:rsid w:val="00A5081D"/>
    <w:rsid w:val="00A50D2C"/>
    <w:rsid w:val="00A51465"/>
    <w:rsid w:val="00A516B9"/>
    <w:rsid w:val="00A51809"/>
    <w:rsid w:val="00A525BD"/>
    <w:rsid w:val="00A531A2"/>
    <w:rsid w:val="00A53428"/>
    <w:rsid w:val="00A53848"/>
    <w:rsid w:val="00A53980"/>
    <w:rsid w:val="00A544C2"/>
    <w:rsid w:val="00A5463B"/>
    <w:rsid w:val="00A56523"/>
    <w:rsid w:val="00A56597"/>
    <w:rsid w:val="00A56F28"/>
    <w:rsid w:val="00A57077"/>
    <w:rsid w:val="00A572E0"/>
    <w:rsid w:val="00A57DB5"/>
    <w:rsid w:val="00A603E4"/>
    <w:rsid w:val="00A60452"/>
    <w:rsid w:val="00A6057B"/>
    <w:rsid w:val="00A609FC"/>
    <w:rsid w:val="00A6169F"/>
    <w:rsid w:val="00A6193F"/>
    <w:rsid w:val="00A61B47"/>
    <w:rsid w:val="00A6226A"/>
    <w:rsid w:val="00A6339E"/>
    <w:rsid w:val="00A6368F"/>
    <w:rsid w:val="00A63BC0"/>
    <w:rsid w:val="00A63C68"/>
    <w:rsid w:val="00A63D54"/>
    <w:rsid w:val="00A6480B"/>
    <w:rsid w:val="00A64970"/>
    <w:rsid w:val="00A64ACD"/>
    <w:rsid w:val="00A64FAE"/>
    <w:rsid w:val="00A65A1F"/>
    <w:rsid w:val="00A6612C"/>
    <w:rsid w:val="00A6621E"/>
    <w:rsid w:val="00A66414"/>
    <w:rsid w:val="00A66EC5"/>
    <w:rsid w:val="00A705A2"/>
    <w:rsid w:val="00A70A50"/>
    <w:rsid w:val="00A70CC4"/>
    <w:rsid w:val="00A716E2"/>
    <w:rsid w:val="00A71DAE"/>
    <w:rsid w:val="00A720B0"/>
    <w:rsid w:val="00A72106"/>
    <w:rsid w:val="00A72381"/>
    <w:rsid w:val="00A72A54"/>
    <w:rsid w:val="00A72CED"/>
    <w:rsid w:val="00A72DF7"/>
    <w:rsid w:val="00A7311D"/>
    <w:rsid w:val="00A73B89"/>
    <w:rsid w:val="00A74418"/>
    <w:rsid w:val="00A744EC"/>
    <w:rsid w:val="00A74792"/>
    <w:rsid w:val="00A75A45"/>
    <w:rsid w:val="00A763D1"/>
    <w:rsid w:val="00A768B2"/>
    <w:rsid w:val="00A76E19"/>
    <w:rsid w:val="00A76EFC"/>
    <w:rsid w:val="00A80486"/>
    <w:rsid w:val="00A813C1"/>
    <w:rsid w:val="00A81779"/>
    <w:rsid w:val="00A8184F"/>
    <w:rsid w:val="00A81F24"/>
    <w:rsid w:val="00A83278"/>
    <w:rsid w:val="00A83326"/>
    <w:rsid w:val="00A8335D"/>
    <w:rsid w:val="00A8533B"/>
    <w:rsid w:val="00A85816"/>
    <w:rsid w:val="00A8588F"/>
    <w:rsid w:val="00A86392"/>
    <w:rsid w:val="00A86523"/>
    <w:rsid w:val="00A87278"/>
    <w:rsid w:val="00A87967"/>
    <w:rsid w:val="00A90925"/>
    <w:rsid w:val="00A90E3B"/>
    <w:rsid w:val="00A9239A"/>
    <w:rsid w:val="00A92EF8"/>
    <w:rsid w:val="00A92F38"/>
    <w:rsid w:val="00A93DC5"/>
    <w:rsid w:val="00A9481A"/>
    <w:rsid w:val="00A94A05"/>
    <w:rsid w:val="00A94F60"/>
    <w:rsid w:val="00A9515E"/>
    <w:rsid w:val="00A9541A"/>
    <w:rsid w:val="00A954CB"/>
    <w:rsid w:val="00A955C8"/>
    <w:rsid w:val="00A95D3D"/>
    <w:rsid w:val="00A96666"/>
    <w:rsid w:val="00A96995"/>
    <w:rsid w:val="00A96A37"/>
    <w:rsid w:val="00A96A9C"/>
    <w:rsid w:val="00A96C60"/>
    <w:rsid w:val="00AA0AE0"/>
    <w:rsid w:val="00AA1662"/>
    <w:rsid w:val="00AA1883"/>
    <w:rsid w:val="00AA1BA1"/>
    <w:rsid w:val="00AA202F"/>
    <w:rsid w:val="00AA251B"/>
    <w:rsid w:val="00AA2A26"/>
    <w:rsid w:val="00AA2C5E"/>
    <w:rsid w:val="00AA2FE3"/>
    <w:rsid w:val="00AA31DC"/>
    <w:rsid w:val="00AA3397"/>
    <w:rsid w:val="00AA3A08"/>
    <w:rsid w:val="00AA4555"/>
    <w:rsid w:val="00AA48B1"/>
    <w:rsid w:val="00AA4A47"/>
    <w:rsid w:val="00AA4BA0"/>
    <w:rsid w:val="00AA4C03"/>
    <w:rsid w:val="00AA6580"/>
    <w:rsid w:val="00AA6D74"/>
    <w:rsid w:val="00AA6DDF"/>
    <w:rsid w:val="00AA6F17"/>
    <w:rsid w:val="00AB05D0"/>
    <w:rsid w:val="00AB05DE"/>
    <w:rsid w:val="00AB1129"/>
    <w:rsid w:val="00AB1A7C"/>
    <w:rsid w:val="00AB228E"/>
    <w:rsid w:val="00AB2482"/>
    <w:rsid w:val="00AB38E0"/>
    <w:rsid w:val="00AB4431"/>
    <w:rsid w:val="00AB490E"/>
    <w:rsid w:val="00AB4A2B"/>
    <w:rsid w:val="00AB4BCD"/>
    <w:rsid w:val="00AB503C"/>
    <w:rsid w:val="00AB512E"/>
    <w:rsid w:val="00AB598D"/>
    <w:rsid w:val="00AB6491"/>
    <w:rsid w:val="00AB6C99"/>
    <w:rsid w:val="00AB774D"/>
    <w:rsid w:val="00AC083A"/>
    <w:rsid w:val="00AC0F00"/>
    <w:rsid w:val="00AC187F"/>
    <w:rsid w:val="00AC18FE"/>
    <w:rsid w:val="00AC196B"/>
    <w:rsid w:val="00AC1CE9"/>
    <w:rsid w:val="00AC3697"/>
    <w:rsid w:val="00AC3990"/>
    <w:rsid w:val="00AC399C"/>
    <w:rsid w:val="00AC3D99"/>
    <w:rsid w:val="00AC3DF9"/>
    <w:rsid w:val="00AC41AA"/>
    <w:rsid w:val="00AC4EEF"/>
    <w:rsid w:val="00AC55AD"/>
    <w:rsid w:val="00AC580A"/>
    <w:rsid w:val="00AC5C46"/>
    <w:rsid w:val="00AC6461"/>
    <w:rsid w:val="00AC6E21"/>
    <w:rsid w:val="00AC7A94"/>
    <w:rsid w:val="00AC7E39"/>
    <w:rsid w:val="00AD01B4"/>
    <w:rsid w:val="00AD024B"/>
    <w:rsid w:val="00AD0288"/>
    <w:rsid w:val="00AD0309"/>
    <w:rsid w:val="00AD1053"/>
    <w:rsid w:val="00AD11AF"/>
    <w:rsid w:val="00AD185D"/>
    <w:rsid w:val="00AD2356"/>
    <w:rsid w:val="00AD2670"/>
    <w:rsid w:val="00AD29CC"/>
    <w:rsid w:val="00AD5100"/>
    <w:rsid w:val="00AD585B"/>
    <w:rsid w:val="00AD622C"/>
    <w:rsid w:val="00AD6349"/>
    <w:rsid w:val="00AD640B"/>
    <w:rsid w:val="00AD6C1C"/>
    <w:rsid w:val="00AD6FFE"/>
    <w:rsid w:val="00AD7232"/>
    <w:rsid w:val="00AD728F"/>
    <w:rsid w:val="00AE1CC7"/>
    <w:rsid w:val="00AE22BB"/>
    <w:rsid w:val="00AE2B45"/>
    <w:rsid w:val="00AE3D97"/>
    <w:rsid w:val="00AE4311"/>
    <w:rsid w:val="00AE43F0"/>
    <w:rsid w:val="00AE5C2B"/>
    <w:rsid w:val="00AE5CC6"/>
    <w:rsid w:val="00AE6498"/>
    <w:rsid w:val="00AE6A6C"/>
    <w:rsid w:val="00AE74FD"/>
    <w:rsid w:val="00AF1F86"/>
    <w:rsid w:val="00AF2ED9"/>
    <w:rsid w:val="00AF3054"/>
    <w:rsid w:val="00AF34D4"/>
    <w:rsid w:val="00AF3DA7"/>
    <w:rsid w:val="00AF5399"/>
    <w:rsid w:val="00AF5711"/>
    <w:rsid w:val="00AF6167"/>
    <w:rsid w:val="00AF70AA"/>
    <w:rsid w:val="00AF740B"/>
    <w:rsid w:val="00AF749B"/>
    <w:rsid w:val="00AF7B0F"/>
    <w:rsid w:val="00B00A99"/>
    <w:rsid w:val="00B00F06"/>
    <w:rsid w:val="00B01B9C"/>
    <w:rsid w:val="00B01F75"/>
    <w:rsid w:val="00B029A7"/>
    <w:rsid w:val="00B02F72"/>
    <w:rsid w:val="00B03016"/>
    <w:rsid w:val="00B030DF"/>
    <w:rsid w:val="00B03D14"/>
    <w:rsid w:val="00B03DFF"/>
    <w:rsid w:val="00B03E0E"/>
    <w:rsid w:val="00B04919"/>
    <w:rsid w:val="00B04930"/>
    <w:rsid w:val="00B04DD0"/>
    <w:rsid w:val="00B052FD"/>
    <w:rsid w:val="00B0536B"/>
    <w:rsid w:val="00B0571A"/>
    <w:rsid w:val="00B05A4E"/>
    <w:rsid w:val="00B05F2A"/>
    <w:rsid w:val="00B062CB"/>
    <w:rsid w:val="00B06B70"/>
    <w:rsid w:val="00B070CE"/>
    <w:rsid w:val="00B10508"/>
    <w:rsid w:val="00B109F9"/>
    <w:rsid w:val="00B11109"/>
    <w:rsid w:val="00B11171"/>
    <w:rsid w:val="00B11868"/>
    <w:rsid w:val="00B12062"/>
    <w:rsid w:val="00B12504"/>
    <w:rsid w:val="00B12A51"/>
    <w:rsid w:val="00B131CE"/>
    <w:rsid w:val="00B14211"/>
    <w:rsid w:val="00B1422D"/>
    <w:rsid w:val="00B14305"/>
    <w:rsid w:val="00B14B1B"/>
    <w:rsid w:val="00B15881"/>
    <w:rsid w:val="00B20B34"/>
    <w:rsid w:val="00B21595"/>
    <w:rsid w:val="00B219EC"/>
    <w:rsid w:val="00B21BA7"/>
    <w:rsid w:val="00B22A1C"/>
    <w:rsid w:val="00B22FED"/>
    <w:rsid w:val="00B24467"/>
    <w:rsid w:val="00B2475F"/>
    <w:rsid w:val="00B248FA"/>
    <w:rsid w:val="00B252EC"/>
    <w:rsid w:val="00B25B9F"/>
    <w:rsid w:val="00B26001"/>
    <w:rsid w:val="00B2623D"/>
    <w:rsid w:val="00B27013"/>
    <w:rsid w:val="00B27356"/>
    <w:rsid w:val="00B27371"/>
    <w:rsid w:val="00B2770C"/>
    <w:rsid w:val="00B278B0"/>
    <w:rsid w:val="00B27CE7"/>
    <w:rsid w:val="00B27E29"/>
    <w:rsid w:val="00B30417"/>
    <w:rsid w:val="00B306F4"/>
    <w:rsid w:val="00B31622"/>
    <w:rsid w:val="00B31D5F"/>
    <w:rsid w:val="00B328C5"/>
    <w:rsid w:val="00B32BC9"/>
    <w:rsid w:val="00B332FA"/>
    <w:rsid w:val="00B333D3"/>
    <w:rsid w:val="00B33FB9"/>
    <w:rsid w:val="00B341AD"/>
    <w:rsid w:val="00B35268"/>
    <w:rsid w:val="00B3592D"/>
    <w:rsid w:val="00B3606B"/>
    <w:rsid w:val="00B363C9"/>
    <w:rsid w:val="00B3664B"/>
    <w:rsid w:val="00B373D3"/>
    <w:rsid w:val="00B37806"/>
    <w:rsid w:val="00B40143"/>
    <w:rsid w:val="00B402FE"/>
    <w:rsid w:val="00B4050C"/>
    <w:rsid w:val="00B40907"/>
    <w:rsid w:val="00B41D69"/>
    <w:rsid w:val="00B41E0F"/>
    <w:rsid w:val="00B42023"/>
    <w:rsid w:val="00B42758"/>
    <w:rsid w:val="00B43760"/>
    <w:rsid w:val="00B4433A"/>
    <w:rsid w:val="00B4435D"/>
    <w:rsid w:val="00B45575"/>
    <w:rsid w:val="00B45EF3"/>
    <w:rsid w:val="00B45F3E"/>
    <w:rsid w:val="00B469C4"/>
    <w:rsid w:val="00B46C36"/>
    <w:rsid w:val="00B47678"/>
    <w:rsid w:val="00B50CE0"/>
    <w:rsid w:val="00B51019"/>
    <w:rsid w:val="00B52527"/>
    <w:rsid w:val="00B526CE"/>
    <w:rsid w:val="00B528F5"/>
    <w:rsid w:val="00B538D5"/>
    <w:rsid w:val="00B54D65"/>
    <w:rsid w:val="00B56B71"/>
    <w:rsid w:val="00B56D39"/>
    <w:rsid w:val="00B573B1"/>
    <w:rsid w:val="00B600D3"/>
    <w:rsid w:val="00B606A1"/>
    <w:rsid w:val="00B61566"/>
    <w:rsid w:val="00B61754"/>
    <w:rsid w:val="00B61765"/>
    <w:rsid w:val="00B62071"/>
    <w:rsid w:val="00B62333"/>
    <w:rsid w:val="00B624C2"/>
    <w:rsid w:val="00B62991"/>
    <w:rsid w:val="00B62D8C"/>
    <w:rsid w:val="00B636C3"/>
    <w:rsid w:val="00B6376D"/>
    <w:rsid w:val="00B64086"/>
    <w:rsid w:val="00B6444E"/>
    <w:rsid w:val="00B645EF"/>
    <w:rsid w:val="00B645F9"/>
    <w:rsid w:val="00B6482F"/>
    <w:rsid w:val="00B64B78"/>
    <w:rsid w:val="00B64CEA"/>
    <w:rsid w:val="00B6549F"/>
    <w:rsid w:val="00B6600A"/>
    <w:rsid w:val="00B665C0"/>
    <w:rsid w:val="00B668B4"/>
    <w:rsid w:val="00B706F0"/>
    <w:rsid w:val="00B70E7C"/>
    <w:rsid w:val="00B71F91"/>
    <w:rsid w:val="00B72F2D"/>
    <w:rsid w:val="00B73412"/>
    <w:rsid w:val="00B7359F"/>
    <w:rsid w:val="00B7434F"/>
    <w:rsid w:val="00B74CC0"/>
    <w:rsid w:val="00B74DBD"/>
    <w:rsid w:val="00B74F03"/>
    <w:rsid w:val="00B756BB"/>
    <w:rsid w:val="00B7587E"/>
    <w:rsid w:val="00B76A2A"/>
    <w:rsid w:val="00B76D0F"/>
    <w:rsid w:val="00B80788"/>
    <w:rsid w:val="00B80BE7"/>
    <w:rsid w:val="00B80E6E"/>
    <w:rsid w:val="00B80EA5"/>
    <w:rsid w:val="00B81715"/>
    <w:rsid w:val="00B819FB"/>
    <w:rsid w:val="00B82443"/>
    <w:rsid w:val="00B826E5"/>
    <w:rsid w:val="00B828C2"/>
    <w:rsid w:val="00B8314F"/>
    <w:rsid w:val="00B8334C"/>
    <w:rsid w:val="00B83C0C"/>
    <w:rsid w:val="00B84E95"/>
    <w:rsid w:val="00B85274"/>
    <w:rsid w:val="00B8557F"/>
    <w:rsid w:val="00B8615B"/>
    <w:rsid w:val="00B8642E"/>
    <w:rsid w:val="00B869A6"/>
    <w:rsid w:val="00B86CCB"/>
    <w:rsid w:val="00B879F0"/>
    <w:rsid w:val="00B87CFB"/>
    <w:rsid w:val="00B90319"/>
    <w:rsid w:val="00B919F5"/>
    <w:rsid w:val="00B91C76"/>
    <w:rsid w:val="00B920AC"/>
    <w:rsid w:val="00B9227E"/>
    <w:rsid w:val="00B92421"/>
    <w:rsid w:val="00B928A6"/>
    <w:rsid w:val="00B92C72"/>
    <w:rsid w:val="00B93045"/>
    <w:rsid w:val="00B93319"/>
    <w:rsid w:val="00B93DF1"/>
    <w:rsid w:val="00B944FC"/>
    <w:rsid w:val="00B9582B"/>
    <w:rsid w:val="00B958AB"/>
    <w:rsid w:val="00BA02B2"/>
    <w:rsid w:val="00BA05AB"/>
    <w:rsid w:val="00BA13BA"/>
    <w:rsid w:val="00BA13D3"/>
    <w:rsid w:val="00BA16E7"/>
    <w:rsid w:val="00BA2067"/>
    <w:rsid w:val="00BA287A"/>
    <w:rsid w:val="00BA379A"/>
    <w:rsid w:val="00BA382E"/>
    <w:rsid w:val="00BA43FA"/>
    <w:rsid w:val="00BA4639"/>
    <w:rsid w:val="00BA4AAE"/>
    <w:rsid w:val="00BA4CE3"/>
    <w:rsid w:val="00BA5401"/>
    <w:rsid w:val="00BA59FD"/>
    <w:rsid w:val="00BA5B5D"/>
    <w:rsid w:val="00BA5BC3"/>
    <w:rsid w:val="00BA5C0F"/>
    <w:rsid w:val="00BA6024"/>
    <w:rsid w:val="00BA6509"/>
    <w:rsid w:val="00BA687A"/>
    <w:rsid w:val="00BA68A9"/>
    <w:rsid w:val="00BA7185"/>
    <w:rsid w:val="00BA72D9"/>
    <w:rsid w:val="00BA7996"/>
    <w:rsid w:val="00BA7EAA"/>
    <w:rsid w:val="00BB05A2"/>
    <w:rsid w:val="00BB0897"/>
    <w:rsid w:val="00BB0C61"/>
    <w:rsid w:val="00BB102E"/>
    <w:rsid w:val="00BB1067"/>
    <w:rsid w:val="00BB1B50"/>
    <w:rsid w:val="00BB257B"/>
    <w:rsid w:val="00BB25AC"/>
    <w:rsid w:val="00BB288E"/>
    <w:rsid w:val="00BB2CF7"/>
    <w:rsid w:val="00BB33C2"/>
    <w:rsid w:val="00BB3B03"/>
    <w:rsid w:val="00BB3E03"/>
    <w:rsid w:val="00BB405B"/>
    <w:rsid w:val="00BB4B27"/>
    <w:rsid w:val="00BB4D5A"/>
    <w:rsid w:val="00BB4DA6"/>
    <w:rsid w:val="00BB5904"/>
    <w:rsid w:val="00BB6D78"/>
    <w:rsid w:val="00BB6F9B"/>
    <w:rsid w:val="00BB716C"/>
    <w:rsid w:val="00BB7A38"/>
    <w:rsid w:val="00BC0476"/>
    <w:rsid w:val="00BC04B6"/>
    <w:rsid w:val="00BC0BC4"/>
    <w:rsid w:val="00BC0BED"/>
    <w:rsid w:val="00BC10D3"/>
    <w:rsid w:val="00BC314B"/>
    <w:rsid w:val="00BC3475"/>
    <w:rsid w:val="00BC38C2"/>
    <w:rsid w:val="00BC3A7C"/>
    <w:rsid w:val="00BC3FA1"/>
    <w:rsid w:val="00BC4B43"/>
    <w:rsid w:val="00BC4B73"/>
    <w:rsid w:val="00BC54E3"/>
    <w:rsid w:val="00BC54FF"/>
    <w:rsid w:val="00BC5A10"/>
    <w:rsid w:val="00BC683A"/>
    <w:rsid w:val="00BC6F47"/>
    <w:rsid w:val="00BC74F9"/>
    <w:rsid w:val="00BD0C41"/>
    <w:rsid w:val="00BD0D69"/>
    <w:rsid w:val="00BD1051"/>
    <w:rsid w:val="00BD14B9"/>
    <w:rsid w:val="00BD2265"/>
    <w:rsid w:val="00BD24E2"/>
    <w:rsid w:val="00BD2A9F"/>
    <w:rsid w:val="00BD3B96"/>
    <w:rsid w:val="00BD40BE"/>
    <w:rsid w:val="00BD4B6C"/>
    <w:rsid w:val="00BD57E4"/>
    <w:rsid w:val="00BD5AB1"/>
    <w:rsid w:val="00BD5C01"/>
    <w:rsid w:val="00BD6081"/>
    <w:rsid w:val="00BD6562"/>
    <w:rsid w:val="00BD705A"/>
    <w:rsid w:val="00BD730D"/>
    <w:rsid w:val="00BD761C"/>
    <w:rsid w:val="00BE0060"/>
    <w:rsid w:val="00BE0C41"/>
    <w:rsid w:val="00BE0DAD"/>
    <w:rsid w:val="00BE0FCC"/>
    <w:rsid w:val="00BE163B"/>
    <w:rsid w:val="00BE170F"/>
    <w:rsid w:val="00BE1C3E"/>
    <w:rsid w:val="00BE1F71"/>
    <w:rsid w:val="00BE22C0"/>
    <w:rsid w:val="00BE2D99"/>
    <w:rsid w:val="00BE34AE"/>
    <w:rsid w:val="00BE384A"/>
    <w:rsid w:val="00BE4326"/>
    <w:rsid w:val="00BE46C7"/>
    <w:rsid w:val="00BE6E71"/>
    <w:rsid w:val="00BF0AD6"/>
    <w:rsid w:val="00BF0F69"/>
    <w:rsid w:val="00BF1754"/>
    <w:rsid w:val="00BF2420"/>
    <w:rsid w:val="00BF290F"/>
    <w:rsid w:val="00BF2A2F"/>
    <w:rsid w:val="00BF2AA1"/>
    <w:rsid w:val="00BF2C26"/>
    <w:rsid w:val="00BF3361"/>
    <w:rsid w:val="00BF36CA"/>
    <w:rsid w:val="00BF374C"/>
    <w:rsid w:val="00BF3B82"/>
    <w:rsid w:val="00BF3C12"/>
    <w:rsid w:val="00BF481B"/>
    <w:rsid w:val="00BF5076"/>
    <w:rsid w:val="00BF5337"/>
    <w:rsid w:val="00BF5B24"/>
    <w:rsid w:val="00BF5C56"/>
    <w:rsid w:val="00BF6738"/>
    <w:rsid w:val="00BF6A2F"/>
    <w:rsid w:val="00BF6C42"/>
    <w:rsid w:val="00C0077C"/>
    <w:rsid w:val="00C00CF6"/>
    <w:rsid w:val="00C01CC4"/>
    <w:rsid w:val="00C0216D"/>
    <w:rsid w:val="00C02316"/>
    <w:rsid w:val="00C02570"/>
    <w:rsid w:val="00C028E4"/>
    <w:rsid w:val="00C0441B"/>
    <w:rsid w:val="00C045C5"/>
    <w:rsid w:val="00C0579A"/>
    <w:rsid w:val="00C05982"/>
    <w:rsid w:val="00C066E9"/>
    <w:rsid w:val="00C06F2A"/>
    <w:rsid w:val="00C07529"/>
    <w:rsid w:val="00C077C6"/>
    <w:rsid w:val="00C07AA0"/>
    <w:rsid w:val="00C105FA"/>
    <w:rsid w:val="00C10E77"/>
    <w:rsid w:val="00C1159C"/>
    <w:rsid w:val="00C11CC0"/>
    <w:rsid w:val="00C11E88"/>
    <w:rsid w:val="00C125E2"/>
    <w:rsid w:val="00C12AE5"/>
    <w:rsid w:val="00C12E8E"/>
    <w:rsid w:val="00C12FCC"/>
    <w:rsid w:val="00C13053"/>
    <w:rsid w:val="00C13160"/>
    <w:rsid w:val="00C13CC0"/>
    <w:rsid w:val="00C14714"/>
    <w:rsid w:val="00C147A6"/>
    <w:rsid w:val="00C14C31"/>
    <w:rsid w:val="00C15579"/>
    <w:rsid w:val="00C1567F"/>
    <w:rsid w:val="00C1580F"/>
    <w:rsid w:val="00C15AB4"/>
    <w:rsid w:val="00C174DD"/>
    <w:rsid w:val="00C17604"/>
    <w:rsid w:val="00C17F3A"/>
    <w:rsid w:val="00C202BB"/>
    <w:rsid w:val="00C203E3"/>
    <w:rsid w:val="00C207A6"/>
    <w:rsid w:val="00C2194C"/>
    <w:rsid w:val="00C225CF"/>
    <w:rsid w:val="00C23AD6"/>
    <w:rsid w:val="00C2440F"/>
    <w:rsid w:val="00C24E2A"/>
    <w:rsid w:val="00C25545"/>
    <w:rsid w:val="00C25723"/>
    <w:rsid w:val="00C2581D"/>
    <w:rsid w:val="00C25F16"/>
    <w:rsid w:val="00C30543"/>
    <w:rsid w:val="00C30DFA"/>
    <w:rsid w:val="00C30E1E"/>
    <w:rsid w:val="00C3133B"/>
    <w:rsid w:val="00C319DA"/>
    <w:rsid w:val="00C31A5D"/>
    <w:rsid w:val="00C31CAF"/>
    <w:rsid w:val="00C3221E"/>
    <w:rsid w:val="00C324D2"/>
    <w:rsid w:val="00C327AB"/>
    <w:rsid w:val="00C346AA"/>
    <w:rsid w:val="00C35841"/>
    <w:rsid w:val="00C35BBE"/>
    <w:rsid w:val="00C36D11"/>
    <w:rsid w:val="00C37F32"/>
    <w:rsid w:val="00C4050F"/>
    <w:rsid w:val="00C40830"/>
    <w:rsid w:val="00C40F63"/>
    <w:rsid w:val="00C42CD5"/>
    <w:rsid w:val="00C42EF5"/>
    <w:rsid w:val="00C4387F"/>
    <w:rsid w:val="00C43D2E"/>
    <w:rsid w:val="00C43E99"/>
    <w:rsid w:val="00C43FDB"/>
    <w:rsid w:val="00C44322"/>
    <w:rsid w:val="00C446BA"/>
    <w:rsid w:val="00C44A1E"/>
    <w:rsid w:val="00C44A78"/>
    <w:rsid w:val="00C44B87"/>
    <w:rsid w:val="00C44EA1"/>
    <w:rsid w:val="00C44F6E"/>
    <w:rsid w:val="00C452A1"/>
    <w:rsid w:val="00C453BF"/>
    <w:rsid w:val="00C45DD0"/>
    <w:rsid w:val="00C45F39"/>
    <w:rsid w:val="00C4618D"/>
    <w:rsid w:val="00C46A1A"/>
    <w:rsid w:val="00C477CE"/>
    <w:rsid w:val="00C47868"/>
    <w:rsid w:val="00C47E9B"/>
    <w:rsid w:val="00C509EB"/>
    <w:rsid w:val="00C50E3C"/>
    <w:rsid w:val="00C512EB"/>
    <w:rsid w:val="00C52000"/>
    <w:rsid w:val="00C52186"/>
    <w:rsid w:val="00C5219C"/>
    <w:rsid w:val="00C522C0"/>
    <w:rsid w:val="00C525CD"/>
    <w:rsid w:val="00C535B3"/>
    <w:rsid w:val="00C53ACC"/>
    <w:rsid w:val="00C53D78"/>
    <w:rsid w:val="00C541A2"/>
    <w:rsid w:val="00C55131"/>
    <w:rsid w:val="00C5515E"/>
    <w:rsid w:val="00C556E5"/>
    <w:rsid w:val="00C557C1"/>
    <w:rsid w:val="00C5580B"/>
    <w:rsid w:val="00C55BC9"/>
    <w:rsid w:val="00C564D6"/>
    <w:rsid w:val="00C56FE6"/>
    <w:rsid w:val="00C5794D"/>
    <w:rsid w:val="00C57C8B"/>
    <w:rsid w:val="00C57FF1"/>
    <w:rsid w:val="00C60032"/>
    <w:rsid w:val="00C60074"/>
    <w:rsid w:val="00C600B6"/>
    <w:rsid w:val="00C60323"/>
    <w:rsid w:val="00C608B6"/>
    <w:rsid w:val="00C6099C"/>
    <w:rsid w:val="00C6164C"/>
    <w:rsid w:val="00C61DF3"/>
    <w:rsid w:val="00C620B4"/>
    <w:rsid w:val="00C627A7"/>
    <w:rsid w:val="00C62C4A"/>
    <w:rsid w:val="00C62C87"/>
    <w:rsid w:val="00C63003"/>
    <w:rsid w:val="00C63547"/>
    <w:rsid w:val="00C63632"/>
    <w:rsid w:val="00C63E1F"/>
    <w:rsid w:val="00C63EC7"/>
    <w:rsid w:val="00C641A7"/>
    <w:rsid w:val="00C646B1"/>
    <w:rsid w:val="00C64955"/>
    <w:rsid w:val="00C6506C"/>
    <w:rsid w:val="00C654CE"/>
    <w:rsid w:val="00C6550F"/>
    <w:rsid w:val="00C6553A"/>
    <w:rsid w:val="00C656AA"/>
    <w:rsid w:val="00C65AFA"/>
    <w:rsid w:val="00C65F9F"/>
    <w:rsid w:val="00C66043"/>
    <w:rsid w:val="00C66B63"/>
    <w:rsid w:val="00C679C0"/>
    <w:rsid w:val="00C67C42"/>
    <w:rsid w:val="00C67D28"/>
    <w:rsid w:val="00C701FE"/>
    <w:rsid w:val="00C70E57"/>
    <w:rsid w:val="00C70FC8"/>
    <w:rsid w:val="00C712EE"/>
    <w:rsid w:val="00C71335"/>
    <w:rsid w:val="00C71B18"/>
    <w:rsid w:val="00C71C01"/>
    <w:rsid w:val="00C7213F"/>
    <w:rsid w:val="00C7216D"/>
    <w:rsid w:val="00C729E4"/>
    <w:rsid w:val="00C72D9B"/>
    <w:rsid w:val="00C72E66"/>
    <w:rsid w:val="00C73083"/>
    <w:rsid w:val="00C75437"/>
    <w:rsid w:val="00C75D0D"/>
    <w:rsid w:val="00C75D36"/>
    <w:rsid w:val="00C770DC"/>
    <w:rsid w:val="00C77F3E"/>
    <w:rsid w:val="00C800A5"/>
    <w:rsid w:val="00C8036B"/>
    <w:rsid w:val="00C80973"/>
    <w:rsid w:val="00C80CCF"/>
    <w:rsid w:val="00C81596"/>
    <w:rsid w:val="00C8179D"/>
    <w:rsid w:val="00C8182E"/>
    <w:rsid w:val="00C82262"/>
    <w:rsid w:val="00C824A3"/>
    <w:rsid w:val="00C828F7"/>
    <w:rsid w:val="00C82A71"/>
    <w:rsid w:val="00C82B12"/>
    <w:rsid w:val="00C835DA"/>
    <w:rsid w:val="00C83647"/>
    <w:rsid w:val="00C8497F"/>
    <w:rsid w:val="00C84EDD"/>
    <w:rsid w:val="00C8516F"/>
    <w:rsid w:val="00C8549F"/>
    <w:rsid w:val="00C8587C"/>
    <w:rsid w:val="00C85A29"/>
    <w:rsid w:val="00C85BBF"/>
    <w:rsid w:val="00C85F2B"/>
    <w:rsid w:val="00C86245"/>
    <w:rsid w:val="00C86BB0"/>
    <w:rsid w:val="00C86CD1"/>
    <w:rsid w:val="00C87301"/>
    <w:rsid w:val="00C87420"/>
    <w:rsid w:val="00C8771B"/>
    <w:rsid w:val="00C87922"/>
    <w:rsid w:val="00C90CC2"/>
    <w:rsid w:val="00C91091"/>
    <w:rsid w:val="00C91944"/>
    <w:rsid w:val="00C922C7"/>
    <w:rsid w:val="00C9264F"/>
    <w:rsid w:val="00C9280F"/>
    <w:rsid w:val="00C9364E"/>
    <w:rsid w:val="00C93C44"/>
    <w:rsid w:val="00C9412D"/>
    <w:rsid w:val="00C94A78"/>
    <w:rsid w:val="00C959FE"/>
    <w:rsid w:val="00C95A55"/>
    <w:rsid w:val="00C95C52"/>
    <w:rsid w:val="00C9614F"/>
    <w:rsid w:val="00C968AA"/>
    <w:rsid w:val="00C96EE9"/>
    <w:rsid w:val="00C97064"/>
    <w:rsid w:val="00C97FAE"/>
    <w:rsid w:val="00CA0074"/>
    <w:rsid w:val="00CA0447"/>
    <w:rsid w:val="00CA1815"/>
    <w:rsid w:val="00CA19DE"/>
    <w:rsid w:val="00CA1A06"/>
    <w:rsid w:val="00CA26F7"/>
    <w:rsid w:val="00CA29ED"/>
    <w:rsid w:val="00CA2EC5"/>
    <w:rsid w:val="00CA3911"/>
    <w:rsid w:val="00CA39F6"/>
    <w:rsid w:val="00CA3AEC"/>
    <w:rsid w:val="00CA3C6F"/>
    <w:rsid w:val="00CA492B"/>
    <w:rsid w:val="00CA50BA"/>
    <w:rsid w:val="00CA56E9"/>
    <w:rsid w:val="00CA5ABE"/>
    <w:rsid w:val="00CA603A"/>
    <w:rsid w:val="00CA6045"/>
    <w:rsid w:val="00CB006F"/>
    <w:rsid w:val="00CB0363"/>
    <w:rsid w:val="00CB038D"/>
    <w:rsid w:val="00CB0909"/>
    <w:rsid w:val="00CB0E7C"/>
    <w:rsid w:val="00CB1478"/>
    <w:rsid w:val="00CB2348"/>
    <w:rsid w:val="00CB27EC"/>
    <w:rsid w:val="00CB3438"/>
    <w:rsid w:val="00CB34AD"/>
    <w:rsid w:val="00CB3B13"/>
    <w:rsid w:val="00CB3CA9"/>
    <w:rsid w:val="00CB3E58"/>
    <w:rsid w:val="00CB41FE"/>
    <w:rsid w:val="00CB51BD"/>
    <w:rsid w:val="00CB61EA"/>
    <w:rsid w:val="00CB6D3D"/>
    <w:rsid w:val="00CB73BD"/>
    <w:rsid w:val="00CC1784"/>
    <w:rsid w:val="00CC1E45"/>
    <w:rsid w:val="00CC2265"/>
    <w:rsid w:val="00CC36FC"/>
    <w:rsid w:val="00CC37B8"/>
    <w:rsid w:val="00CC39B4"/>
    <w:rsid w:val="00CC3B87"/>
    <w:rsid w:val="00CC45EA"/>
    <w:rsid w:val="00CC5854"/>
    <w:rsid w:val="00CC6419"/>
    <w:rsid w:val="00CC71A8"/>
    <w:rsid w:val="00CC738E"/>
    <w:rsid w:val="00CC743C"/>
    <w:rsid w:val="00CC78AD"/>
    <w:rsid w:val="00CD139E"/>
    <w:rsid w:val="00CD151D"/>
    <w:rsid w:val="00CD1B6D"/>
    <w:rsid w:val="00CD1DEB"/>
    <w:rsid w:val="00CD2777"/>
    <w:rsid w:val="00CD2BBC"/>
    <w:rsid w:val="00CD2F4B"/>
    <w:rsid w:val="00CD3032"/>
    <w:rsid w:val="00CD33D8"/>
    <w:rsid w:val="00CD3D83"/>
    <w:rsid w:val="00CD40CD"/>
    <w:rsid w:val="00CD4188"/>
    <w:rsid w:val="00CD5513"/>
    <w:rsid w:val="00CD558C"/>
    <w:rsid w:val="00CD565C"/>
    <w:rsid w:val="00CD5BF3"/>
    <w:rsid w:val="00CD5C9F"/>
    <w:rsid w:val="00CD5CCE"/>
    <w:rsid w:val="00CD5F5E"/>
    <w:rsid w:val="00CD6511"/>
    <w:rsid w:val="00CD773C"/>
    <w:rsid w:val="00CD779E"/>
    <w:rsid w:val="00CE02F8"/>
    <w:rsid w:val="00CE04AB"/>
    <w:rsid w:val="00CE0B02"/>
    <w:rsid w:val="00CE0D2F"/>
    <w:rsid w:val="00CE1119"/>
    <w:rsid w:val="00CE1602"/>
    <w:rsid w:val="00CE1652"/>
    <w:rsid w:val="00CE16F1"/>
    <w:rsid w:val="00CE1A74"/>
    <w:rsid w:val="00CE1D30"/>
    <w:rsid w:val="00CE1D3C"/>
    <w:rsid w:val="00CE1E5E"/>
    <w:rsid w:val="00CE1FB4"/>
    <w:rsid w:val="00CE2CFE"/>
    <w:rsid w:val="00CE307C"/>
    <w:rsid w:val="00CE3151"/>
    <w:rsid w:val="00CE3763"/>
    <w:rsid w:val="00CE37E9"/>
    <w:rsid w:val="00CE383B"/>
    <w:rsid w:val="00CE44C2"/>
    <w:rsid w:val="00CE4E0F"/>
    <w:rsid w:val="00CE5A60"/>
    <w:rsid w:val="00CE5D35"/>
    <w:rsid w:val="00CE69E7"/>
    <w:rsid w:val="00CE69F5"/>
    <w:rsid w:val="00CE73D8"/>
    <w:rsid w:val="00CF0561"/>
    <w:rsid w:val="00CF08B4"/>
    <w:rsid w:val="00CF091A"/>
    <w:rsid w:val="00CF117B"/>
    <w:rsid w:val="00CF16EA"/>
    <w:rsid w:val="00CF2C98"/>
    <w:rsid w:val="00CF2D88"/>
    <w:rsid w:val="00CF331D"/>
    <w:rsid w:val="00CF3450"/>
    <w:rsid w:val="00CF35FC"/>
    <w:rsid w:val="00CF3681"/>
    <w:rsid w:val="00CF42E0"/>
    <w:rsid w:val="00CF44C1"/>
    <w:rsid w:val="00CF4523"/>
    <w:rsid w:val="00CF473B"/>
    <w:rsid w:val="00CF4D28"/>
    <w:rsid w:val="00CF50DE"/>
    <w:rsid w:val="00CF5354"/>
    <w:rsid w:val="00CF695F"/>
    <w:rsid w:val="00CF77DB"/>
    <w:rsid w:val="00CF798D"/>
    <w:rsid w:val="00D00A46"/>
    <w:rsid w:val="00D00AD7"/>
    <w:rsid w:val="00D00BAC"/>
    <w:rsid w:val="00D01283"/>
    <w:rsid w:val="00D014C2"/>
    <w:rsid w:val="00D0152C"/>
    <w:rsid w:val="00D018A8"/>
    <w:rsid w:val="00D0210E"/>
    <w:rsid w:val="00D031C9"/>
    <w:rsid w:val="00D0368A"/>
    <w:rsid w:val="00D03DCB"/>
    <w:rsid w:val="00D03F9B"/>
    <w:rsid w:val="00D041F4"/>
    <w:rsid w:val="00D04D51"/>
    <w:rsid w:val="00D0521C"/>
    <w:rsid w:val="00D06373"/>
    <w:rsid w:val="00D06724"/>
    <w:rsid w:val="00D06739"/>
    <w:rsid w:val="00D06BEE"/>
    <w:rsid w:val="00D06E76"/>
    <w:rsid w:val="00D07272"/>
    <w:rsid w:val="00D07464"/>
    <w:rsid w:val="00D076C0"/>
    <w:rsid w:val="00D1017B"/>
    <w:rsid w:val="00D10439"/>
    <w:rsid w:val="00D10575"/>
    <w:rsid w:val="00D108E4"/>
    <w:rsid w:val="00D10A15"/>
    <w:rsid w:val="00D1126F"/>
    <w:rsid w:val="00D11C88"/>
    <w:rsid w:val="00D11E31"/>
    <w:rsid w:val="00D131ED"/>
    <w:rsid w:val="00D1370A"/>
    <w:rsid w:val="00D13A5B"/>
    <w:rsid w:val="00D144C1"/>
    <w:rsid w:val="00D14800"/>
    <w:rsid w:val="00D16EC7"/>
    <w:rsid w:val="00D17155"/>
    <w:rsid w:val="00D173CA"/>
    <w:rsid w:val="00D17939"/>
    <w:rsid w:val="00D202CD"/>
    <w:rsid w:val="00D206A7"/>
    <w:rsid w:val="00D20F40"/>
    <w:rsid w:val="00D21400"/>
    <w:rsid w:val="00D215D3"/>
    <w:rsid w:val="00D21775"/>
    <w:rsid w:val="00D21C25"/>
    <w:rsid w:val="00D230C2"/>
    <w:rsid w:val="00D2388F"/>
    <w:rsid w:val="00D23972"/>
    <w:rsid w:val="00D23B0C"/>
    <w:rsid w:val="00D23D96"/>
    <w:rsid w:val="00D23EE6"/>
    <w:rsid w:val="00D24345"/>
    <w:rsid w:val="00D243E4"/>
    <w:rsid w:val="00D249B0"/>
    <w:rsid w:val="00D24B6C"/>
    <w:rsid w:val="00D257DF"/>
    <w:rsid w:val="00D25B92"/>
    <w:rsid w:val="00D26CCD"/>
    <w:rsid w:val="00D27573"/>
    <w:rsid w:val="00D27EFB"/>
    <w:rsid w:val="00D27FDD"/>
    <w:rsid w:val="00D27FE0"/>
    <w:rsid w:val="00D30225"/>
    <w:rsid w:val="00D30BC1"/>
    <w:rsid w:val="00D32AA0"/>
    <w:rsid w:val="00D32DF2"/>
    <w:rsid w:val="00D331A0"/>
    <w:rsid w:val="00D33820"/>
    <w:rsid w:val="00D33BDD"/>
    <w:rsid w:val="00D340BB"/>
    <w:rsid w:val="00D3411D"/>
    <w:rsid w:val="00D34889"/>
    <w:rsid w:val="00D34F6F"/>
    <w:rsid w:val="00D35BC2"/>
    <w:rsid w:val="00D36C3D"/>
    <w:rsid w:val="00D36C83"/>
    <w:rsid w:val="00D36F37"/>
    <w:rsid w:val="00D37574"/>
    <w:rsid w:val="00D378AA"/>
    <w:rsid w:val="00D404A7"/>
    <w:rsid w:val="00D40507"/>
    <w:rsid w:val="00D40875"/>
    <w:rsid w:val="00D408C5"/>
    <w:rsid w:val="00D41190"/>
    <w:rsid w:val="00D411DF"/>
    <w:rsid w:val="00D42357"/>
    <w:rsid w:val="00D4253F"/>
    <w:rsid w:val="00D4256B"/>
    <w:rsid w:val="00D43672"/>
    <w:rsid w:val="00D43932"/>
    <w:rsid w:val="00D43BD4"/>
    <w:rsid w:val="00D43D90"/>
    <w:rsid w:val="00D43FEF"/>
    <w:rsid w:val="00D44490"/>
    <w:rsid w:val="00D44531"/>
    <w:rsid w:val="00D44703"/>
    <w:rsid w:val="00D4494D"/>
    <w:rsid w:val="00D44B83"/>
    <w:rsid w:val="00D44E9F"/>
    <w:rsid w:val="00D4526B"/>
    <w:rsid w:val="00D45C18"/>
    <w:rsid w:val="00D4680A"/>
    <w:rsid w:val="00D46E51"/>
    <w:rsid w:val="00D46EE0"/>
    <w:rsid w:val="00D473E4"/>
    <w:rsid w:val="00D47E52"/>
    <w:rsid w:val="00D506DC"/>
    <w:rsid w:val="00D5088F"/>
    <w:rsid w:val="00D5106A"/>
    <w:rsid w:val="00D5125E"/>
    <w:rsid w:val="00D52679"/>
    <w:rsid w:val="00D527D0"/>
    <w:rsid w:val="00D52D9C"/>
    <w:rsid w:val="00D5306B"/>
    <w:rsid w:val="00D537C5"/>
    <w:rsid w:val="00D538F0"/>
    <w:rsid w:val="00D540D0"/>
    <w:rsid w:val="00D541F5"/>
    <w:rsid w:val="00D544C4"/>
    <w:rsid w:val="00D5547C"/>
    <w:rsid w:val="00D55CE4"/>
    <w:rsid w:val="00D57388"/>
    <w:rsid w:val="00D578A6"/>
    <w:rsid w:val="00D57BEC"/>
    <w:rsid w:val="00D57F8F"/>
    <w:rsid w:val="00D600E0"/>
    <w:rsid w:val="00D60CCB"/>
    <w:rsid w:val="00D614AE"/>
    <w:rsid w:val="00D61F6A"/>
    <w:rsid w:val="00D62BE4"/>
    <w:rsid w:val="00D63D53"/>
    <w:rsid w:val="00D63E5B"/>
    <w:rsid w:val="00D640EF"/>
    <w:rsid w:val="00D64655"/>
    <w:rsid w:val="00D6468A"/>
    <w:rsid w:val="00D64D81"/>
    <w:rsid w:val="00D65F82"/>
    <w:rsid w:val="00D6669B"/>
    <w:rsid w:val="00D66F78"/>
    <w:rsid w:val="00D66FEC"/>
    <w:rsid w:val="00D67249"/>
    <w:rsid w:val="00D67D8D"/>
    <w:rsid w:val="00D701D4"/>
    <w:rsid w:val="00D707E0"/>
    <w:rsid w:val="00D71306"/>
    <w:rsid w:val="00D72033"/>
    <w:rsid w:val="00D7229E"/>
    <w:rsid w:val="00D72C1A"/>
    <w:rsid w:val="00D7372A"/>
    <w:rsid w:val="00D73C20"/>
    <w:rsid w:val="00D74346"/>
    <w:rsid w:val="00D74672"/>
    <w:rsid w:val="00D75F63"/>
    <w:rsid w:val="00D76430"/>
    <w:rsid w:val="00D777C6"/>
    <w:rsid w:val="00D77FDF"/>
    <w:rsid w:val="00D80238"/>
    <w:rsid w:val="00D80902"/>
    <w:rsid w:val="00D818A1"/>
    <w:rsid w:val="00D81D51"/>
    <w:rsid w:val="00D81FE2"/>
    <w:rsid w:val="00D8212B"/>
    <w:rsid w:val="00D8286D"/>
    <w:rsid w:val="00D829BD"/>
    <w:rsid w:val="00D82DA0"/>
    <w:rsid w:val="00D843C5"/>
    <w:rsid w:val="00D85166"/>
    <w:rsid w:val="00D854C6"/>
    <w:rsid w:val="00D85670"/>
    <w:rsid w:val="00D858DC"/>
    <w:rsid w:val="00D858F9"/>
    <w:rsid w:val="00D85F52"/>
    <w:rsid w:val="00D865F4"/>
    <w:rsid w:val="00D86DC7"/>
    <w:rsid w:val="00D871B4"/>
    <w:rsid w:val="00D87260"/>
    <w:rsid w:val="00D87584"/>
    <w:rsid w:val="00D87B89"/>
    <w:rsid w:val="00D87CE3"/>
    <w:rsid w:val="00D90D92"/>
    <w:rsid w:val="00D910D5"/>
    <w:rsid w:val="00D92147"/>
    <w:rsid w:val="00D921A6"/>
    <w:rsid w:val="00D923B1"/>
    <w:rsid w:val="00D9272B"/>
    <w:rsid w:val="00D92B4A"/>
    <w:rsid w:val="00D93390"/>
    <w:rsid w:val="00D9348C"/>
    <w:rsid w:val="00D936B7"/>
    <w:rsid w:val="00D93909"/>
    <w:rsid w:val="00D93BD5"/>
    <w:rsid w:val="00D947BC"/>
    <w:rsid w:val="00D95974"/>
    <w:rsid w:val="00D95B4C"/>
    <w:rsid w:val="00D95C17"/>
    <w:rsid w:val="00D95F0F"/>
    <w:rsid w:val="00D9647C"/>
    <w:rsid w:val="00D96E11"/>
    <w:rsid w:val="00D96FAE"/>
    <w:rsid w:val="00D974AA"/>
    <w:rsid w:val="00D9787E"/>
    <w:rsid w:val="00D97AF7"/>
    <w:rsid w:val="00D97F3C"/>
    <w:rsid w:val="00DA0757"/>
    <w:rsid w:val="00DA0798"/>
    <w:rsid w:val="00DA15B4"/>
    <w:rsid w:val="00DA196D"/>
    <w:rsid w:val="00DA1AC8"/>
    <w:rsid w:val="00DA1B5E"/>
    <w:rsid w:val="00DA1BF6"/>
    <w:rsid w:val="00DA22D4"/>
    <w:rsid w:val="00DA25C4"/>
    <w:rsid w:val="00DA29A3"/>
    <w:rsid w:val="00DA2EB0"/>
    <w:rsid w:val="00DA3650"/>
    <w:rsid w:val="00DA4204"/>
    <w:rsid w:val="00DA4789"/>
    <w:rsid w:val="00DA4B47"/>
    <w:rsid w:val="00DA4DB7"/>
    <w:rsid w:val="00DA5833"/>
    <w:rsid w:val="00DA5B1B"/>
    <w:rsid w:val="00DA5BF2"/>
    <w:rsid w:val="00DA68FA"/>
    <w:rsid w:val="00DA6BEB"/>
    <w:rsid w:val="00DA6D3A"/>
    <w:rsid w:val="00DA6ED8"/>
    <w:rsid w:val="00DA6F55"/>
    <w:rsid w:val="00DA70A6"/>
    <w:rsid w:val="00DA7C9B"/>
    <w:rsid w:val="00DB03EF"/>
    <w:rsid w:val="00DB1276"/>
    <w:rsid w:val="00DB171C"/>
    <w:rsid w:val="00DB1B87"/>
    <w:rsid w:val="00DB1BBB"/>
    <w:rsid w:val="00DB28F3"/>
    <w:rsid w:val="00DB29B3"/>
    <w:rsid w:val="00DB30FF"/>
    <w:rsid w:val="00DB335C"/>
    <w:rsid w:val="00DB3CA5"/>
    <w:rsid w:val="00DB3F89"/>
    <w:rsid w:val="00DB4068"/>
    <w:rsid w:val="00DB423F"/>
    <w:rsid w:val="00DB5F6E"/>
    <w:rsid w:val="00DB614D"/>
    <w:rsid w:val="00DB7C81"/>
    <w:rsid w:val="00DB7F4C"/>
    <w:rsid w:val="00DC0F86"/>
    <w:rsid w:val="00DC154E"/>
    <w:rsid w:val="00DC1953"/>
    <w:rsid w:val="00DC1AF1"/>
    <w:rsid w:val="00DC1D10"/>
    <w:rsid w:val="00DC1ECB"/>
    <w:rsid w:val="00DC1F0B"/>
    <w:rsid w:val="00DC209A"/>
    <w:rsid w:val="00DC236B"/>
    <w:rsid w:val="00DC2CBE"/>
    <w:rsid w:val="00DC3153"/>
    <w:rsid w:val="00DC32B9"/>
    <w:rsid w:val="00DC3E1B"/>
    <w:rsid w:val="00DC3F47"/>
    <w:rsid w:val="00DC4AB6"/>
    <w:rsid w:val="00DC4EE6"/>
    <w:rsid w:val="00DC5DA5"/>
    <w:rsid w:val="00DC5EB4"/>
    <w:rsid w:val="00DC6542"/>
    <w:rsid w:val="00DC6BBD"/>
    <w:rsid w:val="00DC6C98"/>
    <w:rsid w:val="00DC6CB2"/>
    <w:rsid w:val="00DC726F"/>
    <w:rsid w:val="00DC7DD1"/>
    <w:rsid w:val="00DD01D6"/>
    <w:rsid w:val="00DD0297"/>
    <w:rsid w:val="00DD0622"/>
    <w:rsid w:val="00DD0EAF"/>
    <w:rsid w:val="00DD0FBB"/>
    <w:rsid w:val="00DD1A03"/>
    <w:rsid w:val="00DD1CAC"/>
    <w:rsid w:val="00DD2004"/>
    <w:rsid w:val="00DD4874"/>
    <w:rsid w:val="00DD5018"/>
    <w:rsid w:val="00DD54C9"/>
    <w:rsid w:val="00DD615E"/>
    <w:rsid w:val="00DD653B"/>
    <w:rsid w:val="00DD735B"/>
    <w:rsid w:val="00DD7A85"/>
    <w:rsid w:val="00DE0692"/>
    <w:rsid w:val="00DE0836"/>
    <w:rsid w:val="00DE0D7F"/>
    <w:rsid w:val="00DE10FF"/>
    <w:rsid w:val="00DE1123"/>
    <w:rsid w:val="00DE26C7"/>
    <w:rsid w:val="00DE2B0F"/>
    <w:rsid w:val="00DE30FF"/>
    <w:rsid w:val="00DE326E"/>
    <w:rsid w:val="00DE3441"/>
    <w:rsid w:val="00DE3920"/>
    <w:rsid w:val="00DE40E3"/>
    <w:rsid w:val="00DE455C"/>
    <w:rsid w:val="00DE5380"/>
    <w:rsid w:val="00DE5B2D"/>
    <w:rsid w:val="00DE5D88"/>
    <w:rsid w:val="00DE6A62"/>
    <w:rsid w:val="00DE6C96"/>
    <w:rsid w:val="00DE6D34"/>
    <w:rsid w:val="00DE6F5C"/>
    <w:rsid w:val="00DE7053"/>
    <w:rsid w:val="00DE777A"/>
    <w:rsid w:val="00DE7DEF"/>
    <w:rsid w:val="00DF0A7F"/>
    <w:rsid w:val="00DF0A8B"/>
    <w:rsid w:val="00DF25F3"/>
    <w:rsid w:val="00DF2F6B"/>
    <w:rsid w:val="00DF310B"/>
    <w:rsid w:val="00DF34C9"/>
    <w:rsid w:val="00DF34CE"/>
    <w:rsid w:val="00DF352F"/>
    <w:rsid w:val="00DF36CA"/>
    <w:rsid w:val="00DF3D31"/>
    <w:rsid w:val="00DF46A0"/>
    <w:rsid w:val="00DF4719"/>
    <w:rsid w:val="00DF55AD"/>
    <w:rsid w:val="00DF55EE"/>
    <w:rsid w:val="00DF58BD"/>
    <w:rsid w:val="00DF7071"/>
    <w:rsid w:val="00DF71D4"/>
    <w:rsid w:val="00DF77FB"/>
    <w:rsid w:val="00E00FE9"/>
    <w:rsid w:val="00E015F5"/>
    <w:rsid w:val="00E0225A"/>
    <w:rsid w:val="00E02B1B"/>
    <w:rsid w:val="00E047FA"/>
    <w:rsid w:val="00E048F4"/>
    <w:rsid w:val="00E04C7C"/>
    <w:rsid w:val="00E050C6"/>
    <w:rsid w:val="00E05504"/>
    <w:rsid w:val="00E05F6B"/>
    <w:rsid w:val="00E06197"/>
    <w:rsid w:val="00E06572"/>
    <w:rsid w:val="00E07C18"/>
    <w:rsid w:val="00E10D63"/>
    <w:rsid w:val="00E12037"/>
    <w:rsid w:val="00E121D2"/>
    <w:rsid w:val="00E124E8"/>
    <w:rsid w:val="00E12AEA"/>
    <w:rsid w:val="00E13CA8"/>
    <w:rsid w:val="00E14B16"/>
    <w:rsid w:val="00E15A2E"/>
    <w:rsid w:val="00E161CB"/>
    <w:rsid w:val="00E1658E"/>
    <w:rsid w:val="00E17443"/>
    <w:rsid w:val="00E17A52"/>
    <w:rsid w:val="00E17B02"/>
    <w:rsid w:val="00E2099F"/>
    <w:rsid w:val="00E20ADB"/>
    <w:rsid w:val="00E20CE6"/>
    <w:rsid w:val="00E20F22"/>
    <w:rsid w:val="00E2148D"/>
    <w:rsid w:val="00E21B26"/>
    <w:rsid w:val="00E21EFD"/>
    <w:rsid w:val="00E225D3"/>
    <w:rsid w:val="00E227C2"/>
    <w:rsid w:val="00E2391E"/>
    <w:rsid w:val="00E24150"/>
    <w:rsid w:val="00E2460D"/>
    <w:rsid w:val="00E24957"/>
    <w:rsid w:val="00E25844"/>
    <w:rsid w:val="00E25936"/>
    <w:rsid w:val="00E25A32"/>
    <w:rsid w:val="00E2609F"/>
    <w:rsid w:val="00E266C7"/>
    <w:rsid w:val="00E26D91"/>
    <w:rsid w:val="00E26FAC"/>
    <w:rsid w:val="00E2743F"/>
    <w:rsid w:val="00E3015C"/>
    <w:rsid w:val="00E303AF"/>
    <w:rsid w:val="00E3057F"/>
    <w:rsid w:val="00E3119B"/>
    <w:rsid w:val="00E31931"/>
    <w:rsid w:val="00E33386"/>
    <w:rsid w:val="00E338C4"/>
    <w:rsid w:val="00E33C98"/>
    <w:rsid w:val="00E33F40"/>
    <w:rsid w:val="00E34156"/>
    <w:rsid w:val="00E34B1C"/>
    <w:rsid w:val="00E34D0E"/>
    <w:rsid w:val="00E3503E"/>
    <w:rsid w:val="00E35568"/>
    <w:rsid w:val="00E3571F"/>
    <w:rsid w:val="00E359E2"/>
    <w:rsid w:val="00E360D8"/>
    <w:rsid w:val="00E36A08"/>
    <w:rsid w:val="00E37324"/>
    <w:rsid w:val="00E403DE"/>
    <w:rsid w:val="00E40602"/>
    <w:rsid w:val="00E406AB"/>
    <w:rsid w:val="00E40F80"/>
    <w:rsid w:val="00E40F88"/>
    <w:rsid w:val="00E41779"/>
    <w:rsid w:val="00E41CE6"/>
    <w:rsid w:val="00E42982"/>
    <w:rsid w:val="00E435F9"/>
    <w:rsid w:val="00E4367D"/>
    <w:rsid w:val="00E43C18"/>
    <w:rsid w:val="00E443AB"/>
    <w:rsid w:val="00E44821"/>
    <w:rsid w:val="00E45ED8"/>
    <w:rsid w:val="00E45F5F"/>
    <w:rsid w:val="00E4659F"/>
    <w:rsid w:val="00E46AF7"/>
    <w:rsid w:val="00E46D1D"/>
    <w:rsid w:val="00E46F22"/>
    <w:rsid w:val="00E4710C"/>
    <w:rsid w:val="00E47147"/>
    <w:rsid w:val="00E475A4"/>
    <w:rsid w:val="00E47B2A"/>
    <w:rsid w:val="00E50294"/>
    <w:rsid w:val="00E50CC2"/>
    <w:rsid w:val="00E51206"/>
    <w:rsid w:val="00E51A22"/>
    <w:rsid w:val="00E51A9E"/>
    <w:rsid w:val="00E51DB8"/>
    <w:rsid w:val="00E52324"/>
    <w:rsid w:val="00E52665"/>
    <w:rsid w:val="00E538D6"/>
    <w:rsid w:val="00E53E0D"/>
    <w:rsid w:val="00E540E8"/>
    <w:rsid w:val="00E54EBC"/>
    <w:rsid w:val="00E54F97"/>
    <w:rsid w:val="00E55055"/>
    <w:rsid w:val="00E566F8"/>
    <w:rsid w:val="00E5681C"/>
    <w:rsid w:val="00E56A9E"/>
    <w:rsid w:val="00E56AF6"/>
    <w:rsid w:val="00E56B90"/>
    <w:rsid w:val="00E56EB1"/>
    <w:rsid w:val="00E57C5E"/>
    <w:rsid w:val="00E57D41"/>
    <w:rsid w:val="00E602C6"/>
    <w:rsid w:val="00E61AC3"/>
    <w:rsid w:val="00E63778"/>
    <w:rsid w:val="00E63806"/>
    <w:rsid w:val="00E638CD"/>
    <w:rsid w:val="00E6397A"/>
    <w:rsid w:val="00E63B6E"/>
    <w:rsid w:val="00E63FDE"/>
    <w:rsid w:val="00E64C4E"/>
    <w:rsid w:val="00E64C68"/>
    <w:rsid w:val="00E65C0F"/>
    <w:rsid w:val="00E6622D"/>
    <w:rsid w:val="00E66A02"/>
    <w:rsid w:val="00E671C6"/>
    <w:rsid w:val="00E67883"/>
    <w:rsid w:val="00E67A7C"/>
    <w:rsid w:val="00E67EBA"/>
    <w:rsid w:val="00E702A8"/>
    <w:rsid w:val="00E70E8B"/>
    <w:rsid w:val="00E70EB2"/>
    <w:rsid w:val="00E71278"/>
    <w:rsid w:val="00E712BF"/>
    <w:rsid w:val="00E726B8"/>
    <w:rsid w:val="00E72758"/>
    <w:rsid w:val="00E7297E"/>
    <w:rsid w:val="00E72DAE"/>
    <w:rsid w:val="00E72E7E"/>
    <w:rsid w:val="00E72EBD"/>
    <w:rsid w:val="00E73233"/>
    <w:rsid w:val="00E733CC"/>
    <w:rsid w:val="00E73572"/>
    <w:rsid w:val="00E73A7D"/>
    <w:rsid w:val="00E74303"/>
    <w:rsid w:val="00E744E3"/>
    <w:rsid w:val="00E74799"/>
    <w:rsid w:val="00E74E30"/>
    <w:rsid w:val="00E74E5E"/>
    <w:rsid w:val="00E74F3E"/>
    <w:rsid w:val="00E7519B"/>
    <w:rsid w:val="00E75E79"/>
    <w:rsid w:val="00E7688C"/>
    <w:rsid w:val="00E77CF3"/>
    <w:rsid w:val="00E80141"/>
    <w:rsid w:val="00E80CC1"/>
    <w:rsid w:val="00E80F07"/>
    <w:rsid w:val="00E812A3"/>
    <w:rsid w:val="00E8417C"/>
    <w:rsid w:val="00E85855"/>
    <w:rsid w:val="00E86235"/>
    <w:rsid w:val="00E86D27"/>
    <w:rsid w:val="00E87895"/>
    <w:rsid w:val="00E90106"/>
    <w:rsid w:val="00E9112C"/>
    <w:rsid w:val="00E91B7A"/>
    <w:rsid w:val="00E923C3"/>
    <w:rsid w:val="00E925C0"/>
    <w:rsid w:val="00E928B2"/>
    <w:rsid w:val="00E9349C"/>
    <w:rsid w:val="00E938F8"/>
    <w:rsid w:val="00E9398B"/>
    <w:rsid w:val="00E94474"/>
    <w:rsid w:val="00E9512B"/>
    <w:rsid w:val="00E95695"/>
    <w:rsid w:val="00E960F1"/>
    <w:rsid w:val="00E963A6"/>
    <w:rsid w:val="00E9641E"/>
    <w:rsid w:val="00E97354"/>
    <w:rsid w:val="00E97F7F"/>
    <w:rsid w:val="00EA02F8"/>
    <w:rsid w:val="00EA0904"/>
    <w:rsid w:val="00EA0BAB"/>
    <w:rsid w:val="00EA2ED3"/>
    <w:rsid w:val="00EA3349"/>
    <w:rsid w:val="00EA3C93"/>
    <w:rsid w:val="00EA45D5"/>
    <w:rsid w:val="00EA4742"/>
    <w:rsid w:val="00EA4B3B"/>
    <w:rsid w:val="00EA4ED6"/>
    <w:rsid w:val="00EA521E"/>
    <w:rsid w:val="00EA5B3F"/>
    <w:rsid w:val="00EA6302"/>
    <w:rsid w:val="00EA6B25"/>
    <w:rsid w:val="00EA6D0F"/>
    <w:rsid w:val="00EA75F6"/>
    <w:rsid w:val="00EA7E84"/>
    <w:rsid w:val="00EB06BD"/>
    <w:rsid w:val="00EB0709"/>
    <w:rsid w:val="00EB07AB"/>
    <w:rsid w:val="00EB09CF"/>
    <w:rsid w:val="00EB0B75"/>
    <w:rsid w:val="00EB16A9"/>
    <w:rsid w:val="00EB1772"/>
    <w:rsid w:val="00EB1980"/>
    <w:rsid w:val="00EB248E"/>
    <w:rsid w:val="00EB2B70"/>
    <w:rsid w:val="00EB3AFB"/>
    <w:rsid w:val="00EB4259"/>
    <w:rsid w:val="00EB470D"/>
    <w:rsid w:val="00EB5D77"/>
    <w:rsid w:val="00EB5D8B"/>
    <w:rsid w:val="00EB5E54"/>
    <w:rsid w:val="00EB5E5D"/>
    <w:rsid w:val="00EB5F6B"/>
    <w:rsid w:val="00EB6365"/>
    <w:rsid w:val="00EB66EF"/>
    <w:rsid w:val="00EB6C25"/>
    <w:rsid w:val="00EB7016"/>
    <w:rsid w:val="00EB7DCE"/>
    <w:rsid w:val="00EC00DC"/>
    <w:rsid w:val="00EC043F"/>
    <w:rsid w:val="00EC0D88"/>
    <w:rsid w:val="00EC188C"/>
    <w:rsid w:val="00EC2317"/>
    <w:rsid w:val="00EC24B2"/>
    <w:rsid w:val="00EC3882"/>
    <w:rsid w:val="00EC392F"/>
    <w:rsid w:val="00EC39D8"/>
    <w:rsid w:val="00EC46B9"/>
    <w:rsid w:val="00EC4F21"/>
    <w:rsid w:val="00EC4FAB"/>
    <w:rsid w:val="00EC501B"/>
    <w:rsid w:val="00EC5200"/>
    <w:rsid w:val="00EC5257"/>
    <w:rsid w:val="00EC5312"/>
    <w:rsid w:val="00EC573E"/>
    <w:rsid w:val="00EC68F1"/>
    <w:rsid w:val="00EC78AA"/>
    <w:rsid w:val="00EC7FFD"/>
    <w:rsid w:val="00ED1193"/>
    <w:rsid w:val="00ED1203"/>
    <w:rsid w:val="00ED18D3"/>
    <w:rsid w:val="00ED1AC6"/>
    <w:rsid w:val="00ED20EC"/>
    <w:rsid w:val="00ED2503"/>
    <w:rsid w:val="00ED26E5"/>
    <w:rsid w:val="00ED2A48"/>
    <w:rsid w:val="00ED3023"/>
    <w:rsid w:val="00ED306E"/>
    <w:rsid w:val="00ED4089"/>
    <w:rsid w:val="00ED47DC"/>
    <w:rsid w:val="00ED47EF"/>
    <w:rsid w:val="00ED49A0"/>
    <w:rsid w:val="00ED4F0B"/>
    <w:rsid w:val="00ED4F6E"/>
    <w:rsid w:val="00ED6252"/>
    <w:rsid w:val="00ED65F2"/>
    <w:rsid w:val="00ED6ADB"/>
    <w:rsid w:val="00ED6B87"/>
    <w:rsid w:val="00ED6F10"/>
    <w:rsid w:val="00ED7077"/>
    <w:rsid w:val="00EE013F"/>
    <w:rsid w:val="00EE0290"/>
    <w:rsid w:val="00EE0B44"/>
    <w:rsid w:val="00EE0B99"/>
    <w:rsid w:val="00EE0BC4"/>
    <w:rsid w:val="00EE102F"/>
    <w:rsid w:val="00EE1577"/>
    <w:rsid w:val="00EE1E14"/>
    <w:rsid w:val="00EE1F28"/>
    <w:rsid w:val="00EE2AF1"/>
    <w:rsid w:val="00EE3112"/>
    <w:rsid w:val="00EE3825"/>
    <w:rsid w:val="00EE3AB7"/>
    <w:rsid w:val="00EE401A"/>
    <w:rsid w:val="00EE4100"/>
    <w:rsid w:val="00EE4639"/>
    <w:rsid w:val="00EE46A6"/>
    <w:rsid w:val="00EE5517"/>
    <w:rsid w:val="00EE557A"/>
    <w:rsid w:val="00EE5DDA"/>
    <w:rsid w:val="00EE5E28"/>
    <w:rsid w:val="00EE5E8F"/>
    <w:rsid w:val="00EE6C2B"/>
    <w:rsid w:val="00EE7182"/>
    <w:rsid w:val="00EE76AC"/>
    <w:rsid w:val="00EF019C"/>
    <w:rsid w:val="00EF01CE"/>
    <w:rsid w:val="00EF0F18"/>
    <w:rsid w:val="00EF18D0"/>
    <w:rsid w:val="00EF1919"/>
    <w:rsid w:val="00EF1F36"/>
    <w:rsid w:val="00EF224D"/>
    <w:rsid w:val="00EF2449"/>
    <w:rsid w:val="00EF49E7"/>
    <w:rsid w:val="00EF4D96"/>
    <w:rsid w:val="00EF50D2"/>
    <w:rsid w:val="00EF5E24"/>
    <w:rsid w:val="00EF64FA"/>
    <w:rsid w:val="00EF654D"/>
    <w:rsid w:val="00EF6556"/>
    <w:rsid w:val="00EF743F"/>
    <w:rsid w:val="00EF7B1C"/>
    <w:rsid w:val="00EF7D26"/>
    <w:rsid w:val="00EF7FE3"/>
    <w:rsid w:val="00F000D6"/>
    <w:rsid w:val="00F005E5"/>
    <w:rsid w:val="00F00AB5"/>
    <w:rsid w:val="00F00BB2"/>
    <w:rsid w:val="00F01098"/>
    <w:rsid w:val="00F014AD"/>
    <w:rsid w:val="00F01890"/>
    <w:rsid w:val="00F019CD"/>
    <w:rsid w:val="00F02536"/>
    <w:rsid w:val="00F02DCB"/>
    <w:rsid w:val="00F02DD0"/>
    <w:rsid w:val="00F02F7E"/>
    <w:rsid w:val="00F04BA1"/>
    <w:rsid w:val="00F04C73"/>
    <w:rsid w:val="00F05279"/>
    <w:rsid w:val="00F054E3"/>
    <w:rsid w:val="00F056BD"/>
    <w:rsid w:val="00F058E8"/>
    <w:rsid w:val="00F05B1F"/>
    <w:rsid w:val="00F06142"/>
    <w:rsid w:val="00F065D8"/>
    <w:rsid w:val="00F0681D"/>
    <w:rsid w:val="00F07516"/>
    <w:rsid w:val="00F07CC0"/>
    <w:rsid w:val="00F07D01"/>
    <w:rsid w:val="00F07DA3"/>
    <w:rsid w:val="00F07E95"/>
    <w:rsid w:val="00F07EB4"/>
    <w:rsid w:val="00F10569"/>
    <w:rsid w:val="00F10685"/>
    <w:rsid w:val="00F11858"/>
    <w:rsid w:val="00F12F34"/>
    <w:rsid w:val="00F12F5F"/>
    <w:rsid w:val="00F13392"/>
    <w:rsid w:val="00F13AEC"/>
    <w:rsid w:val="00F14349"/>
    <w:rsid w:val="00F14556"/>
    <w:rsid w:val="00F148C6"/>
    <w:rsid w:val="00F156F9"/>
    <w:rsid w:val="00F1573F"/>
    <w:rsid w:val="00F1632F"/>
    <w:rsid w:val="00F164BA"/>
    <w:rsid w:val="00F16EBE"/>
    <w:rsid w:val="00F174B9"/>
    <w:rsid w:val="00F175BC"/>
    <w:rsid w:val="00F201CB"/>
    <w:rsid w:val="00F2046A"/>
    <w:rsid w:val="00F2047B"/>
    <w:rsid w:val="00F20638"/>
    <w:rsid w:val="00F20747"/>
    <w:rsid w:val="00F20A51"/>
    <w:rsid w:val="00F20E00"/>
    <w:rsid w:val="00F214EC"/>
    <w:rsid w:val="00F22614"/>
    <w:rsid w:val="00F226D2"/>
    <w:rsid w:val="00F22F54"/>
    <w:rsid w:val="00F22FCA"/>
    <w:rsid w:val="00F23AE2"/>
    <w:rsid w:val="00F23AF0"/>
    <w:rsid w:val="00F23E63"/>
    <w:rsid w:val="00F25A81"/>
    <w:rsid w:val="00F25F0A"/>
    <w:rsid w:val="00F263B4"/>
    <w:rsid w:val="00F270AC"/>
    <w:rsid w:val="00F2795B"/>
    <w:rsid w:val="00F3069E"/>
    <w:rsid w:val="00F308EF"/>
    <w:rsid w:val="00F309FE"/>
    <w:rsid w:val="00F30F55"/>
    <w:rsid w:val="00F3105A"/>
    <w:rsid w:val="00F31159"/>
    <w:rsid w:val="00F3142F"/>
    <w:rsid w:val="00F31D4B"/>
    <w:rsid w:val="00F31F85"/>
    <w:rsid w:val="00F3229D"/>
    <w:rsid w:val="00F322BC"/>
    <w:rsid w:val="00F325E8"/>
    <w:rsid w:val="00F326A2"/>
    <w:rsid w:val="00F32B1A"/>
    <w:rsid w:val="00F3389F"/>
    <w:rsid w:val="00F34225"/>
    <w:rsid w:val="00F34E55"/>
    <w:rsid w:val="00F35491"/>
    <w:rsid w:val="00F35766"/>
    <w:rsid w:val="00F36984"/>
    <w:rsid w:val="00F36AB9"/>
    <w:rsid w:val="00F36E63"/>
    <w:rsid w:val="00F372D1"/>
    <w:rsid w:val="00F37511"/>
    <w:rsid w:val="00F37EC6"/>
    <w:rsid w:val="00F40391"/>
    <w:rsid w:val="00F40E74"/>
    <w:rsid w:val="00F41063"/>
    <w:rsid w:val="00F4118A"/>
    <w:rsid w:val="00F41826"/>
    <w:rsid w:val="00F41D8F"/>
    <w:rsid w:val="00F41FC4"/>
    <w:rsid w:val="00F4264B"/>
    <w:rsid w:val="00F42B21"/>
    <w:rsid w:val="00F42F97"/>
    <w:rsid w:val="00F43864"/>
    <w:rsid w:val="00F44251"/>
    <w:rsid w:val="00F4461B"/>
    <w:rsid w:val="00F457A4"/>
    <w:rsid w:val="00F45B0D"/>
    <w:rsid w:val="00F466A5"/>
    <w:rsid w:val="00F46AEF"/>
    <w:rsid w:val="00F46CE3"/>
    <w:rsid w:val="00F46EE2"/>
    <w:rsid w:val="00F47036"/>
    <w:rsid w:val="00F470F5"/>
    <w:rsid w:val="00F503A5"/>
    <w:rsid w:val="00F50862"/>
    <w:rsid w:val="00F50B21"/>
    <w:rsid w:val="00F50FFB"/>
    <w:rsid w:val="00F51397"/>
    <w:rsid w:val="00F524D2"/>
    <w:rsid w:val="00F52CFB"/>
    <w:rsid w:val="00F5325F"/>
    <w:rsid w:val="00F539FA"/>
    <w:rsid w:val="00F5458D"/>
    <w:rsid w:val="00F54612"/>
    <w:rsid w:val="00F5484C"/>
    <w:rsid w:val="00F548E7"/>
    <w:rsid w:val="00F54B94"/>
    <w:rsid w:val="00F54C55"/>
    <w:rsid w:val="00F54CBF"/>
    <w:rsid w:val="00F555F0"/>
    <w:rsid w:val="00F55BF4"/>
    <w:rsid w:val="00F55EC8"/>
    <w:rsid w:val="00F56A39"/>
    <w:rsid w:val="00F57347"/>
    <w:rsid w:val="00F62680"/>
    <w:rsid w:val="00F62899"/>
    <w:rsid w:val="00F62A1C"/>
    <w:rsid w:val="00F63592"/>
    <w:rsid w:val="00F637E8"/>
    <w:rsid w:val="00F63FF2"/>
    <w:rsid w:val="00F64978"/>
    <w:rsid w:val="00F64B45"/>
    <w:rsid w:val="00F64CB9"/>
    <w:rsid w:val="00F65364"/>
    <w:rsid w:val="00F6589F"/>
    <w:rsid w:val="00F65ADA"/>
    <w:rsid w:val="00F65B8C"/>
    <w:rsid w:val="00F664CD"/>
    <w:rsid w:val="00F6686E"/>
    <w:rsid w:val="00F673E2"/>
    <w:rsid w:val="00F702F2"/>
    <w:rsid w:val="00F70CA4"/>
    <w:rsid w:val="00F70DBF"/>
    <w:rsid w:val="00F7163A"/>
    <w:rsid w:val="00F71AD5"/>
    <w:rsid w:val="00F71FEF"/>
    <w:rsid w:val="00F72920"/>
    <w:rsid w:val="00F72AD2"/>
    <w:rsid w:val="00F73317"/>
    <w:rsid w:val="00F733E5"/>
    <w:rsid w:val="00F7346A"/>
    <w:rsid w:val="00F739D6"/>
    <w:rsid w:val="00F74156"/>
    <w:rsid w:val="00F745CB"/>
    <w:rsid w:val="00F74965"/>
    <w:rsid w:val="00F74D41"/>
    <w:rsid w:val="00F75EBA"/>
    <w:rsid w:val="00F763DD"/>
    <w:rsid w:val="00F76CE7"/>
    <w:rsid w:val="00F77167"/>
    <w:rsid w:val="00F7741F"/>
    <w:rsid w:val="00F77437"/>
    <w:rsid w:val="00F77550"/>
    <w:rsid w:val="00F80201"/>
    <w:rsid w:val="00F80476"/>
    <w:rsid w:val="00F80A2F"/>
    <w:rsid w:val="00F81089"/>
    <w:rsid w:val="00F81101"/>
    <w:rsid w:val="00F81B39"/>
    <w:rsid w:val="00F822B2"/>
    <w:rsid w:val="00F82BE4"/>
    <w:rsid w:val="00F83225"/>
    <w:rsid w:val="00F84CE1"/>
    <w:rsid w:val="00F84EF6"/>
    <w:rsid w:val="00F851D2"/>
    <w:rsid w:val="00F856BA"/>
    <w:rsid w:val="00F856D7"/>
    <w:rsid w:val="00F86272"/>
    <w:rsid w:val="00F86D19"/>
    <w:rsid w:val="00F905B2"/>
    <w:rsid w:val="00F909CA"/>
    <w:rsid w:val="00F91E6E"/>
    <w:rsid w:val="00F9212A"/>
    <w:rsid w:val="00F92438"/>
    <w:rsid w:val="00F92A78"/>
    <w:rsid w:val="00F933C8"/>
    <w:rsid w:val="00F93697"/>
    <w:rsid w:val="00F9423C"/>
    <w:rsid w:val="00F94AC2"/>
    <w:rsid w:val="00F9520D"/>
    <w:rsid w:val="00F95412"/>
    <w:rsid w:val="00F95D2C"/>
    <w:rsid w:val="00F95DCF"/>
    <w:rsid w:val="00F96457"/>
    <w:rsid w:val="00F96E3C"/>
    <w:rsid w:val="00F970E3"/>
    <w:rsid w:val="00F97BAF"/>
    <w:rsid w:val="00F97D02"/>
    <w:rsid w:val="00F97E4E"/>
    <w:rsid w:val="00F97F5C"/>
    <w:rsid w:val="00FA1876"/>
    <w:rsid w:val="00FA1CEB"/>
    <w:rsid w:val="00FA2F94"/>
    <w:rsid w:val="00FA3726"/>
    <w:rsid w:val="00FA4FF4"/>
    <w:rsid w:val="00FA5834"/>
    <w:rsid w:val="00FA5AA7"/>
    <w:rsid w:val="00FA5B25"/>
    <w:rsid w:val="00FA5C86"/>
    <w:rsid w:val="00FA616C"/>
    <w:rsid w:val="00FA6D2D"/>
    <w:rsid w:val="00FA7999"/>
    <w:rsid w:val="00FA7F68"/>
    <w:rsid w:val="00FB01AB"/>
    <w:rsid w:val="00FB0592"/>
    <w:rsid w:val="00FB2027"/>
    <w:rsid w:val="00FB2ABA"/>
    <w:rsid w:val="00FB2DF0"/>
    <w:rsid w:val="00FB2FC0"/>
    <w:rsid w:val="00FB3DD0"/>
    <w:rsid w:val="00FB41F6"/>
    <w:rsid w:val="00FB425F"/>
    <w:rsid w:val="00FB4391"/>
    <w:rsid w:val="00FB4678"/>
    <w:rsid w:val="00FB4693"/>
    <w:rsid w:val="00FB59E5"/>
    <w:rsid w:val="00FB6964"/>
    <w:rsid w:val="00FB7040"/>
    <w:rsid w:val="00FB721C"/>
    <w:rsid w:val="00FC02AC"/>
    <w:rsid w:val="00FC033C"/>
    <w:rsid w:val="00FC078C"/>
    <w:rsid w:val="00FC0F76"/>
    <w:rsid w:val="00FC2C0A"/>
    <w:rsid w:val="00FC2C93"/>
    <w:rsid w:val="00FC2FA1"/>
    <w:rsid w:val="00FC33DE"/>
    <w:rsid w:val="00FC346F"/>
    <w:rsid w:val="00FC383B"/>
    <w:rsid w:val="00FC3C89"/>
    <w:rsid w:val="00FC418A"/>
    <w:rsid w:val="00FC429A"/>
    <w:rsid w:val="00FC4EDC"/>
    <w:rsid w:val="00FC50D9"/>
    <w:rsid w:val="00FC5AC2"/>
    <w:rsid w:val="00FC5E78"/>
    <w:rsid w:val="00FC6699"/>
    <w:rsid w:val="00FC72A2"/>
    <w:rsid w:val="00FC788F"/>
    <w:rsid w:val="00FD02AB"/>
    <w:rsid w:val="00FD0BB2"/>
    <w:rsid w:val="00FD0CEB"/>
    <w:rsid w:val="00FD0F02"/>
    <w:rsid w:val="00FD141B"/>
    <w:rsid w:val="00FD1457"/>
    <w:rsid w:val="00FD1D9D"/>
    <w:rsid w:val="00FD2137"/>
    <w:rsid w:val="00FD219C"/>
    <w:rsid w:val="00FD23A3"/>
    <w:rsid w:val="00FD2537"/>
    <w:rsid w:val="00FD3660"/>
    <w:rsid w:val="00FD3BC3"/>
    <w:rsid w:val="00FD45C8"/>
    <w:rsid w:val="00FD48E3"/>
    <w:rsid w:val="00FD4AC5"/>
    <w:rsid w:val="00FD4B7A"/>
    <w:rsid w:val="00FD4D4E"/>
    <w:rsid w:val="00FD5862"/>
    <w:rsid w:val="00FD6635"/>
    <w:rsid w:val="00FD69A2"/>
    <w:rsid w:val="00FD69D6"/>
    <w:rsid w:val="00FD69FB"/>
    <w:rsid w:val="00FD6AA1"/>
    <w:rsid w:val="00FD73ED"/>
    <w:rsid w:val="00FD7938"/>
    <w:rsid w:val="00FD7DF1"/>
    <w:rsid w:val="00FE02BC"/>
    <w:rsid w:val="00FE05F4"/>
    <w:rsid w:val="00FE0AAB"/>
    <w:rsid w:val="00FE1EE8"/>
    <w:rsid w:val="00FE2158"/>
    <w:rsid w:val="00FE245F"/>
    <w:rsid w:val="00FE249A"/>
    <w:rsid w:val="00FE2519"/>
    <w:rsid w:val="00FE2A8A"/>
    <w:rsid w:val="00FE2B89"/>
    <w:rsid w:val="00FE302E"/>
    <w:rsid w:val="00FE3599"/>
    <w:rsid w:val="00FE3703"/>
    <w:rsid w:val="00FE3BC2"/>
    <w:rsid w:val="00FE3E2C"/>
    <w:rsid w:val="00FE3E40"/>
    <w:rsid w:val="00FE4024"/>
    <w:rsid w:val="00FE4602"/>
    <w:rsid w:val="00FE47F2"/>
    <w:rsid w:val="00FE4AEE"/>
    <w:rsid w:val="00FE5A68"/>
    <w:rsid w:val="00FE5D21"/>
    <w:rsid w:val="00FE5E55"/>
    <w:rsid w:val="00FE5E68"/>
    <w:rsid w:val="00FE60C2"/>
    <w:rsid w:val="00FE61BC"/>
    <w:rsid w:val="00FE65C0"/>
    <w:rsid w:val="00FE6671"/>
    <w:rsid w:val="00FE7AF3"/>
    <w:rsid w:val="00FE7EFB"/>
    <w:rsid w:val="00FF0F89"/>
    <w:rsid w:val="00FF16B7"/>
    <w:rsid w:val="00FF2543"/>
    <w:rsid w:val="00FF3301"/>
    <w:rsid w:val="00FF345D"/>
    <w:rsid w:val="00FF3516"/>
    <w:rsid w:val="00FF3AC9"/>
    <w:rsid w:val="00FF4172"/>
    <w:rsid w:val="00FF455B"/>
    <w:rsid w:val="00FF4712"/>
    <w:rsid w:val="00FF4A0C"/>
    <w:rsid w:val="00FF4A60"/>
    <w:rsid w:val="00FF527D"/>
    <w:rsid w:val="00FF52C1"/>
    <w:rsid w:val="00FF64C0"/>
    <w:rsid w:val="00FF6670"/>
    <w:rsid w:val="00FF69C6"/>
    <w:rsid w:val="00FF72B2"/>
    <w:rsid w:val="00FF72FE"/>
    <w:rsid w:val="00FF74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A77AFE"/>
  <w15:docId w15:val="{541D2F0C-131B-4F6B-B464-49A708B5E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1CAF"/>
    <w:rPr>
      <w:rFonts w:ascii="Arial" w:hAnsi="Arial"/>
    </w:rPr>
  </w:style>
  <w:style w:type="paragraph" w:styleId="Heading1">
    <w:name w:val="heading 1"/>
    <w:basedOn w:val="Normal"/>
    <w:next w:val="Normal"/>
    <w:link w:val="Heading1Char"/>
    <w:uiPriority w:val="9"/>
    <w:qFormat/>
    <w:rsid w:val="00B12A5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4233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3C3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682B"/>
    <w:pPr>
      <w:ind w:left="720"/>
      <w:contextualSpacing/>
    </w:pPr>
  </w:style>
  <w:style w:type="table" w:styleId="TableGrid">
    <w:name w:val="Table Grid"/>
    <w:basedOn w:val="TableNormal"/>
    <w:uiPriority w:val="39"/>
    <w:rsid w:val="00574E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3AD9"/>
    <w:pPr>
      <w:spacing w:after="200"/>
    </w:pPr>
    <w:rPr>
      <w:i/>
      <w:iCs/>
      <w:color w:val="44546A" w:themeColor="text2"/>
      <w:sz w:val="18"/>
      <w:szCs w:val="18"/>
    </w:rPr>
  </w:style>
  <w:style w:type="paragraph" w:styleId="NoSpacing">
    <w:name w:val="No Spacing"/>
    <w:link w:val="NoSpacingChar"/>
    <w:uiPriority w:val="1"/>
    <w:qFormat/>
    <w:rsid w:val="00CB2348"/>
    <w:rPr>
      <w:rFonts w:eastAsiaTheme="minorEastAsia"/>
      <w:lang w:val="en-US"/>
    </w:rPr>
  </w:style>
  <w:style w:type="character" w:customStyle="1" w:styleId="NoSpacingChar">
    <w:name w:val="No Spacing Char"/>
    <w:basedOn w:val="DefaultParagraphFont"/>
    <w:link w:val="NoSpacing"/>
    <w:uiPriority w:val="1"/>
    <w:rsid w:val="00CB2348"/>
    <w:rPr>
      <w:rFonts w:eastAsiaTheme="minorEastAsia"/>
      <w:lang w:val="en-US"/>
    </w:rPr>
  </w:style>
  <w:style w:type="character" w:customStyle="1" w:styleId="Heading1Char">
    <w:name w:val="Heading 1 Char"/>
    <w:basedOn w:val="DefaultParagraphFont"/>
    <w:link w:val="Heading1"/>
    <w:uiPriority w:val="9"/>
    <w:rsid w:val="00B12A5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42330"/>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B306F4"/>
    <w:rPr>
      <w:color w:val="0563C1" w:themeColor="hyperlink"/>
      <w:u w:val="single"/>
    </w:rPr>
  </w:style>
  <w:style w:type="paragraph" w:customStyle="1" w:styleId="EndNoteBibliographyTitle">
    <w:name w:val="EndNote Bibliography Title"/>
    <w:basedOn w:val="Normal"/>
    <w:link w:val="EndNoteBibliographyTitleChar"/>
    <w:rsid w:val="00245124"/>
    <w:pPr>
      <w:jc w:val="center"/>
    </w:pPr>
    <w:rPr>
      <w:rFonts w:ascii="Calibri" w:hAnsi="Calibri" w:cs="Calibri"/>
      <w:noProof/>
      <w:lang w:val="en-US"/>
    </w:rPr>
  </w:style>
  <w:style w:type="character" w:customStyle="1" w:styleId="EndNoteBibliographyTitleChar">
    <w:name w:val="EndNote Bibliography Title Char"/>
    <w:basedOn w:val="Heading2Char"/>
    <w:link w:val="EndNoteBibliographyTitle"/>
    <w:rsid w:val="00245124"/>
    <w:rPr>
      <w:rFonts w:ascii="Calibri" w:eastAsiaTheme="majorEastAsia" w:hAnsi="Calibri" w:cs="Calibri"/>
      <w:noProof/>
      <w:color w:val="2F5496" w:themeColor="accent1" w:themeShade="BF"/>
      <w:sz w:val="26"/>
      <w:szCs w:val="26"/>
      <w:lang w:val="en-US"/>
    </w:rPr>
  </w:style>
  <w:style w:type="paragraph" w:customStyle="1" w:styleId="EndNoteBibliography">
    <w:name w:val="EndNote Bibliography"/>
    <w:basedOn w:val="Normal"/>
    <w:link w:val="EndNoteBibliographyChar"/>
    <w:rsid w:val="00245124"/>
    <w:rPr>
      <w:rFonts w:ascii="Calibri" w:hAnsi="Calibri" w:cs="Calibri"/>
      <w:noProof/>
      <w:lang w:val="en-US"/>
    </w:rPr>
  </w:style>
  <w:style w:type="character" w:customStyle="1" w:styleId="EndNoteBibliographyChar">
    <w:name w:val="EndNote Bibliography Char"/>
    <w:basedOn w:val="Heading2Char"/>
    <w:link w:val="EndNoteBibliography"/>
    <w:rsid w:val="00245124"/>
    <w:rPr>
      <w:rFonts w:ascii="Calibri" w:eastAsiaTheme="majorEastAsia" w:hAnsi="Calibri" w:cs="Calibri"/>
      <w:noProof/>
      <w:color w:val="2F5496" w:themeColor="accent1" w:themeShade="BF"/>
      <w:sz w:val="26"/>
      <w:szCs w:val="26"/>
      <w:lang w:val="en-US"/>
    </w:rPr>
  </w:style>
  <w:style w:type="character" w:styleId="UnresolvedMention">
    <w:name w:val="Unresolved Mention"/>
    <w:basedOn w:val="DefaultParagraphFont"/>
    <w:uiPriority w:val="99"/>
    <w:semiHidden/>
    <w:unhideWhenUsed/>
    <w:rsid w:val="000E6C5B"/>
    <w:rPr>
      <w:color w:val="605E5C"/>
      <w:shd w:val="clear" w:color="auto" w:fill="E1DFDD"/>
    </w:rPr>
  </w:style>
  <w:style w:type="paragraph" w:styleId="Header">
    <w:name w:val="header"/>
    <w:basedOn w:val="Normal"/>
    <w:link w:val="HeaderChar"/>
    <w:uiPriority w:val="99"/>
    <w:unhideWhenUsed/>
    <w:rsid w:val="0000083B"/>
    <w:pPr>
      <w:tabs>
        <w:tab w:val="center" w:pos="4513"/>
        <w:tab w:val="right" w:pos="9026"/>
      </w:tabs>
    </w:pPr>
  </w:style>
  <w:style w:type="character" w:customStyle="1" w:styleId="HeaderChar">
    <w:name w:val="Header Char"/>
    <w:basedOn w:val="DefaultParagraphFont"/>
    <w:link w:val="Header"/>
    <w:uiPriority w:val="99"/>
    <w:rsid w:val="0000083B"/>
  </w:style>
  <w:style w:type="paragraph" w:styleId="Footer">
    <w:name w:val="footer"/>
    <w:basedOn w:val="Normal"/>
    <w:link w:val="FooterChar"/>
    <w:uiPriority w:val="99"/>
    <w:unhideWhenUsed/>
    <w:rsid w:val="0000083B"/>
    <w:pPr>
      <w:tabs>
        <w:tab w:val="center" w:pos="4513"/>
        <w:tab w:val="right" w:pos="9026"/>
      </w:tabs>
    </w:pPr>
  </w:style>
  <w:style w:type="character" w:customStyle="1" w:styleId="FooterChar">
    <w:name w:val="Footer Char"/>
    <w:basedOn w:val="DefaultParagraphFont"/>
    <w:link w:val="Footer"/>
    <w:uiPriority w:val="99"/>
    <w:rsid w:val="0000083B"/>
  </w:style>
  <w:style w:type="character" w:styleId="FollowedHyperlink">
    <w:name w:val="FollowedHyperlink"/>
    <w:basedOn w:val="DefaultParagraphFont"/>
    <w:uiPriority w:val="99"/>
    <w:semiHidden/>
    <w:unhideWhenUsed/>
    <w:rsid w:val="00CC71A8"/>
    <w:rPr>
      <w:color w:val="954F72" w:themeColor="followedHyperlink"/>
      <w:u w:val="single"/>
    </w:rPr>
  </w:style>
  <w:style w:type="character" w:customStyle="1" w:styleId="title-text">
    <w:name w:val="title-text"/>
    <w:basedOn w:val="DefaultParagraphFont"/>
    <w:rsid w:val="00A90E3B"/>
  </w:style>
  <w:style w:type="character" w:customStyle="1" w:styleId="Heading3Char">
    <w:name w:val="Heading 3 Char"/>
    <w:basedOn w:val="DefaultParagraphFont"/>
    <w:link w:val="Heading3"/>
    <w:uiPriority w:val="9"/>
    <w:rsid w:val="009E3C3B"/>
    <w:rPr>
      <w:rFonts w:asciiTheme="majorHAnsi" w:eastAsiaTheme="majorEastAsia" w:hAnsiTheme="majorHAnsi" w:cstheme="majorBidi"/>
      <w:color w:val="1F3763" w:themeColor="accent1" w:themeShade="7F"/>
      <w:sz w:val="24"/>
      <w:szCs w:val="24"/>
    </w:rPr>
  </w:style>
  <w:style w:type="paragraph" w:customStyle="1" w:styleId="Normal0">
    <w:name w:val="[Normal]"/>
    <w:rsid w:val="005B615B"/>
    <w:pPr>
      <w:widowControl w:val="0"/>
      <w:autoSpaceDE w:val="0"/>
      <w:autoSpaceDN w:val="0"/>
      <w:adjustRightInd w:val="0"/>
    </w:pPr>
    <w:rPr>
      <w:rFonts w:ascii="Arial" w:hAnsi="Arial" w:cs="Arial"/>
      <w:sz w:val="24"/>
      <w:szCs w:val="24"/>
    </w:rPr>
  </w:style>
  <w:style w:type="character" w:styleId="CommentReference">
    <w:name w:val="annotation reference"/>
    <w:basedOn w:val="DefaultParagraphFont"/>
    <w:uiPriority w:val="99"/>
    <w:semiHidden/>
    <w:unhideWhenUsed/>
    <w:rsid w:val="00895193"/>
    <w:rPr>
      <w:sz w:val="16"/>
      <w:szCs w:val="16"/>
    </w:rPr>
  </w:style>
  <w:style w:type="paragraph" w:styleId="CommentText">
    <w:name w:val="annotation text"/>
    <w:basedOn w:val="Normal"/>
    <w:link w:val="CommentTextChar"/>
    <w:uiPriority w:val="99"/>
    <w:unhideWhenUsed/>
    <w:rsid w:val="00895193"/>
    <w:rPr>
      <w:sz w:val="20"/>
      <w:szCs w:val="20"/>
    </w:rPr>
  </w:style>
  <w:style w:type="character" w:customStyle="1" w:styleId="CommentTextChar">
    <w:name w:val="Comment Text Char"/>
    <w:basedOn w:val="DefaultParagraphFont"/>
    <w:link w:val="CommentText"/>
    <w:uiPriority w:val="99"/>
    <w:rsid w:val="00895193"/>
    <w:rPr>
      <w:sz w:val="20"/>
      <w:szCs w:val="20"/>
    </w:rPr>
  </w:style>
  <w:style w:type="paragraph" w:styleId="TOCHeading">
    <w:name w:val="TOC Heading"/>
    <w:basedOn w:val="Heading1"/>
    <w:next w:val="Normal"/>
    <w:uiPriority w:val="39"/>
    <w:unhideWhenUsed/>
    <w:qFormat/>
    <w:rsid w:val="007E6EBE"/>
    <w:pPr>
      <w:outlineLvl w:val="9"/>
    </w:pPr>
    <w:rPr>
      <w:lang w:val="en-US"/>
    </w:rPr>
  </w:style>
  <w:style w:type="paragraph" w:styleId="TOC1">
    <w:name w:val="toc 1"/>
    <w:basedOn w:val="Normal"/>
    <w:next w:val="Normal"/>
    <w:autoRedefine/>
    <w:uiPriority w:val="39"/>
    <w:unhideWhenUsed/>
    <w:rsid w:val="007E6EBE"/>
    <w:pPr>
      <w:spacing w:after="100"/>
    </w:pPr>
  </w:style>
  <w:style w:type="paragraph" w:styleId="TOC2">
    <w:name w:val="toc 2"/>
    <w:basedOn w:val="Normal"/>
    <w:next w:val="Normal"/>
    <w:autoRedefine/>
    <w:uiPriority w:val="39"/>
    <w:unhideWhenUsed/>
    <w:rsid w:val="007E6EBE"/>
    <w:pPr>
      <w:spacing w:after="100"/>
      <w:ind w:left="220"/>
    </w:pPr>
  </w:style>
  <w:style w:type="paragraph" w:styleId="TOC3">
    <w:name w:val="toc 3"/>
    <w:basedOn w:val="Normal"/>
    <w:next w:val="Normal"/>
    <w:autoRedefine/>
    <w:uiPriority w:val="39"/>
    <w:unhideWhenUsed/>
    <w:rsid w:val="007E6EBE"/>
    <w:pPr>
      <w:spacing w:after="100"/>
      <w:ind w:left="440"/>
    </w:pPr>
  </w:style>
  <w:style w:type="paragraph" w:styleId="NormalWeb">
    <w:name w:val="Normal (Web)"/>
    <w:basedOn w:val="Normal"/>
    <w:uiPriority w:val="99"/>
    <w:unhideWhenUsed/>
    <w:rsid w:val="003477C8"/>
    <w:pPr>
      <w:spacing w:before="100" w:beforeAutospacing="1" w:after="100" w:afterAutospacing="1"/>
    </w:pPr>
    <w:rPr>
      <w:rFonts w:ascii="Times New Roman" w:eastAsia="Times New Roman" w:hAnsi="Times New Roman" w:cs="Times New Roman"/>
      <w:sz w:val="24"/>
      <w:szCs w:val="24"/>
      <w:lang w:eastAsia="en-GB"/>
    </w:rPr>
  </w:style>
  <w:style w:type="table" w:styleId="PlainTable1">
    <w:name w:val="Plain Table 1"/>
    <w:basedOn w:val="TableNormal"/>
    <w:uiPriority w:val="41"/>
    <w:rsid w:val="00EF18D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5F4763"/>
    <w:rPr>
      <w:b/>
      <w:bCs/>
    </w:rPr>
  </w:style>
  <w:style w:type="character" w:styleId="Emphasis">
    <w:name w:val="Emphasis"/>
    <w:basedOn w:val="DefaultParagraphFont"/>
    <w:uiPriority w:val="20"/>
    <w:qFormat/>
    <w:rsid w:val="005F4763"/>
    <w:rPr>
      <w:i/>
      <w:iCs/>
    </w:rPr>
  </w:style>
  <w:style w:type="paragraph" w:styleId="CommentSubject">
    <w:name w:val="annotation subject"/>
    <w:basedOn w:val="CommentText"/>
    <w:next w:val="CommentText"/>
    <w:link w:val="CommentSubjectChar"/>
    <w:uiPriority w:val="99"/>
    <w:semiHidden/>
    <w:unhideWhenUsed/>
    <w:rsid w:val="00842F42"/>
    <w:rPr>
      <w:b/>
      <w:bCs/>
    </w:rPr>
  </w:style>
  <w:style w:type="character" w:customStyle="1" w:styleId="CommentSubjectChar">
    <w:name w:val="Comment Subject Char"/>
    <w:basedOn w:val="CommentTextChar"/>
    <w:link w:val="CommentSubject"/>
    <w:uiPriority w:val="99"/>
    <w:semiHidden/>
    <w:rsid w:val="00842F42"/>
    <w:rPr>
      <w:b/>
      <w:bCs/>
      <w:sz w:val="20"/>
      <w:szCs w:val="20"/>
    </w:rPr>
  </w:style>
  <w:style w:type="paragraph" w:styleId="Revision">
    <w:name w:val="Revision"/>
    <w:hidden/>
    <w:uiPriority w:val="99"/>
    <w:semiHidden/>
    <w:rsid w:val="00006321"/>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6796">
      <w:bodyDiv w:val="1"/>
      <w:marLeft w:val="0"/>
      <w:marRight w:val="0"/>
      <w:marTop w:val="0"/>
      <w:marBottom w:val="0"/>
      <w:divBdr>
        <w:top w:val="none" w:sz="0" w:space="0" w:color="auto"/>
        <w:left w:val="none" w:sz="0" w:space="0" w:color="auto"/>
        <w:bottom w:val="none" w:sz="0" w:space="0" w:color="auto"/>
        <w:right w:val="none" w:sz="0" w:space="0" w:color="auto"/>
      </w:divBdr>
    </w:div>
    <w:div w:id="199513232">
      <w:bodyDiv w:val="1"/>
      <w:marLeft w:val="0"/>
      <w:marRight w:val="0"/>
      <w:marTop w:val="0"/>
      <w:marBottom w:val="0"/>
      <w:divBdr>
        <w:top w:val="none" w:sz="0" w:space="0" w:color="auto"/>
        <w:left w:val="none" w:sz="0" w:space="0" w:color="auto"/>
        <w:bottom w:val="none" w:sz="0" w:space="0" w:color="auto"/>
        <w:right w:val="none" w:sz="0" w:space="0" w:color="auto"/>
      </w:divBdr>
    </w:div>
    <w:div w:id="264507851">
      <w:bodyDiv w:val="1"/>
      <w:marLeft w:val="0"/>
      <w:marRight w:val="0"/>
      <w:marTop w:val="0"/>
      <w:marBottom w:val="0"/>
      <w:divBdr>
        <w:top w:val="none" w:sz="0" w:space="0" w:color="auto"/>
        <w:left w:val="none" w:sz="0" w:space="0" w:color="auto"/>
        <w:bottom w:val="none" w:sz="0" w:space="0" w:color="auto"/>
        <w:right w:val="none" w:sz="0" w:space="0" w:color="auto"/>
      </w:divBdr>
    </w:div>
    <w:div w:id="313602811">
      <w:bodyDiv w:val="1"/>
      <w:marLeft w:val="0"/>
      <w:marRight w:val="0"/>
      <w:marTop w:val="0"/>
      <w:marBottom w:val="0"/>
      <w:divBdr>
        <w:top w:val="none" w:sz="0" w:space="0" w:color="auto"/>
        <w:left w:val="none" w:sz="0" w:space="0" w:color="auto"/>
        <w:bottom w:val="none" w:sz="0" w:space="0" w:color="auto"/>
        <w:right w:val="none" w:sz="0" w:space="0" w:color="auto"/>
      </w:divBdr>
      <w:divsChild>
        <w:div w:id="32654101">
          <w:marLeft w:val="547"/>
          <w:marRight w:val="0"/>
          <w:marTop w:val="200"/>
          <w:marBottom w:val="0"/>
          <w:divBdr>
            <w:top w:val="none" w:sz="0" w:space="0" w:color="auto"/>
            <w:left w:val="none" w:sz="0" w:space="0" w:color="auto"/>
            <w:bottom w:val="none" w:sz="0" w:space="0" w:color="auto"/>
            <w:right w:val="none" w:sz="0" w:space="0" w:color="auto"/>
          </w:divBdr>
        </w:div>
      </w:divsChild>
    </w:div>
    <w:div w:id="431167036">
      <w:bodyDiv w:val="1"/>
      <w:marLeft w:val="0"/>
      <w:marRight w:val="0"/>
      <w:marTop w:val="0"/>
      <w:marBottom w:val="0"/>
      <w:divBdr>
        <w:top w:val="none" w:sz="0" w:space="0" w:color="auto"/>
        <w:left w:val="none" w:sz="0" w:space="0" w:color="auto"/>
        <w:bottom w:val="none" w:sz="0" w:space="0" w:color="auto"/>
        <w:right w:val="none" w:sz="0" w:space="0" w:color="auto"/>
      </w:divBdr>
    </w:div>
    <w:div w:id="434324712">
      <w:bodyDiv w:val="1"/>
      <w:marLeft w:val="0"/>
      <w:marRight w:val="0"/>
      <w:marTop w:val="0"/>
      <w:marBottom w:val="0"/>
      <w:divBdr>
        <w:top w:val="none" w:sz="0" w:space="0" w:color="auto"/>
        <w:left w:val="none" w:sz="0" w:space="0" w:color="auto"/>
        <w:bottom w:val="none" w:sz="0" w:space="0" w:color="auto"/>
        <w:right w:val="none" w:sz="0" w:space="0" w:color="auto"/>
      </w:divBdr>
      <w:divsChild>
        <w:div w:id="331757809">
          <w:marLeft w:val="547"/>
          <w:marRight w:val="0"/>
          <w:marTop w:val="200"/>
          <w:marBottom w:val="0"/>
          <w:divBdr>
            <w:top w:val="none" w:sz="0" w:space="0" w:color="auto"/>
            <w:left w:val="none" w:sz="0" w:space="0" w:color="auto"/>
            <w:bottom w:val="none" w:sz="0" w:space="0" w:color="auto"/>
            <w:right w:val="none" w:sz="0" w:space="0" w:color="auto"/>
          </w:divBdr>
        </w:div>
      </w:divsChild>
    </w:div>
    <w:div w:id="614798445">
      <w:bodyDiv w:val="1"/>
      <w:marLeft w:val="0"/>
      <w:marRight w:val="0"/>
      <w:marTop w:val="0"/>
      <w:marBottom w:val="0"/>
      <w:divBdr>
        <w:top w:val="none" w:sz="0" w:space="0" w:color="auto"/>
        <w:left w:val="none" w:sz="0" w:space="0" w:color="auto"/>
        <w:bottom w:val="none" w:sz="0" w:space="0" w:color="auto"/>
        <w:right w:val="none" w:sz="0" w:space="0" w:color="auto"/>
      </w:divBdr>
    </w:div>
    <w:div w:id="733818256">
      <w:bodyDiv w:val="1"/>
      <w:marLeft w:val="0"/>
      <w:marRight w:val="0"/>
      <w:marTop w:val="0"/>
      <w:marBottom w:val="0"/>
      <w:divBdr>
        <w:top w:val="none" w:sz="0" w:space="0" w:color="auto"/>
        <w:left w:val="none" w:sz="0" w:space="0" w:color="auto"/>
        <w:bottom w:val="none" w:sz="0" w:space="0" w:color="auto"/>
        <w:right w:val="none" w:sz="0" w:space="0" w:color="auto"/>
      </w:divBdr>
    </w:div>
    <w:div w:id="743449468">
      <w:bodyDiv w:val="1"/>
      <w:marLeft w:val="0"/>
      <w:marRight w:val="0"/>
      <w:marTop w:val="0"/>
      <w:marBottom w:val="0"/>
      <w:divBdr>
        <w:top w:val="none" w:sz="0" w:space="0" w:color="auto"/>
        <w:left w:val="none" w:sz="0" w:space="0" w:color="auto"/>
        <w:bottom w:val="none" w:sz="0" w:space="0" w:color="auto"/>
        <w:right w:val="none" w:sz="0" w:space="0" w:color="auto"/>
      </w:divBdr>
      <w:divsChild>
        <w:div w:id="36928564">
          <w:marLeft w:val="547"/>
          <w:marRight w:val="0"/>
          <w:marTop w:val="200"/>
          <w:marBottom w:val="0"/>
          <w:divBdr>
            <w:top w:val="none" w:sz="0" w:space="0" w:color="auto"/>
            <w:left w:val="none" w:sz="0" w:space="0" w:color="auto"/>
            <w:bottom w:val="none" w:sz="0" w:space="0" w:color="auto"/>
            <w:right w:val="none" w:sz="0" w:space="0" w:color="auto"/>
          </w:divBdr>
        </w:div>
        <w:div w:id="281690384">
          <w:marLeft w:val="547"/>
          <w:marRight w:val="0"/>
          <w:marTop w:val="200"/>
          <w:marBottom w:val="0"/>
          <w:divBdr>
            <w:top w:val="none" w:sz="0" w:space="0" w:color="auto"/>
            <w:left w:val="none" w:sz="0" w:space="0" w:color="auto"/>
            <w:bottom w:val="none" w:sz="0" w:space="0" w:color="auto"/>
            <w:right w:val="none" w:sz="0" w:space="0" w:color="auto"/>
          </w:divBdr>
        </w:div>
        <w:div w:id="438792537">
          <w:marLeft w:val="547"/>
          <w:marRight w:val="0"/>
          <w:marTop w:val="200"/>
          <w:marBottom w:val="0"/>
          <w:divBdr>
            <w:top w:val="none" w:sz="0" w:space="0" w:color="auto"/>
            <w:left w:val="none" w:sz="0" w:space="0" w:color="auto"/>
            <w:bottom w:val="none" w:sz="0" w:space="0" w:color="auto"/>
            <w:right w:val="none" w:sz="0" w:space="0" w:color="auto"/>
          </w:divBdr>
        </w:div>
        <w:div w:id="1088773987">
          <w:marLeft w:val="547"/>
          <w:marRight w:val="0"/>
          <w:marTop w:val="200"/>
          <w:marBottom w:val="0"/>
          <w:divBdr>
            <w:top w:val="none" w:sz="0" w:space="0" w:color="auto"/>
            <w:left w:val="none" w:sz="0" w:space="0" w:color="auto"/>
            <w:bottom w:val="none" w:sz="0" w:space="0" w:color="auto"/>
            <w:right w:val="none" w:sz="0" w:space="0" w:color="auto"/>
          </w:divBdr>
        </w:div>
        <w:div w:id="1111706892">
          <w:marLeft w:val="547"/>
          <w:marRight w:val="0"/>
          <w:marTop w:val="200"/>
          <w:marBottom w:val="0"/>
          <w:divBdr>
            <w:top w:val="none" w:sz="0" w:space="0" w:color="auto"/>
            <w:left w:val="none" w:sz="0" w:space="0" w:color="auto"/>
            <w:bottom w:val="none" w:sz="0" w:space="0" w:color="auto"/>
            <w:right w:val="none" w:sz="0" w:space="0" w:color="auto"/>
          </w:divBdr>
        </w:div>
        <w:div w:id="1298948893">
          <w:marLeft w:val="547"/>
          <w:marRight w:val="0"/>
          <w:marTop w:val="200"/>
          <w:marBottom w:val="0"/>
          <w:divBdr>
            <w:top w:val="none" w:sz="0" w:space="0" w:color="auto"/>
            <w:left w:val="none" w:sz="0" w:space="0" w:color="auto"/>
            <w:bottom w:val="none" w:sz="0" w:space="0" w:color="auto"/>
            <w:right w:val="none" w:sz="0" w:space="0" w:color="auto"/>
          </w:divBdr>
        </w:div>
        <w:div w:id="1401366783">
          <w:marLeft w:val="547"/>
          <w:marRight w:val="0"/>
          <w:marTop w:val="200"/>
          <w:marBottom w:val="0"/>
          <w:divBdr>
            <w:top w:val="none" w:sz="0" w:space="0" w:color="auto"/>
            <w:left w:val="none" w:sz="0" w:space="0" w:color="auto"/>
            <w:bottom w:val="none" w:sz="0" w:space="0" w:color="auto"/>
            <w:right w:val="none" w:sz="0" w:space="0" w:color="auto"/>
          </w:divBdr>
        </w:div>
        <w:div w:id="1527134970">
          <w:marLeft w:val="547"/>
          <w:marRight w:val="0"/>
          <w:marTop w:val="200"/>
          <w:marBottom w:val="0"/>
          <w:divBdr>
            <w:top w:val="none" w:sz="0" w:space="0" w:color="auto"/>
            <w:left w:val="none" w:sz="0" w:space="0" w:color="auto"/>
            <w:bottom w:val="none" w:sz="0" w:space="0" w:color="auto"/>
            <w:right w:val="none" w:sz="0" w:space="0" w:color="auto"/>
          </w:divBdr>
        </w:div>
        <w:div w:id="1865246652">
          <w:marLeft w:val="547"/>
          <w:marRight w:val="0"/>
          <w:marTop w:val="200"/>
          <w:marBottom w:val="0"/>
          <w:divBdr>
            <w:top w:val="none" w:sz="0" w:space="0" w:color="auto"/>
            <w:left w:val="none" w:sz="0" w:space="0" w:color="auto"/>
            <w:bottom w:val="none" w:sz="0" w:space="0" w:color="auto"/>
            <w:right w:val="none" w:sz="0" w:space="0" w:color="auto"/>
          </w:divBdr>
        </w:div>
        <w:div w:id="2108498907">
          <w:marLeft w:val="547"/>
          <w:marRight w:val="0"/>
          <w:marTop w:val="200"/>
          <w:marBottom w:val="0"/>
          <w:divBdr>
            <w:top w:val="none" w:sz="0" w:space="0" w:color="auto"/>
            <w:left w:val="none" w:sz="0" w:space="0" w:color="auto"/>
            <w:bottom w:val="none" w:sz="0" w:space="0" w:color="auto"/>
            <w:right w:val="none" w:sz="0" w:space="0" w:color="auto"/>
          </w:divBdr>
        </w:div>
      </w:divsChild>
    </w:div>
    <w:div w:id="1045523059">
      <w:bodyDiv w:val="1"/>
      <w:marLeft w:val="0"/>
      <w:marRight w:val="0"/>
      <w:marTop w:val="0"/>
      <w:marBottom w:val="0"/>
      <w:divBdr>
        <w:top w:val="none" w:sz="0" w:space="0" w:color="auto"/>
        <w:left w:val="none" w:sz="0" w:space="0" w:color="auto"/>
        <w:bottom w:val="none" w:sz="0" w:space="0" w:color="auto"/>
        <w:right w:val="none" w:sz="0" w:space="0" w:color="auto"/>
      </w:divBdr>
    </w:div>
    <w:div w:id="1108740536">
      <w:bodyDiv w:val="1"/>
      <w:marLeft w:val="0"/>
      <w:marRight w:val="0"/>
      <w:marTop w:val="0"/>
      <w:marBottom w:val="0"/>
      <w:divBdr>
        <w:top w:val="none" w:sz="0" w:space="0" w:color="auto"/>
        <w:left w:val="none" w:sz="0" w:space="0" w:color="auto"/>
        <w:bottom w:val="none" w:sz="0" w:space="0" w:color="auto"/>
        <w:right w:val="none" w:sz="0" w:space="0" w:color="auto"/>
      </w:divBdr>
    </w:div>
    <w:div w:id="1300961456">
      <w:bodyDiv w:val="1"/>
      <w:marLeft w:val="0"/>
      <w:marRight w:val="0"/>
      <w:marTop w:val="0"/>
      <w:marBottom w:val="0"/>
      <w:divBdr>
        <w:top w:val="none" w:sz="0" w:space="0" w:color="auto"/>
        <w:left w:val="none" w:sz="0" w:space="0" w:color="auto"/>
        <w:bottom w:val="none" w:sz="0" w:space="0" w:color="auto"/>
        <w:right w:val="none" w:sz="0" w:space="0" w:color="auto"/>
      </w:divBdr>
    </w:div>
    <w:div w:id="1892879762">
      <w:bodyDiv w:val="1"/>
      <w:marLeft w:val="0"/>
      <w:marRight w:val="0"/>
      <w:marTop w:val="0"/>
      <w:marBottom w:val="0"/>
      <w:divBdr>
        <w:top w:val="none" w:sz="0" w:space="0" w:color="auto"/>
        <w:left w:val="none" w:sz="0" w:space="0" w:color="auto"/>
        <w:bottom w:val="none" w:sz="0" w:space="0" w:color="auto"/>
        <w:right w:val="none" w:sz="0" w:space="0" w:color="auto"/>
      </w:divBdr>
    </w:div>
    <w:div w:id="1952711041">
      <w:bodyDiv w:val="1"/>
      <w:marLeft w:val="0"/>
      <w:marRight w:val="0"/>
      <w:marTop w:val="0"/>
      <w:marBottom w:val="0"/>
      <w:divBdr>
        <w:top w:val="none" w:sz="0" w:space="0" w:color="auto"/>
        <w:left w:val="none" w:sz="0" w:space="0" w:color="auto"/>
        <w:bottom w:val="none" w:sz="0" w:space="0" w:color="auto"/>
        <w:right w:val="none" w:sz="0" w:space="0" w:color="auto"/>
      </w:divBdr>
    </w:div>
    <w:div w:id="2002662162">
      <w:bodyDiv w:val="1"/>
      <w:marLeft w:val="0"/>
      <w:marRight w:val="0"/>
      <w:marTop w:val="0"/>
      <w:marBottom w:val="0"/>
      <w:divBdr>
        <w:top w:val="none" w:sz="0" w:space="0" w:color="auto"/>
        <w:left w:val="none" w:sz="0" w:space="0" w:color="auto"/>
        <w:bottom w:val="none" w:sz="0" w:space="0" w:color="auto"/>
        <w:right w:val="none" w:sz="0" w:space="0" w:color="auto"/>
      </w:divBdr>
    </w:div>
    <w:div w:id="2046905406">
      <w:bodyDiv w:val="1"/>
      <w:marLeft w:val="0"/>
      <w:marRight w:val="0"/>
      <w:marTop w:val="0"/>
      <w:marBottom w:val="0"/>
      <w:divBdr>
        <w:top w:val="none" w:sz="0" w:space="0" w:color="auto"/>
        <w:left w:val="none" w:sz="0" w:space="0" w:color="auto"/>
        <w:bottom w:val="none" w:sz="0" w:space="0" w:color="auto"/>
        <w:right w:val="none" w:sz="0" w:space="0" w:color="auto"/>
      </w:divBdr>
    </w:div>
    <w:div w:id="20653688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ethnicity-facts-figures.service.gov.uk/uk-population-by-ethnicity/national-and-regional-populations/population-of-england-and-wales/latest" TargetMode="External"/><Relationship Id="rId13" Type="http://schemas.openxmlformats.org/officeDocument/2006/relationships/hyperlink" Target="https://blogs.worldbank.org/opendata/new-world-bank-country-classifications-income-level-2022-2023"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mcmedresmethodol.biomedcentral.com/articles/10.1186/1471-2288-12-181/tables/1"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rd.york.ac.uk/PROSPERO/" TargetMode="External"/><Relationship Id="rId5" Type="http://schemas.openxmlformats.org/officeDocument/2006/relationships/webSettings" Target="webSettings.xml"/><Relationship Id="rId15" Type="http://schemas.openxmlformats.org/officeDocument/2006/relationships/hyperlink" Target="https://www.kff.org/racial-equity-and-health-policy/issue-brief/health-coverage-by-race-and-ethnicity/" TargetMode="External"/><Relationship Id="rId10" Type="http://schemas.openxmlformats.org/officeDocument/2006/relationships/hyperlink" Target="https://apha.org/Policies-and-Advocacy/Public-Health-Policy-Statements/Policy-Database/2022/01/07/Opposing-Coercion-in-Contraceptive-Access-and-Care-to-Promote-Reproductive-Health-Equity" TargetMode="External"/><Relationship Id="rId4" Type="http://schemas.openxmlformats.org/officeDocument/2006/relationships/settings" Target="settings.xml"/><Relationship Id="rId9" Type="http://schemas.openxmlformats.org/officeDocument/2006/relationships/hyperlink" Target="https://www.census.gov/quickfacts/fact/table/US/PST045222" TargetMode="External"/><Relationship Id="rId14" Type="http://schemas.openxmlformats.org/officeDocument/2006/relationships/hyperlink" Target="https://casp-uk.net/casp-tools-checklis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977EAD-8C2A-48B1-9EFB-C694C5CE2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5</TotalTime>
  <Pages>21</Pages>
  <Words>20752</Words>
  <Characters>118292</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ayyah Ahmed</dc:creator>
  <cp:keywords/>
  <dc:description/>
  <cp:lastModifiedBy>Sumayyah Ahmed</cp:lastModifiedBy>
  <cp:revision>169</cp:revision>
  <dcterms:created xsi:type="dcterms:W3CDTF">2023-08-22T10:31:00Z</dcterms:created>
  <dcterms:modified xsi:type="dcterms:W3CDTF">2023-08-29T12:03:00Z</dcterms:modified>
</cp:coreProperties>
</file>